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85969" w14:textId="77777777" w:rsidR="006C1580" w:rsidRDefault="006C1580" w:rsidP="006C1580">
      <w:pPr>
        <w:wordWrap w:val="0"/>
        <w:jc w:val="right"/>
        <w:rPr>
          <w:b/>
          <w:sz w:val="28"/>
          <w:szCs w:val="28"/>
        </w:rPr>
      </w:pPr>
      <w:r>
        <w:rPr>
          <w:rFonts w:hint="eastAsia"/>
          <w:b/>
          <w:sz w:val="28"/>
          <w:szCs w:val="28"/>
        </w:rPr>
        <w:t>密级：</w:t>
      </w:r>
      <w:r>
        <w:rPr>
          <w:rFonts w:hint="eastAsia"/>
          <w:b/>
          <w:sz w:val="28"/>
          <w:szCs w:val="28"/>
        </w:rPr>
        <w:t xml:space="preserve">    </w:t>
      </w:r>
      <w:r>
        <w:rPr>
          <w:rFonts w:hint="eastAsia"/>
          <w:b/>
          <w:sz w:val="28"/>
          <w:szCs w:val="28"/>
        </w:rPr>
        <w:t>保密期限：</w:t>
      </w:r>
      <w:r>
        <w:rPr>
          <w:rFonts w:hint="eastAsia"/>
          <w:b/>
          <w:sz w:val="28"/>
          <w:szCs w:val="28"/>
        </w:rPr>
        <w:t xml:space="preserve"> </w:t>
      </w:r>
      <w:r>
        <w:rPr>
          <w:b/>
          <w:sz w:val="28"/>
          <w:szCs w:val="28"/>
        </w:rPr>
        <w:t xml:space="preserve">   </w:t>
      </w:r>
    </w:p>
    <w:p w14:paraId="3CCB0309" w14:textId="77777777" w:rsidR="006C1580" w:rsidRDefault="006C1580" w:rsidP="006C1580">
      <w:pPr>
        <w:rPr>
          <w:b/>
          <w:sz w:val="28"/>
          <w:szCs w:val="28"/>
        </w:rPr>
      </w:pPr>
    </w:p>
    <w:p w14:paraId="53404DB4" w14:textId="77777777" w:rsidR="006C1580" w:rsidRDefault="006C1580" w:rsidP="006C1580"/>
    <w:p w14:paraId="64F1DFA2" w14:textId="6AE3AC28" w:rsidR="006C1580" w:rsidRDefault="006C1580" w:rsidP="006C1580">
      <w:pPr>
        <w:jc w:val="center"/>
      </w:pPr>
      <w:r>
        <w:rPr>
          <w:rFonts w:hint="eastAsia"/>
        </w:rPr>
        <w:t xml:space="preserve"> </w:t>
      </w:r>
      <w:r>
        <w:rPr>
          <w:rFonts w:hint="eastAsia"/>
          <w:noProof/>
        </w:rPr>
        <w:drawing>
          <wp:inline distT="0" distB="0" distL="0" distR="0" wp14:anchorId="21296672" wp14:editId="00342107">
            <wp:extent cx="4563110" cy="1144905"/>
            <wp:effectExtent l="0" t="0" r="0" b="0"/>
            <wp:docPr id="32" name="图片 32"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3110" cy="1144905"/>
                    </a:xfrm>
                    <a:prstGeom prst="rect">
                      <a:avLst/>
                    </a:prstGeom>
                    <a:noFill/>
                    <a:ln>
                      <a:noFill/>
                    </a:ln>
                  </pic:spPr>
                </pic:pic>
              </a:graphicData>
            </a:graphic>
          </wp:inline>
        </w:drawing>
      </w:r>
    </w:p>
    <w:p w14:paraId="2E1D439D" w14:textId="77777777" w:rsidR="006C1580" w:rsidRDefault="006C1580" w:rsidP="006C1580">
      <w:pPr>
        <w:jc w:val="center"/>
        <w:rPr>
          <w:rFonts w:ascii="黑体" w:eastAsia="黑体"/>
          <w:b/>
          <w:sz w:val="64"/>
          <w:szCs w:val="52"/>
        </w:rPr>
      </w:pPr>
      <w:r>
        <w:rPr>
          <w:rFonts w:ascii="黑体" w:eastAsia="黑体" w:hint="eastAsia"/>
          <w:b/>
          <w:sz w:val="64"/>
          <w:szCs w:val="52"/>
        </w:rPr>
        <w:t>博士学位论文</w:t>
      </w:r>
    </w:p>
    <w:p w14:paraId="33B797E2" w14:textId="77777777" w:rsidR="006C1580" w:rsidRDefault="006C1580" w:rsidP="006C1580">
      <w:pPr>
        <w:jc w:val="center"/>
      </w:pPr>
    </w:p>
    <w:p w14:paraId="254A7545" w14:textId="035A21AA" w:rsidR="006C1580" w:rsidRDefault="006C1580" w:rsidP="006C1580">
      <w:pPr>
        <w:jc w:val="center"/>
      </w:pPr>
      <w:r>
        <w:rPr>
          <w:rFonts w:hint="eastAsia"/>
          <w:noProof/>
        </w:rPr>
        <w:drawing>
          <wp:inline distT="0" distB="0" distL="0" distR="0" wp14:anchorId="4C4BF622" wp14:editId="2C5CE8C2">
            <wp:extent cx="1233805" cy="1198245"/>
            <wp:effectExtent l="0" t="0" r="0" b="0"/>
            <wp:docPr id="1" name="图片 1"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3805" cy="1198245"/>
                    </a:xfrm>
                    <a:prstGeom prst="rect">
                      <a:avLst/>
                    </a:prstGeom>
                    <a:noFill/>
                    <a:ln>
                      <a:noFill/>
                    </a:ln>
                  </pic:spPr>
                </pic:pic>
              </a:graphicData>
            </a:graphic>
          </wp:inline>
        </w:drawing>
      </w:r>
    </w:p>
    <w:p w14:paraId="3481AC70" w14:textId="77777777" w:rsidR="006C1580" w:rsidRDefault="006C1580" w:rsidP="006C1580">
      <w:pPr>
        <w:jc w:val="center"/>
        <w:rPr>
          <w:rFonts w:ascii="黑体" w:eastAsia="黑体"/>
          <w:b/>
          <w:sz w:val="52"/>
          <w:szCs w:val="52"/>
        </w:rPr>
      </w:pPr>
      <w:r>
        <w:rPr>
          <w:rFonts w:ascii="黑体" w:eastAsia="黑体" w:hint="eastAsia"/>
          <w:b/>
          <w:sz w:val="52"/>
          <w:szCs w:val="52"/>
        </w:rPr>
        <w:t xml:space="preserve">  </w:t>
      </w:r>
    </w:p>
    <w:p w14:paraId="6DC10C64" w14:textId="77777777" w:rsidR="006C1580" w:rsidRDefault="006C1580" w:rsidP="006C1580"/>
    <w:p w14:paraId="22055204" w14:textId="3F60F1D5" w:rsidR="006C1580" w:rsidRPr="00CF60FE" w:rsidRDefault="006C1580" w:rsidP="006C1580">
      <w:pPr>
        <w:ind w:firstLineChars="300" w:firstLine="1080"/>
        <w:rPr>
          <w:rFonts w:ascii="SimSun" w:eastAsia="SimSun" w:hAnsi="SimSun"/>
          <w:b/>
          <w:sz w:val="36"/>
          <w:szCs w:val="32"/>
          <w:u w:val="single"/>
        </w:rPr>
      </w:pPr>
      <w:r w:rsidRPr="00CF60FE">
        <w:rPr>
          <w:rFonts w:ascii="SimSun" w:eastAsia="SimSun" w:hAnsi="SimSun" w:hint="eastAsia"/>
          <w:b/>
          <w:sz w:val="36"/>
          <w:szCs w:val="32"/>
        </w:rPr>
        <w:t>题目：</w:t>
      </w:r>
      <w:r w:rsidR="00E403BB" w:rsidRPr="00E403BB">
        <w:rPr>
          <w:rFonts w:ascii="SimSun" w:eastAsia="SimSun" w:hAnsi="SimSun" w:hint="eastAsia"/>
          <w:b/>
          <w:sz w:val="36"/>
          <w:szCs w:val="32"/>
          <w:u w:val="single"/>
        </w:rPr>
        <w:t>基于海量网络数据的视频业务</w:t>
      </w:r>
      <w:r w:rsidR="00ED59E5" w:rsidRPr="00E403BB">
        <w:rPr>
          <w:rFonts w:ascii="SimSun" w:eastAsia="SimSun" w:hAnsi="SimSun" w:hint="eastAsia"/>
          <w:b/>
          <w:sz w:val="36"/>
          <w:szCs w:val="32"/>
          <w:u w:val="single"/>
        </w:rPr>
        <w:t>流量</w:t>
      </w:r>
    </w:p>
    <w:p w14:paraId="41281654" w14:textId="6E05618B" w:rsidR="006C1580" w:rsidRPr="00CF60FE" w:rsidRDefault="006C1580" w:rsidP="006C1580">
      <w:pPr>
        <w:ind w:firstLineChars="495" w:firstLine="1782"/>
        <w:rPr>
          <w:rFonts w:ascii="SimSun" w:eastAsia="SimSun" w:hAnsi="SimSun"/>
          <w:b/>
          <w:sz w:val="32"/>
          <w:szCs w:val="32"/>
          <w:u w:val="single"/>
        </w:rPr>
      </w:pPr>
      <w:r w:rsidRPr="00CF60FE">
        <w:rPr>
          <w:rFonts w:ascii="SimSun" w:eastAsia="SimSun" w:hAnsi="SimSun" w:hint="eastAsia"/>
          <w:b/>
          <w:sz w:val="36"/>
          <w:szCs w:val="32"/>
        </w:rPr>
        <w:t xml:space="preserve">  </w:t>
      </w:r>
      <w:r w:rsidR="00E403BB" w:rsidRPr="00E403BB">
        <w:rPr>
          <w:rFonts w:ascii="SimSun" w:eastAsia="SimSun" w:hAnsi="SimSun" w:hint="eastAsia"/>
          <w:b/>
          <w:sz w:val="36"/>
          <w:szCs w:val="32"/>
          <w:u w:val="single"/>
        </w:rPr>
        <w:t>分析与应用</w:t>
      </w:r>
    </w:p>
    <w:p w14:paraId="39ED7B2B" w14:textId="77777777" w:rsidR="006C1580" w:rsidRPr="00CF60FE" w:rsidRDefault="006C1580" w:rsidP="006C1580">
      <w:pPr>
        <w:rPr>
          <w:rFonts w:ascii="SimSun" w:eastAsia="SimSun" w:hAnsi="SimSun"/>
        </w:rPr>
      </w:pPr>
    </w:p>
    <w:p w14:paraId="669AF49D" w14:textId="5AB7EE74"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号：</w:t>
      </w:r>
      <w:r w:rsidR="00421E86" w:rsidRPr="00CF60FE">
        <w:rPr>
          <w:rFonts w:ascii="Times New Roman" w:eastAsia="SimSun" w:hAnsi="Times New Roman" w:cs="Times New Roman"/>
          <w:b/>
          <w:sz w:val="28"/>
          <w:szCs w:val="28"/>
          <w:u w:val="single"/>
        </w:rPr>
        <w:t xml:space="preserve">    </w:t>
      </w:r>
      <w:r w:rsidR="0018040F">
        <w:rPr>
          <w:rFonts w:ascii="Times New Roman" w:eastAsia="SimSun" w:hAnsi="Times New Roman" w:cs="Times New Roman" w:hint="eastAsia"/>
          <w:sz w:val="28"/>
          <w:szCs w:val="28"/>
          <w:u w:val="single"/>
        </w:rPr>
        <w:t xml:space="preserve">          </w:t>
      </w:r>
      <w:r w:rsidRPr="00CF60FE">
        <w:rPr>
          <w:rFonts w:ascii="Times New Roman" w:eastAsia="SimSun" w:hAnsi="Times New Roman" w:cs="Times New Roman"/>
          <w:b/>
          <w:sz w:val="28"/>
          <w:szCs w:val="28"/>
          <w:u w:val="single"/>
        </w:rPr>
        <w:t xml:space="preserve"> </w:t>
      </w:r>
      <w:r w:rsidR="00CD00BC"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b/>
          <w:sz w:val="28"/>
          <w:szCs w:val="28"/>
          <w:u w:val="single"/>
        </w:rPr>
        <w:t xml:space="preserve">  </w:t>
      </w:r>
    </w:p>
    <w:p w14:paraId="61A71CA0" w14:textId="5E9D51BD"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姓    名：</w:t>
      </w:r>
      <w:r w:rsidR="007A047E" w:rsidRPr="00CF60FE">
        <w:rPr>
          <w:rFonts w:ascii="SimSun" w:eastAsia="SimSun" w:hAnsi="SimSun" w:hint="eastAsia"/>
          <w:b/>
          <w:sz w:val="28"/>
          <w:szCs w:val="28"/>
          <w:u w:val="single"/>
        </w:rPr>
        <w:t xml:space="preserve">      </w:t>
      </w:r>
      <w:r w:rsidR="0018040F">
        <w:rPr>
          <w:rFonts w:ascii="SimSun" w:eastAsia="SimSun" w:hAnsi="SimSun" w:hint="eastAsia"/>
          <w:b/>
          <w:sz w:val="28"/>
          <w:szCs w:val="28"/>
          <w:u w:val="single"/>
        </w:rPr>
        <w:t xml:space="preserve">      </w:t>
      </w:r>
      <w:r w:rsidRPr="00CF60FE">
        <w:rPr>
          <w:rFonts w:ascii="SimSun" w:eastAsia="SimSun" w:hAnsi="SimSun" w:hint="eastAsia"/>
          <w:b/>
          <w:sz w:val="28"/>
          <w:szCs w:val="28"/>
          <w:u w:val="single"/>
        </w:rPr>
        <w:t xml:space="preserve">      </w:t>
      </w:r>
    </w:p>
    <w:p w14:paraId="63020E0C" w14:textId="00F9EDF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专    业：</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信息与通信工程  </w:t>
      </w:r>
    </w:p>
    <w:p w14:paraId="60E1E016" w14:textId="06AC1320"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导    师：</w:t>
      </w:r>
      <w:r w:rsidR="007A047E" w:rsidRPr="00CF60FE">
        <w:rPr>
          <w:rFonts w:ascii="SimSun" w:eastAsia="SimSun" w:hAnsi="SimSun" w:hint="eastAsia"/>
          <w:b/>
          <w:sz w:val="28"/>
          <w:szCs w:val="28"/>
          <w:u w:val="single"/>
        </w:rPr>
        <w:t xml:space="preserve">      </w:t>
      </w:r>
      <w:r w:rsidR="0018040F">
        <w:rPr>
          <w:rFonts w:ascii="SimSun" w:eastAsia="SimSun" w:hAnsi="SimSun" w:hint="eastAsia"/>
          <w:b/>
          <w:sz w:val="28"/>
          <w:szCs w:val="28"/>
          <w:u w:val="single"/>
        </w:rPr>
        <w:t xml:space="preserve">      </w:t>
      </w:r>
      <w:r w:rsidRPr="00CF60FE">
        <w:rPr>
          <w:rFonts w:ascii="SimSun" w:eastAsia="SimSun" w:hAnsi="SimSun" w:hint="eastAsia"/>
          <w:b/>
          <w:sz w:val="28"/>
          <w:szCs w:val="28"/>
          <w:u w:val="single"/>
        </w:rPr>
        <w:t xml:space="preserve">   </w:t>
      </w:r>
      <w:r w:rsidR="00CD00BC"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  </w:t>
      </w:r>
    </w:p>
    <w:p w14:paraId="545EA440" w14:textId="4D3B624C"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院：</w:t>
      </w:r>
      <w:r w:rsidR="00663E60" w:rsidRPr="00CF60FE">
        <w:rPr>
          <w:rFonts w:ascii="SimSun" w:eastAsia="SimSun" w:hAnsi="SimSun" w:hint="eastAsia"/>
          <w:b/>
          <w:sz w:val="28"/>
          <w:szCs w:val="28"/>
          <w:u w:val="single"/>
        </w:rPr>
        <w:t>信息与通信工程学院</w:t>
      </w:r>
    </w:p>
    <w:p w14:paraId="4DD0198B" w14:textId="77777777" w:rsidR="006C1580" w:rsidRPr="00CF60FE" w:rsidRDefault="006C1580" w:rsidP="006C1580">
      <w:pPr>
        <w:ind w:firstLineChars="890" w:firstLine="2492"/>
        <w:rPr>
          <w:rFonts w:ascii="SimSun" w:eastAsia="SimSun" w:hAnsi="SimSun"/>
          <w:b/>
          <w:sz w:val="28"/>
          <w:szCs w:val="28"/>
          <w:u w:val="single"/>
        </w:rPr>
      </w:pPr>
    </w:p>
    <w:p w14:paraId="4370D1B9" w14:textId="77777777" w:rsidR="006C1580" w:rsidRDefault="006C1580" w:rsidP="006C1580">
      <w:pPr>
        <w:ind w:firstLineChars="1490" w:firstLine="4172"/>
        <w:rPr>
          <w:rFonts w:ascii="SimSun" w:eastAsia="SimSun" w:hAnsi="SimSun"/>
          <w:b/>
          <w:sz w:val="28"/>
          <w:szCs w:val="28"/>
        </w:rPr>
      </w:pPr>
      <w:r w:rsidRPr="00CF60FE">
        <w:rPr>
          <w:rFonts w:ascii="SimSun" w:eastAsia="SimSun" w:hAnsi="SimSun" w:hint="eastAsia"/>
          <w:b/>
          <w:sz w:val="28"/>
          <w:szCs w:val="28"/>
        </w:rPr>
        <w:t>年   月    日</w:t>
      </w:r>
    </w:p>
    <w:p w14:paraId="48CCEC42" w14:textId="77777777" w:rsidR="009B7C49" w:rsidRDefault="009B7C49" w:rsidP="006C1580">
      <w:pPr>
        <w:ind w:firstLineChars="1490" w:firstLine="4172"/>
        <w:rPr>
          <w:rFonts w:ascii="SimSun" w:eastAsia="SimSun" w:hAnsi="SimSun"/>
          <w:b/>
          <w:sz w:val="28"/>
          <w:szCs w:val="28"/>
          <w:u w:val="single"/>
        </w:rPr>
      </w:pPr>
    </w:p>
    <w:p w14:paraId="5F589F49" w14:textId="77777777" w:rsidR="00FF6C1D" w:rsidRDefault="00FF6C1D" w:rsidP="006C1580">
      <w:pPr>
        <w:ind w:firstLineChars="1490" w:firstLine="4172"/>
        <w:rPr>
          <w:rFonts w:ascii="SimSun" w:eastAsia="SimSun" w:hAnsi="SimSun"/>
          <w:b/>
          <w:sz w:val="28"/>
          <w:szCs w:val="28"/>
          <w:u w:val="single"/>
        </w:rPr>
      </w:pPr>
    </w:p>
    <w:p w14:paraId="65E3A555" w14:textId="77777777" w:rsidR="00FF6C1D" w:rsidRPr="00CF60FE" w:rsidRDefault="00FF6C1D" w:rsidP="006C1580">
      <w:pPr>
        <w:ind w:firstLineChars="1490" w:firstLine="4172"/>
        <w:rPr>
          <w:rFonts w:ascii="SimSun" w:eastAsia="SimSun" w:hAnsi="SimSun"/>
          <w:b/>
          <w:sz w:val="28"/>
          <w:szCs w:val="28"/>
          <w:u w:val="single"/>
        </w:rPr>
      </w:pPr>
    </w:p>
    <w:p w14:paraId="1416B869" w14:textId="77777777" w:rsidR="007C734D" w:rsidRDefault="007C734D" w:rsidP="00AB57B1">
      <w:pPr>
        <w:spacing w:line="400" w:lineRule="exact"/>
        <w:jc w:val="center"/>
        <w:rPr>
          <w:rFonts w:ascii="Times New Roman" w:eastAsia="宋体" w:hAnsi="Times New Roman" w:cs="Times New Roman"/>
          <w:sz w:val="24"/>
          <w:szCs w:val="20"/>
        </w:rPr>
        <w:sectPr w:rsidR="007C734D" w:rsidSect="008F0DF1">
          <w:pgSz w:w="11906" w:h="16838"/>
          <w:pgMar w:top="1440" w:right="1800" w:bottom="1440" w:left="1800" w:header="851" w:footer="992" w:gutter="0"/>
          <w:pgNumType w:start="1"/>
          <w:cols w:space="425"/>
          <w:docGrid w:type="lines" w:linePitch="312"/>
        </w:sectPr>
      </w:pPr>
    </w:p>
    <w:p w14:paraId="650AC8C1" w14:textId="2A36D1AE" w:rsidR="00AB57B1" w:rsidRPr="00AB57B1" w:rsidRDefault="00AB57B1" w:rsidP="00AB57B1">
      <w:pPr>
        <w:spacing w:line="400" w:lineRule="exact"/>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lastRenderedPageBreak/>
        <w:t>独创性（或创新性）声明</w:t>
      </w:r>
    </w:p>
    <w:p w14:paraId="69C4888D"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14:paraId="51BD8009" w14:textId="0A2D7B83" w:rsidR="00D322B4" w:rsidRPr="00AB57B1" w:rsidRDefault="00AB57B1" w:rsidP="00F75E4D">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申请学位论文与资料若有不实之处，本人承担一切相关责任。</w:t>
      </w:r>
    </w:p>
    <w:p w14:paraId="7DF9DB97" w14:textId="0F65AD9A" w:rsidR="00C60F45" w:rsidRDefault="00AB57B1" w:rsidP="00F75E4D">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00806FB4">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sz w:val="24"/>
          <w:szCs w:val="20"/>
          <w:u w:val="single"/>
        </w:rPr>
        <w:t xml:space="preserve"> </w:t>
      </w:r>
      <w:r w:rsidR="005A561F">
        <w:rPr>
          <w:rFonts w:ascii="Times New Roman" w:eastAsia="宋体" w:hAnsi="Times New Roman" w:cs="Times New Roman" w:hint="eastAsia"/>
          <w:sz w:val="24"/>
          <w:szCs w:val="20"/>
          <w:u w:val="single"/>
        </w:rPr>
        <w:t xml:space="preserve">          </w:t>
      </w:r>
      <w:r w:rsidR="00806FB4">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u w:val="single"/>
        </w:rPr>
        <w:t xml:space="preserve">  </w:t>
      </w:r>
    </w:p>
    <w:p w14:paraId="756A1FCC" w14:textId="2574850E" w:rsidR="00C60F45" w:rsidRPr="00AB57B1" w:rsidRDefault="00C60F45" w:rsidP="00AB57B1">
      <w:pPr>
        <w:spacing w:line="400" w:lineRule="exact"/>
        <w:ind w:firstLineChars="200" w:firstLine="480"/>
        <w:rPr>
          <w:rFonts w:ascii="Times New Roman" w:eastAsia="宋体" w:hAnsi="Times New Roman" w:cs="Times New Roman"/>
          <w:sz w:val="24"/>
          <w:szCs w:val="20"/>
        </w:rPr>
      </w:pPr>
    </w:p>
    <w:p w14:paraId="4B79E6E5" w14:textId="108E9E28" w:rsidR="00AB57B1" w:rsidRPr="00AB57B1" w:rsidRDefault="00AB57B1" w:rsidP="00AB57B1">
      <w:pPr>
        <w:spacing w:line="400" w:lineRule="exact"/>
        <w:ind w:firstLineChars="200" w:firstLine="480"/>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关于论文使用授权的说明</w:t>
      </w:r>
    </w:p>
    <w:p w14:paraId="1E9BB7D5" w14:textId="23ACA3E4"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w:t>
      </w:r>
      <w:r w:rsidRPr="00AB57B1">
        <w:rPr>
          <w:rFonts w:ascii="Times New Roman" w:eastAsia="宋体" w:hAnsi="Times New Roman" w:cs="Times New Roman"/>
          <w:sz w:val="24"/>
          <w:szCs w:val="20"/>
        </w:rPr>
        <w:t>完全了解</w:t>
      </w:r>
      <w:r w:rsidRPr="00AB57B1">
        <w:rPr>
          <w:rFonts w:ascii="Times New Roman" w:eastAsia="宋体" w:hAnsi="Times New Roman" w:cs="Times New Roman" w:hint="eastAsia"/>
          <w:sz w:val="24"/>
          <w:szCs w:val="20"/>
        </w:rPr>
        <w:t>并同意北京邮电</w:t>
      </w:r>
      <w:r w:rsidRPr="00AB57B1">
        <w:rPr>
          <w:rFonts w:ascii="Times New Roman" w:eastAsia="宋体" w:hAnsi="Times New Roman" w:cs="Times New Roman"/>
          <w:sz w:val="24"/>
          <w:szCs w:val="20"/>
        </w:rPr>
        <w:t>大学有关保留、</w:t>
      </w:r>
      <w:r w:rsidRPr="00AB57B1">
        <w:rPr>
          <w:rFonts w:ascii="Times New Roman" w:eastAsia="宋体" w:hAnsi="Times New Roman" w:cs="Times New Roman" w:hint="eastAsia"/>
          <w:sz w:val="24"/>
          <w:szCs w:val="20"/>
        </w:rPr>
        <w:t>使用</w:t>
      </w:r>
      <w:r w:rsidRPr="00AB57B1">
        <w:rPr>
          <w:rFonts w:ascii="Times New Roman" w:eastAsia="宋体" w:hAnsi="Times New Roman" w:cs="Times New Roman"/>
          <w:sz w:val="24"/>
          <w:szCs w:val="20"/>
        </w:rPr>
        <w:t>学位论文的规定，即：</w:t>
      </w:r>
      <w:r w:rsidRPr="00AB57B1">
        <w:rPr>
          <w:rFonts w:ascii="Times New Roman" w:eastAsia="宋体" w:hAnsi="Times New Roman" w:cs="Times New Roman" w:hint="eastAsia"/>
          <w:sz w:val="24"/>
          <w:szCs w:val="20"/>
        </w:rPr>
        <w:t>北京邮电</w:t>
      </w:r>
      <w:r w:rsidRPr="00AB57B1">
        <w:rPr>
          <w:rFonts w:ascii="Times New Roman" w:eastAsia="宋体" w:hAnsi="Times New Roman" w:cs="Times New Roman"/>
          <w:sz w:val="24"/>
          <w:szCs w:val="20"/>
        </w:rPr>
        <w:t>大学拥有以下关于学位论文</w:t>
      </w:r>
      <w:r w:rsidRPr="00AB57B1">
        <w:rPr>
          <w:rFonts w:ascii="Times New Roman" w:eastAsia="宋体" w:hAnsi="Times New Roman" w:cs="Times New Roman" w:hint="eastAsia"/>
          <w:sz w:val="24"/>
          <w:szCs w:val="20"/>
        </w:rPr>
        <w:t>的无偿</w:t>
      </w:r>
      <w:r w:rsidRPr="00AB57B1">
        <w:rPr>
          <w:rFonts w:ascii="Times New Roman" w:eastAsia="宋体" w:hAnsi="Times New Roman" w:cs="Times New Roman"/>
          <w:sz w:val="24"/>
          <w:szCs w:val="20"/>
        </w:rPr>
        <w:t>使用</w:t>
      </w:r>
      <w:r w:rsidRPr="00AB57B1">
        <w:rPr>
          <w:rFonts w:ascii="Times New Roman" w:eastAsia="宋体" w:hAnsi="Times New Roman" w:cs="Times New Roman" w:hint="eastAsia"/>
          <w:sz w:val="24"/>
          <w:szCs w:val="20"/>
        </w:rPr>
        <w:t>权</w:t>
      </w:r>
      <w:r w:rsidRPr="00AB57B1">
        <w:rPr>
          <w:rFonts w:ascii="Times New Roman" w:eastAsia="宋体" w:hAnsi="Times New Roman" w:cs="Times New Roman"/>
          <w:sz w:val="24"/>
          <w:szCs w:val="20"/>
        </w:rPr>
        <w:t>，具体包括：</w:t>
      </w:r>
      <w:r w:rsidRPr="00AB57B1">
        <w:rPr>
          <w:rFonts w:ascii="Times New Roman" w:eastAsia="宋体" w:hAnsi="Times New Roman" w:cs="Times New Roman" w:hint="eastAsia"/>
          <w:sz w:val="24"/>
          <w:szCs w:val="20"/>
        </w:rPr>
        <w:t>学校有权保留并向国家有关部门或机构送交学位论文，有权允许学位论文被查阅和借阅；学校可以公布学位论文的全部或部分内容，</w:t>
      </w:r>
      <w:r w:rsidRPr="00AB57B1">
        <w:rPr>
          <w:rFonts w:ascii="Times New Roman" w:eastAsia="宋体" w:hAnsi="Times New Roman" w:cs="Times New Roman"/>
          <w:sz w:val="24"/>
          <w:szCs w:val="20"/>
        </w:rPr>
        <w:t>有权</w:t>
      </w:r>
      <w:r w:rsidRPr="00AB57B1">
        <w:rPr>
          <w:rFonts w:ascii="Times New Roman" w:eastAsia="宋体" w:hAnsi="Times New Roman" w:cs="Times New Roman" w:hint="eastAsia"/>
          <w:sz w:val="24"/>
          <w:szCs w:val="20"/>
        </w:rPr>
        <w:t>允许采用影印、缩印或其它复制手段保存、汇编学位论文，将学位论文的全部或部分内容编入有关数据库进行检索。（保密的学位论文在解密后遵守此规定）</w:t>
      </w:r>
    </w:p>
    <w:p w14:paraId="56E83BA5" w14:textId="0DE80C03" w:rsidR="00AB57B1" w:rsidRPr="00AB57B1" w:rsidRDefault="00AB57B1" w:rsidP="00AB57B1">
      <w:pPr>
        <w:spacing w:line="400" w:lineRule="exact"/>
        <w:ind w:firstLineChars="200" w:firstLine="480"/>
        <w:rPr>
          <w:rFonts w:ascii="Times New Roman" w:eastAsia="宋体" w:hAnsi="Times New Roman" w:cs="Times New Roman"/>
          <w:sz w:val="24"/>
          <w:szCs w:val="20"/>
        </w:rPr>
      </w:pPr>
    </w:p>
    <w:p w14:paraId="26451DE8" w14:textId="7AA8A7D4"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005A561F">
        <w:rPr>
          <w:rFonts w:ascii="Times New Roman" w:eastAsia="宋体" w:hAnsi="Times New Roman" w:cs="Times New Roman" w:hint="eastAsia"/>
          <w:sz w:val="24"/>
          <w:szCs w:val="20"/>
          <w:u w:val="single"/>
        </w:rPr>
        <w:t xml:space="preserve">    </w:t>
      </w:r>
      <w:r w:rsidR="005A561F">
        <w:rPr>
          <w:rFonts w:ascii="Times New Roman" w:eastAsia="宋体" w:hAnsi="Times New Roman" w:cs="Times New Roman"/>
          <w:sz w:val="24"/>
          <w:szCs w:val="20"/>
          <w:u w:val="single"/>
        </w:rPr>
        <w:t xml:space="preserve"> </w:t>
      </w:r>
      <w:r w:rsidR="005A561F">
        <w:rPr>
          <w:rFonts w:ascii="Times New Roman" w:eastAsia="宋体" w:hAnsi="Times New Roman" w:cs="Times New Roman" w:hint="eastAsia"/>
          <w:sz w:val="24"/>
          <w:szCs w:val="20"/>
          <w:u w:val="single"/>
        </w:rPr>
        <w:t xml:space="preserve">             </w:t>
      </w:r>
      <w:r w:rsidR="005A561F" w:rsidRPr="00AB57B1">
        <w:rPr>
          <w:rFonts w:ascii="Times New Roman" w:eastAsia="宋体" w:hAnsi="Times New Roman" w:cs="Times New Roman" w:hint="eastAsia"/>
          <w:sz w:val="24"/>
          <w:szCs w:val="20"/>
          <w:u w:val="single"/>
        </w:rPr>
        <w:t xml:space="preserve">  </w:t>
      </w:r>
    </w:p>
    <w:p w14:paraId="44991583" w14:textId="246F6C69"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导师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005A561F">
        <w:rPr>
          <w:rFonts w:ascii="Times New Roman" w:eastAsia="宋体" w:hAnsi="Times New Roman" w:cs="Times New Roman" w:hint="eastAsia"/>
          <w:sz w:val="24"/>
          <w:szCs w:val="20"/>
          <w:u w:val="single"/>
        </w:rPr>
        <w:t xml:space="preserve">               </w:t>
      </w:r>
      <w:r w:rsidR="00806FB4" w:rsidRPr="00AB57B1">
        <w:rPr>
          <w:rFonts w:ascii="Times New Roman" w:eastAsia="宋体" w:hAnsi="Times New Roman" w:cs="Times New Roman" w:hint="eastAsia"/>
          <w:sz w:val="24"/>
          <w:szCs w:val="20"/>
          <w:u w:val="single"/>
        </w:rPr>
        <w:t xml:space="preserve">     </w:t>
      </w:r>
    </w:p>
    <w:p w14:paraId="3FDB2053" w14:textId="77777777" w:rsidR="00AB57B1" w:rsidRDefault="00AB57B1" w:rsidP="00AB57B1">
      <w:pPr>
        <w:spacing w:line="400" w:lineRule="exact"/>
        <w:ind w:firstLineChars="200" w:firstLine="480"/>
        <w:rPr>
          <w:rFonts w:ascii="Times New Roman" w:eastAsia="宋体" w:hAnsi="Times New Roman" w:cs="Times New Roman"/>
          <w:sz w:val="24"/>
          <w:szCs w:val="20"/>
          <w:u w:val="single"/>
        </w:rPr>
      </w:pPr>
    </w:p>
    <w:p w14:paraId="13A1E455"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DDCA2CD" w14:textId="39F08992" w:rsidR="009B7C49" w:rsidRDefault="009B7C49">
      <w:pPr>
        <w:widowControl/>
        <w:jc w:val="left"/>
        <w:rPr>
          <w:rFonts w:ascii="Times New Roman" w:eastAsia="宋体" w:hAnsi="Times New Roman" w:cs="Times New Roman"/>
          <w:sz w:val="24"/>
          <w:szCs w:val="20"/>
        </w:rPr>
      </w:pPr>
      <w:r>
        <w:rPr>
          <w:rFonts w:ascii="Times New Roman" w:eastAsia="宋体" w:hAnsi="Times New Roman" w:cs="Times New Roman"/>
          <w:sz w:val="24"/>
          <w:szCs w:val="20"/>
        </w:rPr>
        <w:br w:type="page"/>
      </w:r>
    </w:p>
    <w:p w14:paraId="5BDA8665" w14:textId="77777777" w:rsidR="009B7C49" w:rsidRPr="009B7C49" w:rsidRDefault="009B7C49" w:rsidP="00AB57B1">
      <w:pPr>
        <w:spacing w:line="400" w:lineRule="exact"/>
        <w:ind w:firstLineChars="200" w:firstLine="480"/>
        <w:rPr>
          <w:rFonts w:ascii="Times New Roman" w:eastAsia="宋体" w:hAnsi="Times New Roman" w:cs="Times New Roman"/>
          <w:sz w:val="24"/>
          <w:szCs w:val="20"/>
        </w:rPr>
      </w:pPr>
    </w:p>
    <w:p w14:paraId="345E41E7"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F1313EF" w14:textId="77777777" w:rsidR="009B7C49" w:rsidRPr="00AB57B1" w:rsidRDefault="009B7C49" w:rsidP="00AB57B1">
      <w:pPr>
        <w:spacing w:line="400" w:lineRule="exact"/>
        <w:ind w:firstLineChars="200" w:firstLine="480"/>
        <w:rPr>
          <w:rFonts w:ascii="Times New Roman" w:eastAsia="宋体" w:hAnsi="Times New Roman" w:cs="Times New Roman"/>
          <w:sz w:val="24"/>
          <w:szCs w:val="20"/>
          <w:u w:val="single"/>
        </w:rPr>
      </w:pPr>
    </w:p>
    <w:p w14:paraId="5682FE54" w14:textId="599FA5F9" w:rsidR="006C1580" w:rsidRPr="00AB57B1" w:rsidRDefault="006C1580" w:rsidP="00AB57B1">
      <w:pPr>
        <w:widowControl/>
        <w:jc w:val="left"/>
        <w:rPr>
          <w:rFonts w:ascii="Times New Roman" w:eastAsia="宋体" w:hAnsi="Times New Roman"/>
          <w:sz w:val="24"/>
        </w:rPr>
      </w:pPr>
      <w:r>
        <w:br w:type="page"/>
      </w:r>
    </w:p>
    <w:p w14:paraId="29B12995" w14:textId="77777777" w:rsidR="003B5D81" w:rsidRDefault="003B5D81" w:rsidP="00D06692">
      <w:pPr>
        <w:pStyle w:val="a3"/>
        <w:jc w:val="center"/>
        <w:rPr>
          <w:rFonts w:ascii="SimHei" w:eastAsia="SimHei" w:hAnsi="SimHei"/>
          <w:sz w:val="32"/>
          <w:szCs w:val="32"/>
        </w:rPr>
        <w:sectPr w:rsidR="003B5D81" w:rsidSect="008F0DF1">
          <w:pgSz w:w="11906" w:h="16838"/>
          <w:pgMar w:top="1440" w:right="1800" w:bottom="1440" w:left="1800" w:header="851" w:footer="992" w:gutter="0"/>
          <w:pgNumType w:start="1"/>
          <w:cols w:space="425"/>
          <w:docGrid w:type="lines" w:linePitch="312"/>
        </w:sectPr>
      </w:pPr>
    </w:p>
    <w:p w14:paraId="099D0C93" w14:textId="77777777" w:rsidR="007A682E" w:rsidRDefault="007A682E" w:rsidP="00D06692">
      <w:pPr>
        <w:pStyle w:val="a3"/>
        <w:jc w:val="center"/>
        <w:rPr>
          <w:rFonts w:ascii="SimHei" w:eastAsia="SimHei" w:hAnsi="SimHei"/>
          <w:sz w:val="32"/>
          <w:szCs w:val="32"/>
        </w:rPr>
        <w:sectPr w:rsidR="007A682E" w:rsidSect="008F0DF1">
          <w:headerReference w:type="default" r:id="rId10"/>
          <w:pgSz w:w="11906" w:h="16838"/>
          <w:pgMar w:top="1440" w:right="1800" w:bottom="1440" w:left="1800" w:header="851" w:footer="992" w:gutter="0"/>
          <w:pgNumType w:start="1"/>
          <w:cols w:space="425"/>
          <w:docGrid w:type="lines" w:linePitch="312"/>
        </w:sectPr>
      </w:pPr>
    </w:p>
    <w:p w14:paraId="26017B3D" w14:textId="02F845DE" w:rsidR="00D06692" w:rsidRDefault="00D06692" w:rsidP="00D06692">
      <w:pPr>
        <w:pStyle w:val="a3"/>
        <w:jc w:val="center"/>
        <w:rPr>
          <w:rFonts w:ascii="SimHei" w:eastAsia="SimHei" w:hAnsi="SimHei"/>
          <w:sz w:val="32"/>
          <w:szCs w:val="32"/>
        </w:rPr>
      </w:pPr>
      <w:r w:rsidRPr="00D06692">
        <w:rPr>
          <w:rFonts w:ascii="SimHei" w:eastAsia="SimHei" w:hAnsi="SimHei" w:hint="eastAsia"/>
          <w:sz w:val="32"/>
          <w:szCs w:val="32"/>
        </w:rPr>
        <w:lastRenderedPageBreak/>
        <w:t>基于海量网络数据的视频业务流量分析与应用</w:t>
      </w:r>
    </w:p>
    <w:p w14:paraId="0D9CDDBB" w14:textId="77777777" w:rsidR="004D5802" w:rsidRPr="00D06692" w:rsidRDefault="004D5802" w:rsidP="00D06692">
      <w:pPr>
        <w:pStyle w:val="a3"/>
        <w:jc w:val="center"/>
        <w:rPr>
          <w:rFonts w:ascii="SimHei" w:eastAsia="SimHei" w:hAnsi="SimHei"/>
          <w:sz w:val="32"/>
          <w:szCs w:val="32"/>
        </w:rPr>
      </w:pPr>
    </w:p>
    <w:p w14:paraId="667784D3" w14:textId="7733A662" w:rsidR="009801DF" w:rsidRDefault="006E22EC" w:rsidP="006F5778">
      <w:pPr>
        <w:pStyle w:val="ab"/>
      </w:pPr>
      <w:bookmarkStart w:id="0" w:name="_Toc480791716"/>
      <w:r>
        <w:rPr>
          <w:rFonts w:hint="eastAsia"/>
        </w:rPr>
        <w:t>摘</w:t>
      </w:r>
      <w:r w:rsidR="004D5802">
        <w:rPr>
          <w:rFonts w:hint="eastAsia"/>
        </w:rPr>
        <w:t xml:space="preserve">  </w:t>
      </w:r>
      <w:r>
        <w:rPr>
          <w:rFonts w:hint="eastAsia"/>
        </w:rPr>
        <w:t>要</w:t>
      </w:r>
      <w:bookmarkEnd w:id="0"/>
    </w:p>
    <w:p w14:paraId="13830107" w14:textId="77777777" w:rsidR="002F395E" w:rsidRPr="002F395E" w:rsidRDefault="002F395E" w:rsidP="002F395E">
      <w:pPr>
        <w:pStyle w:val="ac"/>
        <w:ind w:firstLine="560"/>
      </w:pPr>
    </w:p>
    <w:p w14:paraId="7A2ED2A1" w14:textId="7EB9A349" w:rsidR="0046559D" w:rsidRDefault="00024D76" w:rsidP="009801DF">
      <w:pPr>
        <w:pStyle w:val="ac"/>
        <w:ind w:firstLine="56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用户使用，产生</w:t>
      </w:r>
      <w:r w:rsidR="0048767C">
        <w:rPr>
          <w:rFonts w:hint="eastAsia"/>
        </w:rPr>
        <w:t>了</w:t>
      </w:r>
      <w:r w:rsidR="00851FFB">
        <w:rPr>
          <w:rFonts w:hint="eastAsia"/>
        </w:rPr>
        <w:t>大量</w:t>
      </w:r>
      <w:r w:rsidR="006D7297">
        <w:rPr>
          <w:rFonts w:hint="eastAsia"/>
        </w:rPr>
        <w:t>的</w:t>
      </w:r>
      <w:r w:rsidR="00851FFB">
        <w:rPr>
          <w:rFonts w:hint="eastAsia"/>
        </w:rPr>
        <w:t>网络流量并占据</w:t>
      </w:r>
      <w:r w:rsidR="0048767C">
        <w:rPr>
          <w:rFonts w:hint="eastAsia"/>
        </w:rPr>
        <w:t>了</w:t>
      </w:r>
      <w:r w:rsidR="00851FFB">
        <w:rPr>
          <w:rFonts w:hint="eastAsia"/>
        </w:rPr>
        <w:t>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w:t>
      </w:r>
      <w:r w:rsidR="00867923">
        <w:rPr>
          <w:rFonts w:hint="eastAsia"/>
        </w:rPr>
        <w:t>商业</w:t>
      </w:r>
      <w:r w:rsidR="00550C95">
        <w:rPr>
          <w:rFonts w:hint="eastAsia"/>
        </w:rPr>
        <w:t>利益并</w:t>
      </w:r>
      <w:r w:rsidR="00867923">
        <w:rPr>
          <w:rFonts w:hint="eastAsia"/>
        </w:rPr>
        <w:t>进一步</w:t>
      </w:r>
      <w:r w:rsidR="00550C95">
        <w:rPr>
          <w:rFonts w:hint="eastAsia"/>
        </w:rPr>
        <w:t>提升用户体验。</w:t>
      </w:r>
    </w:p>
    <w:p w14:paraId="2C60F85A" w14:textId="0A82BB01" w:rsidR="00430732" w:rsidRDefault="00C47839" w:rsidP="009801DF">
      <w:pPr>
        <w:pStyle w:val="ac"/>
        <w:ind w:firstLine="56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096262">
        <w:rPr>
          <w:rFonts w:hint="eastAsia"/>
        </w:rPr>
        <w:t>深入</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9801DF">
      <w:pPr>
        <w:pStyle w:val="ac"/>
        <w:ind w:firstLine="56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35C0AC9C" w:rsidR="00812E60" w:rsidRDefault="004F0E1C" w:rsidP="009801DF">
      <w:pPr>
        <w:pStyle w:val="ac"/>
        <w:ind w:firstLine="56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w:t>
      </w:r>
      <w:r w:rsidR="008A4102">
        <w:rPr>
          <w:rFonts w:hint="eastAsia"/>
        </w:rPr>
        <w:t>本文</w:t>
      </w:r>
      <w:r w:rsidR="00812E60">
        <w:rPr>
          <w:rFonts w:hint="eastAsia"/>
        </w:rPr>
        <w:t>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w:t>
      </w:r>
      <w:r w:rsidR="00334D2C">
        <w:rPr>
          <w:rFonts w:hint="eastAsia"/>
        </w:rPr>
        <w:t>本文</w:t>
      </w:r>
      <w:r w:rsidR="00242293">
        <w:rPr>
          <w:rFonts w:hint="eastAsia"/>
        </w:rPr>
        <w:t>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w:t>
      </w:r>
      <w:r w:rsidR="00334D2C">
        <w:rPr>
          <w:rFonts w:hint="eastAsia"/>
        </w:rPr>
        <w:t>本文</w:t>
      </w:r>
      <w:r w:rsidR="00812E60">
        <w:rPr>
          <w:rFonts w:hint="eastAsia"/>
        </w:rPr>
        <w:t>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w:t>
      </w:r>
      <w:r w:rsidR="00334D2C">
        <w:rPr>
          <w:rFonts w:hint="eastAsia"/>
        </w:rPr>
        <w:t>本文</w:t>
      </w:r>
      <w:r w:rsidR="00B72735">
        <w:rPr>
          <w:rFonts w:hint="eastAsia"/>
        </w:rPr>
        <w:t>进一步</w:t>
      </w:r>
      <w:r w:rsidR="00812E60">
        <w:rPr>
          <w:rFonts w:hint="eastAsia"/>
        </w:rPr>
        <w:t>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56BAFF78" w:rsidR="00D616DB" w:rsidRPr="00D616DB" w:rsidRDefault="00D616DB" w:rsidP="009801DF">
      <w:pPr>
        <w:pStyle w:val="ac"/>
        <w:ind w:firstLine="560"/>
        <w:rPr>
          <w:b/>
        </w:rPr>
      </w:pPr>
      <w:r w:rsidRPr="00D616DB">
        <w:rPr>
          <w:rFonts w:hint="eastAsia"/>
          <w:b/>
        </w:rPr>
        <w:t>（</w:t>
      </w:r>
      <w:r w:rsidRPr="00D616DB">
        <w:rPr>
          <w:rFonts w:hint="eastAsia"/>
          <w:b/>
        </w:rPr>
        <w:t>2</w:t>
      </w:r>
      <w:r w:rsidRPr="00D616DB">
        <w:rPr>
          <w:rFonts w:hint="eastAsia"/>
          <w:b/>
        </w:rPr>
        <w:t>）基于</w:t>
      </w:r>
      <w:r w:rsidRPr="00D616DB">
        <w:rPr>
          <w:b/>
        </w:rPr>
        <w:t>从</w:t>
      </w:r>
      <w:r w:rsidRPr="00D616DB">
        <w:rPr>
          <w:rFonts w:hint="eastAsia"/>
          <w:b/>
        </w:rPr>
        <w:t>我</w:t>
      </w:r>
      <w:r w:rsidRPr="00D616DB">
        <w:rPr>
          <w:b/>
        </w:rPr>
        <w:t>国东北某省的移动</w:t>
      </w:r>
      <w:r w:rsidR="00276BF3">
        <w:rPr>
          <w:rFonts w:hint="eastAsia"/>
          <w:b/>
        </w:rPr>
        <w:t>通信</w:t>
      </w:r>
      <w:r w:rsidRPr="00D616DB">
        <w:rPr>
          <w:b/>
        </w:rPr>
        <w:t>网中采集</w:t>
      </w:r>
      <w:r w:rsidR="00E2241D">
        <w:rPr>
          <w:rFonts w:hint="eastAsia"/>
          <w:b/>
        </w:rPr>
        <w:t>的</w:t>
      </w:r>
      <w:r w:rsidRPr="00D616DB">
        <w:rPr>
          <w:b/>
        </w:rPr>
        <w:t>超过</w:t>
      </w:r>
      <w:r w:rsidRPr="00D616DB">
        <w:rPr>
          <w:b/>
        </w:rPr>
        <w:t>170</w:t>
      </w:r>
      <w:r w:rsidRPr="00D616DB">
        <w:rPr>
          <w:rFonts w:hint="eastAsia"/>
          <w:b/>
        </w:rPr>
        <w:t>亿条</w:t>
      </w:r>
      <w:r w:rsidR="00870DB5">
        <w:rPr>
          <w:rFonts w:hint="eastAsia"/>
          <w:b/>
        </w:rPr>
        <w:t>网络</w:t>
      </w:r>
      <w:r w:rsidR="00276BF3">
        <w:rPr>
          <w:b/>
        </w:rPr>
        <w:t>流量话单数据</w:t>
      </w:r>
      <w:r w:rsidRPr="00D616DB">
        <w:rPr>
          <w:rFonts w:hint="eastAsia"/>
          <w:b/>
        </w:rPr>
        <w:t>，从数据消耗、位置移动、业务使用三个方</w:t>
      </w:r>
      <w:r w:rsidRPr="00276BF3">
        <w:rPr>
          <w:rFonts w:hint="eastAsia"/>
          <w:b/>
        </w:rPr>
        <w:t>面</w:t>
      </w:r>
      <w:r w:rsidR="00276BF3">
        <w:rPr>
          <w:rFonts w:hint="eastAsia"/>
          <w:b/>
        </w:rPr>
        <w:t>，</w:t>
      </w:r>
      <w:r w:rsidRPr="00276BF3">
        <w:rPr>
          <w:rFonts w:hint="eastAsia"/>
          <w:b/>
        </w:rPr>
        <w:t>对</w:t>
      </w:r>
      <w:r w:rsidR="00276BF3" w:rsidRPr="00276BF3">
        <w:rPr>
          <w:rFonts w:hint="eastAsia"/>
          <w:b/>
        </w:rPr>
        <w:t>新兴的移动网络环境中</w:t>
      </w:r>
      <w:r w:rsidRPr="00276BF3">
        <w:rPr>
          <w:b/>
        </w:rPr>
        <w:t>视频用</w:t>
      </w:r>
      <w:r w:rsidRPr="00D616DB">
        <w:rPr>
          <w:b/>
        </w:rPr>
        <w:t>户的行为特性进行了深入的分析</w:t>
      </w:r>
      <w:r w:rsidRPr="00D616DB">
        <w:rPr>
          <w:rFonts w:hint="eastAsia"/>
          <w:b/>
        </w:rPr>
        <w:t>。</w:t>
      </w:r>
    </w:p>
    <w:p w14:paraId="3611EA9C" w14:textId="4A2450DC" w:rsidR="004C0D81" w:rsidRDefault="00870DB5" w:rsidP="009801DF">
      <w:pPr>
        <w:pStyle w:val="ac"/>
        <w:ind w:firstLine="560"/>
      </w:pPr>
      <w:r>
        <w:rPr>
          <w:rFonts w:hint="eastAsia"/>
        </w:rPr>
        <w:lastRenderedPageBreak/>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w:t>
      </w:r>
      <w:r w:rsidR="00ED2CE4">
        <w:rPr>
          <w:rFonts w:hint="eastAsia"/>
        </w:rPr>
        <w:t>本文</w:t>
      </w:r>
      <w:r>
        <w:rPr>
          <w:rFonts w:hint="eastAsia"/>
        </w:rPr>
        <w:t>分析了用户的流量字节数与活跃时长分布。</w:t>
      </w:r>
      <w:r w:rsidR="005146FA">
        <w:rPr>
          <w:rFonts w:hint="eastAsia"/>
        </w:rPr>
        <w:t>并且，</w:t>
      </w:r>
      <w:r w:rsidR="00ED2CE4">
        <w:rPr>
          <w:rFonts w:hint="eastAsia"/>
        </w:rPr>
        <w:t>本文</w:t>
      </w:r>
      <w:r w:rsidR="005146FA">
        <w:rPr>
          <w:rFonts w:hint="eastAsia"/>
        </w:rPr>
        <w:t>发现了重度用户的存在，并提出了一个无参数的检测方法。</w:t>
      </w:r>
      <w:r>
        <w:rPr>
          <w:rFonts w:hint="eastAsia"/>
        </w:rPr>
        <w:t>在位置移动方面，</w:t>
      </w:r>
      <w:r w:rsidR="00ED2CE4">
        <w:rPr>
          <w:rFonts w:hint="eastAsia"/>
        </w:rPr>
        <w:t>本文</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sidR="00ED2CE4">
        <w:rPr>
          <w:rFonts w:hint="eastAsia"/>
        </w:rPr>
        <w:t>本文</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974E38">
        <w:rPr>
          <w:rFonts w:hint="eastAsia"/>
        </w:rPr>
        <w:t>，并</w:t>
      </w:r>
      <w:r w:rsidR="005979EE">
        <w:rPr>
          <w:rFonts w:hint="eastAsia"/>
        </w:rPr>
        <w:t>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ED2CE4">
        <w:rPr>
          <w:rFonts w:hint="eastAsia"/>
        </w:rPr>
        <w:t>本文</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w:t>
      </w:r>
      <w:r w:rsidR="002C40D6">
        <w:rPr>
          <w:rFonts w:hint="eastAsia"/>
        </w:rPr>
        <w:t>整体</w:t>
      </w:r>
      <w:r w:rsidR="00BE3FA4">
        <w:rPr>
          <w:rFonts w:hint="eastAsia"/>
        </w:rPr>
        <w:t>特性。此外，</w:t>
      </w:r>
      <w:r w:rsidR="00ED2CE4">
        <w:rPr>
          <w:rFonts w:hint="eastAsia"/>
        </w:rPr>
        <w:t>本文</w:t>
      </w:r>
      <w:r w:rsidR="00BE3FA4">
        <w:rPr>
          <w:rFonts w:hint="eastAsia"/>
        </w:rPr>
        <w:t>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w:t>
      </w:r>
      <w:r w:rsidR="00ED2CE4">
        <w:rPr>
          <w:rFonts w:hint="eastAsia"/>
        </w:rPr>
        <w:t>本文</w:t>
      </w:r>
      <w:r>
        <w:rPr>
          <w:rFonts w:hint="eastAsia"/>
        </w:rPr>
        <w:t>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734E719C" w:rsidR="00EB0402" w:rsidRPr="006853E4" w:rsidRDefault="00EB0402" w:rsidP="009801DF">
      <w:pPr>
        <w:pStyle w:val="ac"/>
        <w:ind w:firstLine="560"/>
        <w:rPr>
          <w:b/>
        </w:rPr>
      </w:pP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444DA198" w:rsidR="00E177F6" w:rsidRDefault="00C879F6" w:rsidP="009801DF">
      <w:pPr>
        <w:pStyle w:val="ac"/>
        <w:ind w:firstLine="560"/>
      </w:pPr>
      <w:r>
        <w:rPr>
          <w:rFonts w:hint="eastAsia"/>
        </w:rPr>
        <w:t>对于网络视频业务用户喜好的研究，</w:t>
      </w:r>
      <w:r w:rsidR="00ED1113">
        <w:rPr>
          <w:rFonts w:hint="eastAsia"/>
        </w:rPr>
        <w:t>本文</w:t>
      </w:r>
      <w:r>
        <w:rPr>
          <w:rFonts w:hint="eastAsia"/>
        </w:rPr>
        <w:t>首次同时考虑了上传者和播放者两种</w:t>
      </w:r>
      <w:r w:rsidR="009B125D">
        <w:rPr>
          <w:rFonts w:hint="eastAsia"/>
        </w:rPr>
        <w:t>不同</w:t>
      </w:r>
      <w:r w:rsidR="00B64297">
        <w:rPr>
          <w:rFonts w:hint="eastAsia"/>
        </w:rPr>
        <w:t>类型</w:t>
      </w:r>
      <w:r w:rsidR="009B125D">
        <w:rPr>
          <w:rFonts w:hint="eastAsia"/>
        </w:rPr>
        <w:t>的</w:t>
      </w:r>
      <w:r>
        <w:rPr>
          <w:rFonts w:hint="eastAsia"/>
        </w:rPr>
        <w:t>用户，并进行了对比性的分析工作。</w:t>
      </w:r>
      <w:r w:rsidR="00E177F6">
        <w:rPr>
          <w:rFonts w:hint="eastAsia"/>
        </w:rPr>
        <w:t>在用户活跃度方面，</w:t>
      </w:r>
      <w:r w:rsidR="00291AF4">
        <w:rPr>
          <w:rFonts w:hint="eastAsia"/>
        </w:rPr>
        <w:t>本文</w:t>
      </w:r>
      <w:r w:rsidR="00E177F6">
        <w:rPr>
          <w:rFonts w:hint="eastAsia"/>
        </w:rPr>
        <w:t>研究了用户在不同粒度的时间维度上的分布特性，并对比了两种用户的整体业务使用情况。</w:t>
      </w:r>
      <w:r w:rsidR="00B64297">
        <w:rPr>
          <w:rFonts w:hint="eastAsia"/>
        </w:rPr>
        <w:t>在视频属性方面，</w:t>
      </w:r>
      <w:r w:rsidR="00291AF4">
        <w:rPr>
          <w:rFonts w:hint="eastAsia"/>
        </w:rPr>
        <w:t>本文</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291AF4">
        <w:rPr>
          <w:rFonts w:hint="eastAsia"/>
        </w:rPr>
        <w:t>本文</w:t>
      </w:r>
      <w:r w:rsidR="00644884">
        <w:rPr>
          <w:rFonts w:hint="eastAsia"/>
        </w:rPr>
        <w:t>研究了</w:t>
      </w:r>
      <w:r w:rsidR="00687607">
        <w:rPr>
          <w:rFonts w:hint="eastAsia"/>
        </w:rPr>
        <w:t>粉丝数</w:t>
      </w:r>
      <w:r w:rsidR="00644884">
        <w:rPr>
          <w:rFonts w:hint="eastAsia"/>
        </w:rPr>
        <w:t>的整体分布特性及对播放量的影响；而对于播放者，</w:t>
      </w:r>
      <w:r w:rsidR="00291AF4">
        <w:rPr>
          <w:rFonts w:hint="eastAsia"/>
        </w:rPr>
        <w:t>本文</w:t>
      </w:r>
      <w:r w:rsidR="00644884">
        <w:rPr>
          <w:rFonts w:hint="eastAsia"/>
        </w:rPr>
        <w:t>构建了基于视频偏好</w:t>
      </w:r>
      <w:r w:rsidR="002F713F">
        <w:rPr>
          <w:rFonts w:hint="eastAsia"/>
        </w:rPr>
        <w:t>的</w:t>
      </w:r>
      <w:r w:rsidR="00644884">
        <w:rPr>
          <w:rFonts w:hint="eastAsia"/>
        </w:rPr>
        <w:t>用户关系网络，并揭示了该网络的小世界特性。</w:t>
      </w:r>
    </w:p>
    <w:p w14:paraId="5108C8C0" w14:textId="4D25D41E" w:rsidR="005F2973" w:rsidRPr="005F2973" w:rsidRDefault="00594D49" w:rsidP="009801DF">
      <w:pPr>
        <w:pStyle w:val="ac"/>
        <w:ind w:firstLine="560"/>
        <w:rPr>
          <w:b/>
        </w:rPr>
      </w:pPr>
      <w:r w:rsidRPr="005F2973">
        <w:rPr>
          <w:rFonts w:hint="eastAsia"/>
          <w:b/>
        </w:rPr>
        <w:t>（</w:t>
      </w:r>
      <w:r w:rsidRPr="005F2973">
        <w:rPr>
          <w:rFonts w:hint="eastAsia"/>
          <w:b/>
        </w:rPr>
        <w:t>4</w:t>
      </w:r>
      <w:r w:rsidRPr="005F2973">
        <w:rPr>
          <w:rFonts w:hint="eastAsia"/>
          <w:b/>
        </w:rPr>
        <w:t>）</w:t>
      </w:r>
      <w:r w:rsidR="00571F61">
        <w:rPr>
          <w:rFonts w:hint="eastAsia"/>
          <w:b/>
        </w:rPr>
        <w:t>基于</w:t>
      </w:r>
      <w:r w:rsidR="005F2973" w:rsidRPr="005F2973">
        <w:rPr>
          <w:rFonts w:hint="eastAsia"/>
          <w:b/>
        </w:rPr>
        <w:t>超过</w:t>
      </w:r>
      <w:r w:rsidR="005F2973" w:rsidRPr="005F2973">
        <w:rPr>
          <w:rFonts w:hint="eastAsia"/>
          <w:b/>
        </w:rPr>
        <w:t>20</w:t>
      </w:r>
      <w:r w:rsidR="005F2973" w:rsidRPr="005F2973">
        <w:rPr>
          <w:rFonts w:hint="eastAsia"/>
          <w:b/>
        </w:rPr>
        <w:t>万条新上传视频的一个月播放量追踪数据，从群体和单体的角度对网络视频</w:t>
      </w:r>
      <w:r w:rsidR="00782890" w:rsidRPr="005F2973">
        <w:rPr>
          <w:rFonts w:hint="eastAsia"/>
          <w:b/>
        </w:rPr>
        <w:t>的</w:t>
      </w:r>
      <w:r w:rsidR="005F2973" w:rsidRPr="005F2973">
        <w:rPr>
          <w:rFonts w:hint="eastAsia"/>
          <w:b/>
        </w:rPr>
        <w:t>流行度特性进行了深入分析。</w:t>
      </w:r>
    </w:p>
    <w:p w14:paraId="490F01ED" w14:textId="7EDA33F0" w:rsidR="002F15B5" w:rsidRDefault="00236E5C" w:rsidP="009801DF">
      <w:pPr>
        <w:pStyle w:val="ac"/>
        <w:ind w:firstLine="560"/>
      </w:pPr>
      <w:r>
        <w:rPr>
          <w:rFonts w:hint="eastAsia"/>
        </w:rPr>
        <w:t>从</w:t>
      </w:r>
      <w:r w:rsidR="007D6227">
        <w:rPr>
          <w:rFonts w:hint="eastAsia"/>
        </w:rPr>
        <w:t>视频群体</w:t>
      </w:r>
      <w:r w:rsidR="00EC558B">
        <w:rPr>
          <w:rFonts w:hint="eastAsia"/>
        </w:rPr>
        <w:t>的</w:t>
      </w:r>
      <w:r>
        <w:rPr>
          <w:rFonts w:hint="eastAsia"/>
        </w:rPr>
        <w:t>角度</w:t>
      </w:r>
      <w:r w:rsidR="007D6227">
        <w:rPr>
          <w:rFonts w:hint="eastAsia"/>
        </w:rPr>
        <w:t>，</w:t>
      </w:r>
      <w:r w:rsidR="007B1DD6">
        <w:rPr>
          <w:rFonts w:hint="eastAsia"/>
        </w:rPr>
        <w:t>本文</w:t>
      </w:r>
      <w:r>
        <w:rPr>
          <w:rFonts w:hint="eastAsia"/>
        </w:rPr>
        <w:t>首先</w:t>
      </w:r>
      <w:r w:rsidR="007D6227">
        <w:rPr>
          <w:rFonts w:hint="eastAsia"/>
        </w:rPr>
        <w:t>分析了视频长期播放量</w:t>
      </w:r>
      <w:r w:rsidR="00D63323">
        <w:rPr>
          <w:rFonts w:hint="eastAsia"/>
        </w:rPr>
        <w:t>的整体</w:t>
      </w:r>
      <w:r w:rsidR="007D6227">
        <w:rPr>
          <w:rFonts w:hint="eastAsia"/>
        </w:rPr>
        <w:t>分布</w:t>
      </w:r>
      <w:r>
        <w:rPr>
          <w:rFonts w:hint="eastAsia"/>
        </w:rPr>
        <w:t>特性，并使用</w:t>
      </w:r>
      <w:r w:rsidRPr="00BF38E7">
        <w:rPr>
          <w:rFonts w:hint="eastAsia"/>
        </w:rPr>
        <w:t>Pareto Type 2</w:t>
      </w:r>
      <w:r w:rsidRPr="00BF38E7">
        <w:rPr>
          <w:rFonts w:hint="eastAsia"/>
        </w:rPr>
        <w:t>分布</w:t>
      </w:r>
      <w:r>
        <w:rPr>
          <w:rFonts w:hint="eastAsia"/>
        </w:rPr>
        <w:t>进行拟合。然后，根据视频</w:t>
      </w:r>
      <w:r w:rsidR="00CB5DDC">
        <w:rPr>
          <w:rFonts w:hint="eastAsia"/>
        </w:rPr>
        <w:t>的</w:t>
      </w:r>
      <w:r>
        <w:rPr>
          <w:rFonts w:hint="eastAsia"/>
        </w:rPr>
        <w:t>长期播放量</w:t>
      </w:r>
      <w:r w:rsidR="00CB5DDC">
        <w:rPr>
          <w:rFonts w:hint="eastAsia"/>
        </w:rPr>
        <w:t>，</w:t>
      </w:r>
      <w:r>
        <w:rPr>
          <w:rFonts w:hint="eastAsia"/>
        </w:rPr>
        <w:t>定义了不同的流行度级别。最后，</w:t>
      </w:r>
      <w:r w:rsidR="007B1DD6">
        <w:rPr>
          <w:rFonts w:hint="eastAsia"/>
        </w:rPr>
        <w:t>本文</w:t>
      </w:r>
      <w:r>
        <w:rPr>
          <w:rFonts w:hint="eastAsia"/>
        </w:rPr>
        <w:t>探寻了视频类型与视频内容</w:t>
      </w:r>
      <w:r w:rsidR="00370273">
        <w:rPr>
          <w:rFonts w:hint="eastAsia"/>
        </w:rPr>
        <w:t>标签</w:t>
      </w:r>
      <w:r>
        <w:rPr>
          <w:rFonts w:hint="eastAsia"/>
        </w:rPr>
        <w:t>对于视频长期播放量的影响。从视频单体</w:t>
      </w:r>
      <w:r w:rsidR="0013449C">
        <w:rPr>
          <w:rFonts w:hint="eastAsia"/>
        </w:rPr>
        <w:t>的</w:t>
      </w:r>
      <w:r>
        <w:rPr>
          <w:rFonts w:hint="eastAsia"/>
        </w:rPr>
        <w:t>角度，</w:t>
      </w:r>
      <w:r w:rsidR="007B1DD6">
        <w:rPr>
          <w:rFonts w:hint="eastAsia"/>
        </w:rPr>
        <w:t>本文</w:t>
      </w:r>
      <w:r>
        <w:rPr>
          <w:rFonts w:hint="eastAsia"/>
        </w:rPr>
        <w:t>首先分析了视频</w:t>
      </w:r>
      <w:r w:rsidR="00E02E1D">
        <w:rPr>
          <w:rFonts w:hint="eastAsia"/>
        </w:rPr>
        <w:t>的</w:t>
      </w:r>
      <w:r>
        <w:rPr>
          <w:rFonts w:hint="eastAsia"/>
        </w:rPr>
        <w:t>每</w:t>
      </w:r>
      <w:r w:rsidR="007F142A">
        <w:rPr>
          <w:rFonts w:hint="eastAsia"/>
        </w:rPr>
        <w:t>日</w:t>
      </w:r>
      <w:r>
        <w:rPr>
          <w:rFonts w:hint="eastAsia"/>
        </w:rPr>
        <w:t>播放量获取情况，并定义</w:t>
      </w:r>
      <w:r w:rsidR="00E02E1D">
        <w:rPr>
          <w:rFonts w:hint="eastAsia"/>
        </w:rPr>
        <w:t>了</w:t>
      </w:r>
      <w:r>
        <w:rPr>
          <w:rFonts w:hint="eastAsia"/>
        </w:rPr>
        <w:t>活跃天的概念。基于活跃天出现的位置，进一步探寻了各视频的活跃期长度。接下来，</w:t>
      </w:r>
      <w:r w:rsidR="00882F34">
        <w:rPr>
          <w:rFonts w:hint="eastAsia"/>
        </w:rPr>
        <w:t>本文</w:t>
      </w:r>
      <w:r w:rsidR="00846FE0">
        <w:rPr>
          <w:rFonts w:hint="eastAsia"/>
        </w:rPr>
        <w:t>衡量了</w:t>
      </w:r>
      <w:r>
        <w:rPr>
          <w:rFonts w:hint="eastAsia"/>
        </w:rPr>
        <w:t>视频在各天内获取播放量的均匀程度</w:t>
      </w:r>
      <w:r w:rsidR="00846FE0">
        <w:rPr>
          <w:rFonts w:hint="eastAsia"/>
        </w:rPr>
        <w:t>，并提出了播放量激增的概念</w:t>
      </w:r>
      <w:r>
        <w:rPr>
          <w:rFonts w:hint="eastAsia"/>
        </w:rPr>
        <w:t>。</w:t>
      </w:r>
      <w:r w:rsidR="000B35F6">
        <w:rPr>
          <w:rFonts w:hint="eastAsia"/>
        </w:rPr>
        <w:t>基于播放量激增的数量和位置，</w:t>
      </w:r>
      <w:r w:rsidR="00882F34">
        <w:rPr>
          <w:rFonts w:hint="eastAsia"/>
        </w:rPr>
        <w:t>本文</w:t>
      </w:r>
      <w:r w:rsidR="000B35F6">
        <w:rPr>
          <w:rFonts w:hint="eastAsia"/>
        </w:rPr>
        <w:t>定义了</w:t>
      </w:r>
      <w:r w:rsidR="00892C3D">
        <w:rPr>
          <w:rFonts w:hint="eastAsia"/>
        </w:rPr>
        <w:t>一系列的</w:t>
      </w:r>
      <w:r w:rsidR="000B35F6">
        <w:rPr>
          <w:rFonts w:hint="eastAsia"/>
        </w:rPr>
        <w:t>播放量增</w:t>
      </w:r>
      <w:r w:rsidR="000B35F6">
        <w:rPr>
          <w:rFonts w:hint="eastAsia"/>
        </w:rPr>
        <w:lastRenderedPageBreak/>
        <w:t>长模式</w:t>
      </w:r>
      <w:r>
        <w:rPr>
          <w:rFonts w:hint="eastAsia"/>
        </w:rPr>
        <w:t>，</w:t>
      </w:r>
      <w:r w:rsidR="006459DA">
        <w:rPr>
          <w:rFonts w:hint="eastAsia"/>
        </w:rPr>
        <w:t>以</w:t>
      </w:r>
      <w:r>
        <w:rPr>
          <w:rFonts w:hint="eastAsia"/>
        </w:rPr>
        <w:t>描述视频</w:t>
      </w:r>
      <w:r w:rsidR="000B35F6">
        <w:rPr>
          <w:rFonts w:hint="eastAsia"/>
        </w:rPr>
        <w:t>单体</w:t>
      </w:r>
      <w:r w:rsidR="00DD3E81">
        <w:rPr>
          <w:rFonts w:hint="eastAsia"/>
        </w:rPr>
        <w:t>间</w:t>
      </w:r>
      <w:r w:rsidR="00E16D41">
        <w:rPr>
          <w:rFonts w:hint="eastAsia"/>
        </w:rPr>
        <w:t>不同</w:t>
      </w:r>
      <w:r w:rsidR="000B35F6">
        <w:rPr>
          <w:rFonts w:hint="eastAsia"/>
        </w:rPr>
        <w:t>的流行度</w:t>
      </w:r>
      <w:r>
        <w:rPr>
          <w:rFonts w:hint="eastAsia"/>
        </w:rPr>
        <w:t>演化趋势。</w:t>
      </w:r>
      <w:r w:rsidR="002F15B5">
        <w:rPr>
          <w:rFonts w:hint="eastAsia"/>
        </w:rPr>
        <w:t>在此基础上，</w:t>
      </w:r>
      <w:r w:rsidR="00882F34">
        <w:rPr>
          <w:rFonts w:hint="eastAsia"/>
        </w:rPr>
        <w:t>本文</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9801DF">
      <w:pPr>
        <w:pStyle w:val="ac"/>
        <w:ind w:firstLine="56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60975FE6" w:rsidR="00990F4D" w:rsidRDefault="00185415" w:rsidP="009801DF">
      <w:pPr>
        <w:pStyle w:val="ac"/>
        <w:ind w:firstLine="560"/>
      </w:pPr>
      <w:r>
        <w:rPr>
          <w:rFonts w:hint="eastAsia"/>
        </w:rPr>
        <w:t>鉴于网络视频庞大的</w:t>
      </w:r>
      <w:r w:rsidR="001B613A">
        <w:rPr>
          <w:rFonts w:hint="eastAsia"/>
        </w:rPr>
        <w:t>数量</w:t>
      </w:r>
      <w:r>
        <w:rPr>
          <w:rFonts w:hint="eastAsia"/>
        </w:rPr>
        <w:t>和极不均匀的</w:t>
      </w:r>
      <w:r w:rsidR="001B613A">
        <w:rPr>
          <w:rFonts w:hint="eastAsia"/>
        </w:rPr>
        <w:t>用户关注度，</w:t>
      </w:r>
      <w:r>
        <w:rPr>
          <w:rFonts w:hint="eastAsia"/>
        </w:rPr>
        <w:t>对其</w:t>
      </w:r>
      <w:r w:rsidR="001B613A">
        <w:rPr>
          <w:rFonts w:hint="eastAsia"/>
        </w:rPr>
        <w:t>流行度</w:t>
      </w:r>
      <w:r w:rsidR="00F074C4">
        <w:rPr>
          <w:rFonts w:hint="eastAsia"/>
        </w:rPr>
        <w:t>的</w:t>
      </w:r>
      <w:r>
        <w:rPr>
          <w:rFonts w:hint="eastAsia"/>
        </w:rPr>
        <w:t>深入理解并进一步</w:t>
      </w:r>
      <w:r w:rsidR="001B613A">
        <w:rPr>
          <w:rFonts w:hint="eastAsia"/>
        </w:rPr>
        <w:t>预测</w:t>
      </w:r>
      <w:r w:rsidR="008E312A">
        <w:rPr>
          <w:rFonts w:hint="eastAsia"/>
        </w:rPr>
        <w:t>，</w:t>
      </w:r>
      <w:r w:rsidR="001B613A">
        <w:rPr>
          <w:rFonts w:hint="eastAsia"/>
        </w:rPr>
        <w:t>具有</w:t>
      </w:r>
      <w:r w:rsidR="008E312A">
        <w:rPr>
          <w:rFonts w:hint="eastAsia"/>
        </w:rPr>
        <w:t>十分</w:t>
      </w:r>
      <w:r w:rsidR="00F074C4">
        <w:rPr>
          <w:rFonts w:hint="eastAsia"/>
        </w:rPr>
        <w:t>重要</w:t>
      </w:r>
      <w:r w:rsidR="008E312A">
        <w:rPr>
          <w:rFonts w:hint="eastAsia"/>
        </w:rPr>
        <w:t>的现实意义。</w:t>
      </w:r>
      <w:r w:rsidR="001B613A">
        <w:rPr>
          <w:rFonts w:hint="eastAsia"/>
        </w:rPr>
        <w:t>本文</w:t>
      </w:r>
      <w:r>
        <w:rPr>
          <w:rFonts w:hint="eastAsia"/>
        </w:rPr>
        <w:t>分别研究了对网络视频未来流行度的级别</w:t>
      </w:r>
      <w:r w:rsidR="00C82624">
        <w:rPr>
          <w:rFonts w:hint="eastAsia"/>
        </w:rPr>
        <w:t>预测问题</w:t>
      </w:r>
      <w:r>
        <w:rPr>
          <w:rFonts w:hint="eastAsia"/>
        </w:rPr>
        <w:t>和数值预测问题。</w:t>
      </w:r>
      <w:r w:rsidR="00990F4D">
        <w:rPr>
          <w:rFonts w:hint="eastAsia"/>
        </w:rPr>
        <w:t>对于</w:t>
      </w:r>
      <w:r w:rsidR="005A59AD">
        <w:rPr>
          <w:rFonts w:hint="eastAsia"/>
        </w:rPr>
        <w:t>未来</w:t>
      </w:r>
      <w:r w:rsidR="00990F4D">
        <w:t>流行度</w:t>
      </w:r>
      <w:r w:rsidR="005A59AD">
        <w:rPr>
          <w:rFonts w:hint="eastAsia"/>
        </w:rPr>
        <w:t>的</w:t>
      </w:r>
      <w:r w:rsidR="00990F4D">
        <w:t>级别</w:t>
      </w:r>
      <w:r w:rsidR="00990F4D">
        <w:rPr>
          <w:rFonts w:hint="eastAsia"/>
        </w:rPr>
        <w:t>预测，</w:t>
      </w:r>
      <w:r w:rsidR="00CB5DDC">
        <w:rPr>
          <w:rFonts w:hint="eastAsia"/>
        </w:rPr>
        <w:t>本文</w:t>
      </w:r>
      <w:r w:rsidR="00990F4D">
        <w:rPr>
          <w:rFonts w:hint="eastAsia"/>
        </w:rPr>
        <w:t>从视频属性、上传者属性、内容话题、文本语言和历史动态五个角度提取多维度特征，并结合多种高效的机器学习分类算法，在不同情形下进行了实验分析。我们发现在视频发布时，对</w:t>
      </w:r>
      <w:r w:rsidR="005A59AD">
        <w:rPr>
          <w:rFonts w:hint="eastAsia"/>
        </w:rPr>
        <w:t>其</w:t>
      </w:r>
      <w:r w:rsidR="00990F4D">
        <w:rPr>
          <w:rFonts w:hint="eastAsia"/>
        </w:rPr>
        <w:t>未来流行度级别进行立即预测是可行的，</w:t>
      </w:r>
      <w:r w:rsidR="005A59AD">
        <w:rPr>
          <w:rFonts w:hint="eastAsia"/>
        </w:rPr>
        <w:t>平均</w:t>
      </w:r>
      <w:r w:rsidR="00990F4D">
        <w:rPr>
          <w:rFonts w:hint="eastAsia"/>
        </w:rPr>
        <w:t>精度和</w:t>
      </w:r>
      <w:r w:rsidR="005A59AD">
        <w:rPr>
          <w:rFonts w:hint="eastAsia"/>
        </w:rPr>
        <w:t>平均</w:t>
      </w:r>
      <w:r w:rsidR="00990F4D">
        <w:rPr>
          <w:rFonts w:hint="eastAsia"/>
        </w:rPr>
        <w:t>召回率分别可达为</w:t>
      </w:r>
      <w:r w:rsidR="00990F4D">
        <w:rPr>
          <w:rFonts w:hint="eastAsia"/>
        </w:rPr>
        <w:t>74%</w:t>
      </w:r>
      <w:r w:rsidR="00990F4D">
        <w:rPr>
          <w:rFonts w:hint="eastAsia"/>
        </w:rPr>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w:t>
      </w:r>
      <w:r w:rsidR="005A59AD">
        <w:rPr>
          <w:rFonts w:hint="eastAsia"/>
        </w:rPr>
        <w:t>平均</w:t>
      </w:r>
      <w:r w:rsidR="00990F4D">
        <w:rPr>
          <w:rFonts w:hint="eastAsia"/>
        </w:rPr>
        <w:t>精度和</w:t>
      </w:r>
      <w:r w:rsidR="005A59AD">
        <w:rPr>
          <w:rFonts w:hint="eastAsia"/>
        </w:rPr>
        <w:t>平均</w:t>
      </w:r>
      <w:r w:rsidR="00990F4D">
        <w:rPr>
          <w:rFonts w:hint="eastAsia"/>
        </w:rPr>
        <w:t>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5A59AD">
        <w:rPr>
          <w:rFonts w:hint="eastAsia"/>
        </w:rPr>
        <w:t>未来</w:t>
      </w:r>
      <w:r w:rsidR="00EE351D">
        <w:t>流行度</w:t>
      </w:r>
      <w:r w:rsidR="005A59AD">
        <w:rPr>
          <w:rFonts w:hint="eastAsia"/>
        </w:rPr>
        <w:t>的</w:t>
      </w:r>
      <w:r w:rsidR="00EE351D">
        <w:rPr>
          <w:rFonts w:hint="eastAsia"/>
        </w:rPr>
        <w:t>数值预测，</w:t>
      </w:r>
      <w:r w:rsidR="00CB5DDC">
        <w:rPr>
          <w:rFonts w:hint="eastAsia"/>
        </w:rPr>
        <w:t>本文</w:t>
      </w:r>
      <w:r w:rsidR="00EE351D">
        <w:rPr>
          <w:rFonts w:hint="eastAsia"/>
        </w:rPr>
        <w:t>首先对视频的早期</w:t>
      </w:r>
      <w:r w:rsidR="00EE351D">
        <w:rPr>
          <w:rFonts w:hint="eastAsia"/>
        </w:rPr>
        <w:t>-</w:t>
      </w:r>
      <w:r w:rsidR="00EE351D">
        <w:rPr>
          <w:rFonts w:hint="eastAsia"/>
        </w:rPr>
        <w:t>长期播放量关系进行了研究。然后，基于播放量增长模式和基于</w:t>
      </w:r>
      <w:r w:rsidR="00EE351D">
        <w:t>流行度级别</w:t>
      </w:r>
      <w:r w:rsidR="00EE351D">
        <w:rPr>
          <w:rFonts w:hint="eastAsia"/>
        </w:rPr>
        <w:t>转换</w:t>
      </w:r>
      <w:r w:rsidR="00CB5DDC">
        <w:rPr>
          <w:rFonts w:hint="eastAsia"/>
        </w:rPr>
        <w:t>，</w:t>
      </w:r>
      <w:r w:rsidR="002B7363">
        <w:rPr>
          <w:rFonts w:hint="eastAsia"/>
        </w:rPr>
        <w:t>本文</w:t>
      </w:r>
      <w:r w:rsidR="002B26ED">
        <w:rPr>
          <w:rFonts w:hint="eastAsia"/>
        </w:rPr>
        <w:t>分别提出了</w:t>
      </w:r>
      <w:r w:rsidR="00EE351D">
        <w:rPr>
          <w:rFonts w:hint="eastAsia"/>
        </w:rPr>
        <w:t>两种预测方法。实验结果显示，在相对误差指标上，</w:t>
      </w:r>
      <w:r w:rsidR="007C481E">
        <w:rPr>
          <w:rFonts w:hint="eastAsia"/>
        </w:rPr>
        <w:t>本文提出</w:t>
      </w:r>
      <w:r w:rsidR="00EE351D">
        <w:rPr>
          <w:rFonts w:hint="eastAsia"/>
        </w:rPr>
        <w:t>方法可优于目前先进的基线方法超过</w:t>
      </w:r>
      <w:r w:rsidR="00EE351D">
        <w:rPr>
          <w:rFonts w:hint="eastAsia"/>
        </w:rPr>
        <w:t>30%</w:t>
      </w:r>
      <w:r w:rsidR="00EE351D">
        <w:rPr>
          <w:rFonts w:hint="eastAsia"/>
        </w:rPr>
        <w:t>。</w:t>
      </w:r>
    </w:p>
    <w:p w14:paraId="037EE702" w14:textId="77777777" w:rsidR="004D67F0" w:rsidRDefault="004D67F0" w:rsidP="009801DF">
      <w:pPr>
        <w:pStyle w:val="ac"/>
        <w:ind w:firstLine="560"/>
      </w:pPr>
    </w:p>
    <w:p w14:paraId="5CAF3705" w14:textId="5CB7AF32" w:rsidR="00AB57B1" w:rsidRDefault="00AB57B1" w:rsidP="009801DF">
      <w:pPr>
        <w:pStyle w:val="ac"/>
        <w:ind w:firstLine="560"/>
      </w:pPr>
      <w:r w:rsidRPr="009801DF">
        <w:rPr>
          <w:rFonts w:ascii="SimHei" w:eastAsia="SimHei" w:hAnsi="SimHei" w:hint="eastAsia"/>
        </w:rPr>
        <w:t>关键词</w:t>
      </w:r>
      <w:r>
        <w:rPr>
          <w:rFonts w:hint="eastAsia"/>
        </w:rPr>
        <w:t>：网络视频业务</w:t>
      </w:r>
      <w:r>
        <w:rPr>
          <w:rFonts w:hint="eastAsia"/>
        </w:rPr>
        <w:t xml:space="preserve"> </w:t>
      </w:r>
      <w:r>
        <w:rPr>
          <w:rFonts w:hint="eastAsia"/>
        </w:rPr>
        <w:t>网络流量分析</w:t>
      </w:r>
      <w:r>
        <w:rPr>
          <w:rFonts w:hint="eastAsia"/>
        </w:rPr>
        <w:t xml:space="preserve"> </w:t>
      </w:r>
      <w:r w:rsidR="00E663C6">
        <w:rPr>
          <w:rFonts w:hint="eastAsia"/>
        </w:rPr>
        <w:t>视频分发服务器</w:t>
      </w:r>
      <w:r w:rsidR="00E663C6">
        <w:rPr>
          <w:rFonts w:hint="eastAsia"/>
        </w:rPr>
        <w:t xml:space="preserve"> </w:t>
      </w:r>
      <w:r>
        <w:rPr>
          <w:rFonts w:hint="eastAsia"/>
        </w:rPr>
        <w:t>用户行为</w:t>
      </w:r>
      <w:r>
        <w:rPr>
          <w:rFonts w:hint="eastAsia"/>
        </w:rPr>
        <w:t xml:space="preserve"> </w:t>
      </w:r>
      <w:r>
        <w:rPr>
          <w:rFonts w:hint="eastAsia"/>
        </w:rPr>
        <w:t>用户喜好</w:t>
      </w:r>
      <w:r>
        <w:rPr>
          <w:rFonts w:hint="eastAsia"/>
        </w:rPr>
        <w:t xml:space="preserve"> </w:t>
      </w:r>
      <w:r>
        <w:rPr>
          <w:rFonts w:hint="eastAsia"/>
        </w:rPr>
        <w:t>互联网内容流行度</w:t>
      </w:r>
    </w:p>
    <w:p w14:paraId="54A56237" w14:textId="77777777" w:rsidR="00D24601" w:rsidRDefault="00D24601" w:rsidP="009801DF">
      <w:pPr>
        <w:pStyle w:val="ac"/>
        <w:ind w:firstLine="560"/>
      </w:pPr>
    </w:p>
    <w:p w14:paraId="67B5BD48" w14:textId="15887E08" w:rsidR="00D24601" w:rsidRDefault="00D24601">
      <w:pPr>
        <w:widowControl/>
        <w:jc w:val="left"/>
        <w:rPr>
          <w:rFonts w:ascii="Times New Roman" w:eastAsia="宋体" w:hAnsi="Times New Roman"/>
          <w:sz w:val="28"/>
        </w:rPr>
      </w:pPr>
      <w:r>
        <w:br w:type="page"/>
      </w:r>
    </w:p>
    <w:p w14:paraId="3057B3BA" w14:textId="77777777" w:rsidR="00D24601" w:rsidRDefault="00D24601" w:rsidP="009801DF">
      <w:pPr>
        <w:pStyle w:val="ac"/>
        <w:ind w:firstLine="560"/>
      </w:pPr>
    </w:p>
    <w:p w14:paraId="422B632D" w14:textId="77777777" w:rsidR="00D24601" w:rsidRDefault="00D24601" w:rsidP="009801DF">
      <w:pPr>
        <w:pStyle w:val="ac"/>
        <w:ind w:firstLine="560"/>
      </w:pPr>
    </w:p>
    <w:p w14:paraId="3C7DC530" w14:textId="4002905D" w:rsidR="004D67F0" w:rsidRDefault="004D67F0" w:rsidP="009801DF">
      <w:pPr>
        <w:pStyle w:val="ac"/>
        <w:ind w:firstLine="560"/>
        <w:rPr>
          <w:sz w:val="24"/>
        </w:rPr>
      </w:pPr>
      <w:r>
        <w:br w:type="page"/>
      </w:r>
    </w:p>
    <w:p w14:paraId="4B81A2BC" w14:textId="77777777" w:rsidR="003B5D81" w:rsidRDefault="003B5D81" w:rsidP="00CF69F7">
      <w:pPr>
        <w:pStyle w:val="a3"/>
        <w:jc w:val="center"/>
        <w:rPr>
          <w:rFonts w:eastAsia="SimHei" w:cs="Times New Roman"/>
          <w:sz w:val="32"/>
          <w:szCs w:val="32"/>
        </w:rPr>
        <w:sectPr w:rsidR="003B5D81" w:rsidSect="007A682E">
          <w:headerReference w:type="even" r:id="rId11"/>
          <w:type w:val="continuous"/>
          <w:pgSz w:w="11906" w:h="16838"/>
          <w:pgMar w:top="1440" w:right="1800" w:bottom="1440" w:left="1800" w:header="851" w:footer="992" w:gutter="0"/>
          <w:pgNumType w:start="1"/>
          <w:cols w:space="425"/>
          <w:docGrid w:type="lines" w:linePitch="312"/>
        </w:sectPr>
      </w:pPr>
    </w:p>
    <w:p w14:paraId="7274EF81" w14:textId="77777777" w:rsidR="007A682E" w:rsidRDefault="007A682E" w:rsidP="00CF69F7">
      <w:pPr>
        <w:pStyle w:val="a3"/>
        <w:jc w:val="center"/>
        <w:rPr>
          <w:rFonts w:eastAsia="SimHei" w:cs="Times New Roman"/>
          <w:sz w:val="32"/>
          <w:szCs w:val="32"/>
        </w:rPr>
        <w:sectPr w:rsidR="007A682E" w:rsidSect="008F0DF1">
          <w:headerReference w:type="default" r:id="rId12"/>
          <w:pgSz w:w="11906" w:h="16838"/>
          <w:pgMar w:top="1440" w:right="1800" w:bottom="1440" w:left="1800" w:header="851" w:footer="992" w:gutter="0"/>
          <w:pgNumType w:start="1"/>
          <w:cols w:space="425"/>
          <w:docGrid w:type="lines" w:linePitch="312"/>
        </w:sectPr>
      </w:pPr>
    </w:p>
    <w:p w14:paraId="4377EB7E" w14:textId="08D1C4BB" w:rsidR="00CF69F7" w:rsidRDefault="00CF69F7" w:rsidP="00CF69F7">
      <w:pPr>
        <w:pStyle w:val="a3"/>
        <w:jc w:val="center"/>
        <w:rPr>
          <w:rFonts w:eastAsia="SimHei" w:cs="Times New Roman"/>
          <w:sz w:val="32"/>
          <w:szCs w:val="32"/>
        </w:rPr>
      </w:pPr>
      <w:r w:rsidRPr="00CF69F7">
        <w:rPr>
          <w:rFonts w:eastAsia="SimHei" w:cs="Times New Roman"/>
          <w:sz w:val="32"/>
          <w:szCs w:val="32"/>
        </w:rPr>
        <w:lastRenderedPageBreak/>
        <w:t xml:space="preserve">ANALYSIS AND APPLICATION OF </w:t>
      </w:r>
      <w:r>
        <w:rPr>
          <w:rFonts w:eastAsia="SimHei" w:cs="Times New Roman"/>
          <w:sz w:val="32"/>
          <w:szCs w:val="32"/>
        </w:rPr>
        <w:t xml:space="preserve">ONLINE </w:t>
      </w:r>
      <w:r w:rsidRPr="00CF69F7">
        <w:rPr>
          <w:rFonts w:eastAsia="SimHei" w:cs="Times New Roman"/>
          <w:sz w:val="32"/>
          <w:szCs w:val="32"/>
        </w:rPr>
        <w:t xml:space="preserve">VIDEO </w:t>
      </w:r>
      <w:r>
        <w:rPr>
          <w:rFonts w:eastAsia="SimHei" w:cs="Times New Roman"/>
          <w:sz w:val="32"/>
          <w:szCs w:val="32"/>
        </w:rPr>
        <w:t xml:space="preserve">SERVICE </w:t>
      </w:r>
      <w:r w:rsidRPr="00CF69F7">
        <w:rPr>
          <w:rFonts w:eastAsia="SimHei" w:cs="Times New Roman"/>
          <w:sz w:val="32"/>
          <w:szCs w:val="32"/>
        </w:rPr>
        <w:t xml:space="preserve">BASED ON </w:t>
      </w:r>
      <w:r>
        <w:rPr>
          <w:rFonts w:eastAsia="SimHei" w:cs="Times New Roman"/>
          <w:sz w:val="32"/>
          <w:szCs w:val="32"/>
        </w:rPr>
        <w:t>LARGE SCALE</w:t>
      </w:r>
      <w:r w:rsidRPr="00CF69F7">
        <w:rPr>
          <w:rFonts w:eastAsia="SimHei" w:cs="Times New Roman"/>
          <w:sz w:val="32"/>
          <w:szCs w:val="32"/>
        </w:rPr>
        <w:t xml:space="preserve"> </w:t>
      </w:r>
    </w:p>
    <w:p w14:paraId="1B7B7E18" w14:textId="179A0EC6" w:rsidR="00E663C6" w:rsidRDefault="00CF69F7" w:rsidP="002F395E">
      <w:pPr>
        <w:pStyle w:val="a3"/>
        <w:jc w:val="center"/>
        <w:rPr>
          <w:rFonts w:eastAsia="SimHei" w:cs="Times New Roman"/>
          <w:sz w:val="32"/>
          <w:szCs w:val="32"/>
        </w:rPr>
      </w:pPr>
      <w:r w:rsidRPr="00CF69F7">
        <w:rPr>
          <w:rFonts w:eastAsia="SimHei" w:cs="Times New Roman"/>
          <w:sz w:val="32"/>
          <w:szCs w:val="32"/>
        </w:rPr>
        <w:t>NETWORK TRAFFIC DATA</w:t>
      </w:r>
    </w:p>
    <w:p w14:paraId="0C3579C1" w14:textId="77777777" w:rsidR="002F395E" w:rsidRDefault="002F395E" w:rsidP="002F395E">
      <w:pPr>
        <w:pStyle w:val="a3"/>
      </w:pPr>
    </w:p>
    <w:p w14:paraId="7A8CA0F3" w14:textId="77777777" w:rsidR="002F395E" w:rsidRDefault="002F395E" w:rsidP="002F395E">
      <w:pPr>
        <w:pStyle w:val="a3"/>
      </w:pPr>
    </w:p>
    <w:p w14:paraId="00078131" w14:textId="77777777" w:rsidR="002F395E" w:rsidRPr="002F395E" w:rsidRDefault="002F395E" w:rsidP="002F395E">
      <w:pPr>
        <w:pStyle w:val="a3"/>
      </w:pPr>
    </w:p>
    <w:p w14:paraId="52450280" w14:textId="5A7E7BE4" w:rsidR="004D67F0" w:rsidRDefault="004F0D70" w:rsidP="006F5778">
      <w:pPr>
        <w:pStyle w:val="ab"/>
      </w:pPr>
      <w:bookmarkStart w:id="1" w:name="_Toc480791717"/>
      <w:r>
        <w:rPr>
          <w:rFonts w:hint="eastAsia"/>
        </w:rPr>
        <w:t>A</w:t>
      </w:r>
      <w:r w:rsidR="007771FA">
        <w:rPr>
          <w:rFonts w:hint="eastAsia"/>
        </w:rPr>
        <w:t>BSTRACT</w:t>
      </w:r>
      <w:bookmarkEnd w:id="1"/>
    </w:p>
    <w:p w14:paraId="23CB3419" w14:textId="77777777" w:rsidR="002F395E" w:rsidRDefault="002F395E" w:rsidP="002F395E">
      <w:pPr>
        <w:pStyle w:val="ac"/>
        <w:ind w:firstLine="560"/>
      </w:pPr>
    </w:p>
    <w:p w14:paraId="459A72A8" w14:textId="77777777" w:rsidR="002F395E" w:rsidRPr="002F395E" w:rsidRDefault="002F395E" w:rsidP="002F395E">
      <w:pPr>
        <w:pStyle w:val="ac"/>
        <w:ind w:firstLine="560"/>
      </w:pPr>
    </w:p>
    <w:p w14:paraId="5F7D2F9C" w14:textId="2439D5D6" w:rsidR="00345AF6" w:rsidRDefault="000D205F" w:rsidP="00764323">
      <w:pPr>
        <w:pStyle w:val="ac"/>
        <w:ind w:firstLine="56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w:t>
      </w:r>
      <w:r w:rsidR="00A93F34">
        <w:rPr>
          <w:rFonts w:hint="eastAsia"/>
        </w:rPr>
        <w:t>together wi</w:t>
      </w:r>
      <w:r w:rsidR="00A93F34">
        <w:t xml:space="preserve">th </w:t>
      </w:r>
      <w:r w:rsidRPr="000D205F">
        <w:t xml:space="preserve">the </w:t>
      </w:r>
      <w:r w:rsidR="00BC1715" w:rsidRPr="00BC1715">
        <w:t xml:space="preserve">widespread </w:t>
      </w:r>
      <w:r w:rsidRPr="000D205F">
        <w:t xml:space="preserve">of large-screen </w:t>
      </w:r>
      <w:r w:rsidR="00C0210B">
        <w:t>user</w:t>
      </w:r>
      <w:r w:rsidRPr="000D205F">
        <w:t xml:space="preserve"> equipment and </w:t>
      </w:r>
      <w:r w:rsidR="00BC1715" w:rsidRPr="00BC1715">
        <w:t xml:space="preserve">dedicated </w:t>
      </w:r>
      <w:r w:rsidR="00C0210B">
        <w:t xml:space="preserve">service </w:t>
      </w:r>
      <w:r w:rsidR="00BC1715" w:rsidRPr="00BC1715">
        <w:t>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 xml:space="preserve">is of great importance for a number of </w:t>
      </w:r>
      <w:r w:rsidR="00C0210B">
        <w:t>task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w:t>
      </w:r>
      <w:r w:rsidR="00E05265">
        <w:t xml:space="preserve">the </w:t>
      </w:r>
      <w:r w:rsidR="00345AF6" w:rsidRPr="00345AF6">
        <w:t xml:space="preserve">potential benefits and </w:t>
      </w:r>
      <w:r w:rsidR="00E05265">
        <w:t xml:space="preserve">further </w:t>
      </w:r>
      <w:r w:rsidR="00E35E22">
        <w:t>improve</w:t>
      </w:r>
      <w:r w:rsidR="00345AF6" w:rsidRPr="00345AF6">
        <w:t xml:space="preserve"> the user experience.</w:t>
      </w:r>
    </w:p>
    <w:p w14:paraId="2AF4ADBC" w14:textId="6A67D089" w:rsidR="00864C42" w:rsidRDefault="00B84EC1" w:rsidP="00764323">
      <w:pPr>
        <w:pStyle w:val="ac"/>
        <w:ind w:firstLine="560"/>
      </w:pPr>
      <w:r>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29C91A4D" w:rsidR="00A86750" w:rsidRDefault="003238F7" w:rsidP="00764323">
      <w:pPr>
        <w:pStyle w:val="ac"/>
        <w:ind w:firstLine="560"/>
        <w:rPr>
          <w:b/>
        </w:rPr>
      </w:pPr>
      <w:r w:rsidRPr="00D10DA3">
        <w:rPr>
          <w:b/>
        </w:rPr>
        <w:t>(1) Analyze the process and characteristics of the communications between users and serv</w:t>
      </w:r>
      <w:r w:rsidR="004413CC" w:rsidRPr="00D10DA3">
        <w:rPr>
          <w:b/>
        </w:rPr>
        <w:t xml:space="preserve">ers in the video delivery phase, and propose a generic detection method for the delivery servers </w:t>
      </w:r>
      <w:r w:rsidR="00D275B7">
        <w:rPr>
          <w:b/>
        </w:rPr>
        <w:t>of</w:t>
      </w:r>
      <w:r w:rsidR="004413CC" w:rsidRPr="00D10DA3">
        <w:rPr>
          <w:b/>
        </w:rPr>
        <w:t xml:space="preserve"> online video service.</w:t>
      </w:r>
    </w:p>
    <w:p w14:paraId="6BDF69B7" w14:textId="17D34E77" w:rsidR="00107039" w:rsidRPr="00B26BE3" w:rsidRDefault="00740912" w:rsidP="00764323">
      <w:pPr>
        <w:pStyle w:val="ac"/>
        <w:ind w:firstLine="560"/>
      </w:pPr>
      <w:r>
        <w:t>Online</w:t>
      </w:r>
      <w:r w:rsidRPr="00740912">
        <w:t xml:space="preserve"> video service provider</w:t>
      </w:r>
      <w:r>
        <w:t>s</w:t>
      </w:r>
      <w:r w:rsidRPr="00740912">
        <w:t xml:space="preserve"> use </w:t>
      </w:r>
      <w:r>
        <w:t>delivery</w:t>
      </w:r>
      <w:r w:rsidRPr="00740912">
        <w:t xml:space="preserve"> server</w:t>
      </w:r>
      <w:r w:rsidR="00AA2692">
        <w:t>s</w:t>
      </w:r>
      <w:r w:rsidRPr="00740912">
        <w:t xml:space="preserve"> to </w:t>
      </w:r>
      <w:r>
        <w:t>serve their</w:t>
      </w:r>
      <w:r w:rsidRPr="00740912">
        <w:t xml:space="preserve"> </w:t>
      </w:r>
      <w:r w:rsidRPr="00740912">
        <w:lastRenderedPageBreak/>
        <w:t>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w:t>
      </w:r>
      <w:r w:rsidR="00C44163">
        <w:t>of</w:t>
      </w:r>
      <w:r w:rsidR="0033057D">
        <w:t xml:space="preserve"> online video service</w:t>
      </w:r>
      <w:r w:rsidR="00CA0A4A">
        <w:t>.</w:t>
      </w:r>
      <w:r w:rsidR="00305D82">
        <w:rPr>
          <w:rFonts w:hint="eastAsia"/>
        </w:rPr>
        <w:t xml:space="preserve"> </w:t>
      </w:r>
      <w:r w:rsidR="00305D82" w:rsidRPr="00305D82">
        <w:t xml:space="preserve">Based on active measurement experiment, we reveal the </w:t>
      </w:r>
      <w:r w:rsidR="004B348F" w:rsidRPr="004B348F">
        <w:t xml:space="preserve">generic </w:t>
      </w:r>
      <w:r w:rsidR="00305D82" w:rsidRPr="00305D82">
        <w:t xml:space="preserve">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w:t>
      </w:r>
      <w:r w:rsidR="002F71BB">
        <w:rPr>
          <w:rFonts w:hint="eastAsia"/>
        </w:rPr>
        <w:t xml:space="preserve">further </w:t>
      </w:r>
      <w:r w:rsidR="00107039" w:rsidRPr="00107039">
        <w:t xml:space="preserve">define </w:t>
      </w:r>
      <w:r w:rsidR="00D97B4A">
        <w:t>multidimensional feature</w:t>
      </w:r>
      <w:r w:rsidR="00D97B4A">
        <w:rPr>
          <w:rFonts w:hint="eastAsia"/>
        </w:rPr>
        <w:t>s</w:t>
      </w:r>
      <w:r w:rsidR="00D97B4A">
        <w:t xml:space="preserve">, combine </w:t>
      </w:r>
      <w:r w:rsidR="00D97B4A">
        <w:rPr>
          <w:rFonts w:hint="eastAsia"/>
        </w:rPr>
        <w:t xml:space="preserve">with the </w:t>
      </w:r>
      <w:r w:rsidR="00D97B4A">
        <w:t xml:space="preserve">efficient machine learning algorithm, and finally propose a </w:t>
      </w:r>
      <w:r w:rsidR="00F00E20" w:rsidRPr="00F00E20">
        <w:t xml:space="preserve">generic </w:t>
      </w:r>
      <w:r w:rsidR="00D97B4A">
        <w:t xml:space="preserve">detection method for the delivery servers </w:t>
      </w:r>
      <w:r w:rsidR="00C1401B">
        <w:t>of</w:t>
      </w:r>
      <w:r w:rsidR="00D97B4A">
        <w:t xml:space="preserve"> online video service.</w:t>
      </w:r>
      <w:r w:rsidR="009C7E03" w:rsidRPr="009C7E03">
        <w:t xml:space="preserve"> </w:t>
      </w:r>
      <w:r w:rsidR="009C7E03">
        <w:t xml:space="preserve">We </w:t>
      </w:r>
      <w:r w:rsidR="008E437E">
        <w:rPr>
          <w:rFonts w:hint="eastAsia"/>
        </w:rPr>
        <w:t xml:space="preserve">further </w:t>
      </w:r>
      <w:r w:rsidR="009C7E03">
        <w:t xml:space="preserve">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764323">
      <w:pPr>
        <w:pStyle w:val="ac"/>
        <w:ind w:firstLine="56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7C1496C5" w:rsidR="003E565E" w:rsidRDefault="00BD1990" w:rsidP="00764323">
      <w:pPr>
        <w:pStyle w:val="ac"/>
        <w:ind w:firstLine="56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 xml:space="preserve">video service provider, </w:t>
      </w:r>
      <w:r w:rsidR="00685D22" w:rsidRPr="00685D22">
        <w:t>respectively</w:t>
      </w:r>
      <w:r w:rsidR="00202186" w:rsidRPr="00202186">
        <w:t>.</w:t>
      </w:r>
      <w:r w:rsidR="008E1700">
        <w:t xml:space="preserve"> </w:t>
      </w:r>
      <w:r w:rsidR="008E1700" w:rsidRPr="008E1700">
        <w:t xml:space="preserve">In terms of </w:t>
      </w:r>
      <w:r w:rsidR="00065FC0">
        <w:t>data consumption, we analyze</w:t>
      </w:r>
      <w:r w:rsidR="008E1700" w:rsidRPr="008E1700">
        <w:t xml:space="preserve">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w:t>
      </w:r>
      <w:r w:rsidR="00065FC0">
        <w:t>f location movement, we analyze</w:t>
      </w:r>
      <w:r w:rsidR="00F50C80" w:rsidRPr="00F50C80">
        <w:t xml:space="preserve">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w:t>
      </w:r>
      <w:r w:rsidR="00065FC0">
        <w:t xml:space="preserve"> online</w:t>
      </w:r>
      <w:r w:rsidR="002F3EE1">
        <w:t xml:space="preserve">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 xml:space="preserve">We </w:t>
      </w:r>
      <w:r w:rsidR="00974E38">
        <w:rPr>
          <w:rFonts w:hint="eastAsia"/>
        </w:rPr>
        <w:t xml:space="preserve">further </w:t>
      </w:r>
      <w:r w:rsidR="002F3EE1" w:rsidRPr="002F3EE1">
        <w:t>stud</w:t>
      </w:r>
      <w:r w:rsidR="002F3EE1">
        <w:t>y</w:t>
      </w:r>
      <w:r w:rsidR="002F3EE1" w:rsidRPr="002F3EE1">
        <w:t xml:space="preserve"> the </w:t>
      </w:r>
      <w:r w:rsidR="002F3EE1" w:rsidRPr="002F3EE1">
        <w:lastRenderedPageBreak/>
        <w:t xml:space="preserve">trajectories and </w:t>
      </w:r>
      <w:r w:rsidR="00BF474F" w:rsidRPr="00BF474F">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AB6D7D">
        <w:t>reveal</w:t>
      </w:r>
      <w:r w:rsidR="00E80ECD">
        <w:t xml:space="preserve">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 xml:space="preserve">in </w:t>
      </w:r>
      <w:r w:rsidR="005F42C0">
        <w:t>different</w:t>
      </w:r>
      <w:r w:rsidR="003E565E" w:rsidRPr="003E565E">
        <w:t xml:space="preserve"> aspects.</w:t>
      </w:r>
    </w:p>
    <w:p w14:paraId="27B1239F" w14:textId="15EA2622" w:rsidR="00295884" w:rsidRPr="00C43733" w:rsidRDefault="00295884" w:rsidP="00764323">
      <w:pPr>
        <w:pStyle w:val="ac"/>
        <w:ind w:firstLine="560"/>
        <w:rPr>
          <w:b/>
        </w:rPr>
      </w:pP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030E2FCE" w:rsidR="00D229A2" w:rsidRDefault="00E00017" w:rsidP="00764323">
      <w:pPr>
        <w:pStyle w:val="ac"/>
        <w:ind w:firstLine="56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w:t>
      </w:r>
      <w:r w:rsidR="00F511CC" w:rsidRPr="00F511CC">
        <w:t xml:space="preserve">conjointly </w:t>
      </w:r>
      <w:r w:rsidRPr="00E00017">
        <w:t xml:space="preserve">consider </w:t>
      </w:r>
      <w:r w:rsidR="00B91ACA">
        <w:rPr>
          <w:rFonts w:hint="eastAsia"/>
        </w:rPr>
        <w:t>the</w:t>
      </w:r>
      <w:r w:rsidR="00B91ACA">
        <w:t xml:space="preserve"> </w:t>
      </w:r>
      <w:r w:rsidRPr="00E00017">
        <w:t>two</w:t>
      </w:r>
      <w:r>
        <w:t xml:space="preserve"> key</w:t>
      </w:r>
      <w:r w:rsidRPr="00E00017">
        <w:t xml:space="preserve"> types of users</w:t>
      </w:r>
      <w:r>
        <w:t xml:space="preserve"> (i.e.</w:t>
      </w:r>
      <w:r w:rsidR="00B8641C">
        <w:t xml:space="preserve"> </w:t>
      </w:r>
      <w:r w:rsidRPr="00E00017">
        <w:t>uploader</w:t>
      </w:r>
      <w:r>
        <w:t>s</w:t>
      </w:r>
      <w:r w:rsidRPr="00E00017">
        <w:t xml:space="preserve"> and </w:t>
      </w:r>
      <w:r>
        <w:t xml:space="preserve">viewers), </w:t>
      </w:r>
      <w:r w:rsidRPr="00E00017">
        <w:t xml:space="preserve">and </w:t>
      </w:r>
      <w:r>
        <w:t>perform</w:t>
      </w:r>
      <w:r w:rsidRPr="00E00017">
        <w:t xml:space="preserve"> a comparative analysis</w:t>
      </w:r>
      <w:r w:rsidR="00345434">
        <w:t xml:space="preserve"> work</w:t>
      </w:r>
      <w:r w:rsidR="009D3A73">
        <w:t xml:space="preserve"> in this paper</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w:t>
      </w:r>
      <w:r w:rsidR="000000F3">
        <w:t xml:space="preserve"> the</w:t>
      </w:r>
      <w:r w:rsidR="00B240A9" w:rsidRPr="00B240A9">
        <w:t xml:space="preserve"> uploaded </w:t>
      </w:r>
      <w:r w:rsidR="003416DE">
        <w:t xml:space="preserve">videos </w:t>
      </w:r>
      <w:r w:rsidR="00B240A9" w:rsidRPr="00B240A9">
        <w:t xml:space="preserve">and </w:t>
      </w:r>
      <w:r w:rsidR="000000F3">
        <w:t xml:space="preserve">the </w:t>
      </w:r>
      <w:r w:rsidR="003416DE">
        <w:t>viewed</w:t>
      </w:r>
      <w:r w:rsidR="00B240A9" w:rsidRPr="00B240A9">
        <w:t xml:space="preserve"> video</w:t>
      </w:r>
      <w:r w:rsidR="003416DE">
        <w:t>s</w:t>
      </w:r>
      <w:r w:rsidR="00B240A9" w:rsidRPr="00B240A9">
        <w:t xml:space="preserve">, including video </w:t>
      </w:r>
      <w:r w:rsidR="003416DE">
        <w:t>category</w:t>
      </w:r>
      <w:r w:rsidR="005C2FB5">
        <w:t xml:space="preserve">, video duration, </w:t>
      </w:r>
      <w:r w:rsidR="00B240A9" w:rsidRPr="00B240A9">
        <w:t xml:space="preserve">video </w:t>
      </w:r>
      <w:r w:rsidR="003416DE">
        <w:t>view count</w:t>
      </w:r>
      <w:r w:rsidR="005C2FB5">
        <w:t xml:space="preserve"> </w:t>
      </w:r>
      <w:r w:rsidR="005C2FB5" w:rsidRPr="00B240A9">
        <w:t>and</w:t>
      </w:r>
      <w:r w:rsidR="005C2FB5">
        <w:t xml:space="preserve"> etc</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w:t>
      </w:r>
      <w:r w:rsidR="00CB5A1E">
        <w:t>this</w:t>
      </w:r>
      <w:r w:rsidR="007C0D53">
        <w:t xml:space="preserve"> </w:t>
      </w:r>
      <w:r w:rsidR="007C0D53" w:rsidRPr="00D5571F">
        <w:t>network</w:t>
      </w:r>
      <w:r w:rsidR="00D5571F" w:rsidRPr="00D5571F">
        <w:t>.</w:t>
      </w:r>
    </w:p>
    <w:p w14:paraId="339C347E" w14:textId="3F21A3A9" w:rsidR="00D229A2" w:rsidRPr="00992B07" w:rsidRDefault="00BE2D99" w:rsidP="00764323">
      <w:pPr>
        <w:pStyle w:val="ac"/>
        <w:ind w:firstLine="56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2492ABE2" w:rsidR="0092106D" w:rsidRDefault="00992B07" w:rsidP="00764323">
      <w:pPr>
        <w:pStyle w:val="ac"/>
        <w:ind w:firstLine="56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w:t>
      </w:r>
      <w:r w:rsidR="00CB267D" w:rsidRPr="00CB267D">
        <w:lastRenderedPageBreak/>
        <w:t xml:space="preserve">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w:t>
      </w:r>
      <w:r w:rsidR="00A43205">
        <w:t>analyze</w:t>
      </w:r>
      <w:r w:rsidR="00D95341" w:rsidRPr="00D95341">
        <w:t xml:space="preserve">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 </w:t>
      </w:r>
      <w:r w:rsidR="00DA7536">
        <w:t>a set</w:t>
      </w:r>
      <w:r w:rsidR="00596DDD">
        <w:t xml:space="preserve"> of </w:t>
      </w:r>
      <w:r w:rsidR="0092106D">
        <w:t>popularity</w:t>
      </w:r>
      <w:r w:rsidR="0092106D" w:rsidRPr="0092106D">
        <w:t xml:space="preserve"> growth </w:t>
      </w:r>
      <w:r w:rsidR="00596DDD">
        <w:t>pattern</w:t>
      </w:r>
      <w:r w:rsidR="006D35AB">
        <w:t>s</w:t>
      </w:r>
      <w:r w:rsidR="00596DDD">
        <w:t>,</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52C5B64D" w:rsidR="007C5999" w:rsidRDefault="00AD5BBF" w:rsidP="00764323">
      <w:pPr>
        <w:pStyle w:val="ac"/>
        <w:ind w:firstLine="560"/>
        <w:rPr>
          <w:b/>
        </w:rPr>
      </w:pP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5603D00C" w:rsidR="00E43BD5" w:rsidRDefault="008E312A" w:rsidP="00764323">
      <w:pPr>
        <w:pStyle w:val="ac"/>
        <w:ind w:firstLine="56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311554">
        <w:t>predict</w:t>
      </w:r>
      <w:r w:rsidR="00280D60">
        <w:t xml:space="preserve">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w:t>
      </w:r>
      <w:r w:rsidR="00E43BD5">
        <w:t>populairty</w:t>
      </w:r>
      <w:r w:rsidR="00E43BD5" w:rsidRPr="00E43BD5">
        <w:t xml:space="preserve"> growth </w:t>
      </w:r>
      <w:r w:rsidR="00E43BD5">
        <w:t>pattern</w:t>
      </w:r>
      <w:r w:rsidR="00E43BD5" w:rsidRPr="00E43BD5">
        <w:t xml:space="preserve"> and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 xml:space="preserve">xperimental results show that </w:t>
      </w:r>
      <w:r w:rsidR="00240823">
        <w:rPr>
          <w:rFonts w:hint="eastAsia"/>
        </w:rPr>
        <w:t xml:space="preserve">the proposed </w:t>
      </w:r>
      <w:r w:rsidR="00FF2287" w:rsidRPr="00FF2287">
        <w:t>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4F3D06C7" w14:textId="77777777" w:rsidR="00764323" w:rsidRDefault="00764323" w:rsidP="00764323">
      <w:pPr>
        <w:pStyle w:val="ac"/>
        <w:ind w:firstLine="560"/>
      </w:pPr>
    </w:p>
    <w:p w14:paraId="02952E06" w14:textId="77777777" w:rsidR="009C024B" w:rsidRDefault="009C024B" w:rsidP="00764323">
      <w:pPr>
        <w:pStyle w:val="ac"/>
        <w:ind w:firstLine="560"/>
      </w:pPr>
    </w:p>
    <w:p w14:paraId="768E8974" w14:textId="0CF55C46" w:rsidR="00DC1F61" w:rsidRDefault="004F78F8" w:rsidP="00A73803">
      <w:pPr>
        <w:pStyle w:val="ac"/>
        <w:ind w:firstLine="560"/>
      </w:pPr>
      <w:r w:rsidRPr="00764323">
        <w:rPr>
          <w:rFonts w:hint="eastAsia"/>
        </w:rPr>
        <w:t>KEY</w:t>
      </w:r>
      <w:r w:rsidR="00764323" w:rsidRPr="00764323">
        <w:t xml:space="preserve"> </w:t>
      </w:r>
      <w:r w:rsidRPr="00764323">
        <w:rPr>
          <w:rFonts w:hint="eastAsia"/>
        </w:rPr>
        <w:t>WORDS</w:t>
      </w:r>
      <w:r w:rsidR="00764323">
        <w:t>: online video service, network traffic analysis, video delivery servers, user behavior, user preference, online content popularity</w:t>
      </w:r>
    </w:p>
    <w:p w14:paraId="190974A1" w14:textId="77777777" w:rsidR="00040DA8" w:rsidRDefault="00040DA8" w:rsidP="00040DA8">
      <w:pPr>
        <w:pStyle w:val="ac"/>
        <w:ind w:firstLineChars="0" w:firstLine="0"/>
      </w:pPr>
    </w:p>
    <w:p w14:paraId="1C2FDAC3" w14:textId="4D72A003" w:rsidR="00D96B4C" w:rsidRDefault="00D96B4C">
      <w:pPr>
        <w:widowControl/>
        <w:jc w:val="left"/>
        <w:rPr>
          <w:rFonts w:ascii="Times New Roman" w:eastAsia="宋体" w:hAnsi="Times New Roman"/>
          <w:sz w:val="28"/>
        </w:rPr>
      </w:pPr>
      <w:r>
        <w:br w:type="page"/>
      </w:r>
    </w:p>
    <w:p w14:paraId="41716FA0" w14:textId="77777777" w:rsidR="00D96B4C" w:rsidRDefault="00D96B4C" w:rsidP="00040DA8">
      <w:pPr>
        <w:pStyle w:val="ac"/>
        <w:ind w:firstLineChars="0" w:firstLine="0"/>
      </w:pPr>
    </w:p>
    <w:p w14:paraId="72E81B77" w14:textId="77777777" w:rsidR="00D96B4C" w:rsidRDefault="00D96B4C" w:rsidP="00040DA8">
      <w:pPr>
        <w:pStyle w:val="ac"/>
        <w:ind w:firstLineChars="0" w:firstLine="0"/>
      </w:pPr>
    </w:p>
    <w:p w14:paraId="31A145FB" w14:textId="50A57862" w:rsidR="00040DA8" w:rsidRPr="00040DA8" w:rsidRDefault="00040DA8" w:rsidP="00040DA8">
      <w:pPr>
        <w:widowControl/>
        <w:jc w:val="left"/>
        <w:rPr>
          <w:rFonts w:ascii="Times New Roman" w:eastAsia="宋体" w:hAnsi="Times New Roman"/>
          <w:sz w:val="28"/>
        </w:rPr>
      </w:pPr>
      <w:r>
        <w:br w:type="page"/>
      </w:r>
    </w:p>
    <w:p w14:paraId="011367AA" w14:textId="77777777" w:rsidR="00A95468" w:rsidRDefault="00A95468" w:rsidP="00A95468">
      <w:pPr>
        <w:pStyle w:val="a3"/>
        <w:sectPr w:rsidR="00A95468" w:rsidSect="00A95468">
          <w:headerReference w:type="default" r:id="rId13"/>
          <w:type w:val="continuous"/>
          <w:pgSz w:w="11906" w:h="16838"/>
          <w:pgMar w:top="1440" w:right="1800" w:bottom="1440" w:left="1800" w:header="851" w:footer="992" w:gutter="0"/>
          <w:pgNumType w:start="1"/>
          <w:cols w:space="425"/>
          <w:docGrid w:type="lines" w:linePitch="312"/>
        </w:sectPr>
      </w:pPr>
    </w:p>
    <w:p w14:paraId="416B60E8" w14:textId="743BC876" w:rsidR="00A833E2" w:rsidRDefault="00A833E2" w:rsidP="00E430FF">
      <w:pPr>
        <w:pStyle w:val="ad"/>
      </w:pPr>
      <w:bookmarkStart w:id="2" w:name="_Toc480791718"/>
      <w:r>
        <w:rPr>
          <w:rFonts w:hint="eastAsia"/>
        </w:rPr>
        <w:lastRenderedPageBreak/>
        <w:t>目录</w:t>
      </w:r>
      <w:bookmarkEnd w:id="2"/>
    </w:p>
    <w:p w14:paraId="23A0EF86" w14:textId="77777777" w:rsidR="000D2E0F" w:rsidRDefault="000D2E0F" w:rsidP="000D2E0F">
      <w:pPr>
        <w:pStyle w:val="a3"/>
      </w:pPr>
    </w:p>
    <w:p w14:paraId="78D2A7A1" w14:textId="77777777" w:rsidR="005B6ADD" w:rsidRPr="000D2E0F" w:rsidRDefault="005B6ADD" w:rsidP="000D2E0F">
      <w:pPr>
        <w:pStyle w:val="a3"/>
      </w:pPr>
    </w:p>
    <w:p w14:paraId="5839B6F8" w14:textId="77777777" w:rsidR="009E14B6" w:rsidRDefault="004752CB">
      <w:pPr>
        <w:pStyle w:val="11"/>
        <w:tabs>
          <w:tab w:val="right" w:leader="dot" w:pos="8296"/>
        </w:tabs>
        <w:rPr>
          <w:rFonts w:asciiTheme="minorHAnsi" w:eastAsiaTheme="minorEastAsia" w:hAnsiTheme="minorHAnsi"/>
          <w:noProof/>
          <w:szCs w:val="24"/>
        </w:rPr>
      </w:pPr>
      <w:r>
        <w:fldChar w:fldCharType="begin"/>
      </w:r>
      <w:r>
        <w:instrText xml:space="preserve"> TOC \o "1-3" </w:instrText>
      </w:r>
      <w:r>
        <w:fldChar w:fldCharType="separate"/>
      </w:r>
      <w:r w:rsidR="009E14B6">
        <w:rPr>
          <w:noProof/>
        </w:rPr>
        <w:t>摘</w:t>
      </w:r>
      <w:r w:rsidR="009E14B6">
        <w:rPr>
          <w:noProof/>
        </w:rPr>
        <w:t xml:space="preserve">  </w:t>
      </w:r>
      <w:r w:rsidR="009E14B6">
        <w:rPr>
          <w:noProof/>
        </w:rPr>
        <w:t>要</w:t>
      </w:r>
      <w:r w:rsidR="009E14B6">
        <w:rPr>
          <w:noProof/>
        </w:rPr>
        <w:tab/>
      </w:r>
      <w:r w:rsidR="009E14B6">
        <w:rPr>
          <w:noProof/>
        </w:rPr>
        <w:fldChar w:fldCharType="begin"/>
      </w:r>
      <w:r w:rsidR="009E14B6">
        <w:rPr>
          <w:noProof/>
        </w:rPr>
        <w:instrText xml:space="preserve"> PAGEREF _Toc480791716 \h </w:instrText>
      </w:r>
      <w:r w:rsidR="009E14B6">
        <w:rPr>
          <w:noProof/>
        </w:rPr>
      </w:r>
      <w:r w:rsidR="009E14B6">
        <w:rPr>
          <w:noProof/>
        </w:rPr>
        <w:fldChar w:fldCharType="separate"/>
      </w:r>
      <w:r w:rsidR="009E14B6">
        <w:rPr>
          <w:noProof/>
        </w:rPr>
        <w:t>1</w:t>
      </w:r>
      <w:r w:rsidR="009E14B6">
        <w:rPr>
          <w:noProof/>
        </w:rPr>
        <w:fldChar w:fldCharType="end"/>
      </w:r>
    </w:p>
    <w:p w14:paraId="392D3BDC" w14:textId="77777777" w:rsidR="009E14B6" w:rsidRDefault="009E14B6">
      <w:pPr>
        <w:pStyle w:val="11"/>
        <w:tabs>
          <w:tab w:val="right" w:leader="dot" w:pos="8296"/>
        </w:tabs>
        <w:rPr>
          <w:rFonts w:asciiTheme="minorHAnsi" w:eastAsiaTheme="minorEastAsia" w:hAnsiTheme="minorHAnsi"/>
          <w:noProof/>
          <w:szCs w:val="24"/>
        </w:rPr>
      </w:pPr>
      <w:r>
        <w:rPr>
          <w:noProof/>
        </w:rPr>
        <w:t>ABSTRACT</w:t>
      </w:r>
      <w:r>
        <w:rPr>
          <w:noProof/>
        </w:rPr>
        <w:tab/>
      </w:r>
      <w:r>
        <w:rPr>
          <w:noProof/>
        </w:rPr>
        <w:fldChar w:fldCharType="begin"/>
      </w:r>
      <w:r>
        <w:rPr>
          <w:noProof/>
        </w:rPr>
        <w:instrText xml:space="preserve"> PAGEREF _Toc480791717 \h </w:instrText>
      </w:r>
      <w:r>
        <w:rPr>
          <w:noProof/>
        </w:rPr>
      </w:r>
      <w:r>
        <w:rPr>
          <w:noProof/>
        </w:rPr>
        <w:fldChar w:fldCharType="separate"/>
      </w:r>
      <w:r>
        <w:rPr>
          <w:noProof/>
        </w:rPr>
        <w:t>1</w:t>
      </w:r>
      <w:r>
        <w:rPr>
          <w:noProof/>
        </w:rPr>
        <w:fldChar w:fldCharType="end"/>
      </w:r>
    </w:p>
    <w:p w14:paraId="175E32C1" w14:textId="77777777" w:rsidR="009E14B6" w:rsidRDefault="009E14B6">
      <w:pPr>
        <w:pStyle w:val="11"/>
        <w:tabs>
          <w:tab w:val="right" w:leader="dot" w:pos="8296"/>
        </w:tabs>
        <w:rPr>
          <w:rFonts w:asciiTheme="minorHAnsi" w:eastAsiaTheme="minorEastAsia" w:hAnsiTheme="minorHAnsi"/>
          <w:noProof/>
          <w:szCs w:val="24"/>
        </w:rPr>
      </w:pPr>
      <w:r>
        <w:rPr>
          <w:noProof/>
        </w:rPr>
        <w:t>目录</w:t>
      </w:r>
      <w:r>
        <w:rPr>
          <w:noProof/>
        </w:rPr>
        <w:tab/>
      </w:r>
      <w:r>
        <w:rPr>
          <w:noProof/>
        </w:rPr>
        <w:fldChar w:fldCharType="begin"/>
      </w:r>
      <w:r>
        <w:rPr>
          <w:noProof/>
        </w:rPr>
        <w:instrText xml:space="preserve"> PAGEREF _Toc480791718 \h </w:instrText>
      </w:r>
      <w:r>
        <w:rPr>
          <w:noProof/>
        </w:rPr>
      </w:r>
      <w:r>
        <w:rPr>
          <w:noProof/>
        </w:rPr>
        <w:fldChar w:fldCharType="separate"/>
      </w:r>
      <w:r>
        <w:rPr>
          <w:noProof/>
        </w:rPr>
        <w:t>1</w:t>
      </w:r>
      <w:r>
        <w:rPr>
          <w:noProof/>
        </w:rPr>
        <w:fldChar w:fldCharType="end"/>
      </w:r>
    </w:p>
    <w:p w14:paraId="13CDC2B3" w14:textId="77777777" w:rsidR="009E14B6" w:rsidRDefault="009E14B6">
      <w:pPr>
        <w:pStyle w:val="11"/>
        <w:tabs>
          <w:tab w:val="right" w:leader="dot" w:pos="8296"/>
        </w:tabs>
        <w:rPr>
          <w:rFonts w:asciiTheme="minorHAnsi" w:eastAsiaTheme="minorEastAsia" w:hAnsiTheme="minorHAnsi"/>
          <w:noProof/>
          <w:szCs w:val="24"/>
        </w:rPr>
      </w:pPr>
      <w:r>
        <w:rPr>
          <w:noProof/>
        </w:rPr>
        <w:t>第一章</w:t>
      </w:r>
      <w:r>
        <w:rPr>
          <w:noProof/>
        </w:rPr>
        <w:t xml:space="preserve"> </w:t>
      </w:r>
      <w:r>
        <w:rPr>
          <w:noProof/>
        </w:rPr>
        <w:t>绪论</w:t>
      </w:r>
      <w:r>
        <w:rPr>
          <w:noProof/>
        </w:rPr>
        <w:tab/>
      </w:r>
      <w:r>
        <w:rPr>
          <w:noProof/>
        </w:rPr>
        <w:fldChar w:fldCharType="begin"/>
      </w:r>
      <w:r>
        <w:rPr>
          <w:noProof/>
        </w:rPr>
        <w:instrText xml:space="preserve"> PAGEREF _Toc480791719 \h </w:instrText>
      </w:r>
      <w:r>
        <w:rPr>
          <w:noProof/>
        </w:rPr>
      </w:r>
      <w:r>
        <w:rPr>
          <w:noProof/>
        </w:rPr>
        <w:fldChar w:fldCharType="separate"/>
      </w:r>
      <w:r>
        <w:rPr>
          <w:noProof/>
        </w:rPr>
        <w:t>1</w:t>
      </w:r>
      <w:r>
        <w:rPr>
          <w:noProof/>
        </w:rPr>
        <w:fldChar w:fldCharType="end"/>
      </w:r>
    </w:p>
    <w:p w14:paraId="57B3036D" w14:textId="77777777" w:rsidR="009E14B6" w:rsidRDefault="009E14B6">
      <w:pPr>
        <w:pStyle w:val="21"/>
        <w:rPr>
          <w:rFonts w:asciiTheme="minorHAnsi" w:eastAsiaTheme="minorEastAsia" w:hAnsiTheme="minorHAnsi"/>
          <w:noProof/>
          <w:szCs w:val="24"/>
        </w:rPr>
      </w:pPr>
      <w:r>
        <w:rPr>
          <w:noProof/>
        </w:rPr>
        <w:t xml:space="preserve">1.1 </w:t>
      </w:r>
      <w:r>
        <w:rPr>
          <w:noProof/>
        </w:rPr>
        <w:t>研究背景</w:t>
      </w:r>
      <w:r>
        <w:rPr>
          <w:noProof/>
        </w:rPr>
        <w:tab/>
      </w:r>
      <w:r>
        <w:rPr>
          <w:noProof/>
        </w:rPr>
        <w:fldChar w:fldCharType="begin"/>
      </w:r>
      <w:r>
        <w:rPr>
          <w:noProof/>
        </w:rPr>
        <w:instrText xml:space="preserve"> PAGEREF _Toc480791720 \h </w:instrText>
      </w:r>
      <w:r>
        <w:rPr>
          <w:noProof/>
        </w:rPr>
      </w:r>
      <w:r>
        <w:rPr>
          <w:noProof/>
        </w:rPr>
        <w:fldChar w:fldCharType="separate"/>
      </w:r>
      <w:r>
        <w:rPr>
          <w:noProof/>
        </w:rPr>
        <w:t>1</w:t>
      </w:r>
      <w:r>
        <w:rPr>
          <w:noProof/>
        </w:rPr>
        <w:fldChar w:fldCharType="end"/>
      </w:r>
    </w:p>
    <w:p w14:paraId="0997417F"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1.1.1 </w:t>
      </w:r>
      <w:r>
        <w:rPr>
          <w:noProof/>
        </w:rPr>
        <w:t>互联网发展现状</w:t>
      </w:r>
      <w:r>
        <w:rPr>
          <w:noProof/>
        </w:rPr>
        <w:tab/>
      </w:r>
      <w:r>
        <w:rPr>
          <w:noProof/>
        </w:rPr>
        <w:fldChar w:fldCharType="begin"/>
      </w:r>
      <w:r>
        <w:rPr>
          <w:noProof/>
        </w:rPr>
        <w:instrText xml:space="preserve"> PAGEREF _Toc480791721 \h </w:instrText>
      </w:r>
      <w:r>
        <w:rPr>
          <w:noProof/>
        </w:rPr>
      </w:r>
      <w:r>
        <w:rPr>
          <w:noProof/>
        </w:rPr>
        <w:fldChar w:fldCharType="separate"/>
      </w:r>
      <w:r>
        <w:rPr>
          <w:noProof/>
        </w:rPr>
        <w:t>1</w:t>
      </w:r>
      <w:r>
        <w:rPr>
          <w:noProof/>
        </w:rPr>
        <w:fldChar w:fldCharType="end"/>
      </w:r>
    </w:p>
    <w:p w14:paraId="0AB850E6"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1.1.2 </w:t>
      </w:r>
      <w:r>
        <w:rPr>
          <w:noProof/>
        </w:rPr>
        <w:t>网络视频业务</w:t>
      </w:r>
      <w:r>
        <w:rPr>
          <w:noProof/>
        </w:rPr>
        <w:tab/>
      </w:r>
      <w:r>
        <w:rPr>
          <w:noProof/>
        </w:rPr>
        <w:fldChar w:fldCharType="begin"/>
      </w:r>
      <w:r>
        <w:rPr>
          <w:noProof/>
        </w:rPr>
        <w:instrText xml:space="preserve"> PAGEREF _Toc480791722 \h </w:instrText>
      </w:r>
      <w:r>
        <w:rPr>
          <w:noProof/>
        </w:rPr>
      </w:r>
      <w:r>
        <w:rPr>
          <w:noProof/>
        </w:rPr>
        <w:fldChar w:fldCharType="separate"/>
      </w:r>
      <w:r>
        <w:rPr>
          <w:noProof/>
        </w:rPr>
        <w:t>2</w:t>
      </w:r>
      <w:r>
        <w:rPr>
          <w:noProof/>
        </w:rPr>
        <w:fldChar w:fldCharType="end"/>
      </w:r>
    </w:p>
    <w:p w14:paraId="5C043E07"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1.1.3 </w:t>
      </w:r>
      <w:r>
        <w:rPr>
          <w:noProof/>
        </w:rPr>
        <w:t>相关研究工作</w:t>
      </w:r>
      <w:r>
        <w:rPr>
          <w:noProof/>
        </w:rPr>
        <w:tab/>
      </w:r>
      <w:r>
        <w:rPr>
          <w:noProof/>
        </w:rPr>
        <w:fldChar w:fldCharType="begin"/>
      </w:r>
      <w:r>
        <w:rPr>
          <w:noProof/>
        </w:rPr>
        <w:instrText xml:space="preserve"> PAGEREF _Toc480791723 \h </w:instrText>
      </w:r>
      <w:r>
        <w:rPr>
          <w:noProof/>
        </w:rPr>
      </w:r>
      <w:r>
        <w:rPr>
          <w:noProof/>
        </w:rPr>
        <w:fldChar w:fldCharType="separate"/>
      </w:r>
      <w:r>
        <w:rPr>
          <w:noProof/>
        </w:rPr>
        <w:t>4</w:t>
      </w:r>
      <w:r>
        <w:rPr>
          <w:noProof/>
        </w:rPr>
        <w:fldChar w:fldCharType="end"/>
      </w:r>
    </w:p>
    <w:p w14:paraId="29CC6E68" w14:textId="77777777" w:rsidR="009E14B6" w:rsidRDefault="009E14B6">
      <w:pPr>
        <w:pStyle w:val="21"/>
        <w:rPr>
          <w:rFonts w:asciiTheme="minorHAnsi" w:eastAsiaTheme="minorEastAsia" w:hAnsiTheme="minorHAnsi"/>
          <w:noProof/>
          <w:szCs w:val="24"/>
        </w:rPr>
      </w:pPr>
      <w:r>
        <w:rPr>
          <w:noProof/>
        </w:rPr>
        <w:t xml:space="preserve">1.2 </w:t>
      </w:r>
      <w:r>
        <w:rPr>
          <w:noProof/>
        </w:rPr>
        <w:t>研究条件</w:t>
      </w:r>
      <w:r>
        <w:rPr>
          <w:noProof/>
        </w:rPr>
        <w:tab/>
      </w:r>
      <w:r>
        <w:rPr>
          <w:noProof/>
        </w:rPr>
        <w:fldChar w:fldCharType="begin"/>
      </w:r>
      <w:r>
        <w:rPr>
          <w:noProof/>
        </w:rPr>
        <w:instrText xml:space="preserve"> PAGEREF _Toc480791724 \h </w:instrText>
      </w:r>
      <w:r>
        <w:rPr>
          <w:noProof/>
        </w:rPr>
      </w:r>
      <w:r>
        <w:rPr>
          <w:noProof/>
        </w:rPr>
        <w:fldChar w:fldCharType="separate"/>
      </w:r>
      <w:r>
        <w:rPr>
          <w:noProof/>
        </w:rPr>
        <w:t>5</w:t>
      </w:r>
      <w:r>
        <w:rPr>
          <w:noProof/>
        </w:rPr>
        <w:fldChar w:fldCharType="end"/>
      </w:r>
    </w:p>
    <w:p w14:paraId="22B459C9"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1.2.1 </w:t>
      </w:r>
      <w:r>
        <w:rPr>
          <w:noProof/>
        </w:rPr>
        <w:t>网络数据采集技术</w:t>
      </w:r>
      <w:r>
        <w:rPr>
          <w:noProof/>
        </w:rPr>
        <w:tab/>
      </w:r>
      <w:r>
        <w:rPr>
          <w:noProof/>
        </w:rPr>
        <w:fldChar w:fldCharType="begin"/>
      </w:r>
      <w:r>
        <w:rPr>
          <w:noProof/>
        </w:rPr>
        <w:instrText xml:space="preserve"> PAGEREF _Toc480791725 \h </w:instrText>
      </w:r>
      <w:r>
        <w:rPr>
          <w:noProof/>
        </w:rPr>
      </w:r>
      <w:r>
        <w:rPr>
          <w:noProof/>
        </w:rPr>
        <w:fldChar w:fldCharType="separate"/>
      </w:r>
      <w:r>
        <w:rPr>
          <w:noProof/>
        </w:rPr>
        <w:t>5</w:t>
      </w:r>
      <w:r>
        <w:rPr>
          <w:noProof/>
        </w:rPr>
        <w:fldChar w:fldCharType="end"/>
      </w:r>
    </w:p>
    <w:p w14:paraId="7BE52ADD"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1.2.2 </w:t>
      </w:r>
      <w:r>
        <w:rPr>
          <w:noProof/>
        </w:rPr>
        <w:t>基于</w:t>
      </w:r>
      <w:r>
        <w:rPr>
          <w:noProof/>
        </w:rPr>
        <w:t>Hadoop</w:t>
      </w:r>
      <w:r>
        <w:rPr>
          <w:noProof/>
        </w:rPr>
        <w:t>的大数据处理技术</w:t>
      </w:r>
      <w:r>
        <w:rPr>
          <w:noProof/>
        </w:rPr>
        <w:tab/>
      </w:r>
      <w:r>
        <w:rPr>
          <w:noProof/>
        </w:rPr>
        <w:fldChar w:fldCharType="begin"/>
      </w:r>
      <w:r>
        <w:rPr>
          <w:noProof/>
        </w:rPr>
        <w:instrText xml:space="preserve"> PAGEREF _Toc480791726 \h </w:instrText>
      </w:r>
      <w:r>
        <w:rPr>
          <w:noProof/>
        </w:rPr>
      </w:r>
      <w:r>
        <w:rPr>
          <w:noProof/>
        </w:rPr>
        <w:fldChar w:fldCharType="separate"/>
      </w:r>
      <w:r>
        <w:rPr>
          <w:noProof/>
        </w:rPr>
        <w:t>7</w:t>
      </w:r>
      <w:r>
        <w:rPr>
          <w:noProof/>
        </w:rPr>
        <w:fldChar w:fldCharType="end"/>
      </w:r>
    </w:p>
    <w:p w14:paraId="21AA5EFE" w14:textId="77777777" w:rsidR="009E14B6" w:rsidRDefault="009E14B6">
      <w:pPr>
        <w:pStyle w:val="21"/>
        <w:rPr>
          <w:rFonts w:asciiTheme="minorHAnsi" w:eastAsiaTheme="minorEastAsia" w:hAnsiTheme="minorHAnsi"/>
          <w:noProof/>
          <w:szCs w:val="24"/>
        </w:rPr>
      </w:pPr>
      <w:r>
        <w:rPr>
          <w:noProof/>
        </w:rPr>
        <w:t xml:space="preserve">1.3 </w:t>
      </w:r>
      <w:r>
        <w:rPr>
          <w:noProof/>
        </w:rPr>
        <w:t>研究内容及创新点</w:t>
      </w:r>
      <w:r>
        <w:rPr>
          <w:noProof/>
        </w:rPr>
        <w:tab/>
      </w:r>
      <w:r>
        <w:rPr>
          <w:noProof/>
        </w:rPr>
        <w:fldChar w:fldCharType="begin"/>
      </w:r>
      <w:r>
        <w:rPr>
          <w:noProof/>
        </w:rPr>
        <w:instrText xml:space="preserve"> PAGEREF _Toc480791727 \h </w:instrText>
      </w:r>
      <w:r>
        <w:rPr>
          <w:noProof/>
        </w:rPr>
      </w:r>
      <w:r>
        <w:rPr>
          <w:noProof/>
        </w:rPr>
        <w:fldChar w:fldCharType="separate"/>
      </w:r>
      <w:r>
        <w:rPr>
          <w:noProof/>
        </w:rPr>
        <w:t>9</w:t>
      </w:r>
      <w:r>
        <w:rPr>
          <w:noProof/>
        </w:rPr>
        <w:fldChar w:fldCharType="end"/>
      </w:r>
    </w:p>
    <w:p w14:paraId="200AEFBF" w14:textId="77777777" w:rsidR="009E14B6" w:rsidRDefault="009E14B6">
      <w:pPr>
        <w:pStyle w:val="21"/>
        <w:rPr>
          <w:rFonts w:asciiTheme="minorHAnsi" w:eastAsiaTheme="minorEastAsia" w:hAnsiTheme="minorHAnsi"/>
          <w:noProof/>
          <w:szCs w:val="24"/>
        </w:rPr>
      </w:pPr>
      <w:r>
        <w:rPr>
          <w:noProof/>
        </w:rPr>
        <w:t xml:space="preserve">1.4 </w:t>
      </w:r>
      <w:r>
        <w:rPr>
          <w:noProof/>
        </w:rPr>
        <w:t>论文结构</w:t>
      </w:r>
      <w:r>
        <w:rPr>
          <w:noProof/>
        </w:rPr>
        <w:tab/>
      </w:r>
      <w:r>
        <w:rPr>
          <w:noProof/>
        </w:rPr>
        <w:fldChar w:fldCharType="begin"/>
      </w:r>
      <w:r>
        <w:rPr>
          <w:noProof/>
        </w:rPr>
        <w:instrText xml:space="preserve"> PAGEREF _Toc480791728 \h </w:instrText>
      </w:r>
      <w:r>
        <w:rPr>
          <w:noProof/>
        </w:rPr>
      </w:r>
      <w:r>
        <w:rPr>
          <w:noProof/>
        </w:rPr>
        <w:fldChar w:fldCharType="separate"/>
      </w:r>
      <w:r>
        <w:rPr>
          <w:noProof/>
        </w:rPr>
        <w:t>11</w:t>
      </w:r>
      <w:r>
        <w:rPr>
          <w:noProof/>
        </w:rPr>
        <w:fldChar w:fldCharType="end"/>
      </w:r>
    </w:p>
    <w:p w14:paraId="5E9C3213" w14:textId="77777777" w:rsidR="009E14B6" w:rsidRDefault="009E14B6">
      <w:pPr>
        <w:pStyle w:val="11"/>
        <w:tabs>
          <w:tab w:val="right" w:leader="dot" w:pos="8296"/>
        </w:tabs>
        <w:rPr>
          <w:rFonts w:asciiTheme="minorHAnsi" w:eastAsiaTheme="minorEastAsia" w:hAnsiTheme="minorHAnsi"/>
          <w:noProof/>
          <w:szCs w:val="24"/>
        </w:rPr>
      </w:pPr>
      <w:r>
        <w:rPr>
          <w:noProof/>
        </w:rPr>
        <w:t>第二章</w:t>
      </w:r>
      <w:r>
        <w:rPr>
          <w:noProof/>
        </w:rPr>
        <w:t xml:space="preserve"> </w:t>
      </w:r>
      <w:r>
        <w:rPr>
          <w:noProof/>
        </w:rPr>
        <w:t>网络视频业务体系概述</w:t>
      </w:r>
      <w:r>
        <w:rPr>
          <w:noProof/>
        </w:rPr>
        <w:tab/>
      </w:r>
      <w:r>
        <w:rPr>
          <w:noProof/>
        </w:rPr>
        <w:fldChar w:fldCharType="begin"/>
      </w:r>
      <w:r>
        <w:rPr>
          <w:noProof/>
        </w:rPr>
        <w:instrText xml:space="preserve"> PAGEREF _Toc480791729 \h </w:instrText>
      </w:r>
      <w:r>
        <w:rPr>
          <w:noProof/>
        </w:rPr>
      </w:r>
      <w:r>
        <w:rPr>
          <w:noProof/>
        </w:rPr>
        <w:fldChar w:fldCharType="separate"/>
      </w:r>
      <w:r>
        <w:rPr>
          <w:noProof/>
        </w:rPr>
        <w:t>15</w:t>
      </w:r>
      <w:r>
        <w:rPr>
          <w:noProof/>
        </w:rPr>
        <w:fldChar w:fldCharType="end"/>
      </w:r>
    </w:p>
    <w:p w14:paraId="2939EBE1" w14:textId="77777777" w:rsidR="009E14B6" w:rsidRDefault="009E14B6">
      <w:pPr>
        <w:pStyle w:val="21"/>
        <w:rPr>
          <w:rFonts w:asciiTheme="minorHAnsi" w:eastAsiaTheme="minorEastAsia" w:hAnsiTheme="minorHAnsi"/>
          <w:noProof/>
          <w:szCs w:val="24"/>
        </w:rPr>
      </w:pPr>
      <w:r>
        <w:rPr>
          <w:noProof/>
        </w:rPr>
        <w:t xml:space="preserve">2.1 </w:t>
      </w:r>
      <w:r>
        <w:rPr>
          <w:noProof/>
        </w:rPr>
        <w:t>业务架构</w:t>
      </w:r>
      <w:r>
        <w:rPr>
          <w:noProof/>
        </w:rPr>
        <w:tab/>
      </w:r>
      <w:r>
        <w:rPr>
          <w:noProof/>
        </w:rPr>
        <w:fldChar w:fldCharType="begin"/>
      </w:r>
      <w:r>
        <w:rPr>
          <w:noProof/>
        </w:rPr>
        <w:instrText xml:space="preserve"> PAGEREF _Toc480791730 \h </w:instrText>
      </w:r>
      <w:r>
        <w:rPr>
          <w:noProof/>
        </w:rPr>
      </w:r>
      <w:r>
        <w:rPr>
          <w:noProof/>
        </w:rPr>
        <w:fldChar w:fldCharType="separate"/>
      </w:r>
      <w:r>
        <w:rPr>
          <w:noProof/>
        </w:rPr>
        <w:t>15</w:t>
      </w:r>
      <w:r>
        <w:rPr>
          <w:noProof/>
        </w:rPr>
        <w:fldChar w:fldCharType="end"/>
      </w:r>
    </w:p>
    <w:p w14:paraId="2E1ADC93" w14:textId="77777777" w:rsidR="009E14B6" w:rsidRDefault="009E14B6">
      <w:pPr>
        <w:pStyle w:val="21"/>
        <w:rPr>
          <w:rFonts w:asciiTheme="minorHAnsi" w:eastAsiaTheme="minorEastAsia" w:hAnsiTheme="minorHAnsi"/>
          <w:noProof/>
          <w:szCs w:val="24"/>
        </w:rPr>
      </w:pPr>
      <w:r>
        <w:rPr>
          <w:noProof/>
        </w:rPr>
        <w:t xml:space="preserve">2.2 </w:t>
      </w:r>
      <w:r>
        <w:rPr>
          <w:noProof/>
        </w:rPr>
        <w:t>业务流程</w:t>
      </w:r>
      <w:r>
        <w:rPr>
          <w:noProof/>
        </w:rPr>
        <w:tab/>
      </w:r>
      <w:r>
        <w:rPr>
          <w:noProof/>
        </w:rPr>
        <w:fldChar w:fldCharType="begin"/>
      </w:r>
      <w:r>
        <w:rPr>
          <w:noProof/>
        </w:rPr>
        <w:instrText xml:space="preserve"> PAGEREF _Toc480791731 \h </w:instrText>
      </w:r>
      <w:r>
        <w:rPr>
          <w:noProof/>
        </w:rPr>
      </w:r>
      <w:r>
        <w:rPr>
          <w:noProof/>
        </w:rPr>
        <w:fldChar w:fldCharType="separate"/>
      </w:r>
      <w:r>
        <w:rPr>
          <w:noProof/>
        </w:rPr>
        <w:t>17</w:t>
      </w:r>
      <w:r>
        <w:rPr>
          <w:noProof/>
        </w:rPr>
        <w:fldChar w:fldCharType="end"/>
      </w:r>
    </w:p>
    <w:p w14:paraId="578CB1F7" w14:textId="77777777" w:rsidR="009E14B6" w:rsidRDefault="009E14B6">
      <w:pPr>
        <w:pStyle w:val="21"/>
        <w:rPr>
          <w:rFonts w:asciiTheme="minorHAnsi" w:eastAsiaTheme="minorEastAsia" w:hAnsiTheme="minorHAnsi"/>
          <w:noProof/>
          <w:szCs w:val="24"/>
        </w:rPr>
      </w:pPr>
      <w:r>
        <w:rPr>
          <w:noProof/>
        </w:rPr>
        <w:t xml:space="preserve">2.3 </w:t>
      </w:r>
      <w:r>
        <w:rPr>
          <w:noProof/>
        </w:rPr>
        <w:t>通信报文分析</w:t>
      </w:r>
      <w:r>
        <w:rPr>
          <w:noProof/>
        </w:rPr>
        <w:tab/>
      </w:r>
      <w:r>
        <w:rPr>
          <w:noProof/>
        </w:rPr>
        <w:fldChar w:fldCharType="begin"/>
      </w:r>
      <w:r>
        <w:rPr>
          <w:noProof/>
        </w:rPr>
        <w:instrText xml:space="preserve"> PAGEREF _Toc480791732 \h </w:instrText>
      </w:r>
      <w:r>
        <w:rPr>
          <w:noProof/>
        </w:rPr>
      </w:r>
      <w:r>
        <w:rPr>
          <w:noProof/>
        </w:rPr>
        <w:fldChar w:fldCharType="separate"/>
      </w:r>
      <w:r>
        <w:rPr>
          <w:noProof/>
        </w:rPr>
        <w:t>19</w:t>
      </w:r>
      <w:r>
        <w:rPr>
          <w:noProof/>
        </w:rPr>
        <w:fldChar w:fldCharType="end"/>
      </w:r>
    </w:p>
    <w:p w14:paraId="4B944445" w14:textId="77777777" w:rsidR="009E14B6" w:rsidRDefault="009E14B6">
      <w:pPr>
        <w:pStyle w:val="31"/>
        <w:tabs>
          <w:tab w:val="right" w:leader="dot" w:pos="8296"/>
        </w:tabs>
        <w:rPr>
          <w:rFonts w:asciiTheme="minorHAnsi" w:eastAsiaTheme="minorEastAsia" w:hAnsiTheme="minorHAnsi"/>
          <w:noProof/>
          <w:szCs w:val="24"/>
        </w:rPr>
      </w:pPr>
      <w:r>
        <w:rPr>
          <w:noProof/>
        </w:rPr>
        <w:t>2.3.1 HTTP</w:t>
      </w:r>
      <w:r>
        <w:rPr>
          <w:noProof/>
        </w:rPr>
        <w:t>协议属性字段</w:t>
      </w:r>
      <w:r>
        <w:rPr>
          <w:noProof/>
        </w:rPr>
        <w:tab/>
      </w:r>
      <w:r>
        <w:rPr>
          <w:noProof/>
        </w:rPr>
        <w:fldChar w:fldCharType="begin"/>
      </w:r>
      <w:r>
        <w:rPr>
          <w:noProof/>
        </w:rPr>
        <w:instrText xml:space="preserve"> PAGEREF _Toc480791733 \h </w:instrText>
      </w:r>
      <w:r>
        <w:rPr>
          <w:noProof/>
        </w:rPr>
      </w:r>
      <w:r>
        <w:rPr>
          <w:noProof/>
        </w:rPr>
        <w:fldChar w:fldCharType="separate"/>
      </w:r>
      <w:r>
        <w:rPr>
          <w:noProof/>
        </w:rPr>
        <w:t>20</w:t>
      </w:r>
      <w:r>
        <w:rPr>
          <w:noProof/>
        </w:rPr>
        <w:fldChar w:fldCharType="end"/>
      </w:r>
    </w:p>
    <w:p w14:paraId="120BE85B"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2.3.2 </w:t>
      </w:r>
      <w:r>
        <w:rPr>
          <w:noProof/>
        </w:rPr>
        <w:t>用户操作</w:t>
      </w:r>
      <w:r>
        <w:rPr>
          <w:noProof/>
        </w:rPr>
        <w:tab/>
      </w:r>
      <w:r>
        <w:rPr>
          <w:noProof/>
        </w:rPr>
        <w:fldChar w:fldCharType="begin"/>
      </w:r>
      <w:r>
        <w:rPr>
          <w:noProof/>
        </w:rPr>
        <w:instrText xml:space="preserve"> PAGEREF _Toc480791734 \h </w:instrText>
      </w:r>
      <w:r>
        <w:rPr>
          <w:noProof/>
        </w:rPr>
      </w:r>
      <w:r>
        <w:rPr>
          <w:noProof/>
        </w:rPr>
        <w:fldChar w:fldCharType="separate"/>
      </w:r>
      <w:r>
        <w:rPr>
          <w:noProof/>
        </w:rPr>
        <w:t>22</w:t>
      </w:r>
      <w:r>
        <w:rPr>
          <w:noProof/>
        </w:rPr>
        <w:fldChar w:fldCharType="end"/>
      </w:r>
    </w:p>
    <w:p w14:paraId="6DDDA400"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2.3.3 </w:t>
      </w:r>
      <w:r>
        <w:rPr>
          <w:noProof/>
        </w:rPr>
        <w:t>播放器上报</w:t>
      </w:r>
      <w:r>
        <w:rPr>
          <w:noProof/>
        </w:rPr>
        <w:tab/>
      </w:r>
      <w:r>
        <w:rPr>
          <w:noProof/>
        </w:rPr>
        <w:fldChar w:fldCharType="begin"/>
      </w:r>
      <w:r>
        <w:rPr>
          <w:noProof/>
        </w:rPr>
        <w:instrText xml:space="preserve"> PAGEREF _Toc480791735 \h </w:instrText>
      </w:r>
      <w:r>
        <w:rPr>
          <w:noProof/>
        </w:rPr>
      </w:r>
      <w:r>
        <w:rPr>
          <w:noProof/>
        </w:rPr>
        <w:fldChar w:fldCharType="separate"/>
      </w:r>
      <w:r>
        <w:rPr>
          <w:noProof/>
        </w:rPr>
        <w:t>23</w:t>
      </w:r>
      <w:r>
        <w:rPr>
          <w:noProof/>
        </w:rPr>
        <w:fldChar w:fldCharType="end"/>
      </w:r>
    </w:p>
    <w:p w14:paraId="6AE99600" w14:textId="77777777" w:rsidR="009E14B6" w:rsidRDefault="009E14B6">
      <w:pPr>
        <w:pStyle w:val="21"/>
        <w:rPr>
          <w:rFonts w:asciiTheme="minorHAnsi" w:eastAsiaTheme="minorEastAsia" w:hAnsiTheme="minorHAnsi"/>
          <w:noProof/>
          <w:szCs w:val="24"/>
        </w:rPr>
      </w:pPr>
      <w:r>
        <w:rPr>
          <w:noProof/>
        </w:rPr>
        <w:t xml:space="preserve">2.4 </w:t>
      </w:r>
      <w:r>
        <w:rPr>
          <w:noProof/>
        </w:rPr>
        <w:t>本章小结</w:t>
      </w:r>
      <w:r>
        <w:rPr>
          <w:noProof/>
        </w:rPr>
        <w:tab/>
      </w:r>
      <w:r>
        <w:rPr>
          <w:noProof/>
        </w:rPr>
        <w:fldChar w:fldCharType="begin"/>
      </w:r>
      <w:r>
        <w:rPr>
          <w:noProof/>
        </w:rPr>
        <w:instrText xml:space="preserve"> PAGEREF _Toc480791736 \h </w:instrText>
      </w:r>
      <w:r>
        <w:rPr>
          <w:noProof/>
        </w:rPr>
      </w:r>
      <w:r>
        <w:rPr>
          <w:noProof/>
        </w:rPr>
        <w:fldChar w:fldCharType="separate"/>
      </w:r>
      <w:r>
        <w:rPr>
          <w:noProof/>
        </w:rPr>
        <w:t>24</w:t>
      </w:r>
      <w:r>
        <w:rPr>
          <w:noProof/>
        </w:rPr>
        <w:fldChar w:fldCharType="end"/>
      </w:r>
    </w:p>
    <w:p w14:paraId="1E2C5D89" w14:textId="77777777" w:rsidR="009E14B6" w:rsidRDefault="009E14B6">
      <w:pPr>
        <w:pStyle w:val="11"/>
        <w:tabs>
          <w:tab w:val="right" w:leader="dot" w:pos="8296"/>
        </w:tabs>
        <w:rPr>
          <w:rFonts w:asciiTheme="minorHAnsi" w:eastAsiaTheme="minorEastAsia" w:hAnsiTheme="minorHAnsi"/>
          <w:noProof/>
          <w:szCs w:val="24"/>
        </w:rPr>
      </w:pPr>
      <w:r>
        <w:rPr>
          <w:noProof/>
        </w:rPr>
        <w:t>第三章</w:t>
      </w:r>
      <w:r>
        <w:rPr>
          <w:noProof/>
        </w:rPr>
        <w:t xml:space="preserve"> </w:t>
      </w:r>
      <w:r>
        <w:rPr>
          <w:noProof/>
        </w:rPr>
        <w:t>网络视频业务分发服务器检测</w:t>
      </w:r>
      <w:r>
        <w:rPr>
          <w:noProof/>
        </w:rPr>
        <w:tab/>
      </w:r>
      <w:r>
        <w:rPr>
          <w:noProof/>
        </w:rPr>
        <w:fldChar w:fldCharType="begin"/>
      </w:r>
      <w:r>
        <w:rPr>
          <w:noProof/>
        </w:rPr>
        <w:instrText xml:space="preserve"> PAGEREF _Toc480791737 \h </w:instrText>
      </w:r>
      <w:r>
        <w:rPr>
          <w:noProof/>
        </w:rPr>
      </w:r>
      <w:r>
        <w:rPr>
          <w:noProof/>
        </w:rPr>
        <w:fldChar w:fldCharType="separate"/>
      </w:r>
      <w:r>
        <w:rPr>
          <w:noProof/>
        </w:rPr>
        <w:t>25</w:t>
      </w:r>
      <w:r>
        <w:rPr>
          <w:noProof/>
        </w:rPr>
        <w:fldChar w:fldCharType="end"/>
      </w:r>
    </w:p>
    <w:p w14:paraId="270D1B06" w14:textId="77777777" w:rsidR="009E14B6" w:rsidRDefault="009E14B6">
      <w:pPr>
        <w:pStyle w:val="21"/>
        <w:rPr>
          <w:rFonts w:asciiTheme="minorHAnsi" w:eastAsiaTheme="minorEastAsia" w:hAnsiTheme="minorHAnsi"/>
          <w:noProof/>
          <w:szCs w:val="24"/>
        </w:rPr>
      </w:pPr>
      <w:r>
        <w:rPr>
          <w:noProof/>
        </w:rPr>
        <w:t xml:space="preserve">3.1 </w:t>
      </w:r>
      <w:r>
        <w:rPr>
          <w:noProof/>
        </w:rPr>
        <w:t>概述</w:t>
      </w:r>
      <w:r>
        <w:rPr>
          <w:noProof/>
        </w:rPr>
        <w:tab/>
      </w:r>
      <w:r>
        <w:rPr>
          <w:noProof/>
        </w:rPr>
        <w:fldChar w:fldCharType="begin"/>
      </w:r>
      <w:r>
        <w:rPr>
          <w:noProof/>
        </w:rPr>
        <w:instrText xml:space="preserve"> PAGEREF _Toc480791738 \h </w:instrText>
      </w:r>
      <w:r>
        <w:rPr>
          <w:noProof/>
        </w:rPr>
      </w:r>
      <w:r>
        <w:rPr>
          <w:noProof/>
        </w:rPr>
        <w:fldChar w:fldCharType="separate"/>
      </w:r>
      <w:r>
        <w:rPr>
          <w:noProof/>
        </w:rPr>
        <w:t>25</w:t>
      </w:r>
      <w:r>
        <w:rPr>
          <w:noProof/>
        </w:rPr>
        <w:fldChar w:fldCharType="end"/>
      </w:r>
    </w:p>
    <w:p w14:paraId="3CD28F3E" w14:textId="77777777" w:rsidR="009E14B6" w:rsidRDefault="009E14B6">
      <w:pPr>
        <w:pStyle w:val="21"/>
        <w:rPr>
          <w:rFonts w:asciiTheme="minorHAnsi" w:eastAsiaTheme="minorEastAsia" w:hAnsiTheme="minorHAnsi"/>
          <w:noProof/>
          <w:szCs w:val="24"/>
        </w:rPr>
      </w:pPr>
      <w:r>
        <w:rPr>
          <w:noProof/>
        </w:rPr>
        <w:t xml:space="preserve">3.2 </w:t>
      </w:r>
      <w:r>
        <w:rPr>
          <w:noProof/>
        </w:rPr>
        <w:t>研究现状</w:t>
      </w:r>
      <w:r>
        <w:rPr>
          <w:noProof/>
        </w:rPr>
        <w:tab/>
      </w:r>
      <w:r>
        <w:rPr>
          <w:noProof/>
        </w:rPr>
        <w:fldChar w:fldCharType="begin"/>
      </w:r>
      <w:r>
        <w:rPr>
          <w:noProof/>
        </w:rPr>
        <w:instrText xml:space="preserve"> PAGEREF _Toc480791739 \h </w:instrText>
      </w:r>
      <w:r>
        <w:rPr>
          <w:noProof/>
        </w:rPr>
      </w:r>
      <w:r>
        <w:rPr>
          <w:noProof/>
        </w:rPr>
        <w:fldChar w:fldCharType="separate"/>
      </w:r>
      <w:r>
        <w:rPr>
          <w:noProof/>
        </w:rPr>
        <w:t>26</w:t>
      </w:r>
      <w:r>
        <w:rPr>
          <w:noProof/>
        </w:rPr>
        <w:fldChar w:fldCharType="end"/>
      </w:r>
    </w:p>
    <w:p w14:paraId="74CE2419" w14:textId="77777777" w:rsidR="009E14B6" w:rsidRDefault="009E14B6">
      <w:pPr>
        <w:pStyle w:val="21"/>
        <w:rPr>
          <w:rFonts w:asciiTheme="minorHAnsi" w:eastAsiaTheme="minorEastAsia" w:hAnsiTheme="minorHAnsi"/>
          <w:noProof/>
          <w:szCs w:val="24"/>
        </w:rPr>
      </w:pPr>
      <w:r>
        <w:rPr>
          <w:noProof/>
        </w:rPr>
        <w:t xml:space="preserve">3.3 </w:t>
      </w:r>
      <w:r>
        <w:rPr>
          <w:noProof/>
        </w:rPr>
        <w:t>数据集</w:t>
      </w:r>
      <w:r>
        <w:rPr>
          <w:noProof/>
        </w:rPr>
        <w:tab/>
      </w:r>
      <w:r>
        <w:rPr>
          <w:noProof/>
        </w:rPr>
        <w:fldChar w:fldCharType="begin"/>
      </w:r>
      <w:r>
        <w:rPr>
          <w:noProof/>
        </w:rPr>
        <w:instrText xml:space="preserve"> PAGEREF _Toc480791740 \h </w:instrText>
      </w:r>
      <w:r>
        <w:rPr>
          <w:noProof/>
        </w:rPr>
      </w:r>
      <w:r>
        <w:rPr>
          <w:noProof/>
        </w:rPr>
        <w:fldChar w:fldCharType="separate"/>
      </w:r>
      <w:r>
        <w:rPr>
          <w:noProof/>
        </w:rPr>
        <w:t>27</w:t>
      </w:r>
      <w:r>
        <w:rPr>
          <w:noProof/>
        </w:rPr>
        <w:fldChar w:fldCharType="end"/>
      </w:r>
    </w:p>
    <w:p w14:paraId="234BC679" w14:textId="77777777" w:rsidR="009E14B6" w:rsidRDefault="009E14B6">
      <w:pPr>
        <w:pStyle w:val="21"/>
        <w:rPr>
          <w:rFonts w:asciiTheme="minorHAnsi" w:eastAsiaTheme="minorEastAsia" w:hAnsiTheme="minorHAnsi"/>
          <w:noProof/>
          <w:szCs w:val="24"/>
        </w:rPr>
      </w:pPr>
      <w:r>
        <w:rPr>
          <w:noProof/>
        </w:rPr>
        <w:t xml:space="preserve">3.4 </w:t>
      </w:r>
      <w:r>
        <w:rPr>
          <w:noProof/>
        </w:rPr>
        <w:t>用户</w:t>
      </w:r>
      <w:r>
        <w:rPr>
          <w:noProof/>
        </w:rPr>
        <w:t>-</w:t>
      </w:r>
      <w:r>
        <w:rPr>
          <w:noProof/>
        </w:rPr>
        <w:t>服务器通信分析</w:t>
      </w:r>
      <w:r>
        <w:rPr>
          <w:noProof/>
        </w:rPr>
        <w:tab/>
      </w:r>
      <w:r>
        <w:rPr>
          <w:noProof/>
        </w:rPr>
        <w:fldChar w:fldCharType="begin"/>
      </w:r>
      <w:r>
        <w:rPr>
          <w:noProof/>
        </w:rPr>
        <w:instrText xml:space="preserve"> PAGEREF _Toc480791741 \h </w:instrText>
      </w:r>
      <w:r>
        <w:rPr>
          <w:noProof/>
        </w:rPr>
      </w:r>
      <w:r>
        <w:rPr>
          <w:noProof/>
        </w:rPr>
        <w:fldChar w:fldCharType="separate"/>
      </w:r>
      <w:r>
        <w:rPr>
          <w:noProof/>
        </w:rPr>
        <w:t>29</w:t>
      </w:r>
      <w:r>
        <w:rPr>
          <w:noProof/>
        </w:rPr>
        <w:fldChar w:fldCharType="end"/>
      </w:r>
    </w:p>
    <w:p w14:paraId="2D09DF4F"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4.1 </w:t>
      </w:r>
      <w:r>
        <w:rPr>
          <w:noProof/>
        </w:rPr>
        <w:t>通信流程</w:t>
      </w:r>
      <w:r>
        <w:rPr>
          <w:noProof/>
        </w:rPr>
        <w:tab/>
      </w:r>
      <w:r>
        <w:rPr>
          <w:noProof/>
        </w:rPr>
        <w:fldChar w:fldCharType="begin"/>
      </w:r>
      <w:r>
        <w:rPr>
          <w:noProof/>
        </w:rPr>
        <w:instrText xml:space="preserve"> PAGEREF _Toc480791742 \h </w:instrText>
      </w:r>
      <w:r>
        <w:rPr>
          <w:noProof/>
        </w:rPr>
      </w:r>
      <w:r>
        <w:rPr>
          <w:noProof/>
        </w:rPr>
        <w:fldChar w:fldCharType="separate"/>
      </w:r>
      <w:r>
        <w:rPr>
          <w:noProof/>
        </w:rPr>
        <w:t>29</w:t>
      </w:r>
      <w:r>
        <w:rPr>
          <w:noProof/>
        </w:rPr>
        <w:fldChar w:fldCharType="end"/>
      </w:r>
    </w:p>
    <w:p w14:paraId="6EC89AE2"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4.2 </w:t>
      </w:r>
      <w:r>
        <w:rPr>
          <w:noProof/>
        </w:rPr>
        <w:t>通信特性</w:t>
      </w:r>
      <w:r>
        <w:rPr>
          <w:noProof/>
        </w:rPr>
        <w:tab/>
      </w:r>
      <w:r>
        <w:rPr>
          <w:noProof/>
        </w:rPr>
        <w:fldChar w:fldCharType="begin"/>
      </w:r>
      <w:r>
        <w:rPr>
          <w:noProof/>
        </w:rPr>
        <w:instrText xml:space="preserve"> PAGEREF _Toc480791743 \h </w:instrText>
      </w:r>
      <w:r>
        <w:rPr>
          <w:noProof/>
        </w:rPr>
      </w:r>
      <w:r>
        <w:rPr>
          <w:noProof/>
        </w:rPr>
        <w:fldChar w:fldCharType="separate"/>
      </w:r>
      <w:r>
        <w:rPr>
          <w:noProof/>
        </w:rPr>
        <w:t>30</w:t>
      </w:r>
      <w:r>
        <w:rPr>
          <w:noProof/>
        </w:rPr>
        <w:fldChar w:fldCharType="end"/>
      </w:r>
    </w:p>
    <w:p w14:paraId="20EAD15B" w14:textId="77777777" w:rsidR="009E14B6" w:rsidRDefault="009E14B6">
      <w:pPr>
        <w:pStyle w:val="21"/>
        <w:rPr>
          <w:rFonts w:asciiTheme="minorHAnsi" w:eastAsiaTheme="minorEastAsia" w:hAnsiTheme="minorHAnsi"/>
          <w:noProof/>
          <w:szCs w:val="24"/>
        </w:rPr>
      </w:pPr>
      <w:r>
        <w:rPr>
          <w:noProof/>
        </w:rPr>
        <w:t xml:space="preserve">3.5 </w:t>
      </w:r>
      <w:r>
        <w:rPr>
          <w:noProof/>
        </w:rPr>
        <w:t>系统架构</w:t>
      </w:r>
      <w:r>
        <w:rPr>
          <w:noProof/>
        </w:rPr>
        <w:tab/>
      </w:r>
      <w:r>
        <w:rPr>
          <w:noProof/>
        </w:rPr>
        <w:fldChar w:fldCharType="begin"/>
      </w:r>
      <w:r>
        <w:rPr>
          <w:noProof/>
        </w:rPr>
        <w:instrText xml:space="preserve"> PAGEREF _Toc480791744 \h </w:instrText>
      </w:r>
      <w:r>
        <w:rPr>
          <w:noProof/>
        </w:rPr>
      </w:r>
      <w:r>
        <w:rPr>
          <w:noProof/>
        </w:rPr>
        <w:fldChar w:fldCharType="separate"/>
      </w:r>
      <w:r>
        <w:rPr>
          <w:noProof/>
        </w:rPr>
        <w:t>35</w:t>
      </w:r>
      <w:r>
        <w:rPr>
          <w:noProof/>
        </w:rPr>
        <w:fldChar w:fldCharType="end"/>
      </w:r>
    </w:p>
    <w:p w14:paraId="6B6E5045"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5.1 </w:t>
      </w:r>
      <w:r>
        <w:rPr>
          <w:noProof/>
        </w:rPr>
        <w:t>预处理</w:t>
      </w:r>
      <w:r>
        <w:rPr>
          <w:noProof/>
        </w:rPr>
        <w:tab/>
      </w:r>
      <w:r>
        <w:rPr>
          <w:noProof/>
        </w:rPr>
        <w:fldChar w:fldCharType="begin"/>
      </w:r>
      <w:r>
        <w:rPr>
          <w:noProof/>
        </w:rPr>
        <w:instrText xml:space="preserve"> PAGEREF _Toc480791745 \h </w:instrText>
      </w:r>
      <w:r>
        <w:rPr>
          <w:noProof/>
        </w:rPr>
      </w:r>
      <w:r>
        <w:rPr>
          <w:noProof/>
        </w:rPr>
        <w:fldChar w:fldCharType="separate"/>
      </w:r>
      <w:r>
        <w:rPr>
          <w:noProof/>
        </w:rPr>
        <w:t>35</w:t>
      </w:r>
      <w:r>
        <w:rPr>
          <w:noProof/>
        </w:rPr>
        <w:fldChar w:fldCharType="end"/>
      </w:r>
    </w:p>
    <w:p w14:paraId="020A5A76"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5.2 </w:t>
      </w:r>
      <w:r>
        <w:rPr>
          <w:noProof/>
        </w:rPr>
        <w:t>预选择</w:t>
      </w:r>
      <w:r>
        <w:rPr>
          <w:noProof/>
        </w:rPr>
        <w:tab/>
      </w:r>
      <w:r>
        <w:rPr>
          <w:noProof/>
        </w:rPr>
        <w:fldChar w:fldCharType="begin"/>
      </w:r>
      <w:r>
        <w:rPr>
          <w:noProof/>
        </w:rPr>
        <w:instrText xml:space="preserve"> PAGEREF _Toc480791746 \h </w:instrText>
      </w:r>
      <w:r>
        <w:rPr>
          <w:noProof/>
        </w:rPr>
      </w:r>
      <w:r>
        <w:rPr>
          <w:noProof/>
        </w:rPr>
        <w:fldChar w:fldCharType="separate"/>
      </w:r>
      <w:r>
        <w:rPr>
          <w:noProof/>
        </w:rPr>
        <w:t>35</w:t>
      </w:r>
      <w:r>
        <w:rPr>
          <w:noProof/>
        </w:rPr>
        <w:fldChar w:fldCharType="end"/>
      </w:r>
    </w:p>
    <w:p w14:paraId="623D09DA" w14:textId="77777777" w:rsidR="009E14B6" w:rsidRDefault="009E14B6">
      <w:pPr>
        <w:pStyle w:val="31"/>
        <w:tabs>
          <w:tab w:val="right" w:leader="dot" w:pos="8296"/>
        </w:tabs>
        <w:rPr>
          <w:rFonts w:asciiTheme="minorHAnsi" w:eastAsiaTheme="minorEastAsia" w:hAnsiTheme="minorHAnsi"/>
          <w:noProof/>
          <w:szCs w:val="24"/>
        </w:rPr>
      </w:pPr>
      <w:r>
        <w:rPr>
          <w:noProof/>
        </w:rPr>
        <w:lastRenderedPageBreak/>
        <w:t xml:space="preserve">3.5.3 </w:t>
      </w:r>
      <w:r>
        <w:rPr>
          <w:noProof/>
        </w:rPr>
        <w:t>综合判决</w:t>
      </w:r>
      <w:r>
        <w:rPr>
          <w:noProof/>
        </w:rPr>
        <w:tab/>
      </w:r>
      <w:r>
        <w:rPr>
          <w:noProof/>
        </w:rPr>
        <w:fldChar w:fldCharType="begin"/>
      </w:r>
      <w:r>
        <w:rPr>
          <w:noProof/>
        </w:rPr>
        <w:instrText xml:space="preserve"> PAGEREF _Toc480791747 \h </w:instrText>
      </w:r>
      <w:r>
        <w:rPr>
          <w:noProof/>
        </w:rPr>
      </w:r>
      <w:r>
        <w:rPr>
          <w:noProof/>
        </w:rPr>
        <w:fldChar w:fldCharType="separate"/>
      </w:r>
      <w:r>
        <w:rPr>
          <w:noProof/>
        </w:rPr>
        <w:t>37</w:t>
      </w:r>
      <w:r>
        <w:rPr>
          <w:noProof/>
        </w:rPr>
        <w:fldChar w:fldCharType="end"/>
      </w:r>
    </w:p>
    <w:p w14:paraId="5AAFD7BF" w14:textId="77777777" w:rsidR="009E14B6" w:rsidRDefault="009E14B6">
      <w:pPr>
        <w:pStyle w:val="21"/>
        <w:rPr>
          <w:rFonts w:asciiTheme="minorHAnsi" w:eastAsiaTheme="minorEastAsia" w:hAnsiTheme="minorHAnsi"/>
          <w:noProof/>
          <w:szCs w:val="24"/>
        </w:rPr>
      </w:pPr>
      <w:r>
        <w:rPr>
          <w:noProof/>
        </w:rPr>
        <w:t xml:space="preserve">3.6 </w:t>
      </w:r>
      <w:r>
        <w:rPr>
          <w:noProof/>
        </w:rPr>
        <w:t>实验及结果</w:t>
      </w:r>
      <w:r>
        <w:rPr>
          <w:noProof/>
        </w:rPr>
        <w:tab/>
      </w:r>
      <w:r>
        <w:rPr>
          <w:noProof/>
        </w:rPr>
        <w:fldChar w:fldCharType="begin"/>
      </w:r>
      <w:r>
        <w:rPr>
          <w:noProof/>
        </w:rPr>
        <w:instrText xml:space="preserve"> PAGEREF _Toc480791748 \h </w:instrText>
      </w:r>
      <w:r>
        <w:rPr>
          <w:noProof/>
        </w:rPr>
      </w:r>
      <w:r>
        <w:rPr>
          <w:noProof/>
        </w:rPr>
        <w:fldChar w:fldCharType="separate"/>
      </w:r>
      <w:r>
        <w:rPr>
          <w:noProof/>
        </w:rPr>
        <w:t>37</w:t>
      </w:r>
      <w:r>
        <w:rPr>
          <w:noProof/>
        </w:rPr>
        <w:fldChar w:fldCharType="end"/>
      </w:r>
    </w:p>
    <w:p w14:paraId="26F4AC48"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6.1 </w:t>
      </w:r>
      <w:r>
        <w:rPr>
          <w:noProof/>
        </w:rPr>
        <w:t>实验设置</w:t>
      </w:r>
      <w:r>
        <w:rPr>
          <w:noProof/>
        </w:rPr>
        <w:tab/>
      </w:r>
      <w:r>
        <w:rPr>
          <w:noProof/>
        </w:rPr>
        <w:fldChar w:fldCharType="begin"/>
      </w:r>
      <w:r>
        <w:rPr>
          <w:noProof/>
        </w:rPr>
        <w:instrText xml:space="preserve"> PAGEREF _Toc480791749 \h </w:instrText>
      </w:r>
      <w:r>
        <w:rPr>
          <w:noProof/>
        </w:rPr>
      </w:r>
      <w:r>
        <w:rPr>
          <w:noProof/>
        </w:rPr>
        <w:fldChar w:fldCharType="separate"/>
      </w:r>
      <w:r>
        <w:rPr>
          <w:noProof/>
        </w:rPr>
        <w:t>37</w:t>
      </w:r>
      <w:r>
        <w:rPr>
          <w:noProof/>
        </w:rPr>
        <w:fldChar w:fldCharType="end"/>
      </w:r>
    </w:p>
    <w:p w14:paraId="1381FD3B"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6.2 </w:t>
      </w:r>
      <w:r>
        <w:rPr>
          <w:noProof/>
        </w:rPr>
        <w:t>检测性能</w:t>
      </w:r>
      <w:r>
        <w:rPr>
          <w:noProof/>
        </w:rPr>
        <w:tab/>
      </w:r>
      <w:r>
        <w:rPr>
          <w:noProof/>
        </w:rPr>
        <w:fldChar w:fldCharType="begin"/>
      </w:r>
      <w:r>
        <w:rPr>
          <w:noProof/>
        </w:rPr>
        <w:instrText xml:space="preserve"> PAGEREF _Toc480791750 \h </w:instrText>
      </w:r>
      <w:r>
        <w:rPr>
          <w:noProof/>
        </w:rPr>
      </w:r>
      <w:r>
        <w:rPr>
          <w:noProof/>
        </w:rPr>
        <w:fldChar w:fldCharType="separate"/>
      </w:r>
      <w:r>
        <w:rPr>
          <w:noProof/>
        </w:rPr>
        <w:t>38</w:t>
      </w:r>
      <w:r>
        <w:rPr>
          <w:noProof/>
        </w:rPr>
        <w:fldChar w:fldCharType="end"/>
      </w:r>
    </w:p>
    <w:p w14:paraId="7CDC8750"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3.6.3 </w:t>
      </w:r>
      <w:r>
        <w:rPr>
          <w:noProof/>
        </w:rPr>
        <w:t>实验讨论</w:t>
      </w:r>
      <w:r>
        <w:rPr>
          <w:noProof/>
        </w:rPr>
        <w:tab/>
      </w:r>
      <w:r>
        <w:rPr>
          <w:noProof/>
        </w:rPr>
        <w:fldChar w:fldCharType="begin"/>
      </w:r>
      <w:r>
        <w:rPr>
          <w:noProof/>
        </w:rPr>
        <w:instrText xml:space="preserve"> PAGEREF _Toc480791751 \h </w:instrText>
      </w:r>
      <w:r>
        <w:rPr>
          <w:noProof/>
        </w:rPr>
      </w:r>
      <w:r>
        <w:rPr>
          <w:noProof/>
        </w:rPr>
        <w:fldChar w:fldCharType="separate"/>
      </w:r>
      <w:r>
        <w:rPr>
          <w:noProof/>
        </w:rPr>
        <w:t>40</w:t>
      </w:r>
      <w:r>
        <w:rPr>
          <w:noProof/>
        </w:rPr>
        <w:fldChar w:fldCharType="end"/>
      </w:r>
    </w:p>
    <w:p w14:paraId="334001D2" w14:textId="77777777" w:rsidR="009E14B6" w:rsidRDefault="009E14B6">
      <w:pPr>
        <w:pStyle w:val="21"/>
        <w:rPr>
          <w:rFonts w:asciiTheme="minorHAnsi" w:eastAsiaTheme="minorEastAsia" w:hAnsiTheme="minorHAnsi"/>
          <w:noProof/>
          <w:szCs w:val="24"/>
        </w:rPr>
      </w:pPr>
      <w:r>
        <w:rPr>
          <w:noProof/>
        </w:rPr>
        <w:t xml:space="preserve">3.7 </w:t>
      </w:r>
      <w:r>
        <w:rPr>
          <w:noProof/>
        </w:rPr>
        <w:t>本章小结</w:t>
      </w:r>
      <w:r>
        <w:rPr>
          <w:noProof/>
        </w:rPr>
        <w:tab/>
      </w:r>
      <w:r>
        <w:rPr>
          <w:noProof/>
        </w:rPr>
        <w:fldChar w:fldCharType="begin"/>
      </w:r>
      <w:r>
        <w:rPr>
          <w:noProof/>
        </w:rPr>
        <w:instrText xml:space="preserve"> PAGEREF _Toc480791752 \h </w:instrText>
      </w:r>
      <w:r>
        <w:rPr>
          <w:noProof/>
        </w:rPr>
      </w:r>
      <w:r>
        <w:rPr>
          <w:noProof/>
        </w:rPr>
        <w:fldChar w:fldCharType="separate"/>
      </w:r>
      <w:r>
        <w:rPr>
          <w:noProof/>
        </w:rPr>
        <w:t>42</w:t>
      </w:r>
      <w:r>
        <w:rPr>
          <w:noProof/>
        </w:rPr>
        <w:fldChar w:fldCharType="end"/>
      </w:r>
    </w:p>
    <w:p w14:paraId="3992B593" w14:textId="77777777" w:rsidR="009E14B6" w:rsidRDefault="009E14B6">
      <w:pPr>
        <w:pStyle w:val="11"/>
        <w:tabs>
          <w:tab w:val="right" w:leader="dot" w:pos="8296"/>
        </w:tabs>
        <w:rPr>
          <w:rFonts w:asciiTheme="minorHAnsi" w:eastAsiaTheme="minorEastAsia" w:hAnsiTheme="minorHAnsi"/>
          <w:noProof/>
          <w:szCs w:val="24"/>
        </w:rPr>
      </w:pPr>
      <w:r>
        <w:rPr>
          <w:noProof/>
        </w:rPr>
        <w:t>第四章</w:t>
      </w:r>
      <w:r>
        <w:rPr>
          <w:noProof/>
        </w:rPr>
        <w:t xml:space="preserve"> </w:t>
      </w:r>
      <w:r>
        <w:rPr>
          <w:noProof/>
        </w:rPr>
        <w:t>移动网络中网络视频业务用户行为特性分析</w:t>
      </w:r>
      <w:r>
        <w:rPr>
          <w:noProof/>
        </w:rPr>
        <w:tab/>
      </w:r>
      <w:r>
        <w:rPr>
          <w:noProof/>
        </w:rPr>
        <w:fldChar w:fldCharType="begin"/>
      </w:r>
      <w:r>
        <w:rPr>
          <w:noProof/>
        </w:rPr>
        <w:instrText xml:space="preserve"> PAGEREF _Toc480791753 \h </w:instrText>
      </w:r>
      <w:r>
        <w:rPr>
          <w:noProof/>
        </w:rPr>
      </w:r>
      <w:r>
        <w:rPr>
          <w:noProof/>
        </w:rPr>
        <w:fldChar w:fldCharType="separate"/>
      </w:r>
      <w:r>
        <w:rPr>
          <w:noProof/>
        </w:rPr>
        <w:t>43</w:t>
      </w:r>
      <w:r>
        <w:rPr>
          <w:noProof/>
        </w:rPr>
        <w:fldChar w:fldCharType="end"/>
      </w:r>
    </w:p>
    <w:p w14:paraId="4C4C8B8A" w14:textId="77777777" w:rsidR="009E14B6" w:rsidRDefault="009E14B6">
      <w:pPr>
        <w:pStyle w:val="21"/>
        <w:rPr>
          <w:rFonts w:asciiTheme="minorHAnsi" w:eastAsiaTheme="minorEastAsia" w:hAnsiTheme="minorHAnsi"/>
          <w:noProof/>
          <w:szCs w:val="24"/>
        </w:rPr>
      </w:pPr>
      <w:r>
        <w:rPr>
          <w:noProof/>
        </w:rPr>
        <w:t xml:space="preserve">4.1 </w:t>
      </w:r>
      <w:r>
        <w:rPr>
          <w:noProof/>
        </w:rPr>
        <w:t>概述</w:t>
      </w:r>
      <w:r>
        <w:rPr>
          <w:noProof/>
        </w:rPr>
        <w:tab/>
      </w:r>
      <w:r>
        <w:rPr>
          <w:noProof/>
        </w:rPr>
        <w:fldChar w:fldCharType="begin"/>
      </w:r>
      <w:r>
        <w:rPr>
          <w:noProof/>
        </w:rPr>
        <w:instrText xml:space="preserve"> PAGEREF _Toc480791754 \h </w:instrText>
      </w:r>
      <w:r>
        <w:rPr>
          <w:noProof/>
        </w:rPr>
      </w:r>
      <w:r>
        <w:rPr>
          <w:noProof/>
        </w:rPr>
        <w:fldChar w:fldCharType="separate"/>
      </w:r>
      <w:r>
        <w:rPr>
          <w:noProof/>
        </w:rPr>
        <w:t>43</w:t>
      </w:r>
      <w:r>
        <w:rPr>
          <w:noProof/>
        </w:rPr>
        <w:fldChar w:fldCharType="end"/>
      </w:r>
    </w:p>
    <w:p w14:paraId="2F91FD62" w14:textId="77777777" w:rsidR="009E14B6" w:rsidRDefault="009E14B6">
      <w:pPr>
        <w:pStyle w:val="21"/>
        <w:rPr>
          <w:rFonts w:asciiTheme="minorHAnsi" w:eastAsiaTheme="minorEastAsia" w:hAnsiTheme="minorHAnsi"/>
          <w:noProof/>
          <w:szCs w:val="24"/>
        </w:rPr>
      </w:pPr>
      <w:r>
        <w:rPr>
          <w:noProof/>
        </w:rPr>
        <w:t xml:space="preserve">4.2 </w:t>
      </w:r>
      <w:r>
        <w:rPr>
          <w:noProof/>
        </w:rPr>
        <w:t>研究现状</w:t>
      </w:r>
      <w:r>
        <w:rPr>
          <w:noProof/>
        </w:rPr>
        <w:tab/>
      </w:r>
      <w:r>
        <w:rPr>
          <w:noProof/>
        </w:rPr>
        <w:fldChar w:fldCharType="begin"/>
      </w:r>
      <w:r>
        <w:rPr>
          <w:noProof/>
        </w:rPr>
        <w:instrText xml:space="preserve"> PAGEREF _Toc480791755 \h </w:instrText>
      </w:r>
      <w:r>
        <w:rPr>
          <w:noProof/>
        </w:rPr>
      </w:r>
      <w:r>
        <w:rPr>
          <w:noProof/>
        </w:rPr>
        <w:fldChar w:fldCharType="separate"/>
      </w:r>
      <w:r>
        <w:rPr>
          <w:noProof/>
        </w:rPr>
        <w:t>44</w:t>
      </w:r>
      <w:r>
        <w:rPr>
          <w:noProof/>
        </w:rPr>
        <w:fldChar w:fldCharType="end"/>
      </w:r>
    </w:p>
    <w:p w14:paraId="0EB260B0" w14:textId="77777777" w:rsidR="009E14B6" w:rsidRDefault="009E14B6">
      <w:pPr>
        <w:pStyle w:val="21"/>
        <w:rPr>
          <w:rFonts w:asciiTheme="minorHAnsi" w:eastAsiaTheme="minorEastAsia" w:hAnsiTheme="minorHAnsi"/>
          <w:noProof/>
          <w:szCs w:val="24"/>
        </w:rPr>
      </w:pPr>
      <w:r>
        <w:rPr>
          <w:noProof/>
        </w:rPr>
        <w:t xml:space="preserve">4.3 </w:t>
      </w:r>
      <w:r>
        <w:rPr>
          <w:noProof/>
        </w:rPr>
        <w:t>数据集</w:t>
      </w:r>
      <w:r>
        <w:rPr>
          <w:noProof/>
        </w:rPr>
        <w:tab/>
      </w:r>
      <w:r>
        <w:rPr>
          <w:noProof/>
        </w:rPr>
        <w:fldChar w:fldCharType="begin"/>
      </w:r>
      <w:r>
        <w:rPr>
          <w:noProof/>
        </w:rPr>
        <w:instrText xml:space="preserve"> PAGEREF _Toc480791756 \h </w:instrText>
      </w:r>
      <w:r>
        <w:rPr>
          <w:noProof/>
        </w:rPr>
      </w:r>
      <w:r>
        <w:rPr>
          <w:noProof/>
        </w:rPr>
        <w:fldChar w:fldCharType="separate"/>
      </w:r>
      <w:r>
        <w:rPr>
          <w:noProof/>
        </w:rPr>
        <w:t>45</w:t>
      </w:r>
      <w:r>
        <w:rPr>
          <w:noProof/>
        </w:rPr>
        <w:fldChar w:fldCharType="end"/>
      </w:r>
    </w:p>
    <w:p w14:paraId="6C33E95F" w14:textId="77777777" w:rsidR="009E14B6" w:rsidRDefault="009E14B6">
      <w:pPr>
        <w:pStyle w:val="21"/>
        <w:rPr>
          <w:rFonts w:asciiTheme="minorHAnsi" w:eastAsiaTheme="minorEastAsia" w:hAnsiTheme="minorHAnsi"/>
          <w:noProof/>
          <w:szCs w:val="24"/>
        </w:rPr>
      </w:pPr>
      <w:r>
        <w:rPr>
          <w:noProof/>
        </w:rPr>
        <w:t xml:space="preserve">4.4 </w:t>
      </w:r>
      <w:r>
        <w:rPr>
          <w:noProof/>
        </w:rPr>
        <w:t>用户数据消耗特性分析</w:t>
      </w:r>
      <w:r>
        <w:rPr>
          <w:noProof/>
        </w:rPr>
        <w:tab/>
      </w:r>
      <w:r>
        <w:rPr>
          <w:noProof/>
        </w:rPr>
        <w:fldChar w:fldCharType="begin"/>
      </w:r>
      <w:r>
        <w:rPr>
          <w:noProof/>
        </w:rPr>
        <w:instrText xml:space="preserve"> PAGEREF _Toc480791757 \h </w:instrText>
      </w:r>
      <w:r>
        <w:rPr>
          <w:noProof/>
        </w:rPr>
      </w:r>
      <w:r>
        <w:rPr>
          <w:noProof/>
        </w:rPr>
        <w:fldChar w:fldCharType="separate"/>
      </w:r>
      <w:r>
        <w:rPr>
          <w:noProof/>
        </w:rPr>
        <w:t>46</w:t>
      </w:r>
      <w:r>
        <w:rPr>
          <w:noProof/>
        </w:rPr>
        <w:fldChar w:fldCharType="end"/>
      </w:r>
    </w:p>
    <w:p w14:paraId="1E8CCC83"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4.1 </w:t>
      </w:r>
      <w:r>
        <w:rPr>
          <w:noProof/>
        </w:rPr>
        <w:t>流量字节数</w:t>
      </w:r>
      <w:r>
        <w:rPr>
          <w:noProof/>
        </w:rPr>
        <w:tab/>
      </w:r>
      <w:r>
        <w:rPr>
          <w:noProof/>
        </w:rPr>
        <w:fldChar w:fldCharType="begin"/>
      </w:r>
      <w:r>
        <w:rPr>
          <w:noProof/>
        </w:rPr>
        <w:instrText xml:space="preserve"> PAGEREF _Toc480791758 \h </w:instrText>
      </w:r>
      <w:r>
        <w:rPr>
          <w:noProof/>
        </w:rPr>
      </w:r>
      <w:r>
        <w:rPr>
          <w:noProof/>
        </w:rPr>
        <w:fldChar w:fldCharType="separate"/>
      </w:r>
      <w:r>
        <w:rPr>
          <w:noProof/>
        </w:rPr>
        <w:t>46</w:t>
      </w:r>
      <w:r>
        <w:rPr>
          <w:noProof/>
        </w:rPr>
        <w:fldChar w:fldCharType="end"/>
      </w:r>
    </w:p>
    <w:p w14:paraId="1A8E7FC1"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4.2 </w:t>
      </w:r>
      <w:r>
        <w:rPr>
          <w:noProof/>
        </w:rPr>
        <w:t>重度用户检测</w:t>
      </w:r>
      <w:r>
        <w:rPr>
          <w:noProof/>
        </w:rPr>
        <w:tab/>
      </w:r>
      <w:r>
        <w:rPr>
          <w:noProof/>
        </w:rPr>
        <w:fldChar w:fldCharType="begin"/>
      </w:r>
      <w:r>
        <w:rPr>
          <w:noProof/>
        </w:rPr>
        <w:instrText xml:space="preserve"> PAGEREF _Toc480791759 \h </w:instrText>
      </w:r>
      <w:r>
        <w:rPr>
          <w:noProof/>
        </w:rPr>
      </w:r>
      <w:r>
        <w:rPr>
          <w:noProof/>
        </w:rPr>
        <w:fldChar w:fldCharType="separate"/>
      </w:r>
      <w:r>
        <w:rPr>
          <w:noProof/>
        </w:rPr>
        <w:t>46</w:t>
      </w:r>
      <w:r>
        <w:rPr>
          <w:noProof/>
        </w:rPr>
        <w:fldChar w:fldCharType="end"/>
      </w:r>
    </w:p>
    <w:p w14:paraId="67C7D17F"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4.3 </w:t>
      </w:r>
      <w:r>
        <w:rPr>
          <w:noProof/>
        </w:rPr>
        <w:t>活跃时长</w:t>
      </w:r>
      <w:r>
        <w:rPr>
          <w:noProof/>
        </w:rPr>
        <w:tab/>
      </w:r>
      <w:r>
        <w:rPr>
          <w:noProof/>
        </w:rPr>
        <w:fldChar w:fldCharType="begin"/>
      </w:r>
      <w:r>
        <w:rPr>
          <w:noProof/>
        </w:rPr>
        <w:instrText xml:space="preserve"> PAGEREF _Toc480791760 \h </w:instrText>
      </w:r>
      <w:r>
        <w:rPr>
          <w:noProof/>
        </w:rPr>
      </w:r>
      <w:r>
        <w:rPr>
          <w:noProof/>
        </w:rPr>
        <w:fldChar w:fldCharType="separate"/>
      </w:r>
      <w:r>
        <w:rPr>
          <w:noProof/>
        </w:rPr>
        <w:t>48</w:t>
      </w:r>
      <w:r>
        <w:rPr>
          <w:noProof/>
        </w:rPr>
        <w:fldChar w:fldCharType="end"/>
      </w:r>
    </w:p>
    <w:p w14:paraId="77BCF2CA" w14:textId="77777777" w:rsidR="009E14B6" w:rsidRDefault="009E14B6">
      <w:pPr>
        <w:pStyle w:val="21"/>
        <w:rPr>
          <w:rFonts w:asciiTheme="minorHAnsi" w:eastAsiaTheme="minorEastAsia" w:hAnsiTheme="minorHAnsi"/>
          <w:noProof/>
          <w:szCs w:val="24"/>
        </w:rPr>
      </w:pPr>
      <w:r>
        <w:rPr>
          <w:noProof/>
        </w:rPr>
        <w:t xml:space="preserve">4.5 </w:t>
      </w:r>
      <w:r>
        <w:rPr>
          <w:noProof/>
        </w:rPr>
        <w:t>用户位置移动特性分析</w:t>
      </w:r>
      <w:r>
        <w:rPr>
          <w:noProof/>
        </w:rPr>
        <w:tab/>
      </w:r>
      <w:r>
        <w:rPr>
          <w:noProof/>
        </w:rPr>
        <w:fldChar w:fldCharType="begin"/>
      </w:r>
      <w:r>
        <w:rPr>
          <w:noProof/>
        </w:rPr>
        <w:instrText xml:space="preserve"> PAGEREF _Toc480791761 \h </w:instrText>
      </w:r>
      <w:r>
        <w:rPr>
          <w:noProof/>
        </w:rPr>
      </w:r>
      <w:r>
        <w:rPr>
          <w:noProof/>
        </w:rPr>
        <w:fldChar w:fldCharType="separate"/>
      </w:r>
      <w:r>
        <w:rPr>
          <w:noProof/>
        </w:rPr>
        <w:t>51</w:t>
      </w:r>
      <w:r>
        <w:rPr>
          <w:noProof/>
        </w:rPr>
        <w:fldChar w:fldCharType="end"/>
      </w:r>
    </w:p>
    <w:p w14:paraId="26BB20AD"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5.1 </w:t>
      </w:r>
      <w:r>
        <w:rPr>
          <w:noProof/>
        </w:rPr>
        <w:t>访问小区数</w:t>
      </w:r>
      <w:r>
        <w:rPr>
          <w:noProof/>
        </w:rPr>
        <w:tab/>
      </w:r>
      <w:r>
        <w:rPr>
          <w:noProof/>
        </w:rPr>
        <w:fldChar w:fldCharType="begin"/>
      </w:r>
      <w:r>
        <w:rPr>
          <w:noProof/>
        </w:rPr>
        <w:instrText xml:space="preserve"> PAGEREF _Toc480791762 \h </w:instrText>
      </w:r>
      <w:r>
        <w:rPr>
          <w:noProof/>
        </w:rPr>
      </w:r>
      <w:r>
        <w:rPr>
          <w:noProof/>
        </w:rPr>
        <w:fldChar w:fldCharType="separate"/>
      </w:r>
      <w:r>
        <w:rPr>
          <w:noProof/>
        </w:rPr>
        <w:t>52</w:t>
      </w:r>
      <w:r>
        <w:rPr>
          <w:noProof/>
        </w:rPr>
        <w:fldChar w:fldCharType="end"/>
      </w:r>
    </w:p>
    <w:p w14:paraId="73E158E6"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5.2 </w:t>
      </w:r>
      <w:r>
        <w:rPr>
          <w:noProof/>
        </w:rPr>
        <w:t>请求位置</w:t>
      </w:r>
      <w:r>
        <w:rPr>
          <w:noProof/>
        </w:rPr>
        <w:tab/>
      </w:r>
      <w:r>
        <w:rPr>
          <w:noProof/>
        </w:rPr>
        <w:fldChar w:fldCharType="begin"/>
      </w:r>
      <w:r>
        <w:rPr>
          <w:noProof/>
        </w:rPr>
        <w:instrText xml:space="preserve"> PAGEREF _Toc480791763 \h </w:instrText>
      </w:r>
      <w:r>
        <w:rPr>
          <w:noProof/>
        </w:rPr>
      </w:r>
      <w:r>
        <w:rPr>
          <w:noProof/>
        </w:rPr>
        <w:fldChar w:fldCharType="separate"/>
      </w:r>
      <w:r>
        <w:rPr>
          <w:noProof/>
        </w:rPr>
        <w:t>52</w:t>
      </w:r>
      <w:r>
        <w:rPr>
          <w:noProof/>
        </w:rPr>
        <w:fldChar w:fldCharType="end"/>
      </w:r>
    </w:p>
    <w:p w14:paraId="271C5768"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5.3 </w:t>
      </w:r>
      <w:r>
        <w:rPr>
          <w:noProof/>
        </w:rPr>
        <w:t>移动模式</w:t>
      </w:r>
      <w:r>
        <w:rPr>
          <w:noProof/>
        </w:rPr>
        <w:tab/>
      </w:r>
      <w:r>
        <w:rPr>
          <w:noProof/>
        </w:rPr>
        <w:fldChar w:fldCharType="begin"/>
      </w:r>
      <w:r>
        <w:rPr>
          <w:noProof/>
        </w:rPr>
        <w:instrText xml:space="preserve"> PAGEREF _Toc480791764 \h </w:instrText>
      </w:r>
      <w:r>
        <w:rPr>
          <w:noProof/>
        </w:rPr>
      </w:r>
      <w:r>
        <w:rPr>
          <w:noProof/>
        </w:rPr>
        <w:fldChar w:fldCharType="separate"/>
      </w:r>
      <w:r>
        <w:rPr>
          <w:noProof/>
        </w:rPr>
        <w:t>55</w:t>
      </w:r>
      <w:r>
        <w:rPr>
          <w:noProof/>
        </w:rPr>
        <w:fldChar w:fldCharType="end"/>
      </w:r>
    </w:p>
    <w:p w14:paraId="05520155" w14:textId="77777777" w:rsidR="009E14B6" w:rsidRDefault="009E14B6">
      <w:pPr>
        <w:pStyle w:val="21"/>
        <w:rPr>
          <w:rFonts w:asciiTheme="minorHAnsi" w:eastAsiaTheme="minorEastAsia" w:hAnsiTheme="minorHAnsi"/>
          <w:noProof/>
          <w:szCs w:val="24"/>
        </w:rPr>
      </w:pPr>
      <w:r>
        <w:rPr>
          <w:noProof/>
        </w:rPr>
        <w:t xml:space="preserve">4.6 </w:t>
      </w:r>
      <w:r>
        <w:rPr>
          <w:noProof/>
        </w:rPr>
        <w:t>用户业务使用特性分析</w:t>
      </w:r>
      <w:r>
        <w:rPr>
          <w:noProof/>
        </w:rPr>
        <w:tab/>
      </w:r>
      <w:r>
        <w:rPr>
          <w:noProof/>
        </w:rPr>
        <w:fldChar w:fldCharType="begin"/>
      </w:r>
      <w:r>
        <w:rPr>
          <w:noProof/>
        </w:rPr>
        <w:instrText xml:space="preserve"> PAGEREF _Toc480791765 \h </w:instrText>
      </w:r>
      <w:r>
        <w:rPr>
          <w:noProof/>
        </w:rPr>
      </w:r>
      <w:r>
        <w:rPr>
          <w:noProof/>
        </w:rPr>
        <w:fldChar w:fldCharType="separate"/>
      </w:r>
      <w:r>
        <w:rPr>
          <w:noProof/>
        </w:rPr>
        <w:t>57</w:t>
      </w:r>
      <w:r>
        <w:rPr>
          <w:noProof/>
        </w:rPr>
        <w:fldChar w:fldCharType="end"/>
      </w:r>
    </w:p>
    <w:p w14:paraId="3609D779"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6.1 </w:t>
      </w:r>
      <w:r>
        <w:rPr>
          <w:noProof/>
        </w:rPr>
        <w:t>观看视频数</w:t>
      </w:r>
      <w:r>
        <w:rPr>
          <w:noProof/>
        </w:rPr>
        <w:tab/>
      </w:r>
      <w:r>
        <w:rPr>
          <w:noProof/>
        </w:rPr>
        <w:fldChar w:fldCharType="begin"/>
      </w:r>
      <w:r>
        <w:rPr>
          <w:noProof/>
        </w:rPr>
        <w:instrText xml:space="preserve"> PAGEREF _Toc480791766 \h </w:instrText>
      </w:r>
      <w:r>
        <w:rPr>
          <w:noProof/>
        </w:rPr>
      </w:r>
      <w:r>
        <w:rPr>
          <w:noProof/>
        </w:rPr>
        <w:fldChar w:fldCharType="separate"/>
      </w:r>
      <w:r>
        <w:rPr>
          <w:noProof/>
        </w:rPr>
        <w:t>57</w:t>
      </w:r>
      <w:r>
        <w:rPr>
          <w:noProof/>
        </w:rPr>
        <w:fldChar w:fldCharType="end"/>
      </w:r>
    </w:p>
    <w:p w14:paraId="329BFC46"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6.2 </w:t>
      </w:r>
      <w:r>
        <w:rPr>
          <w:noProof/>
        </w:rPr>
        <w:t>观看时刻</w:t>
      </w:r>
      <w:r>
        <w:rPr>
          <w:noProof/>
        </w:rPr>
        <w:tab/>
      </w:r>
      <w:r>
        <w:rPr>
          <w:noProof/>
        </w:rPr>
        <w:fldChar w:fldCharType="begin"/>
      </w:r>
      <w:r>
        <w:rPr>
          <w:noProof/>
        </w:rPr>
        <w:instrText xml:space="preserve"> PAGEREF _Toc480791767 \h </w:instrText>
      </w:r>
      <w:r>
        <w:rPr>
          <w:noProof/>
        </w:rPr>
      </w:r>
      <w:r>
        <w:rPr>
          <w:noProof/>
        </w:rPr>
        <w:fldChar w:fldCharType="separate"/>
      </w:r>
      <w:r>
        <w:rPr>
          <w:noProof/>
        </w:rPr>
        <w:t>57</w:t>
      </w:r>
      <w:r>
        <w:rPr>
          <w:noProof/>
        </w:rPr>
        <w:fldChar w:fldCharType="end"/>
      </w:r>
    </w:p>
    <w:p w14:paraId="2529CF91"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4.6.3 </w:t>
      </w:r>
      <w:r>
        <w:rPr>
          <w:noProof/>
        </w:rPr>
        <w:t>重复播放行为</w:t>
      </w:r>
      <w:r>
        <w:rPr>
          <w:noProof/>
        </w:rPr>
        <w:tab/>
      </w:r>
      <w:r>
        <w:rPr>
          <w:noProof/>
        </w:rPr>
        <w:fldChar w:fldCharType="begin"/>
      </w:r>
      <w:r>
        <w:rPr>
          <w:noProof/>
        </w:rPr>
        <w:instrText xml:space="preserve"> PAGEREF _Toc480791768 \h </w:instrText>
      </w:r>
      <w:r>
        <w:rPr>
          <w:noProof/>
        </w:rPr>
      </w:r>
      <w:r>
        <w:rPr>
          <w:noProof/>
        </w:rPr>
        <w:fldChar w:fldCharType="separate"/>
      </w:r>
      <w:r>
        <w:rPr>
          <w:noProof/>
        </w:rPr>
        <w:t>58</w:t>
      </w:r>
      <w:r>
        <w:rPr>
          <w:noProof/>
        </w:rPr>
        <w:fldChar w:fldCharType="end"/>
      </w:r>
    </w:p>
    <w:p w14:paraId="500CA1C0" w14:textId="77777777" w:rsidR="009E14B6" w:rsidRDefault="009E14B6">
      <w:pPr>
        <w:pStyle w:val="21"/>
        <w:rPr>
          <w:rFonts w:asciiTheme="minorHAnsi" w:eastAsiaTheme="minorEastAsia" w:hAnsiTheme="minorHAnsi"/>
          <w:noProof/>
          <w:szCs w:val="24"/>
        </w:rPr>
      </w:pPr>
      <w:r>
        <w:rPr>
          <w:noProof/>
        </w:rPr>
        <w:t xml:space="preserve">4.7 </w:t>
      </w:r>
      <w:r>
        <w:rPr>
          <w:noProof/>
        </w:rPr>
        <w:t>多角度用户行为交叉比较</w:t>
      </w:r>
      <w:r>
        <w:rPr>
          <w:noProof/>
        </w:rPr>
        <w:tab/>
      </w:r>
      <w:r>
        <w:rPr>
          <w:noProof/>
        </w:rPr>
        <w:fldChar w:fldCharType="begin"/>
      </w:r>
      <w:r>
        <w:rPr>
          <w:noProof/>
        </w:rPr>
        <w:instrText xml:space="preserve"> PAGEREF _Toc480791769 \h </w:instrText>
      </w:r>
      <w:r>
        <w:rPr>
          <w:noProof/>
        </w:rPr>
      </w:r>
      <w:r>
        <w:rPr>
          <w:noProof/>
        </w:rPr>
        <w:fldChar w:fldCharType="separate"/>
      </w:r>
      <w:r>
        <w:rPr>
          <w:noProof/>
        </w:rPr>
        <w:t>59</w:t>
      </w:r>
      <w:r>
        <w:rPr>
          <w:noProof/>
        </w:rPr>
        <w:fldChar w:fldCharType="end"/>
      </w:r>
    </w:p>
    <w:p w14:paraId="0FA625CF" w14:textId="77777777" w:rsidR="009E14B6" w:rsidRDefault="009E14B6">
      <w:pPr>
        <w:pStyle w:val="21"/>
        <w:rPr>
          <w:rFonts w:asciiTheme="minorHAnsi" w:eastAsiaTheme="minorEastAsia" w:hAnsiTheme="minorHAnsi"/>
          <w:noProof/>
          <w:szCs w:val="24"/>
        </w:rPr>
      </w:pPr>
      <w:r>
        <w:rPr>
          <w:noProof/>
        </w:rPr>
        <w:t xml:space="preserve">4.8 </w:t>
      </w:r>
      <w:r>
        <w:rPr>
          <w:noProof/>
        </w:rPr>
        <w:t>本章小结</w:t>
      </w:r>
      <w:r>
        <w:rPr>
          <w:noProof/>
        </w:rPr>
        <w:tab/>
      </w:r>
      <w:r>
        <w:rPr>
          <w:noProof/>
        </w:rPr>
        <w:fldChar w:fldCharType="begin"/>
      </w:r>
      <w:r>
        <w:rPr>
          <w:noProof/>
        </w:rPr>
        <w:instrText xml:space="preserve"> PAGEREF _Toc480791770 \h </w:instrText>
      </w:r>
      <w:r>
        <w:rPr>
          <w:noProof/>
        </w:rPr>
      </w:r>
      <w:r>
        <w:rPr>
          <w:noProof/>
        </w:rPr>
        <w:fldChar w:fldCharType="separate"/>
      </w:r>
      <w:r>
        <w:rPr>
          <w:noProof/>
        </w:rPr>
        <w:t>60</w:t>
      </w:r>
      <w:r>
        <w:rPr>
          <w:noProof/>
        </w:rPr>
        <w:fldChar w:fldCharType="end"/>
      </w:r>
    </w:p>
    <w:p w14:paraId="74052E9E" w14:textId="77777777" w:rsidR="009E14B6" w:rsidRDefault="009E14B6">
      <w:pPr>
        <w:pStyle w:val="11"/>
        <w:tabs>
          <w:tab w:val="right" w:leader="dot" w:pos="8296"/>
        </w:tabs>
        <w:rPr>
          <w:rFonts w:asciiTheme="minorHAnsi" w:eastAsiaTheme="minorEastAsia" w:hAnsiTheme="minorHAnsi"/>
          <w:noProof/>
          <w:szCs w:val="24"/>
        </w:rPr>
      </w:pPr>
      <w:r>
        <w:rPr>
          <w:noProof/>
        </w:rPr>
        <w:t>第五章</w:t>
      </w:r>
      <w:r>
        <w:rPr>
          <w:noProof/>
        </w:rPr>
        <w:t xml:space="preserve"> </w:t>
      </w:r>
      <w:r>
        <w:rPr>
          <w:noProof/>
        </w:rPr>
        <w:t>综合性网络视频业务用户喜好特性对比分析</w:t>
      </w:r>
      <w:r>
        <w:rPr>
          <w:noProof/>
        </w:rPr>
        <w:tab/>
      </w:r>
      <w:r>
        <w:rPr>
          <w:noProof/>
        </w:rPr>
        <w:fldChar w:fldCharType="begin"/>
      </w:r>
      <w:r>
        <w:rPr>
          <w:noProof/>
        </w:rPr>
        <w:instrText xml:space="preserve"> PAGEREF _Toc480791771 \h </w:instrText>
      </w:r>
      <w:r>
        <w:rPr>
          <w:noProof/>
        </w:rPr>
      </w:r>
      <w:r>
        <w:rPr>
          <w:noProof/>
        </w:rPr>
        <w:fldChar w:fldCharType="separate"/>
      </w:r>
      <w:r>
        <w:rPr>
          <w:noProof/>
        </w:rPr>
        <w:t>63</w:t>
      </w:r>
      <w:r>
        <w:rPr>
          <w:noProof/>
        </w:rPr>
        <w:fldChar w:fldCharType="end"/>
      </w:r>
    </w:p>
    <w:p w14:paraId="05DA5AFD" w14:textId="77777777" w:rsidR="009E14B6" w:rsidRDefault="009E14B6">
      <w:pPr>
        <w:pStyle w:val="21"/>
        <w:rPr>
          <w:rFonts w:asciiTheme="minorHAnsi" w:eastAsiaTheme="minorEastAsia" w:hAnsiTheme="minorHAnsi"/>
          <w:noProof/>
          <w:szCs w:val="24"/>
        </w:rPr>
      </w:pPr>
      <w:r>
        <w:rPr>
          <w:noProof/>
        </w:rPr>
        <w:t xml:space="preserve">5.1 </w:t>
      </w:r>
      <w:r>
        <w:rPr>
          <w:noProof/>
        </w:rPr>
        <w:t>概述</w:t>
      </w:r>
      <w:r>
        <w:rPr>
          <w:noProof/>
        </w:rPr>
        <w:tab/>
      </w:r>
      <w:r>
        <w:rPr>
          <w:noProof/>
        </w:rPr>
        <w:fldChar w:fldCharType="begin"/>
      </w:r>
      <w:r>
        <w:rPr>
          <w:noProof/>
        </w:rPr>
        <w:instrText xml:space="preserve"> PAGEREF _Toc480791772 \h </w:instrText>
      </w:r>
      <w:r>
        <w:rPr>
          <w:noProof/>
        </w:rPr>
      </w:r>
      <w:r>
        <w:rPr>
          <w:noProof/>
        </w:rPr>
        <w:fldChar w:fldCharType="separate"/>
      </w:r>
      <w:r>
        <w:rPr>
          <w:noProof/>
        </w:rPr>
        <w:t>63</w:t>
      </w:r>
      <w:r>
        <w:rPr>
          <w:noProof/>
        </w:rPr>
        <w:fldChar w:fldCharType="end"/>
      </w:r>
    </w:p>
    <w:p w14:paraId="24E14B7E" w14:textId="77777777" w:rsidR="009E14B6" w:rsidRDefault="009E14B6">
      <w:pPr>
        <w:pStyle w:val="21"/>
        <w:rPr>
          <w:rFonts w:asciiTheme="minorHAnsi" w:eastAsiaTheme="minorEastAsia" w:hAnsiTheme="minorHAnsi"/>
          <w:noProof/>
          <w:szCs w:val="24"/>
        </w:rPr>
      </w:pPr>
      <w:r>
        <w:rPr>
          <w:noProof/>
        </w:rPr>
        <w:t xml:space="preserve">5.2 </w:t>
      </w:r>
      <w:r>
        <w:rPr>
          <w:noProof/>
        </w:rPr>
        <w:t>研究现状</w:t>
      </w:r>
      <w:r>
        <w:rPr>
          <w:noProof/>
        </w:rPr>
        <w:tab/>
      </w:r>
      <w:r>
        <w:rPr>
          <w:noProof/>
        </w:rPr>
        <w:fldChar w:fldCharType="begin"/>
      </w:r>
      <w:r>
        <w:rPr>
          <w:noProof/>
        </w:rPr>
        <w:instrText xml:space="preserve"> PAGEREF _Toc480791773 \h </w:instrText>
      </w:r>
      <w:r>
        <w:rPr>
          <w:noProof/>
        </w:rPr>
      </w:r>
      <w:r>
        <w:rPr>
          <w:noProof/>
        </w:rPr>
        <w:fldChar w:fldCharType="separate"/>
      </w:r>
      <w:r>
        <w:rPr>
          <w:noProof/>
        </w:rPr>
        <w:t>64</w:t>
      </w:r>
      <w:r>
        <w:rPr>
          <w:noProof/>
        </w:rPr>
        <w:fldChar w:fldCharType="end"/>
      </w:r>
    </w:p>
    <w:p w14:paraId="7219E15C" w14:textId="77777777" w:rsidR="009E14B6" w:rsidRDefault="009E14B6">
      <w:pPr>
        <w:pStyle w:val="21"/>
        <w:rPr>
          <w:rFonts w:asciiTheme="minorHAnsi" w:eastAsiaTheme="minorEastAsia" w:hAnsiTheme="minorHAnsi"/>
          <w:noProof/>
          <w:szCs w:val="24"/>
        </w:rPr>
      </w:pPr>
      <w:r>
        <w:rPr>
          <w:noProof/>
        </w:rPr>
        <w:t xml:space="preserve">5.3 </w:t>
      </w:r>
      <w:r>
        <w:rPr>
          <w:noProof/>
        </w:rPr>
        <w:t>数据集</w:t>
      </w:r>
      <w:r>
        <w:rPr>
          <w:noProof/>
        </w:rPr>
        <w:tab/>
      </w:r>
      <w:r>
        <w:rPr>
          <w:noProof/>
        </w:rPr>
        <w:fldChar w:fldCharType="begin"/>
      </w:r>
      <w:r>
        <w:rPr>
          <w:noProof/>
        </w:rPr>
        <w:instrText xml:space="preserve"> PAGEREF _Toc480791774 \h </w:instrText>
      </w:r>
      <w:r>
        <w:rPr>
          <w:noProof/>
        </w:rPr>
      </w:r>
      <w:r>
        <w:rPr>
          <w:noProof/>
        </w:rPr>
        <w:fldChar w:fldCharType="separate"/>
      </w:r>
      <w:r>
        <w:rPr>
          <w:noProof/>
        </w:rPr>
        <w:t>65</w:t>
      </w:r>
      <w:r>
        <w:rPr>
          <w:noProof/>
        </w:rPr>
        <w:fldChar w:fldCharType="end"/>
      </w:r>
    </w:p>
    <w:p w14:paraId="65E7764A"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3.1 </w:t>
      </w:r>
      <w:r>
        <w:rPr>
          <w:noProof/>
        </w:rPr>
        <w:t>大规模网络流量</w:t>
      </w:r>
      <w:r>
        <w:rPr>
          <w:noProof/>
        </w:rPr>
        <w:tab/>
      </w:r>
      <w:r>
        <w:rPr>
          <w:noProof/>
        </w:rPr>
        <w:fldChar w:fldCharType="begin"/>
      </w:r>
      <w:r>
        <w:rPr>
          <w:noProof/>
        </w:rPr>
        <w:instrText xml:space="preserve"> PAGEREF _Toc480791775 \h </w:instrText>
      </w:r>
      <w:r>
        <w:rPr>
          <w:noProof/>
        </w:rPr>
      </w:r>
      <w:r>
        <w:rPr>
          <w:noProof/>
        </w:rPr>
        <w:fldChar w:fldCharType="separate"/>
      </w:r>
      <w:r>
        <w:rPr>
          <w:noProof/>
        </w:rPr>
        <w:t>65</w:t>
      </w:r>
      <w:r>
        <w:rPr>
          <w:noProof/>
        </w:rPr>
        <w:fldChar w:fldCharType="end"/>
      </w:r>
    </w:p>
    <w:p w14:paraId="7BB1D610"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3.2 </w:t>
      </w:r>
      <w:r>
        <w:rPr>
          <w:noProof/>
        </w:rPr>
        <w:t>长时期视频元信息</w:t>
      </w:r>
      <w:r>
        <w:rPr>
          <w:noProof/>
        </w:rPr>
        <w:tab/>
      </w:r>
      <w:r>
        <w:rPr>
          <w:noProof/>
        </w:rPr>
        <w:fldChar w:fldCharType="begin"/>
      </w:r>
      <w:r>
        <w:rPr>
          <w:noProof/>
        </w:rPr>
        <w:instrText xml:space="preserve"> PAGEREF _Toc480791776 \h </w:instrText>
      </w:r>
      <w:r>
        <w:rPr>
          <w:noProof/>
        </w:rPr>
      </w:r>
      <w:r>
        <w:rPr>
          <w:noProof/>
        </w:rPr>
        <w:fldChar w:fldCharType="separate"/>
      </w:r>
      <w:r>
        <w:rPr>
          <w:noProof/>
        </w:rPr>
        <w:t>65</w:t>
      </w:r>
      <w:r>
        <w:rPr>
          <w:noProof/>
        </w:rPr>
        <w:fldChar w:fldCharType="end"/>
      </w:r>
    </w:p>
    <w:p w14:paraId="706E1434" w14:textId="77777777" w:rsidR="009E14B6" w:rsidRDefault="009E14B6">
      <w:pPr>
        <w:pStyle w:val="21"/>
        <w:rPr>
          <w:rFonts w:asciiTheme="minorHAnsi" w:eastAsiaTheme="minorEastAsia" w:hAnsiTheme="minorHAnsi"/>
          <w:noProof/>
          <w:szCs w:val="24"/>
        </w:rPr>
      </w:pPr>
      <w:r>
        <w:rPr>
          <w:noProof/>
        </w:rPr>
        <w:t xml:space="preserve">5.4 </w:t>
      </w:r>
      <w:r>
        <w:rPr>
          <w:noProof/>
        </w:rPr>
        <w:t>用户活跃度分析</w:t>
      </w:r>
      <w:r>
        <w:rPr>
          <w:noProof/>
        </w:rPr>
        <w:tab/>
      </w:r>
      <w:r>
        <w:rPr>
          <w:noProof/>
        </w:rPr>
        <w:fldChar w:fldCharType="begin"/>
      </w:r>
      <w:r>
        <w:rPr>
          <w:noProof/>
        </w:rPr>
        <w:instrText xml:space="preserve"> PAGEREF _Toc480791777 \h </w:instrText>
      </w:r>
      <w:r>
        <w:rPr>
          <w:noProof/>
        </w:rPr>
      </w:r>
      <w:r>
        <w:rPr>
          <w:noProof/>
        </w:rPr>
        <w:fldChar w:fldCharType="separate"/>
      </w:r>
      <w:r>
        <w:rPr>
          <w:noProof/>
        </w:rPr>
        <w:t>66</w:t>
      </w:r>
      <w:r>
        <w:rPr>
          <w:noProof/>
        </w:rPr>
        <w:fldChar w:fldCharType="end"/>
      </w:r>
    </w:p>
    <w:p w14:paraId="4A09FA6A"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4.1 </w:t>
      </w:r>
      <w:r>
        <w:rPr>
          <w:noProof/>
        </w:rPr>
        <w:t>每天活跃度</w:t>
      </w:r>
      <w:r>
        <w:rPr>
          <w:noProof/>
        </w:rPr>
        <w:tab/>
      </w:r>
      <w:r>
        <w:rPr>
          <w:noProof/>
        </w:rPr>
        <w:fldChar w:fldCharType="begin"/>
      </w:r>
      <w:r>
        <w:rPr>
          <w:noProof/>
        </w:rPr>
        <w:instrText xml:space="preserve"> PAGEREF _Toc480791778 \h </w:instrText>
      </w:r>
      <w:r>
        <w:rPr>
          <w:noProof/>
        </w:rPr>
      </w:r>
      <w:r>
        <w:rPr>
          <w:noProof/>
        </w:rPr>
        <w:fldChar w:fldCharType="separate"/>
      </w:r>
      <w:r>
        <w:rPr>
          <w:noProof/>
        </w:rPr>
        <w:t>66</w:t>
      </w:r>
      <w:r>
        <w:rPr>
          <w:noProof/>
        </w:rPr>
        <w:fldChar w:fldCharType="end"/>
      </w:r>
    </w:p>
    <w:p w14:paraId="7BD88128"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4.2 </w:t>
      </w:r>
      <w:r>
        <w:rPr>
          <w:noProof/>
        </w:rPr>
        <w:t>每小时活跃度</w:t>
      </w:r>
      <w:r>
        <w:rPr>
          <w:noProof/>
        </w:rPr>
        <w:tab/>
      </w:r>
      <w:r>
        <w:rPr>
          <w:noProof/>
        </w:rPr>
        <w:fldChar w:fldCharType="begin"/>
      </w:r>
      <w:r>
        <w:rPr>
          <w:noProof/>
        </w:rPr>
        <w:instrText xml:space="preserve"> PAGEREF _Toc480791779 \h </w:instrText>
      </w:r>
      <w:r>
        <w:rPr>
          <w:noProof/>
        </w:rPr>
      </w:r>
      <w:r>
        <w:rPr>
          <w:noProof/>
        </w:rPr>
        <w:fldChar w:fldCharType="separate"/>
      </w:r>
      <w:r>
        <w:rPr>
          <w:noProof/>
        </w:rPr>
        <w:t>67</w:t>
      </w:r>
      <w:r>
        <w:rPr>
          <w:noProof/>
        </w:rPr>
        <w:fldChar w:fldCharType="end"/>
      </w:r>
    </w:p>
    <w:p w14:paraId="3BDFD4C4"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4.3 </w:t>
      </w:r>
      <w:r>
        <w:rPr>
          <w:noProof/>
        </w:rPr>
        <w:t>用户业务使用</w:t>
      </w:r>
      <w:r>
        <w:rPr>
          <w:noProof/>
        </w:rPr>
        <w:tab/>
      </w:r>
      <w:r>
        <w:rPr>
          <w:noProof/>
        </w:rPr>
        <w:fldChar w:fldCharType="begin"/>
      </w:r>
      <w:r>
        <w:rPr>
          <w:noProof/>
        </w:rPr>
        <w:instrText xml:space="preserve"> PAGEREF _Toc480791780 \h </w:instrText>
      </w:r>
      <w:r>
        <w:rPr>
          <w:noProof/>
        </w:rPr>
      </w:r>
      <w:r>
        <w:rPr>
          <w:noProof/>
        </w:rPr>
        <w:fldChar w:fldCharType="separate"/>
      </w:r>
      <w:r>
        <w:rPr>
          <w:noProof/>
        </w:rPr>
        <w:t>68</w:t>
      </w:r>
      <w:r>
        <w:rPr>
          <w:noProof/>
        </w:rPr>
        <w:fldChar w:fldCharType="end"/>
      </w:r>
    </w:p>
    <w:p w14:paraId="14F23926" w14:textId="77777777" w:rsidR="009E14B6" w:rsidRDefault="009E14B6">
      <w:pPr>
        <w:pStyle w:val="21"/>
        <w:rPr>
          <w:rFonts w:asciiTheme="minorHAnsi" w:eastAsiaTheme="minorEastAsia" w:hAnsiTheme="minorHAnsi"/>
          <w:noProof/>
          <w:szCs w:val="24"/>
        </w:rPr>
      </w:pPr>
      <w:r>
        <w:rPr>
          <w:noProof/>
        </w:rPr>
        <w:lastRenderedPageBreak/>
        <w:t xml:space="preserve">5.5 </w:t>
      </w:r>
      <w:r>
        <w:rPr>
          <w:noProof/>
        </w:rPr>
        <w:t>视频属性分析</w:t>
      </w:r>
      <w:r>
        <w:rPr>
          <w:noProof/>
        </w:rPr>
        <w:tab/>
      </w:r>
      <w:r>
        <w:rPr>
          <w:noProof/>
        </w:rPr>
        <w:fldChar w:fldCharType="begin"/>
      </w:r>
      <w:r>
        <w:rPr>
          <w:noProof/>
        </w:rPr>
        <w:instrText xml:space="preserve"> PAGEREF _Toc480791781 \h </w:instrText>
      </w:r>
      <w:r>
        <w:rPr>
          <w:noProof/>
        </w:rPr>
      </w:r>
      <w:r>
        <w:rPr>
          <w:noProof/>
        </w:rPr>
        <w:fldChar w:fldCharType="separate"/>
      </w:r>
      <w:r>
        <w:rPr>
          <w:noProof/>
        </w:rPr>
        <w:t>69</w:t>
      </w:r>
      <w:r>
        <w:rPr>
          <w:noProof/>
        </w:rPr>
        <w:fldChar w:fldCharType="end"/>
      </w:r>
    </w:p>
    <w:p w14:paraId="2B872765"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5.1 </w:t>
      </w:r>
      <w:r>
        <w:rPr>
          <w:noProof/>
        </w:rPr>
        <w:t>视频类型</w:t>
      </w:r>
      <w:r>
        <w:rPr>
          <w:noProof/>
        </w:rPr>
        <w:tab/>
      </w:r>
      <w:r>
        <w:rPr>
          <w:noProof/>
        </w:rPr>
        <w:fldChar w:fldCharType="begin"/>
      </w:r>
      <w:r>
        <w:rPr>
          <w:noProof/>
        </w:rPr>
        <w:instrText xml:space="preserve"> PAGEREF _Toc480791782 \h </w:instrText>
      </w:r>
      <w:r>
        <w:rPr>
          <w:noProof/>
        </w:rPr>
      </w:r>
      <w:r>
        <w:rPr>
          <w:noProof/>
        </w:rPr>
        <w:fldChar w:fldCharType="separate"/>
      </w:r>
      <w:r>
        <w:rPr>
          <w:noProof/>
        </w:rPr>
        <w:t>69</w:t>
      </w:r>
      <w:r>
        <w:rPr>
          <w:noProof/>
        </w:rPr>
        <w:fldChar w:fldCharType="end"/>
      </w:r>
    </w:p>
    <w:p w14:paraId="7AFF1731"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5.2 </w:t>
      </w:r>
      <w:r>
        <w:rPr>
          <w:noProof/>
        </w:rPr>
        <w:t>视频时长</w:t>
      </w:r>
      <w:r>
        <w:rPr>
          <w:noProof/>
        </w:rPr>
        <w:tab/>
      </w:r>
      <w:r>
        <w:rPr>
          <w:noProof/>
        </w:rPr>
        <w:fldChar w:fldCharType="begin"/>
      </w:r>
      <w:r>
        <w:rPr>
          <w:noProof/>
        </w:rPr>
        <w:instrText xml:space="preserve"> PAGEREF _Toc480791783 \h </w:instrText>
      </w:r>
      <w:r>
        <w:rPr>
          <w:noProof/>
        </w:rPr>
      </w:r>
      <w:r>
        <w:rPr>
          <w:noProof/>
        </w:rPr>
        <w:fldChar w:fldCharType="separate"/>
      </w:r>
      <w:r>
        <w:rPr>
          <w:noProof/>
        </w:rPr>
        <w:t>71</w:t>
      </w:r>
      <w:r>
        <w:rPr>
          <w:noProof/>
        </w:rPr>
        <w:fldChar w:fldCharType="end"/>
      </w:r>
    </w:p>
    <w:p w14:paraId="2729BA46"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5.3 </w:t>
      </w:r>
      <w:r>
        <w:rPr>
          <w:noProof/>
        </w:rPr>
        <w:t>视频播放量</w:t>
      </w:r>
      <w:r>
        <w:rPr>
          <w:noProof/>
        </w:rPr>
        <w:tab/>
      </w:r>
      <w:r>
        <w:rPr>
          <w:noProof/>
        </w:rPr>
        <w:fldChar w:fldCharType="begin"/>
      </w:r>
      <w:r>
        <w:rPr>
          <w:noProof/>
        </w:rPr>
        <w:instrText xml:space="preserve"> PAGEREF _Toc480791784 \h </w:instrText>
      </w:r>
      <w:r>
        <w:rPr>
          <w:noProof/>
        </w:rPr>
      </w:r>
      <w:r>
        <w:rPr>
          <w:noProof/>
        </w:rPr>
        <w:fldChar w:fldCharType="separate"/>
      </w:r>
      <w:r>
        <w:rPr>
          <w:noProof/>
        </w:rPr>
        <w:t>71</w:t>
      </w:r>
      <w:r>
        <w:rPr>
          <w:noProof/>
        </w:rPr>
        <w:fldChar w:fldCharType="end"/>
      </w:r>
    </w:p>
    <w:p w14:paraId="06DBD27F" w14:textId="77777777" w:rsidR="009E14B6" w:rsidRDefault="009E14B6">
      <w:pPr>
        <w:pStyle w:val="21"/>
        <w:rPr>
          <w:rFonts w:asciiTheme="minorHAnsi" w:eastAsiaTheme="minorEastAsia" w:hAnsiTheme="minorHAnsi"/>
          <w:noProof/>
          <w:szCs w:val="24"/>
        </w:rPr>
      </w:pPr>
      <w:r>
        <w:rPr>
          <w:noProof/>
        </w:rPr>
        <w:t xml:space="preserve">5.6 </w:t>
      </w:r>
      <w:r>
        <w:rPr>
          <w:noProof/>
        </w:rPr>
        <w:t>用户关系分析</w:t>
      </w:r>
      <w:r>
        <w:rPr>
          <w:noProof/>
        </w:rPr>
        <w:tab/>
      </w:r>
      <w:r>
        <w:rPr>
          <w:noProof/>
        </w:rPr>
        <w:fldChar w:fldCharType="begin"/>
      </w:r>
      <w:r>
        <w:rPr>
          <w:noProof/>
        </w:rPr>
        <w:instrText xml:space="preserve"> PAGEREF _Toc480791785 \h </w:instrText>
      </w:r>
      <w:r>
        <w:rPr>
          <w:noProof/>
        </w:rPr>
      </w:r>
      <w:r>
        <w:rPr>
          <w:noProof/>
        </w:rPr>
        <w:fldChar w:fldCharType="separate"/>
      </w:r>
      <w:r>
        <w:rPr>
          <w:noProof/>
        </w:rPr>
        <w:t>73</w:t>
      </w:r>
      <w:r>
        <w:rPr>
          <w:noProof/>
        </w:rPr>
        <w:fldChar w:fldCharType="end"/>
      </w:r>
    </w:p>
    <w:p w14:paraId="3A26F50E"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6.1 </w:t>
      </w:r>
      <w:r>
        <w:rPr>
          <w:noProof/>
        </w:rPr>
        <w:t>上传者粉丝数</w:t>
      </w:r>
      <w:r>
        <w:rPr>
          <w:noProof/>
        </w:rPr>
        <w:tab/>
      </w:r>
      <w:r>
        <w:rPr>
          <w:noProof/>
        </w:rPr>
        <w:fldChar w:fldCharType="begin"/>
      </w:r>
      <w:r>
        <w:rPr>
          <w:noProof/>
        </w:rPr>
        <w:instrText xml:space="preserve"> PAGEREF _Toc480791786 \h </w:instrText>
      </w:r>
      <w:r>
        <w:rPr>
          <w:noProof/>
        </w:rPr>
      </w:r>
      <w:r>
        <w:rPr>
          <w:noProof/>
        </w:rPr>
        <w:fldChar w:fldCharType="separate"/>
      </w:r>
      <w:r>
        <w:rPr>
          <w:noProof/>
        </w:rPr>
        <w:t>73</w:t>
      </w:r>
      <w:r>
        <w:rPr>
          <w:noProof/>
        </w:rPr>
        <w:fldChar w:fldCharType="end"/>
      </w:r>
    </w:p>
    <w:p w14:paraId="0393E64B"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5.6.2 </w:t>
      </w:r>
      <w:r>
        <w:rPr>
          <w:noProof/>
        </w:rPr>
        <w:t>播放者喜好网络</w:t>
      </w:r>
      <w:r>
        <w:rPr>
          <w:noProof/>
        </w:rPr>
        <w:tab/>
      </w:r>
      <w:r>
        <w:rPr>
          <w:noProof/>
        </w:rPr>
        <w:fldChar w:fldCharType="begin"/>
      </w:r>
      <w:r>
        <w:rPr>
          <w:noProof/>
        </w:rPr>
        <w:instrText xml:space="preserve"> PAGEREF _Toc480791787 \h </w:instrText>
      </w:r>
      <w:r>
        <w:rPr>
          <w:noProof/>
        </w:rPr>
      </w:r>
      <w:r>
        <w:rPr>
          <w:noProof/>
        </w:rPr>
        <w:fldChar w:fldCharType="separate"/>
      </w:r>
      <w:r>
        <w:rPr>
          <w:noProof/>
        </w:rPr>
        <w:t>75</w:t>
      </w:r>
      <w:r>
        <w:rPr>
          <w:noProof/>
        </w:rPr>
        <w:fldChar w:fldCharType="end"/>
      </w:r>
    </w:p>
    <w:p w14:paraId="5BF6744E" w14:textId="77777777" w:rsidR="009E14B6" w:rsidRDefault="009E14B6">
      <w:pPr>
        <w:pStyle w:val="21"/>
        <w:rPr>
          <w:rFonts w:asciiTheme="minorHAnsi" w:eastAsiaTheme="minorEastAsia" w:hAnsiTheme="minorHAnsi"/>
          <w:noProof/>
          <w:szCs w:val="24"/>
        </w:rPr>
      </w:pPr>
      <w:r>
        <w:rPr>
          <w:noProof/>
        </w:rPr>
        <w:t xml:space="preserve">5.7 </w:t>
      </w:r>
      <w:r>
        <w:rPr>
          <w:noProof/>
        </w:rPr>
        <w:t>本章小结</w:t>
      </w:r>
      <w:r>
        <w:rPr>
          <w:noProof/>
        </w:rPr>
        <w:tab/>
      </w:r>
      <w:r>
        <w:rPr>
          <w:noProof/>
        </w:rPr>
        <w:fldChar w:fldCharType="begin"/>
      </w:r>
      <w:r>
        <w:rPr>
          <w:noProof/>
        </w:rPr>
        <w:instrText xml:space="preserve"> PAGEREF _Toc480791788 \h </w:instrText>
      </w:r>
      <w:r>
        <w:rPr>
          <w:noProof/>
        </w:rPr>
      </w:r>
      <w:r>
        <w:rPr>
          <w:noProof/>
        </w:rPr>
        <w:fldChar w:fldCharType="separate"/>
      </w:r>
      <w:r>
        <w:rPr>
          <w:noProof/>
        </w:rPr>
        <w:t>76</w:t>
      </w:r>
      <w:r>
        <w:rPr>
          <w:noProof/>
        </w:rPr>
        <w:fldChar w:fldCharType="end"/>
      </w:r>
    </w:p>
    <w:p w14:paraId="18D8C2DC" w14:textId="77777777" w:rsidR="009E14B6" w:rsidRDefault="009E14B6">
      <w:pPr>
        <w:pStyle w:val="11"/>
        <w:tabs>
          <w:tab w:val="right" w:leader="dot" w:pos="8296"/>
        </w:tabs>
        <w:rPr>
          <w:rFonts w:asciiTheme="minorHAnsi" w:eastAsiaTheme="minorEastAsia" w:hAnsiTheme="minorHAnsi"/>
          <w:noProof/>
          <w:szCs w:val="24"/>
        </w:rPr>
      </w:pPr>
      <w:r>
        <w:rPr>
          <w:noProof/>
        </w:rPr>
        <w:t>第六章</w:t>
      </w:r>
      <w:r>
        <w:rPr>
          <w:noProof/>
        </w:rPr>
        <w:t xml:space="preserve"> </w:t>
      </w:r>
      <w:r>
        <w:rPr>
          <w:noProof/>
        </w:rPr>
        <w:t>网络视频流行度分析及预测</w:t>
      </w:r>
      <w:r>
        <w:rPr>
          <w:noProof/>
        </w:rPr>
        <w:tab/>
      </w:r>
      <w:r>
        <w:rPr>
          <w:noProof/>
        </w:rPr>
        <w:fldChar w:fldCharType="begin"/>
      </w:r>
      <w:r>
        <w:rPr>
          <w:noProof/>
        </w:rPr>
        <w:instrText xml:space="preserve"> PAGEREF _Toc480791789 \h </w:instrText>
      </w:r>
      <w:r>
        <w:rPr>
          <w:noProof/>
        </w:rPr>
      </w:r>
      <w:r>
        <w:rPr>
          <w:noProof/>
        </w:rPr>
        <w:fldChar w:fldCharType="separate"/>
      </w:r>
      <w:r>
        <w:rPr>
          <w:noProof/>
        </w:rPr>
        <w:t>79</w:t>
      </w:r>
      <w:r>
        <w:rPr>
          <w:noProof/>
        </w:rPr>
        <w:fldChar w:fldCharType="end"/>
      </w:r>
    </w:p>
    <w:p w14:paraId="4EB82253" w14:textId="77777777" w:rsidR="009E14B6" w:rsidRDefault="009E14B6">
      <w:pPr>
        <w:pStyle w:val="21"/>
        <w:rPr>
          <w:rFonts w:asciiTheme="minorHAnsi" w:eastAsiaTheme="minorEastAsia" w:hAnsiTheme="minorHAnsi"/>
          <w:noProof/>
          <w:szCs w:val="24"/>
        </w:rPr>
      </w:pPr>
      <w:r>
        <w:rPr>
          <w:noProof/>
        </w:rPr>
        <w:t xml:space="preserve">6.1 </w:t>
      </w:r>
      <w:r>
        <w:rPr>
          <w:noProof/>
        </w:rPr>
        <w:t>概述</w:t>
      </w:r>
      <w:r>
        <w:rPr>
          <w:noProof/>
        </w:rPr>
        <w:tab/>
      </w:r>
      <w:r>
        <w:rPr>
          <w:noProof/>
        </w:rPr>
        <w:fldChar w:fldCharType="begin"/>
      </w:r>
      <w:r>
        <w:rPr>
          <w:noProof/>
        </w:rPr>
        <w:instrText xml:space="preserve"> PAGEREF _Toc480791790 \h </w:instrText>
      </w:r>
      <w:r>
        <w:rPr>
          <w:noProof/>
        </w:rPr>
      </w:r>
      <w:r>
        <w:rPr>
          <w:noProof/>
        </w:rPr>
        <w:fldChar w:fldCharType="separate"/>
      </w:r>
      <w:r>
        <w:rPr>
          <w:noProof/>
        </w:rPr>
        <w:t>79</w:t>
      </w:r>
      <w:r>
        <w:rPr>
          <w:noProof/>
        </w:rPr>
        <w:fldChar w:fldCharType="end"/>
      </w:r>
    </w:p>
    <w:p w14:paraId="0909B108" w14:textId="77777777" w:rsidR="009E14B6" w:rsidRDefault="009E14B6">
      <w:pPr>
        <w:pStyle w:val="21"/>
        <w:rPr>
          <w:rFonts w:asciiTheme="minorHAnsi" w:eastAsiaTheme="minorEastAsia" w:hAnsiTheme="minorHAnsi"/>
          <w:noProof/>
          <w:szCs w:val="24"/>
        </w:rPr>
      </w:pPr>
      <w:r>
        <w:rPr>
          <w:noProof/>
        </w:rPr>
        <w:t xml:space="preserve">6.2 </w:t>
      </w:r>
      <w:r>
        <w:rPr>
          <w:noProof/>
        </w:rPr>
        <w:t>研究现状</w:t>
      </w:r>
      <w:r>
        <w:rPr>
          <w:noProof/>
        </w:rPr>
        <w:tab/>
      </w:r>
      <w:r>
        <w:rPr>
          <w:noProof/>
        </w:rPr>
        <w:fldChar w:fldCharType="begin"/>
      </w:r>
      <w:r>
        <w:rPr>
          <w:noProof/>
        </w:rPr>
        <w:instrText xml:space="preserve"> PAGEREF _Toc480791791 \h </w:instrText>
      </w:r>
      <w:r>
        <w:rPr>
          <w:noProof/>
        </w:rPr>
      </w:r>
      <w:r>
        <w:rPr>
          <w:noProof/>
        </w:rPr>
        <w:fldChar w:fldCharType="separate"/>
      </w:r>
      <w:r>
        <w:rPr>
          <w:noProof/>
        </w:rPr>
        <w:t>80</w:t>
      </w:r>
      <w:r>
        <w:rPr>
          <w:noProof/>
        </w:rPr>
        <w:fldChar w:fldCharType="end"/>
      </w:r>
    </w:p>
    <w:p w14:paraId="53D94271" w14:textId="77777777" w:rsidR="009E14B6" w:rsidRDefault="009E14B6">
      <w:pPr>
        <w:pStyle w:val="21"/>
        <w:rPr>
          <w:rFonts w:asciiTheme="minorHAnsi" w:eastAsiaTheme="minorEastAsia" w:hAnsiTheme="minorHAnsi"/>
          <w:noProof/>
          <w:szCs w:val="24"/>
        </w:rPr>
      </w:pPr>
      <w:r>
        <w:rPr>
          <w:noProof/>
        </w:rPr>
        <w:t xml:space="preserve">6.3 </w:t>
      </w:r>
      <w:r>
        <w:rPr>
          <w:noProof/>
        </w:rPr>
        <w:t>数据集</w:t>
      </w:r>
      <w:r>
        <w:rPr>
          <w:noProof/>
        </w:rPr>
        <w:tab/>
      </w:r>
      <w:r>
        <w:rPr>
          <w:noProof/>
        </w:rPr>
        <w:fldChar w:fldCharType="begin"/>
      </w:r>
      <w:r>
        <w:rPr>
          <w:noProof/>
        </w:rPr>
        <w:instrText xml:space="preserve"> PAGEREF _Toc480791792 \h </w:instrText>
      </w:r>
      <w:r>
        <w:rPr>
          <w:noProof/>
        </w:rPr>
      </w:r>
      <w:r>
        <w:rPr>
          <w:noProof/>
        </w:rPr>
        <w:fldChar w:fldCharType="separate"/>
      </w:r>
      <w:r>
        <w:rPr>
          <w:noProof/>
        </w:rPr>
        <w:t>81</w:t>
      </w:r>
      <w:r>
        <w:rPr>
          <w:noProof/>
        </w:rPr>
        <w:fldChar w:fldCharType="end"/>
      </w:r>
    </w:p>
    <w:p w14:paraId="50D6CE47" w14:textId="77777777" w:rsidR="009E14B6" w:rsidRDefault="009E14B6">
      <w:pPr>
        <w:pStyle w:val="21"/>
        <w:rPr>
          <w:rFonts w:asciiTheme="minorHAnsi" w:eastAsiaTheme="minorEastAsia" w:hAnsiTheme="minorHAnsi"/>
          <w:noProof/>
          <w:szCs w:val="24"/>
        </w:rPr>
      </w:pPr>
      <w:r>
        <w:rPr>
          <w:noProof/>
        </w:rPr>
        <w:t xml:space="preserve">6.4 </w:t>
      </w:r>
      <w:r>
        <w:rPr>
          <w:noProof/>
        </w:rPr>
        <w:t>视频群体流行度分析</w:t>
      </w:r>
      <w:r>
        <w:rPr>
          <w:noProof/>
        </w:rPr>
        <w:tab/>
      </w:r>
      <w:r>
        <w:rPr>
          <w:noProof/>
        </w:rPr>
        <w:fldChar w:fldCharType="begin"/>
      </w:r>
      <w:r>
        <w:rPr>
          <w:noProof/>
        </w:rPr>
        <w:instrText xml:space="preserve"> PAGEREF _Toc480791793 \h </w:instrText>
      </w:r>
      <w:r>
        <w:rPr>
          <w:noProof/>
        </w:rPr>
      </w:r>
      <w:r>
        <w:rPr>
          <w:noProof/>
        </w:rPr>
        <w:fldChar w:fldCharType="separate"/>
      </w:r>
      <w:r>
        <w:rPr>
          <w:noProof/>
        </w:rPr>
        <w:t>82</w:t>
      </w:r>
      <w:r>
        <w:rPr>
          <w:noProof/>
        </w:rPr>
        <w:fldChar w:fldCharType="end"/>
      </w:r>
    </w:p>
    <w:p w14:paraId="5BB462D7"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4.1 </w:t>
      </w:r>
      <w:r>
        <w:rPr>
          <w:noProof/>
        </w:rPr>
        <w:t>整体播放量分布</w:t>
      </w:r>
      <w:r>
        <w:rPr>
          <w:noProof/>
        </w:rPr>
        <w:tab/>
      </w:r>
      <w:r>
        <w:rPr>
          <w:noProof/>
        </w:rPr>
        <w:fldChar w:fldCharType="begin"/>
      </w:r>
      <w:r>
        <w:rPr>
          <w:noProof/>
        </w:rPr>
        <w:instrText xml:space="preserve"> PAGEREF _Toc480791794 \h </w:instrText>
      </w:r>
      <w:r>
        <w:rPr>
          <w:noProof/>
        </w:rPr>
      </w:r>
      <w:r>
        <w:rPr>
          <w:noProof/>
        </w:rPr>
        <w:fldChar w:fldCharType="separate"/>
      </w:r>
      <w:r>
        <w:rPr>
          <w:noProof/>
        </w:rPr>
        <w:t>83</w:t>
      </w:r>
      <w:r>
        <w:rPr>
          <w:noProof/>
        </w:rPr>
        <w:fldChar w:fldCharType="end"/>
      </w:r>
    </w:p>
    <w:p w14:paraId="3240C545"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4.2 </w:t>
      </w:r>
      <w:r>
        <w:rPr>
          <w:noProof/>
        </w:rPr>
        <w:t>流行度级别</w:t>
      </w:r>
      <w:r>
        <w:rPr>
          <w:noProof/>
        </w:rPr>
        <w:tab/>
      </w:r>
      <w:r>
        <w:rPr>
          <w:noProof/>
        </w:rPr>
        <w:fldChar w:fldCharType="begin"/>
      </w:r>
      <w:r>
        <w:rPr>
          <w:noProof/>
        </w:rPr>
        <w:instrText xml:space="preserve"> PAGEREF _Toc480791795 \h </w:instrText>
      </w:r>
      <w:r>
        <w:rPr>
          <w:noProof/>
        </w:rPr>
      </w:r>
      <w:r>
        <w:rPr>
          <w:noProof/>
        </w:rPr>
        <w:fldChar w:fldCharType="separate"/>
      </w:r>
      <w:r>
        <w:rPr>
          <w:noProof/>
        </w:rPr>
        <w:t>84</w:t>
      </w:r>
      <w:r>
        <w:rPr>
          <w:noProof/>
        </w:rPr>
        <w:fldChar w:fldCharType="end"/>
      </w:r>
    </w:p>
    <w:p w14:paraId="79DCC8DF"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4.3 </w:t>
      </w:r>
      <w:r>
        <w:rPr>
          <w:noProof/>
        </w:rPr>
        <w:t>流行度影响因子</w:t>
      </w:r>
      <w:r>
        <w:rPr>
          <w:noProof/>
        </w:rPr>
        <w:tab/>
      </w:r>
      <w:r>
        <w:rPr>
          <w:noProof/>
        </w:rPr>
        <w:fldChar w:fldCharType="begin"/>
      </w:r>
      <w:r>
        <w:rPr>
          <w:noProof/>
        </w:rPr>
        <w:instrText xml:space="preserve"> PAGEREF _Toc480791796 \h </w:instrText>
      </w:r>
      <w:r>
        <w:rPr>
          <w:noProof/>
        </w:rPr>
      </w:r>
      <w:r>
        <w:rPr>
          <w:noProof/>
        </w:rPr>
        <w:fldChar w:fldCharType="separate"/>
      </w:r>
      <w:r>
        <w:rPr>
          <w:noProof/>
        </w:rPr>
        <w:t>86</w:t>
      </w:r>
      <w:r>
        <w:rPr>
          <w:noProof/>
        </w:rPr>
        <w:fldChar w:fldCharType="end"/>
      </w:r>
    </w:p>
    <w:p w14:paraId="261306ED" w14:textId="77777777" w:rsidR="009E14B6" w:rsidRDefault="009E14B6">
      <w:pPr>
        <w:pStyle w:val="21"/>
        <w:rPr>
          <w:rFonts w:asciiTheme="minorHAnsi" w:eastAsiaTheme="minorEastAsia" w:hAnsiTheme="minorHAnsi"/>
          <w:noProof/>
          <w:szCs w:val="24"/>
        </w:rPr>
      </w:pPr>
      <w:r>
        <w:rPr>
          <w:noProof/>
        </w:rPr>
        <w:t xml:space="preserve">6.5 </w:t>
      </w:r>
      <w:r>
        <w:rPr>
          <w:noProof/>
        </w:rPr>
        <w:t>视频单体流行度分析</w:t>
      </w:r>
      <w:r>
        <w:rPr>
          <w:noProof/>
        </w:rPr>
        <w:tab/>
      </w:r>
      <w:r>
        <w:rPr>
          <w:noProof/>
        </w:rPr>
        <w:fldChar w:fldCharType="begin"/>
      </w:r>
      <w:r>
        <w:rPr>
          <w:noProof/>
        </w:rPr>
        <w:instrText xml:space="preserve"> PAGEREF _Toc480791797 \h </w:instrText>
      </w:r>
      <w:r>
        <w:rPr>
          <w:noProof/>
        </w:rPr>
      </w:r>
      <w:r>
        <w:rPr>
          <w:noProof/>
        </w:rPr>
        <w:fldChar w:fldCharType="separate"/>
      </w:r>
      <w:r>
        <w:rPr>
          <w:noProof/>
        </w:rPr>
        <w:t>87</w:t>
      </w:r>
      <w:r>
        <w:rPr>
          <w:noProof/>
        </w:rPr>
        <w:fldChar w:fldCharType="end"/>
      </w:r>
    </w:p>
    <w:p w14:paraId="42FD8BF0"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5.1 </w:t>
      </w:r>
      <w:r>
        <w:rPr>
          <w:noProof/>
        </w:rPr>
        <w:t>活跃天</w:t>
      </w:r>
      <w:r>
        <w:rPr>
          <w:noProof/>
        </w:rPr>
        <w:tab/>
      </w:r>
      <w:r>
        <w:rPr>
          <w:noProof/>
        </w:rPr>
        <w:fldChar w:fldCharType="begin"/>
      </w:r>
      <w:r>
        <w:rPr>
          <w:noProof/>
        </w:rPr>
        <w:instrText xml:space="preserve"> PAGEREF _Toc480791798 \h </w:instrText>
      </w:r>
      <w:r>
        <w:rPr>
          <w:noProof/>
        </w:rPr>
      </w:r>
      <w:r>
        <w:rPr>
          <w:noProof/>
        </w:rPr>
        <w:fldChar w:fldCharType="separate"/>
      </w:r>
      <w:r>
        <w:rPr>
          <w:noProof/>
        </w:rPr>
        <w:t>87</w:t>
      </w:r>
      <w:r>
        <w:rPr>
          <w:noProof/>
        </w:rPr>
        <w:fldChar w:fldCharType="end"/>
      </w:r>
    </w:p>
    <w:p w14:paraId="13EE47DD"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5.2 </w:t>
      </w:r>
      <w:r>
        <w:rPr>
          <w:noProof/>
        </w:rPr>
        <w:t>活跃期</w:t>
      </w:r>
      <w:r>
        <w:rPr>
          <w:noProof/>
        </w:rPr>
        <w:tab/>
      </w:r>
      <w:r>
        <w:rPr>
          <w:noProof/>
        </w:rPr>
        <w:fldChar w:fldCharType="begin"/>
      </w:r>
      <w:r>
        <w:rPr>
          <w:noProof/>
        </w:rPr>
        <w:instrText xml:space="preserve"> PAGEREF _Toc480791799 \h </w:instrText>
      </w:r>
      <w:r>
        <w:rPr>
          <w:noProof/>
        </w:rPr>
      </w:r>
      <w:r>
        <w:rPr>
          <w:noProof/>
        </w:rPr>
        <w:fldChar w:fldCharType="separate"/>
      </w:r>
      <w:r>
        <w:rPr>
          <w:noProof/>
        </w:rPr>
        <w:t>89</w:t>
      </w:r>
      <w:r>
        <w:rPr>
          <w:noProof/>
        </w:rPr>
        <w:fldChar w:fldCharType="end"/>
      </w:r>
    </w:p>
    <w:p w14:paraId="37479C50"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5.3 </w:t>
      </w:r>
      <w:r>
        <w:rPr>
          <w:noProof/>
        </w:rPr>
        <w:t>日播放量分布</w:t>
      </w:r>
      <w:r>
        <w:rPr>
          <w:noProof/>
        </w:rPr>
        <w:tab/>
      </w:r>
      <w:r>
        <w:rPr>
          <w:noProof/>
        </w:rPr>
        <w:fldChar w:fldCharType="begin"/>
      </w:r>
      <w:r>
        <w:rPr>
          <w:noProof/>
        </w:rPr>
        <w:instrText xml:space="preserve"> PAGEREF _Toc480791800 \h </w:instrText>
      </w:r>
      <w:r>
        <w:rPr>
          <w:noProof/>
        </w:rPr>
      </w:r>
      <w:r>
        <w:rPr>
          <w:noProof/>
        </w:rPr>
        <w:fldChar w:fldCharType="separate"/>
      </w:r>
      <w:r>
        <w:rPr>
          <w:noProof/>
        </w:rPr>
        <w:t>91</w:t>
      </w:r>
      <w:r>
        <w:rPr>
          <w:noProof/>
        </w:rPr>
        <w:fldChar w:fldCharType="end"/>
      </w:r>
    </w:p>
    <w:p w14:paraId="51447749"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5.4 </w:t>
      </w:r>
      <w:r>
        <w:rPr>
          <w:noProof/>
        </w:rPr>
        <w:t>播放量增长模式</w:t>
      </w:r>
      <w:r>
        <w:rPr>
          <w:noProof/>
        </w:rPr>
        <w:tab/>
      </w:r>
      <w:r>
        <w:rPr>
          <w:noProof/>
        </w:rPr>
        <w:fldChar w:fldCharType="begin"/>
      </w:r>
      <w:r>
        <w:rPr>
          <w:noProof/>
        </w:rPr>
        <w:instrText xml:space="preserve"> PAGEREF _Toc480791801 \h </w:instrText>
      </w:r>
      <w:r>
        <w:rPr>
          <w:noProof/>
        </w:rPr>
      </w:r>
      <w:r>
        <w:rPr>
          <w:noProof/>
        </w:rPr>
        <w:fldChar w:fldCharType="separate"/>
      </w:r>
      <w:r>
        <w:rPr>
          <w:noProof/>
        </w:rPr>
        <w:t>92</w:t>
      </w:r>
      <w:r>
        <w:rPr>
          <w:noProof/>
        </w:rPr>
        <w:fldChar w:fldCharType="end"/>
      </w:r>
    </w:p>
    <w:p w14:paraId="4AA11DA3" w14:textId="77777777" w:rsidR="009E14B6" w:rsidRDefault="009E14B6">
      <w:pPr>
        <w:pStyle w:val="21"/>
        <w:rPr>
          <w:rFonts w:asciiTheme="minorHAnsi" w:eastAsiaTheme="minorEastAsia" w:hAnsiTheme="minorHAnsi"/>
          <w:noProof/>
          <w:szCs w:val="24"/>
        </w:rPr>
      </w:pPr>
      <w:r>
        <w:rPr>
          <w:noProof/>
        </w:rPr>
        <w:t xml:space="preserve">6.6 </w:t>
      </w:r>
      <w:r>
        <w:rPr>
          <w:noProof/>
        </w:rPr>
        <w:t>未来流行度级别预测</w:t>
      </w:r>
      <w:r>
        <w:rPr>
          <w:noProof/>
        </w:rPr>
        <w:tab/>
      </w:r>
      <w:r>
        <w:rPr>
          <w:noProof/>
        </w:rPr>
        <w:fldChar w:fldCharType="begin"/>
      </w:r>
      <w:r>
        <w:rPr>
          <w:noProof/>
        </w:rPr>
        <w:instrText xml:space="preserve"> PAGEREF _Toc480791802 \h </w:instrText>
      </w:r>
      <w:r>
        <w:rPr>
          <w:noProof/>
        </w:rPr>
      </w:r>
      <w:r>
        <w:rPr>
          <w:noProof/>
        </w:rPr>
        <w:fldChar w:fldCharType="separate"/>
      </w:r>
      <w:r>
        <w:rPr>
          <w:noProof/>
        </w:rPr>
        <w:t>96</w:t>
      </w:r>
      <w:r>
        <w:rPr>
          <w:noProof/>
        </w:rPr>
        <w:fldChar w:fldCharType="end"/>
      </w:r>
    </w:p>
    <w:p w14:paraId="21FAC232"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6.1 </w:t>
      </w:r>
      <w:r>
        <w:rPr>
          <w:noProof/>
        </w:rPr>
        <w:t>问题定义</w:t>
      </w:r>
      <w:r>
        <w:rPr>
          <w:noProof/>
        </w:rPr>
        <w:tab/>
      </w:r>
      <w:r>
        <w:rPr>
          <w:noProof/>
        </w:rPr>
        <w:fldChar w:fldCharType="begin"/>
      </w:r>
      <w:r>
        <w:rPr>
          <w:noProof/>
        </w:rPr>
        <w:instrText xml:space="preserve"> PAGEREF _Toc480791803 \h </w:instrText>
      </w:r>
      <w:r>
        <w:rPr>
          <w:noProof/>
        </w:rPr>
      </w:r>
      <w:r>
        <w:rPr>
          <w:noProof/>
        </w:rPr>
        <w:fldChar w:fldCharType="separate"/>
      </w:r>
      <w:r>
        <w:rPr>
          <w:noProof/>
        </w:rPr>
        <w:t>96</w:t>
      </w:r>
      <w:r>
        <w:rPr>
          <w:noProof/>
        </w:rPr>
        <w:fldChar w:fldCharType="end"/>
      </w:r>
    </w:p>
    <w:p w14:paraId="2BF8B2AF"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6.2 </w:t>
      </w:r>
      <w:r>
        <w:rPr>
          <w:noProof/>
        </w:rPr>
        <w:t>特征介绍</w:t>
      </w:r>
      <w:r>
        <w:rPr>
          <w:noProof/>
        </w:rPr>
        <w:tab/>
      </w:r>
      <w:r>
        <w:rPr>
          <w:noProof/>
        </w:rPr>
        <w:fldChar w:fldCharType="begin"/>
      </w:r>
      <w:r>
        <w:rPr>
          <w:noProof/>
        </w:rPr>
        <w:instrText xml:space="preserve"> PAGEREF _Toc480791804 \h </w:instrText>
      </w:r>
      <w:r>
        <w:rPr>
          <w:noProof/>
        </w:rPr>
      </w:r>
      <w:r>
        <w:rPr>
          <w:noProof/>
        </w:rPr>
        <w:fldChar w:fldCharType="separate"/>
      </w:r>
      <w:r>
        <w:rPr>
          <w:noProof/>
        </w:rPr>
        <w:t>97</w:t>
      </w:r>
      <w:r>
        <w:rPr>
          <w:noProof/>
        </w:rPr>
        <w:fldChar w:fldCharType="end"/>
      </w:r>
    </w:p>
    <w:p w14:paraId="7EEBB817"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6.3 </w:t>
      </w:r>
      <w:r>
        <w:rPr>
          <w:noProof/>
        </w:rPr>
        <w:t>实验分析</w:t>
      </w:r>
      <w:r>
        <w:rPr>
          <w:noProof/>
        </w:rPr>
        <w:tab/>
      </w:r>
      <w:r>
        <w:rPr>
          <w:noProof/>
        </w:rPr>
        <w:fldChar w:fldCharType="begin"/>
      </w:r>
      <w:r>
        <w:rPr>
          <w:noProof/>
        </w:rPr>
        <w:instrText xml:space="preserve"> PAGEREF _Toc480791805 \h </w:instrText>
      </w:r>
      <w:r>
        <w:rPr>
          <w:noProof/>
        </w:rPr>
      </w:r>
      <w:r>
        <w:rPr>
          <w:noProof/>
        </w:rPr>
        <w:fldChar w:fldCharType="separate"/>
      </w:r>
      <w:r>
        <w:rPr>
          <w:noProof/>
        </w:rPr>
        <w:t>101</w:t>
      </w:r>
      <w:r>
        <w:rPr>
          <w:noProof/>
        </w:rPr>
        <w:fldChar w:fldCharType="end"/>
      </w:r>
    </w:p>
    <w:p w14:paraId="3402465D" w14:textId="77777777" w:rsidR="009E14B6" w:rsidRDefault="009E14B6">
      <w:pPr>
        <w:pStyle w:val="21"/>
        <w:rPr>
          <w:rFonts w:asciiTheme="minorHAnsi" w:eastAsiaTheme="minorEastAsia" w:hAnsiTheme="minorHAnsi"/>
          <w:noProof/>
          <w:szCs w:val="24"/>
        </w:rPr>
      </w:pPr>
      <w:r>
        <w:rPr>
          <w:noProof/>
        </w:rPr>
        <w:t xml:space="preserve">6.7 </w:t>
      </w:r>
      <w:r>
        <w:rPr>
          <w:noProof/>
        </w:rPr>
        <w:t>基于播放量增长模式的未来流行度数值预测</w:t>
      </w:r>
      <w:r>
        <w:rPr>
          <w:noProof/>
        </w:rPr>
        <w:tab/>
      </w:r>
      <w:r>
        <w:rPr>
          <w:noProof/>
        </w:rPr>
        <w:fldChar w:fldCharType="begin"/>
      </w:r>
      <w:r>
        <w:rPr>
          <w:noProof/>
        </w:rPr>
        <w:instrText xml:space="preserve"> PAGEREF _Toc480791806 \h </w:instrText>
      </w:r>
      <w:r>
        <w:rPr>
          <w:noProof/>
        </w:rPr>
      </w:r>
      <w:r>
        <w:rPr>
          <w:noProof/>
        </w:rPr>
        <w:fldChar w:fldCharType="separate"/>
      </w:r>
      <w:r>
        <w:rPr>
          <w:noProof/>
        </w:rPr>
        <w:t>106</w:t>
      </w:r>
      <w:r>
        <w:rPr>
          <w:noProof/>
        </w:rPr>
        <w:fldChar w:fldCharType="end"/>
      </w:r>
    </w:p>
    <w:p w14:paraId="565228F0"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7.1 </w:t>
      </w:r>
      <w:r>
        <w:rPr>
          <w:noProof/>
        </w:rPr>
        <w:t>问题定义</w:t>
      </w:r>
      <w:r>
        <w:rPr>
          <w:noProof/>
        </w:rPr>
        <w:tab/>
      </w:r>
      <w:r>
        <w:rPr>
          <w:noProof/>
        </w:rPr>
        <w:fldChar w:fldCharType="begin"/>
      </w:r>
      <w:r>
        <w:rPr>
          <w:noProof/>
        </w:rPr>
        <w:instrText xml:space="preserve"> PAGEREF _Toc480791807 \h </w:instrText>
      </w:r>
      <w:r>
        <w:rPr>
          <w:noProof/>
        </w:rPr>
      </w:r>
      <w:r>
        <w:rPr>
          <w:noProof/>
        </w:rPr>
        <w:fldChar w:fldCharType="separate"/>
      </w:r>
      <w:r>
        <w:rPr>
          <w:noProof/>
        </w:rPr>
        <w:t>106</w:t>
      </w:r>
      <w:r>
        <w:rPr>
          <w:noProof/>
        </w:rPr>
        <w:fldChar w:fldCharType="end"/>
      </w:r>
    </w:p>
    <w:p w14:paraId="28F96025"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7.2 </w:t>
      </w:r>
      <w:r>
        <w:rPr>
          <w:noProof/>
        </w:rPr>
        <w:t>早期</w:t>
      </w:r>
      <w:r>
        <w:rPr>
          <w:noProof/>
        </w:rPr>
        <w:t>-</w:t>
      </w:r>
      <w:r>
        <w:rPr>
          <w:noProof/>
        </w:rPr>
        <w:t>长期播放量关系</w:t>
      </w:r>
      <w:r>
        <w:rPr>
          <w:noProof/>
        </w:rPr>
        <w:tab/>
      </w:r>
      <w:r>
        <w:rPr>
          <w:noProof/>
        </w:rPr>
        <w:fldChar w:fldCharType="begin"/>
      </w:r>
      <w:r>
        <w:rPr>
          <w:noProof/>
        </w:rPr>
        <w:instrText xml:space="preserve"> PAGEREF _Toc480791808 \h </w:instrText>
      </w:r>
      <w:r>
        <w:rPr>
          <w:noProof/>
        </w:rPr>
      </w:r>
      <w:r>
        <w:rPr>
          <w:noProof/>
        </w:rPr>
        <w:fldChar w:fldCharType="separate"/>
      </w:r>
      <w:r>
        <w:rPr>
          <w:noProof/>
        </w:rPr>
        <w:t>106</w:t>
      </w:r>
      <w:r>
        <w:rPr>
          <w:noProof/>
        </w:rPr>
        <w:fldChar w:fldCharType="end"/>
      </w:r>
    </w:p>
    <w:p w14:paraId="01EA46EF"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7.3 </w:t>
      </w:r>
      <w:r>
        <w:rPr>
          <w:noProof/>
        </w:rPr>
        <w:t>预测模型</w:t>
      </w:r>
      <w:r>
        <w:rPr>
          <w:noProof/>
        </w:rPr>
        <w:tab/>
      </w:r>
      <w:r>
        <w:rPr>
          <w:noProof/>
        </w:rPr>
        <w:fldChar w:fldCharType="begin"/>
      </w:r>
      <w:r>
        <w:rPr>
          <w:noProof/>
        </w:rPr>
        <w:instrText xml:space="preserve"> PAGEREF _Toc480791809 \h </w:instrText>
      </w:r>
      <w:r>
        <w:rPr>
          <w:noProof/>
        </w:rPr>
      </w:r>
      <w:r>
        <w:rPr>
          <w:noProof/>
        </w:rPr>
        <w:fldChar w:fldCharType="separate"/>
      </w:r>
      <w:r>
        <w:rPr>
          <w:noProof/>
        </w:rPr>
        <w:t>107</w:t>
      </w:r>
      <w:r>
        <w:rPr>
          <w:noProof/>
        </w:rPr>
        <w:fldChar w:fldCharType="end"/>
      </w:r>
    </w:p>
    <w:p w14:paraId="13AFE9FC"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7.4 </w:t>
      </w:r>
      <w:r>
        <w:rPr>
          <w:noProof/>
        </w:rPr>
        <w:t>实验分析</w:t>
      </w:r>
      <w:r>
        <w:rPr>
          <w:noProof/>
        </w:rPr>
        <w:tab/>
      </w:r>
      <w:r>
        <w:rPr>
          <w:noProof/>
        </w:rPr>
        <w:fldChar w:fldCharType="begin"/>
      </w:r>
      <w:r>
        <w:rPr>
          <w:noProof/>
        </w:rPr>
        <w:instrText xml:space="preserve"> PAGEREF _Toc480791810 \h </w:instrText>
      </w:r>
      <w:r>
        <w:rPr>
          <w:noProof/>
        </w:rPr>
      </w:r>
      <w:r>
        <w:rPr>
          <w:noProof/>
        </w:rPr>
        <w:fldChar w:fldCharType="separate"/>
      </w:r>
      <w:r>
        <w:rPr>
          <w:noProof/>
        </w:rPr>
        <w:t>109</w:t>
      </w:r>
      <w:r>
        <w:rPr>
          <w:noProof/>
        </w:rPr>
        <w:fldChar w:fldCharType="end"/>
      </w:r>
    </w:p>
    <w:p w14:paraId="5EB03400" w14:textId="77777777" w:rsidR="009E14B6" w:rsidRDefault="009E14B6">
      <w:pPr>
        <w:pStyle w:val="21"/>
        <w:rPr>
          <w:rFonts w:asciiTheme="minorHAnsi" w:eastAsiaTheme="minorEastAsia" w:hAnsiTheme="minorHAnsi"/>
          <w:noProof/>
          <w:szCs w:val="24"/>
        </w:rPr>
      </w:pPr>
      <w:r>
        <w:rPr>
          <w:noProof/>
        </w:rPr>
        <w:t xml:space="preserve">6.8 </w:t>
      </w:r>
      <w:r>
        <w:rPr>
          <w:noProof/>
        </w:rPr>
        <w:t>基于流行度级别转换的未来流行度数值预测</w:t>
      </w:r>
      <w:r>
        <w:rPr>
          <w:noProof/>
        </w:rPr>
        <w:tab/>
      </w:r>
      <w:r>
        <w:rPr>
          <w:noProof/>
        </w:rPr>
        <w:fldChar w:fldCharType="begin"/>
      </w:r>
      <w:r>
        <w:rPr>
          <w:noProof/>
        </w:rPr>
        <w:instrText xml:space="preserve"> PAGEREF _Toc480791811 \h </w:instrText>
      </w:r>
      <w:r>
        <w:rPr>
          <w:noProof/>
        </w:rPr>
      </w:r>
      <w:r>
        <w:rPr>
          <w:noProof/>
        </w:rPr>
        <w:fldChar w:fldCharType="separate"/>
      </w:r>
      <w:r>
        <w:rPr>
          <w:noProof/>
        </w:rPr>
        <w:t>111</w:t>
      </w:r>
      <w:r>
        <w:rPr>
          <w:noProof/>
        </w:rPr>
        <w:fldChar w:fldCharType="end"/>
      </w:r>
    </w:p>
    <w:p w14:paraId="28C7D179"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8.1 </w:t>
      </w:r>
      <w:r>
        <w:rPr>
          <w:noProof/>
        </w:rPr>
        <w:t>预测模型</w:t>
      </w:r>
      <w:r>
        <w:rPr>
          <w:noProof/>
        </w:rPr>
        <w:tab/>
      </w:r>
      <w:r>
        <w:rPr>
          <w:noProof/>
        </w:rPr>
        <w:fldChar w:fldCharType="begin"/>
      </w:r>
      <w:r>
        <w:rPr>
          <w:noProof/>
        </w:rPr>
        <w:instrText xml:space="preserve"> PAGEREF _Toc480791812 \h </w:instrText>
      </w:r>
      <w:r>
        <w:rPr>
          <w:noProof/>
        </w:rPr>
      </w:r>
      <w:r>
        <w:rPr>
          <w:noProof/>
        </w:rPr>
        <w:fldChar w:fldCharType="separate"/>
      </w:r>
      <w:r>
        <w:rPr>
          <w:noProof/>
        </w:rPr>
        <w:t>111</w:t>
      </w:r>
      <w:r>
        <w:rPr>
          <w:noProof/>
        </w:rPr>
        <w:fldChar w:fldCharType="end"/>
      </w:r>
    </w:p>
    <w:p w14:paraId="14BBD0E6" w14:textId="77777777" w:rsidR="009E14B6" w:rsidRDefault="009E14B6">
      <w:pPr>
        <w:pStyle w:val="31"/>
        <w:tabs>
          <w:tab w:val="right" w:leader="dot" w:pos="8296"/>
        </w:tabs>
        <w:rPr>
          <w:rFonts w:asciiTheme="minorHAnsi" w:eastAsiaTheme="minorEastAsia" w:hAnsiTheme="minorHAnsi"/>
          <w:noProof/>
          <w:szCs w:val="24"/>
        </w:rPr>
      </w:pPr>
      <w:r>
        <w:rPr>
          <w:noProof/>
        </w:rPr>
        <w:t xml:space="preserve">6.8.2 </w:t>
      </w:r>
      <w:r>
        <w:rPr>
          <w:noProof/>
        </w:rPr>
        <w:t>实验分析</w:t>
      </w:r>
      <w:r>
        <w:rPr>
          <w:noProof/>
        </w:rPr>
        <w:tab/>
      </w:r>
      <w:r>
        <w:rPr>
          <w:noProof/>
        </w:rPr>
        <w:fldChar w:fldCharType="begin"/>
      </w:r>
      <w:r>
        <w:rPr>
          <w:noProof/>
        </w:rPr>
        <w:instrText xml:space="preserve"> PAGEREF _Toc480791813 \h </w:instrText>
      </w:r>
      <w:r>
        <w:rPr>
          <w:noProof/>
        </w:rPr>
      </w:r>
      <w:r>
        <w:rPr>
          <w:noProof/>
        </w:rPr>
        <w:fldChar w:fldCharType="separate"/>
      </w:r>
      <w:r>
        <w:rPr>
          <w:noProof/>
        </w:rPr>
        <w:t>113</w:t>
      </w:r>
      <w:r>
        <w:rPr>
          <w:noProof/>
        </w:rPr>
        <w:fldChar w:fldCharType="end"/>
      </w:r>
    </w:p>
    <w:p w14:paraId="0449B50A" w14:textId="77777777" w:rsidR="009E14B6" w:rsidRDefault="009E14B6">
      <w:pPr>
        <w:pStyle w:val="21"/>
        <w:rPr>
          <w:rFonts w:asciiTheme="minorHAnsi" w:eastAsiaTheme="minorEastAsia" w:hAnsiTheme="minorHAnsi"/>
          <w:noProof/>
          <w:szCs w:val="24"/>
        </w:rPr>
      </w:pPr>
      <w:r>
        <w:rPr>
          <w:noProof/>
        </w:rPr>
        <w:t xml:space="preserve">6.9 </w:t>
      </w:r>
      <w:r>
        <w:rPr>
          <w:noProof/>
        </w:rPr>
        <w:t>本章小结</w:t>
      </w:r>
      <w:r>
        <w:rPr>
          <w:noProof/>
        </w:rPr>
        <w:tab/>
      </w:r>
      <w:r>
        <w:rPr>
          <w:noProof/>
        </w:rPr>
        <w:fldChar w:fldCharType="begin"/>
      </w:r>
      <w:r>
        <w:rPr>
          <w:noProof/>
        </w:rPr>
        <w:instrText xml:space="preserve"> PAGEREF _Toc480791814 \h </w:instrText>
      </w:r>
      <w:r>
        <w:rPr>
          <w:noProof/>
        </w:rPr>
      </w:r>
      <w:r>
        <w:rPr>
          <w:noProof/>
        </w:rPr>
        <w:fldChar w:fldCharType="separate"/>
      </w:r>
      <w:r>
        <w:rPr>
          <w:noProof/>
        </w:rPr>
        <w:t>114</w:t>
      </w:r>
      <w:r>
        <w:rPr>
          <w:noProof/>
        </w:rPr>
        <w:fldChar w:fldCharType="end"/>
      </w:r>
    </w:p>
    <w:p w14:paraId="1AB2FDED" w14:textId="77777777" w:rsidR="009E14B6" w:rsidRDefault="009E14B6">
      <w:pPr>
        <w:pStyle w:val="11"/>
        <w:tabs>
          <w:tab w:val="right" w:leader="dot" w:pos="8296"/>
        </w:tabs>
        <w:rPr>
          <w:rFonts w:asciiTheme="minorHAnsi" w:eastAsiaTheme="minorEastAsia" w:hAnsiTheme="minorHAnsi"/>
          <w:noProof/>
          <w:szCs w:val="24"/>
        </w:rPr>
      </w:pPr>
      <w:r>
        <w:rPr>
          <w:noProof/>
        </w:rPr>
        <w:lastRenderedPageBreak/>
        <w:t>结束语：总结与展望</w:t>
      </w:r>
      <w:r>
        <w:rPr>
          <w:noProof/>
        </w:rPr>
        <w:tab/>
      </w:r>
      <w:r>
        <w:rPr>
          <w:noProof/>
        </w:rPr>
        <w:fldChar w:fldCharType="begin"/>
      </w:r>
      <w:r>
        <w:rPr>
          <w:noProof/>
        </w:rPr>
        <w:instrText xml:space="preserve"> PAGEREF _Toc480791815 \h </w:instrText>
      </w:r>
      <w:r>
        <w:rPr>
          <w:noProof/>
        </w:rPr>
      </w:r>
      <w:r>
        <w:rPr>
          <w:noProof/>
        </w:rPr>
        <w:fldChar w:fldCharType="separate"/>
      </w:r>
      <w:r>
        <w:rPr>
          <w:noProof/>
        </w:rPr>
        <w:t>117</w:t>
      </w:r>
      <w:r>
        <w:rPr>
          <w:noProof/>
        </w:rPr>
        <w:fldChar w:fldCharType="end"/>
      </w:r>
    </w:p>
    <w:p w14:paraId="5FC436E7" w14:textId="77777777" w:rsidR="009E14B6" w:rsidRDefault="009E14B6">
      <w:pPr>
        <w:pStyle w:val="11"/>
        <w:tabs>
          <w:tab w:val="right" w:leader="dot" w:pos="8296"/>
        </w:tabs>
        <w:rPr>
          <w:rFonts w:asciiTheme="minorHAnsi" w:eastAsiaTheme="minorEastAsia" w:hAnsiTheme="minorHAnsi"/>
          <w:noProof/>
          <w:szCs w:val="24"/>
        </w:rPr>
      </w:pPr>
      <w:r>
        <w:rPr>
          <w:noProof/>
        </w:rPr>
        <w:t>参考文献</w:t>
      </w:r>
      <w:r>
        <w:rPr>
          <w:noProof/>
        </w:rPr>
        <w:tab/>
      </w:r>
      <w:r>
        <w:rPr>
          <w:noProof/>
        </w:rPr>
        <w:fldChar w:fldCharType="begin"/>
      </w:r>
      <w:r>
        <w:rPr>
          <w:noProof/>
        </w:rPr>
        <w:instrText xml:space="preserve"> PAGEREF _Toc480791816 \h </w:instrText>
      </w:r>
      <w:r>
        <w:rPr>
          <w:noProof/>
        </w:rPr>
      </w:r>
      <w:r>
        <w:rPr>
          <w:noProof/>
        </w:rPr>
        <w:fldChar w:fldCharType="separate"/>
      </w:r>
      <w:r>
        <w:rPr>
          <w:noProof/>
        </w:rPr>
        <w:t>121</w:t>
      </w:r>
      <w:r>
        <w:rPr>
          <w:noProof/>
        </w:rPr>
        <w:fldChar w:fldCharType="end"/>
      </w:r>
    </w:p>
    <w:p w14:paraId="057B128A" w14:textId="77777777" w:rsidR="009E14B6" w:rsidRDefault="009E14B6">
      <w:pPr>
        <w:pStyle w:val="11"/>
        <w:tabs>
          <w:tab w:val="right" w:leader="dot" w:pos="8296"/>
        </w:tabs>
        <w:rPr>
          <w:rFonts w:asciiTheme="minorHAnsi" w:eastAsiaTheme="minorEastAsia" w:hAnsiTheme="minorHAnsi"/>
          <w:noProof/>
          <w:szCs w:val="24"/>
        </w:rPr>
      </w:pPr>
      <w:r>
        <w:rPr>
          <w:noProof/>
        </w:rPr>
        <w:t>附录：缩写词说明</w:t>
      </w:r>
      <w:r>
        <w:rPr>
          <w:noProof/>
        </w:rPr>
        <w:tab/>
      </w:r>
      <w:r>
        <w:rPr>
          <w:noProof/>
        </w:rPr>
        <w:fldChar w:fldCharType="begin"/>
      </w:r>
      <w:r>
        <w:rPr>
          <w:noProof/>
        </w:rPr>
        <w:instrText xml:space="preserve"> PAGEREF _Toc480791817 \h </w:instrText>
      </w:r>
      <w:r>
        <w:rPr>
          <w:noProof/>
        </w:rPr>
      </w:r>
      <w:r>
        <w:rPr>
          <w:noProof/>
        </w:rPr>
        <w:fldChar w:fldCharType="separate"/>
      </w:r>
      <w:r>
        <w:rPr>
          <w:noProof/>
        </w:rPr>
        <w:t>133</w:t>
      </w:r>
      <w:r>
        <w:rPr>
          <w:noProof/>
        </w:rPr>
        <w:fldChar w:fldCharType="end"/>
      </w:r>
    </w:p>
    <w:p w14:paraId="5D82EAB5" w14:textId="77777777" w:rsidR="009E14B6" w:rsidRDefault="009E14B6">
      <w:pPr>
        <w:pStyle w:val="11"/>
        <w:tabs>
          <w:tab w:val="right" w:leader="dot" w:pos="8296"/>
        </w:tabs>
        <w:rPr>
          <w:rFonts w:asciiTheme="minorHAnsi" w:eastAsiaTheme="minorEastAsia" w:hAnsiTheme="minorHAnsi"/>
          <w:noProof/>
          <w:szCs w:val="24"/>
        </w:rPr>
      </w:pPr>
      <w:r>
        <w:rPr>
          <w:noProof/>
        </w:rPr>
        <w:t>致</w:t>
      </w:r>
      <w:r>
        <w:rPr>
          <w:noProof/>
        </w:rPr>
        <w:t xml:space="preserve">  </w:t>
      </w:r>
      <w:r>
        <w:rPr>
          <w:noProof/>
        </w:rPr>
        <w:t>谢</w:t>
      </w:r>
      <w:r>
        <w:rPr>
          <w:noProof/>
        </w:rPr>
        <w:tab/>
      </w:r>
      <w:r>
        <w:rPr>
          <w:noProof/>
        </w:rPr>
        <w:fldChar w:fldCharType="begin"/>
      </w:r>
      <w:r>
        <w:rPr>
          <w:noProof/>
        </w:rPr>
        <w:instrText xml:space="preserve"> PAGEREF _Toc480791818 \h </w:instrText>
      </w:r>
      <w:r>
        <w:rPr>
          <w:noProof/>
        </w:rPr>
      </w:r>
      <w:r>
        <w:rPr>
          <w:noProof/>
        </w:rPr>
        <w:fldChar w:fldCharType="separate"/>
      </w:r>
      <w:r>
        <w:rPr>
          <w:noProof/>
        </w:rPr>
        <w:t>135</w:t>
      </w:r>
      <w:r>
        <w:rPr>
          <w:noProof/>
        </w:rPr>
        <w:fldChar w:fldCharType="end"/>
      </w:r>
    </w:p>
    <w:p w14:paraId="027312E6" w14:textId="77777777" w:rsidR="009E14B6" w:rsidRDefault="009E14B6">
      <w:pPr>
        <w:pStyle w:val="11"/>
        <w:tabs>
          <w:tab w:val="right" w:leader="dot" w:pos="8296"/>
        </w:tabs>
        <w:rPr>
          <w:rFonts w:asciiTheme="minorHAnsi" w:eastAsiaTheme="minorEastAsia" w:hAnsiTheme="minorHAnsi"/>
          <w:noProof/>
          <w:szCs w:val="24"/>
        </w:rPr>
      </w:pPr>
      <w:r>
        <w:rPr>
          <w:noProof/>
        </w:rPr>
        <w:t>攻读学位期间发表的学术论文目录</w:t>
      </w:r>
      <w:r>
        <w:rPr>
          <w:noProof/>
        </w:rPr>
        <w:tab/>
      </w:r>
      <w:r>
        <w:rPr>
          <w:noProof/>
        </w:rPr>
        <w:fldChar w:fldCharType="begin"/>
      </w:r>
      <w:r>
        <w:rPr>
          <w:noProof/>
        </w:rPr>
        <w:instrText xml:space="preserve"> PAGEREF _Toc480791819 \h </w:instrText>
      </w:r>
      <w:r>
        <w:rPr>
          <w:noProof/>
        </w:rPr>
      </w:r>
      <w:r>
        <w:rPr>
          <w:noProof/>
        </w:rPr>
        <w:fldChar w:fldCharType="separate"/>
      </w:r>
      <w:r>
        <w:rPr>
          <w:noProof/>
        </w:rPr>
        <w:t>137</w:t>
      </w:r>
      <w:r>
        <w:rPr>
          <w:noProof/>
        </w:rPr>
        <w:fldChar w:fldCharType="end"/>
      </w:r>
    </w:p>
    <w:p w14:paraId="327C1F4A" w14:textId="1C3009AC" w:rsidR="00A833E2" w:rsidRDefault="004752CB" w:rsidP="00A833E2">
      <w:pPr>
        <w:pStyle w:val="a3"/>
      </w:pPr>
      <w:r>
        <w:rPr>
          <w:rFonts w:eastAsia="SimSun"/>
        </w:rPr>
        <w:fldChar w:fldCharType="end"/>
      </w:r>
    </w:p>
    <w:p w14:paraId="5EC92BB4" w14:textId="77777777" w:rsidR="00A833E2" w:rsidRDefault="00A833E2" w:rsidP="00A833E2">
      <w:pPr>
        <w:pStyle w:val="a3"/>
      </w:pPr>
    </w:p>
    <w:p w14:paraId="669E7FB7" w14:textId="77777777" w:rsidR="00A833E2" w:rsidRDefault="00A833E2" w:rsidP="00A833E2">
      <w:pPr>
        <w:pStyle w:val="a3"/>
      </w:pPr>
    </w:p>
    <w:p w14:paraId="5CCCF340" w14:textId="3D9CBC49" w:rsidR="00A833E2" w:rsidRPr="00A833E2" w:rsidRDefault="00A833E2" w:rsidP="00A833E2">
      <w:pPr>
        <w:widowControl/>
        <w:jc w:val="left"/>
        <w:rPr>
          <w:rFonts w:ascii="Times New Roman" w:eastAsia="宋体" w:hAnsi="Times New Roman"/>
          <w:sz w:val="24"/>
        </w:rPr>
      </w:pPr>
      <w:r>
        <w:br w:type="page"/>
      </w:r>
    </w:p>
    <w:p w14:paraId="18F3E061" w14:textId="77777777" w:rsidR="008F0DF1" w:rsidRPr="0047728E" w:rsidRDefault="008F0DF1" w:rsidP="0047728E">
      <w:pPr>
        <w:pStyle w:val="-"/>
        <w:ind w:left="630"/>
        <w:sectPr w:rsidR="008F0DF1" w:rsidRPr="0047728E" w:rsidSect="00E430FF">
          <w:headerReference w:type="default" r:id="rId14"/>
          <w:type w:val="continuous"/>
          <w:pgSz w:w="11906" w:h="16838"/>
          <w:pgMar w:top="1440" w:right="1800" w:bottom="1440" w:left="1800" w:header="851" w:footer="992" w:gutter="0"/>
          <w:pgNumType w:start="1"/>
          <w:cols w:space="425"/>
          <w:docGrid w:type="lines" w:linePitch="312"/>
        </w:sectPr>
      </w:pPr>
    </w:p>
    <w:p w14:paraId="1C0A5FF1" w14:textId="3974468A" w:rsidR="0006357B" w:rsidRPr="0047728E" w:rsidRDefault="0006357B" w:rsidP="0047728E">
      <w:pPr>
        <w:pStyle w:val="-"/>
        <w:ind w:left="630"/>
      </w:pPr>
      <w:bookmarkStart w:id="3" w:name="_Toc480791719"/>
      <w:r w:rsidRPr="0047728E">
        <w:rPr>
          <w:rFonts w:hint="eastAsia"/>
        </w:rPr>
        <w:lastRenderedPageBreak/>
        <w:t>绪论</w:t>
      </w:r>
      <w:bookmarkEnd w:id="3"/>
    </w:p>
    <w:p w14:paraId="3452F68A" w14:textId="77777777" w:rsidR="00635F39" w:rsidRDefault="00635F39" w:rsidP="00635F39">
      <w:pPr>
        <w:pStyle w:val="a3"/>
      </w:pPr>
    </w:p>
    <w:p w14:paraId="6DC8D902" w14:textId="77777777" w:rsidR="00635F39" w:rsidRPr="00635F39" w:rsidRDefault="00635F39" w:rsidP="00635F39">
      <w:pPr>
        <w:pStyle w:val="a3"/>
      </w:pPr>
    </w:p>
    <w:p w14:paraId="753C662B" w14:textId="406B260E" w:rsidR="00E740B7" w:rsidRDefault="00FA78F5" w:rsidP="006F5778">
      <w:pPr>
        <w:pStyle w:val="-0"/>
      </w:pPr>
      <w:bookmarkStart w:id="4" w:name="_Toc480791720"/>
      <w:r w:rsidRPr="006F5778">
        <w:rPr>
          <w:rFonts w:hint="eastAsia"/>
        </w:rPr>
        <w:t>研究</w:t>
      </w:r>
      <w:r w:rsidR="00E740B7" w:rsidRPr="006F5778">
        <w:t>背景</w:t>
      </w:r>
      <w:bookmarkEnd w:id="4"/>
    </w:p>
    <w:p w14:paraId="27AAD1FD" w14:textId="77777777" w:rsidR="00635F39" w:rsidRPr="00635F39" w:rsidRDefault="00635F39" w:rsidP="00635F39">
      <w:pPr>
        <w:pStyle w:val="a3"/>
      </w:pPr>
    </w:p>
    <w:p w14:paraId="4FE61DB7" w14:textId="160027AE" w:rsidR="00E25388" w:rsidRPr="006F5778" w:rsidRDefault="00E25388" w:rsidP="006F5778">
      <w:pPr>
        <w:pStyle w:val="-1"/>
      </w:pPr>
      <w:bookmarkStart w:id="5" w:name="_Toc480791721"/>
      <w:r w:rsidRPr="006F5778">
        <w:rPr>
          <w:rFonts w:hint="eastAsia"/>
        </w:rPr>
        <w:t>互联网发展现状</w:t>
      </w:r>
      <w:bookmarkEnd w:id="5"/>
    </w:p>
    <w:p w14:paraId="47D9ACBC" w14:textId="4A9C598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B619EA">
        <w:rPr>
          <w:rFonts w:hint="eastAsia"/>
        </w:rPr>
        <w:t>以</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996B53">
        <w:rPr>
          <w:rFonts w:hint="eastAsia"/>
        </w:rPr>
        <w:t>，</w:t>
      </w:r>
      <w:r w:rsidR="00C77124">
        <w:rPr>
          <w:rFonts w:hint="eastAsia"/>
        </w:rPr>
        <w:t>来</w:t>
      </w:r>
      <w:r w:rsidR="00487860">
        <w:rPr>
          <w:rFonts w:hint="eastAsia"/>
        </w:rPr>
        <w:t>使用各种各样的互联网业务</w:t>
      </w:r>
      <w:r w:rsidR="00C17A6B">
        <w:rPr>
          <w:rFonts w:hint="eastAsia"/>
        </w:rPr>
        <w:t>。</w:t>
      </w:r>
    </w:p>
    <w:p w14:paraId="76BDDD32" w14:textId="68A53B93" w:rsidR="00CA4183" w:rsidRDefault="00FE02A4" w:rsidP="0027071E">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DF0064">
        <w:rPr>
          <w:rFonts w:hint="eastAsia"/>
        </w:rPr>
        <w:t>变化情况</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C4282E">
        <w:rPr>
          <w:rFonts w:hint="eastAsia"/>
        </w:rPr>
        <w:t>亿名互联网用户，占</w:t>
      </w:r>
      <w:r w:rsidR="00003FB8">
        <w:rPr>
          <w:rFonts w:hint="eastAsia"/>
        </w:rPr>
        <w:t>人口</w:t>
      </w:r>
      <w:r w:rsidR="00E12D80">
        <w:rPr>
          <w:rFonts w:hint="eastAsia"/>
        </w:rPr>
        <w:t>总</w:t>
      </w:r>
      <w:r w:rsidR="00003FB8">
        <w:rPr>
          <w:rFonts w:hint="eastAsia"/>
        </w:rPr>
        <w:t>数的</w:t>
      </w:r>
      <w:r w:rsidR="00003FB8">
        <w:rPr>
          <w:rFonts w:hint="eastAsia"/>
        </w:rPr>
        <w:t>46.1%</w:t>
      </w:r>
      <w:r w:rsidR="00003FB8">
        <w:rPr>
          <w:rFonts w:hint="eastAsia"/>
        </w:rPr>
        <w:t>。</w:t>
      </w:r>
      <w:r w:rsidR="000779C5">
        <w:rPr>
          <w:rFonts w:hint="eastAsia"/>
        </w:rPr>
        <w:t>对比</w:t>
      </w:r>
      <w:r w:rsidR="00E0036B">
        <w:rPr>
          <w:rFonts w:hint="eastAsia"/>
        </w:rPr>
        <w:t>于</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w:t>
      </w:r>
      <w:r w:rsidR="00EF20EB">
        <w:rPr>
          <w:rFonts w:hint="eastAsia"/>
        </w:rPr>
        <w:t>名互联网</w:t>
      </w:r>
      <w:r w:rsidR="00006DF0">
        <w:rPr>
          <w:rFonts w:hint="eastAsia"/>
        </w:rPr>
        <w:t>用户</w:t>
      </w:r>
      <w:r w:rsidR="000779C5">
        <w:rPr>
          <w:rFonts w:hint="eastAsia"/>
        </w:rPr>
        <w:t>，</w:t>
      </w:r>
      <w:r w:rsidR="00006DF0">
        <w:rPr>
          <w:rFonts w:hint="eastAsia"/>
        </w:rPr>
        <w:t>全球互联网用户数</w:t>
      </w:r>
      <w:r w:rsidR="006F67DD">
        <w:rPr>
          <w:rFonts w:hint="eastAsia"/>
        </w:rPr>
        <w:t>在</w:t>
      </w:r>
      <w:r w:rsidR="000779C5">
        <w:rPr>
          <w:rFonts w:hint="eastAsia"/>
        </w:rPr>
        <w:t>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w:t>
      </w:r>
      <w:r w:rsidR="00B70EF2">
        <w:rPr>
          <w:rFonts w:hint="eastAsia"/>
        </w:rPr>
        <w:t>全球互联网用户中，</w:t>
      </w:r>
      <w:r w:rsidR="0059256E">
        <w:rPr>
          <w:rFonts w:hint="eastAsia"/>
        </w:rPr>
        <w:t>各</w:t>
      </w:r>
      <w:r w:rsidR="00A539C1">
        <w:rPr>
          <w:rFonts w:hint="eastAsia"/>
        </w:rPr>
        <w:t>大</w:t>
      </w:r>
      <w:r w:rsidR="0059256E">
        <w:rPr>
          <w:rFonts w:hint="eastAsia"/>
        </w:rPr>
        <w:t>洲</w:t>
      </w:r>
      <w:r w:rsidR="00BB78BA">
        <w:rPr>
          <w:rFonts w:hint="eastAsia"/>
        </w:rPr>
        <w:t>的</w:t>
      </w:r>
      <w:r w:rsidR="0059256E">
        <w:rPr>
          <w:rFonts w:hint="eastAsia"/>
        </w:rPr>
        <w:t>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C04D3C7" w14:textId="467FF55E" w:rsidR="00CA4183" w:rsidRDefault="003A53F3" w:rsidP="00FF1FD4">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41D9BCDE" w14:textId="6AC21AB0" w:rsidR="00360E11" w:rsidRDefault="0038236F" w:rsidP="00713BE3">
      <w:pPr>
        <w:pStyle w:val="a3"/>
      </w:pPr>
      <w:r>
        <w:rPr>
          <w:rFonts w:hint="eastAsia"/>
        </w:rPr>
        <w:tab/>
      </w:r>
      <w:r w:rsidR="00765AA3">
        <w:rPr>
          <w:rFonts w:hint="eastAsia"/>
        </w:rPr>
        <w:t>特别的</w:t>
      </w:r>
      <w:r w:rsidR="00F5346D">
        <w:rPr>
          <w:rFonts w:hint="eastAsia"/>
        </w:rPr>
        <w:t>，</w:t>
      </w:r>
      <w:r w:rsidR="00C81829">
        <w:rPr>
          <w:rFonts w:hint="eastAsia"/>
        </w:rPr>
        <w:t>对于</w:t>
      </w:r>
      <w:r w:rsidR="003821C5">
        <w:rPr>
          <w:rFonts w:hint="eastAsia"/>
        </w:rPr>
        <w:t>我国</w:t>
      </w:r>
      <w:r w:rsidR="00C81829">
        <w:rPr>
          <w:rFonts w:hint="eastAsia"/>
        </w:rPr>
        <w:t>而言，虽然</w:t>
      </w:r>
      <w:r w:rsidR="00D7349F">
        <w:rPr>
          <w:rFonts w:hint="eastAsia"/>
        </w:rPr>
        <w:t>互联网技术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w:t>
      </w:r>
      <w:r w:rsidR="008878E0">
        <w:rPr>
          <w:rFonts w:hint="eastAsia"/>
        </w:rPr>
        <w:t>的</w:t>
      </w:r>
      <w:r w:rsidR="00CA2052">
        <w:rPr>
          <w:rFonts w:hint="eastAsia"/>
        </w:rPr>
        <w:t>互联网用户数</w:t>
      </w:r>
      <w:r w:rsidR="008878E0">
        <w:rPr>
          <w:rFonts w:hint="eastAsia"/>
        </w:rPr>
        <w:t>量</w:t>
      </w:r>
      <w:r w:rsidR="00370E5C">
        <w:rPr>
          <w:rFonts w:hint="eastAsia"/>
        </w:rPr>
        <w:t>逐年</w:t>
      </w:r>
      <w:r w:rsidR="00CA2052">
        <w:rPr>
          <w:rFonts w:hint="eastAsia"/>
        </w:rPr>
        <w:t>保持增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构成逐渐成熟，人口红利逐渐消退，互联网用户的增长率</w:t>
      </w:r>
      <w:r w:rsidR="00A82D5C">
        <w:rPr>
          <w:rFonts w:hint="eastAsia"/>
        </w:rPr>
        <w:t>正</w:t>
      </w:r>
      <w:r w:rsidR="00BA070B">
        <w:rPr>
          <w:rFonts w:hint="eastAsia"/>
        </w:rPr>
        <w:t>趋于稳定。</w:t>
      </w:r>
    </w:p>
    <w:p w14:paraId="4EC56D79" w14:textId="2AEB4963" w:rsidR="0004706B" w:rsidRDefault="0004706B" w:rsidP="00FF1FD4">
      <w:pPr>
        <w:pStyle w:val="a6"/>
      </w:pPr>
      <w:r>
        <w:rPr>
          <w:rFonts w:hint="eastAsia"/>
        </w:rPr>
        <w:lastRenderedPageBreak/>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206"/>
        <w:gridCol w:w="2338"/>
        <w:gridCol w:w="2339"/>
        <w:gridCol w:w="2339"/>
      </w:tblGrid>
      <w:tr w:rsidR="00B2252C" w14:paraId="05FB4E16" w14:textId="77777777" w:rsidTr="006B0FCA">
        <w:trPr>
          <w:jc w:val="center"/>
        </w:trPr>
        <w:tc>
          <w:tcPr>
            <w:tcW w:w="1206"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338"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339"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339"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6B0FCA">
        <w:trPr>
          <w:trHeight w:val="400"/>
          <w:jc w:val="center"/>
        </w:trPr>
        <w:tc>
          <w:tcPr>
            <w:tcW w:w="1206" w:type="dxa"/>
            <w:tcBorders>
              <w:bottom w:val="nil"/>
            </w:tcBorders>
          </w:tcPr>
          <w:p w14:paraId="14EF58C5" w14:textId="1F9A5E3C" w:rsidR="00B2252C" w:rsidRDefault="00431B7A" w:rsidP="0004706B">
            <w:pPr>
              <w:pStyle w:val="a3"/>
              <w:jc w:val="center"/>
            </w:pPr>
            <w:r>
              <w:rPr>
                <w:rFonts w:hint="eastAsia"/>
              </w:rPr>
              <w:t>2016</w:t>
            </w:r>
          </w:p>
        </w:tc>
        <w:tc>
          <w:tcPr>
            <w:tcW w:w="2338" w:type="dxa"/>
            <w:tcBorders>
              <w:bottom w:val="nil"/>
            </w:tcBorders>
          </w:tcPr>
          <w:p w14:paraId="3D2D2893" w14:textId="0801B811" w:rsidR="00B2252C" w:rsidRDefault="001750AB" w:rsidP="0004706B">
            <w:pPr>
              <w:pStyle w:val="a3"/>
              <w:jc w:val="center"/>
            </w:pPr>
            <w:r>
              <w:t>7.31</w:t>
            </w:r>
          </w:p>
        </w:tc>
        <w:tc>
          <w:tcPr>
            <w:tcW w:w="2339" w:type="dxa"/>
            <w:tcBorders>
              <w:bottom w:val="nil"/>
            </w:tcBorders>
          </w:tcPr>
          <w:p w14:paraId="087A7349" w14:textId="416F3329" w:rsidR="00B2252C" w:rsidRDefault="0069377F" w:rsidP="0004706B">
            <w:pPr>
              <w:pStyle w:val="a3"/>
              <w:jc w:val="center"/>
            </w:pPr>
            <w:r>
              <w:t>6.25</w:t>
            </w:r>
          </w:p>
        </w:tc>
        <w:tc>
          <w:tcPr>
            <w:tcW w:w="2339" w:type="dxa"/>
            <w:tcBorders>
              <w:bottom w:val="nil"/>
            </w:tcBorders>
          </w:tcPr>
          <w:p w14:paraId="5CA56FDD" w14:textId="44FF1268" w:rsidR="00B2252C" w:rsidRDefault="001750AB" w:rsidP="0004706B">
            <w:pPr>
              <w:pStyle w:val="a3"/>
              <w:jc w:val="center"/>
            </w:pPr>
            <w:r>
              <w:t>53.2</w:t>
            </w:r>
          </w:p>
        </w:tc>
      </w:tr>
      <w:tr w:rsidR="00B2252C" w14:paraId="2D1BED7C" w14:textId="77777777" w:rsidTr="006B0FCA">
        <w:trPr>
          <w:trHeight w:val="400"/>
          <w:jc w:val="center"/>
        </w:trPr>
        <w:tc>
          <w:tcPr>
            <w:tcW w:w="1206" w:type="dxa"/>
            <w:tcBorders>
              <w:top w:val="nil"/>
              <w:bottom w:val="nil"/>
            </w:tcBorders>
          </w:tcPr>
          <w:p w14:paraId="02D5B4FC" w14:textId="001DD5A1" w:rsidR="00B2252C" w:rsidRDefault="00431B7A" w:rsidP="0004706B">
            <w:pPr>
              <w:pStyle w:val="a3"/>
              <w:jc w:val="center"/>
            </w:pPr>
            <w:r>
              <w:rPr>
                <w:rFonts w:hint="eastAsia"/>
              </w:rPr>
              <w:t>2015</w:t>
            </w:r>
          </w:p>
        </w:tc>
        <w:tc>
          <w:tcPr>
            <w:tcW w:w="2338" w:type="dxa"/>
            <w:tcBorders>
              <w:top w:val="nil"/>
              <w:bottom w:val="nil"/>
            </w:tcBorders>
          </w:tcPr>
          <w:p w14:paraId="5B8CE7C2" w14:textId="6C76875F" w:rsidR="00B2252C" w:rsidRDefault="00447AF5" w:rsidP="0004706B">
            <w:pPr>
              <w:pStyle w:val="a3"/>
              <w:jc w:val="center"/>
            </w:pPr>
            <w:r>
              <w:t>6.88</w:t>
            </w:r>
          </w:p>
        </w:tc>
        <w:tc>
          <w:tcPr>
            <w:tcW w:w="2339" w:type="dxa"/>
            <w:tcBorders>
              <w:top w:val="nil"/>
              <w:bottom w:val="nil"/>
            </w:tcBorders>
          </w:tcPr>
          <w:p w14:paraId="47A3F0DE" w14:textId="5DBF4221" w:rsidR="00B2252C" w:rsidRDefault="00447AF5" w:rsidP="0004706B">
            <w:pPr>
              <w:pStyle w:val="a3"/>
              <w:jc w:val="center"/>
            </w:pPr>
            <w:r>
              <w:t>6.09</w:t>
            </w:r>
          </w:p>
        </w:tc>
        <w:tc>
          <w:tcPr>
            <w:tcW w:w="2339"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6B0FCA">
        <w:trPr>
          <w:trHeight w:val="400"/>
          <w:jc w:val="center"/>
        </w:trPr>
        <w:tc>
          <w:tcPr>
            <w:tcW w:w="1206" w:type="dxa"/>
            <w:tcBorders>
              <w:top w:val="nil"/>
              <w:bottom w:val="nil"/>
            </w:tcBorders>
          </w:tcPr>
          <w:p w14:paraId="237289D6" w14:textId="13992CF3" w:rsidR="00B2252C" w:rsidRDefault="00431B7A" w:rsidP="0004706B">
            <w:pPr>
              <w:pStyle w:val="a3"/>
              <w:jc w:val="center"/>
            </w:pPr>
            <w:r>
              <w:rPr>
                <w:rFonts w:hint="eastAsia"/>
              </w:rPr>
              <w:t>2014</w:t>
            </w:r>
          </w:p>
        </w:tc>
        <w:tc>
          <w:tcPr>
            <w:tcW w:w="2338" w:type="dxa"/>
            <w:tcBorders>
              <w:top w:val="nil"/>
              <w:bottom w:val="nil"/>
            </w:tcBorders>
          </w:tcPr>
          <w:p w14:paraId="7C1E9DC5" w14:textId="03882325" w:rsidR="00B2252C" w:rsidRDefault="00DE75E7" w:rsidP="0004706B">
            <w:pPr>
              <w:pStyle w:val="a3"/>
              <w:jc w:val="center"/>
            </w:pPr>
            <w:r>
              <w:t>6.49</w:t>
            </w:r>
          </w:p>
        </w:tc>
        <w:tc>
          <w:tcPr>
            <w:tcW w:w="2339" w:type="dxa"/>
            <w:tcBorders>
              <w:top w:val="nil"/>
              <w:bottom w:val="nil"/>
            </w:tcBorders>
          </w:tcPr>
          <w:p w14:paraId="3D979643" w14:textId="3F911C8C" w:rsidR="00B2252C" w:rsidRDefault="00FB78D4" w:rsidP="0004706B">
            <w:pPr>
              <w:pStyle w:val="a3"/>
              <w:jc w:val="center"/>
            </w:pPr>
            <w:r>
              <w:t>5.05</w:t>
            </w:r>
          </w:p>
        </w:tc>
        <w:tc>
          <w:tcPr>
            <w:tcW w:w="2339"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6B0FCA">
        <w:trPr>
          <w:trHeight w:val="400"/>
          <w:jc w:val="center"/>
        </w:trPr>
        <w:tc>
          <w:tcPr>
            <w:tcW w:w="1206" w:type="dxa"/>
            <w:tcBorders>
              <w:top w:val="nil"/>
              <w:bottom w:val="nil"/>
            </w:tcBorders>
          </w:tcPr>
          <w:p w14:paraId="1221ABC5" w14:textId="765E273D" w:rsidR="00B2252C" w:rsidRDefault="00431B7A" w:rsidP="0004706B">
            <w:pPr>
              <w:pStyle w:val="a3"/>
              <w:jc w:val="center"/>
            </w:pPr>
            <w:r>
              <w:rPr>
                <w:rFonts w:hint="eastAsia"/>
              </w:rPr>
              <w:t>2013</w:t>
            </w:r>
          </w:p>
        </w:tc>
        <w:tc>
          <w:tcPr>
            <w:tcW w:w="2338" w:type="dxa"/>
            <w:tcBorders>
              <w:top w:val="nil"/>
              <w:bottom w:val="nil"/>
            </w:tcBorders>
          </w:tcPr>
          <w:p w14:paraId="30C75160" w14:textId="45FC6923" w:rsidR="00B2252C" w:rsidRDefault="002054A3" w:rsidP="0004706B">
            <w:pPr>
              <w:pStyle w:val="a3"/>
              <w:jc w:val="center"/>
            </w:pPr>
            <w:r>
              <w:t>6.18</w:t>
            </w:r>
          </w:p>
        </w:tc>
        <w:tc>
          <w:tcPr>
            <w:tcW w:w="2339" w:type="dxa"/>
            <w:tcBorders>
              <w:top w:val="nil"/>
              <w:bottom w:val="nil"/>
            </w:tcBorders>
          </w:tcPr>
          <w:p w14:paraId="69899B2D" w14:textId="4BAB0203" w:rsidR="00B2252C" w:rsidRDefault="002054A3" w:rsidP="0004706B">
            <w:pPr>
              <w:pStyle w:val="a3"/>
              <w:jc w:val="center"/>
            </w:pPr>
            <w:r>
              <w:t>9.50</w:t>
            </w:r>
          </w:p>
        </w:tc>
        <w:tc>
          <w:tcPr>
            <w:tcW w:w="2339"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6B0FCA">
        <w:trPr>
          <w:trHeight w:val="400"/>
          <w:jc w:val="center"/>
        </w:trPr>
        <w:tc>
          <w:tcPr>
            <w:tcW w:w="1206" w:type="dxa"/>
            <w:tcBorders>
              <w:top w:val="nil"/>
              <w:bottom w:val="nil"/>
            </w:tcBorders>
          </w:tcPr>
          <w:p w14:paraId="6874BCD6" w14:textId="151449E0" w:rsidR="00B2252C" w:rsidRDefault="00431B7A" w:rsidP="0004706B">
            <w:pPr>
              <w:pStyle w:val="a3"/>
              <w:jc w:val="center"/>
            </w:pPr>
            <w:r>
              <w:rPr>
                <w:rFonts w:hint="eastAsia"/>
              </w:rPr>
              <w:t>2012</w:t>
            </w:r>
          </w:p>
        </w:tc>
        <w:tc>
          <w:tcPr>
            <w:tcW w:w="2338" w:type="dxa"/>
            <w:tcBorders>
              <w:top w:val="nil"/>
              <w:bottom w:val="nil"/>
            </w:tcBorders>
          </w:tcPr>
          <w:p w14:paraId="617D48AA" w14:textId="626C4007" w:rsidR="00B2252C" w:rsidRDefault="00C130A8" w:rsidP="0004706B">
            <w:pPr>
              <w:pStyle w:val="a3"/>
              <w:jc w:val="center"/>
            </w:pPr>
            <w:r>
              <w:t>5.64</w:t>
            </w:r>
          </w:p>
        </w:tc>
        <w:tc>
          <w:tcPr>
            <w:tcW w:w="2339" w:type="dxa"/>
            <w:tcBorders>
              <w:top w:val="nil"/>
              <w:bottom w:val="nil"/>
            </w:tcBorders>
          </w:tcPr>
          <w:p w14:paraId="1E598351" w14:textId="44E5FBDF" w:rsidR="00B2252C" w:rsidRDefault="002054A3" w:rsidP="0004706B">
            <w:pPr>
              <w:pStyle w:val="a3"/>
              <w:jc w:val="center"/>
            </w:pPr>
            <w:r>
              <w:t>9.92</w:t>
            </w:r>
          </w:p>
        </w:tc>
        <w:tc>
          <w:tcPr>
            <w:tcW w:w="2339"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6B0FCA">
        <w:trPr>
          <w:trHeight w:val="400"/>
          <w:jc w:val="center"/>
        </w:trPr>
        <w:tc>
          <w:tcPr>
            <w:tcW w:w="1206" w:type="dxa"/>
            <w:tcBorders>
              <w:top w:val="nil"/>
              <w:bottom w:val="nil"/>
            </w:tcBorders>
          </w:tcPr>
          <w:p w14:paraId="354B7279" w14:textId="4662E606" w:rsidR="00B2252C" w:rsidRDefault="00431B7A" w:rsidP="0004706B">
            <w:pPr>
              <w:pStyle w:val="a3"/>
              <w:jc w:val="center"/>
            </w:pPr>
            <w:r>
              <w:rPr>
                <w:rFonts w:hint="eastAsia"/>
              </w:rPr>
              <w:t>2011</w:t>
            </w:r>
          </w:p>
        </w:tc>
        <w:tc>
          <w:tcPr>
            <w:tcW w:w="2338" w:type="dxa"/>
            <w:tcBorders>
              <w:top w:val="nil"/>
              <w:bottom w:val="nil"/>
            </w:tcBorders>
          </w:tcPr>
          <w:p w14:paraId="2A736C9E" w14:textId="1006CA93" w:rsidR="00B2252C" w:rsidRDefault="002365F4" w:rsidP="0004706B">
            <w:pPr>
              <w:pStyle w:val="a3"/>
              <w:jc w:val="center"/>
            </w:pPr>
            <w:r>
              <w:t>5.13</w:t>
            </w:r>
          </w:p>
        </w:tc>
        <w:tc>
          <w:tcPr>
            <w:tcW w:w="2339" w:type="dxa"/>
            <w:tcBorders>
              <w:top w:val="nil"/>
              <w:bottom w:val="nil"/>
            </w:tcBorders>
          </w:tcPr>
          <w:p w14:paraId="291AA904" w14:textId="61764CC2" w:rsidR="00B2252C" w:rsidRDefault="008243EE" w:rsidP="00954E83">
            <w:pPr>
              <w:pStyle w:val="a3"/>
              <w:jc w:val="center"/>
            </w:pPr>
            <w:r>
              <w:t>12.2</w:t>
            </w:r>
            <w:r w:rsidR="00954E83">
              <w:t>0</w:t>
            </w:r>
          </w:p>
        </w:tc>
        <w:tc>
          <w:tcPr>
            <w:tcW w:w="2339"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6B0FCA">
        <w:trPr>
          <w:trHeight w:val="400"/>
          <w:jc w:val="center"/>
        </w:trPr>
        <w:tc>
          <w:tcPr>
            <w:tcW w:w="1206" w:type="dxa"/>
            <w:tcBorders>
              <w:top w:val="nil"/>
              <w:bottom w:val="nil"/>
            </w:tcBorders>
          </w:tcPr>
          <w:p w14:paraId="512C0CE6" w14:textId="5B1F513D" w:rsidR="00B2252C" w:rsidRDefault="00431B7A" w:rsidP="0004706B">
            <w:pPr>
              <w:pStyle w:val="a3"/>
              <w:jc w:val="center"/>
            </w:pPr>
            <w:r>
              <w:rPr>
                <w:rFonts w:hint="eastAsia"/>
              </w:rPr>
              <w:t>2010</w:t>
            </w:r>
          </w:p>
        </w:tc>
        <w:tc>
          <w:tcPr>
            <w:tcW w:w="2338" w:type="dxa"/>
            <w:tcBorders>
              <w:top w:val="nil"/>
              <w:bottom w:val="nil"/>
            </w:tcBorders>
          </w:tcPr>
          <w:p w14:paraId="21F7AB4C" w14:textId="2496038D" w:rsidR="00B2252C" w:rsidRDefault="009413C8" w:rsidP="0004706B">
            <w:pPr>
              <w:pStyle w:val="a3"/>
              <w:jc w:val="center"/>
            </w:pPr>
            <w:r>
              <w:t>4.57</w:t>
            </w:r>
          </w:p>
        </w:tc>
        <w:tc>
          <w:tcPr>
            <w:tcW w:w="2339" w:type="dxa"/>
            <w:tcBorders>
              <w:top w:val="nil"/>
              <w:bottom w:val="nil"/>
            </w:tcBorders>
          </w:tcPr>
          <w:p w14:paraId="357350FC" w14:textId="3891C285" w:rsidR="00B2252C" w:rsidRDefault="009413C8" w:rsidP="0004706B">
            <w:pPr>
              <w:pStyle w:val="a3"/>
              <w:jc w:val="center"/>
            </w:pPr>
            <w:r>
              <w:t>19.1</w:t>
            </w:r>
          </w:p>
        </w:tc>
        <w:tc>
          <w:tcPr>
            <w:tcW w:w="2339"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6B0FCA">
        <w:trPr>
          <w:trHeight w:val="400"/>
          <w:jc w:val="center"/>
        </w:trPr>
        <w:tc>
          <w:tcPr>
            <w:tcW w:w="1206" w:type="dxa"/>
            <w:tcBorders>
              <w:top w:val="nil"/>
              <w:bottom w:val="nil"/>
            </w:tcBorders>
          </w:tcPr>
          <w:p w14:paraId="2C36189D" w14:textId="3A9E649B" w:rsidR="00431B7A" w:rsidRDefault="00431B7A" w:rsidP="0004706B">
            <w:pPr>
              <w:pStyle w:val="a3"/>
              <w:jc w:val="center"/>
            </w:pPr>
            <w:r>
              <w:rPr>
                <w:rFonts w:hint="eastAsia"/>
              </w:rPr>
              <w:t>2009</w:t>
            </w:r>
          </w:p>
        </w:tc>
        <w:tc>
          <w:tcPr>
            <w:tcW w:w="2338" w:type="dxa"/>
            <w:tcBorders>
              <w:top w:val="nil"/>
              <w:bottom w:val="nil"/>
            </w:tcBorders>
          </w:tcPr>
          <w:p w14:paraId="325AFD74" w14:textId="34175401" w:rsidR="00431B7A" w:rsidRDefault="003400C2" w:rsidP="0004706B">
            <w:pPr>
              <w:pStyle w:val="a3"/>
              <w:jc w:val="center"/>
            </w:pPr>
            <w:r>
              <w:rPr>
                <w:rFonts w:hint="eastAsia"/>
              </w:rPr>
              <w:t>3.84</w:t>
            </w:r>
          </w:p>
        </w:tc>
        <w:tc>
          <w:tcPr>
            <w:tcW w:w="2339" w:type="dxa"/>
            <w:tcBorders>
              <w:top w:val="nil"/>
              <w:bottom w:val="nil"/>
            </w:tcBorders>
          </w:tcPr>
          <w:p w14:paraId="67BA0A61" w14:textId="6E0A3230" w:rsidR="00431B7A" w:rsidRDefault="003400C2" w:rsidP="0004706B">
            <w:pPr>
              <w:pStyle w:val="a3"/>
              <w:jc w:val="center"/>
            </w:pPr>
            <w:r>
              <w:t>28.9</w:t>
            </w:r>
          </w:p>
        </w:tc>
        <w:tc>
          <w:tcPr>
            <w:tcW w:w="2339"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6B0FCA">
        <w:trPr>
          <w:trHeight w:val="400"/>
          <w:jc w:val="center"/>
        </w:trPr>
        <w:tc>
          <w:tcPr>
            <w:tcW w:w="1206" w:type="dxa"/>
            <w:tcBorders>
              <w:top w:val="nil"/>
              <w:bottom w:val="nil"/>
            </w:tcBorders>
          </w:tcPr>
          <w:p w14:paraId="6761DF4B" w14:textId="698654D0" w:rsidR="00431B7A" w:rsidRDefault="00431B7A" w:rsidP="0004706B">
            <w:pPr>
              <w:pStyle w:val="a3"/>
              <w:jc w:val="center"/>
            </w:pPr>
            <w:r>
              <w:rPr>
                <w:rFonts w:hint="eastAsia"/>
              </w:rPr>
              <w:t>2008</w:t>
            </w:r>
          </w:p>
        </w:tc>
        <w:tc>
          <w:tcPr>
            <w:tcW w:w="2338" w:type="dxa"/>
            <w:tcBorders>
              <w:top w:val="nil"/>
              <w:bottom w:val="nil"/>
            </w:tcBorders>
          </w:tcPr>
          <w:p w14:paraId="30C0240D" w14:textId="10D02C82" w:rsidR="00431B7A" w:rsidRDefault="00667F4D" w:rsidP="0004706B">
            <w:pPr>
              <w:pStyle w:val="a3"/>
              <w:jc w:val="center"/>
            </w:pPr>
            <w:r w:rsidRPr="00667F4D">
              <w:t>2.98</w:t>
            </w:r>
          </w:p>
        </w:tc>
        <w:tc>
          <w:tcPr>
            <w:tcW w:w="2339" w:type="dxa"/>
            <w:tcBorders>
              <w:top w:val="nil"/>
              <w:bottom w:val="nil"/>
            </w:tcBorders>
          </w:tcPr>
          <w:p w14:paraId="5633DE76" w14:textId="7376C5A6" w:rsidR="00431B7A" w:rsidRDefault="00667F4D" w:rsidP="0004706B">
            <w:pPr>
              <w:pStyle w:val="a3"/>
              <w:jc w:val="center"/>
            </w:pPr>
            <w:r w:rsidRPr="00667F4D">
              <w:t>41.9</w:t>
            </w:r>
          </w:p>
        </w:tc>
        <w:tc>
          <w:tcPr>
            <w:tcW w:w="2339"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6B0FCA">
        <w:trPr>
          <w:trHeight w:val="400"/>
          <w:jc w:val="center"/>
        </w:trPr>
        <w:tc>
          <w:tcPr>
            <w:tcW w:w="1206" w:type="dxa"/>
            <w:tcBorders>
              <w:top w:val="nil"/>
            </w:tcBorders>
          </w:tcPr>
          <w:p w14:paraId="10C72AE0" w14:textId="6170ACD7" w:rsidR="00431B7A" w:rsidRDefault="00431B7A" w:rsidP="0004706B">
            <w:pPr>
              <w:pStyle w:val="a3"/>
              <w:jc w:val="center"/>
            </w:pPr>
            <w:r>
              <w:rPr>
                <w:rFonts w:hint="eastAsia"/>
              </w:rPr>
              <w:t>2007</w:t>
            </w:r>
          </w:p>
        </w:tc>
        <w:tc>
          <w:tcPr>
            <w:tcW w:w="2338" w:type="dxa"/>
            <w:tcBorders>
              <w:top w:val="nil"/>
            </w:tcBorders>
          </w:tcPr>
          <w:p w14:paraId="43C498CC" w14:textId="556491D5" w:rsidR="00431B7A" w:rsidRDefault="000E7254" w:rsidP="0004706B">
            <w:pPr>
              <w:pStyle w:val="a3"/>
              <w:jc w:val="center"/>
            </w:pPr>
            <w:r>
              <w:rPr>
                <w:rFonts w:hint="eastAsia"/>
              </w:rPr>
              <w:t>2.10</w:t>
            </w:r>
          </w:p>
        </w:tc>
        <w:tc>
          <w:tcPr>
            <w:tcW w:w="2339" w:type="dxa"/>
            <w:tcBorders>
              <w:top w:val="nil"/>
            </w:tcBorders>
          </w:tcPr>
          <w:p w14:paraId="68269BE4" w14:textId="10A49DDA" w:rsidR="00431B7A" w:rsidRDefault="002448A9" w:rsidP="0004706B">
            <w:pPr>
              <w:pStyle w:val="a3"/>
              <w:jc w:val="center"/>
            </w:pPr>
            <w:r>
              <w:rPr>
                <w:rFonts w:hint="eastAsia"/>
              </w:rPr>
              <w:t>53.3</w:t>
            </w:r>
          </w:p>
        </w:tc>
        <w:tc>
          <w:tcPr>
            <w:tcW w:w="2339" w:type="dxa"/>
            <w:tcBorders>
              <w:top w:val="nil"/>
            </w:tcBorders>
          </w:tcPr>
          <w:p w14:paraId="2C3770D1" w14:textId="3ED1C5F8" w:rsidR="00431B7A" w:rsidRDefault="002448A9" w:rsidP="0004706B">
            <w:pPr>
              <w:pStyle w:val="a3"/>
              <w:jc w:val="center"/>
            </w:pPr>
            <w:r>
              <w:rPr>
                <w:rFonts w:hint="eastAsia"/>
              </w:rPr>
              <w:t>16.0</w:t>
            </w:r>
          </w:p>
        </w:tc>
      </w:tr>
    </w:tbl>
    <w:p w14:paraId="1AF968B1" w14:textId="77777777" w:rsidR="00034462" w:rsidRDefault="00034462" w:rsidP="00034462">
      <w:pPr>
        <w:pStyle w:val="a3"/>
      </w:pPr>
    </w:p>
    <w:p w14:paraId="738E46E8" w14:textId="09962C80" w:rsidR="008310D1" w:rsidRDefault="00DD6DBC" w:rsidP="001A3909">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0D6503">
        <w:rPr>
          <w:rFonts w:hint="eastAsia"/>
        </w:rPr>
        <w:t>的</w:t>
      </w:r>
      <w:r w:rsidR="009C2DE0">
        <w:rPr>
          <w:rFonts w:hint="eastAsia"/>
        </w:rPr>
        <w:t>驱动</w:t>
      </w:r>
      <w:r w:rsidR="001553BE">
        <w:rPr>
          <w:rFonts w:hint="eastAsia"/>
        </w:rPr>
        <w:t>了</w:t>
      </w:r>
      <w:r w:rsidR="009C2DE0">
        <w:rPr>
          <w:rFonts w:hint="eastAsia"/>
        </w:rPr>
        <w:t>互联网业务类型</w:t>
      </w:r>
      <w:r w:rsidR="000D6503">
        <w:rPr>
          <w:rFonts w:hint="eastAsia"/>
        </w:rPr>
        <w:t>向</w:t>
      </w:r>
      <w:r w:rsidR="009C2DE0">
        <w:rPr>
          <w:rFonts w:hint="eastAsia"/>
        </w:rPr>
        <w:t>多元化、精细化</w:t>
      </w:r>
      <w:r w:rsidR="000D6503">
        <w:rPr>
          <w:rFonts w:hint="eastAsia"/>
        </w:rPr>
        <w:t>发展</w:t>
      </w:r>
      <w:r w:rsidR="009C2DE0">
        <w:rPr>
          <w:rFonts w:hint="eastAsia"/>
        </w:rPr>
        <w:t>，促进</w:t>
      </w:r>
      <w:r w:rsidR="001553BE">
        <w:rPr>
          <w:rFonts w:hint="eastAsia"/>
        </w:rPr>
        <w:t>了</w:t>
      </w:r>
      <w:r w:rsidR="009C2DE0">
        <w:rPr>
          <w:rFonts w:hint="eastAsia"/>
        </w:rPr>
        <w:t>线上线下应用场景的融合，并推动</w:t>
      </w:r>
      <w:r w:rsidR="000D6503">
        <w:rPr>
          <w:rFonts w:hint="eastAsia"/>
        </w:rPr>
        <w:t>了</w:t>
      </w:r>
      <w:r w:rsidR="009C2DE0">
        <w:rPr>
          <w:rFonts w:hint="eastAsia"/>
        </w:rPr>
        <w:t>服务</w:t>
      </w:r>
      <w:r w:rsidR="001553BE">
        <w:rPr>
          <w:rFonts w:hint="eastAsia"/>
        </w:rPr>
        <w:t>范围</w:t>
      </w:r>
      <w:r w:rsidR="00A54D8E">
        <w:rPr>
          <w:rFonts w:hint="eastAsia"/>
        </w:rPr>
        <w:t>的</w:t>
      </w:r>
      <w:r w:rsidR="001553BE">
        <w:rPr>
          <w:rFonts w:hint="eastAsia"/>
        </w:rPr>
        <w:t>进一步扩展。</w:t>
      </w:r>
    </w:p>
    <w:p w14:paraId="5F46AA14" w14:textId="77777777" w:rsidR="00635F39" w:rsidRPr="001553BE" w:rsidRDefault="00635F39" w:rsidP="001553BE">
      <w:pPr>
        <w:pStyle w:val="a3"/>
        <w:ind w:firstLine="420"/>
      </w:pPr>
    </w:p>
    <w:p w14:paraId="30EED0EA" w14:textId="1A85E3B3" w:rsidR="0004706B" w:rsidRPr="006F5778" w:rsidRDefault="00E25388" w:rsidP="006F5778">
      <w:pPr>
        <w:pStyle w:val="-1"/>
      </w:pPr>
      <w:bookmarkStart w:id="6" w:name="_Toc480791722"/>
      <w:r w:rsidRPr="006F5778">
        <w:rPr>
          <w:rFonts w:hint="eastAsia"/>
        </w:rPr>
        <w:t>网络视频业务</w:t>
      </w:r>
      <w:bookmarkEnd w:id="6"/>
    </w:p>
    <w:p w14:paraId="0790BAE8" w14:textId="67986A40"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如</w:t>
      </w:r>
      <w:r w:rsidR="005C0274">
        <w:rPr>
          <w:rFonts w:hint="eastAsia"/>
        </w:rPr>
        <w:t>网络搜索、电子商务、网络社交、网络游戏、网络视频等。这些互联网业务</w:t>
      </w:r>
      <w:r w:rsidR="00F4260E">
        <w:rPr>
          <w:rFonts w:hint="eastAsia"/>
        </w:rPr>
        <w:t>已</w:t>
      </w:r>
      <w:r w:rsidR="005C0274">
        <w:rPr>
          <w:rFonts w:hint="eastAsia"/>
        </w:rPr>
        <w:t>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3E1CED">
        <w:rPr>
          <w:rFonts w:hint="eastAsia"/>
        </w:rPr>
        <w:t>（</w:t>
      </w:r>
      <w:r w:rsidR="00FA7421">
        <w:rPr>
          <w:rFonts w:hint="eastAsia"/>
        </w:rPr>
        <w:t>HTTP</w:t>
      </w:r>
      <w:r w:rsidR="00FA7421">
        <w:rPr>
          <w:rFonts w:hint="eastAsia"/>
        </w:rPr>
        <w:t>协议</w:t>
      </w:r>
      <w:r w:rsidR="003E1CED">
        <w:rPr>
          <w:rFonts w:hint="eastAsia"/>
        </w:rPr>
        <w:t>）</w:t>
      </w:r>
      <w:r w:rsidR="00FA7421">
        <w:rPr>
          <w:rFonts w:hint="eastAsia"/>
        </w:rPr>
        <w:t>、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C6858">
        <w:rPr>
          <w:rFonts w:hint="eastAsia"/>
        </w:rPr>
        <w:t>使用</w:t>
      </w:r>
      <w:r w:rsidR="00011CA1">
        <w:rPr>
          <w:rFonts w:hint="eastAsia"/>
        </w:rPr>
        <w:t>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7CA53471"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数的角度，网络视频业务是</w:t>
      </w:r>
      <w:r w:rsidR="00B13853">
        <w:rPr>
          <w:rFonts w:hint="eastAsia"/>
        </w:rPr>
        <w:t>当今</w:t>
      </w:r>
      <w:r w:rsidR="001E0845">
        <w:rPr>
          <w:rFonts w:hint="eastAsia"/>
        </w:rPr>
        <w:t>互联网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1E4BAE">
        <w:rPr>
          <w:rFonts w:hint="eastAsia"/>
        </w:rPr>
        <w:t>，在</w:t>
      </w:r>
      <w:r w:rsidR="00392992">
        <w:rPr>
          <w:rFonts w:hint="eastAsia"/>
        </w:rPr>
        <w:t>2015</w:t>
      </w:r>
      <w:r w:rsidR="00392992">
        <w:rPr>
          <w:rFonts w:hint="eastAsia"/>
        </w:rPr>
        <w:t>年全球</w:t>
      </w:r>
      <w:r w:rsidR="00F85269">
        <w:rPr>
          <w:rFonts w:hint="eastAsia"/>
        </w:rPr>
        <w:t>的</w:t>
      </w:r>
      <w:r w:rsidR="00392992">
        <w:rPr>
          <w:rFonts w:hint="eastAsia"/>
        </w:rPr>
        <w:t>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lastRenderedPageBreak/>
        <w:t>并</w:t>
      </w:r>
      <w:r w:rsidR="0006548A">
        <w:rPr>
          <w:rFonts w:hint="eastAsia"/>
        </w:rPr>
        <w:t>且</w:t>
      </w:r>
      <w:r w:rsidR="002273DC">
        <w:rPr>
          <w:rFonts w:hint="eastAsia"/>
        </w:rPr>
        <w:t>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375B20">
        <w:fldChar w:fldCharType="begin"/>
      </w:r>
      <w:r w:rsidR="00375B20">
        <w:rPr>
          <w:rFonts w:hint="eastAsia"/>
        </w:rPr>
        <w:instrText xml:space="preserve"> ADDIN EN.CITE &lt;EndNote&gt;&lt;Cite ExcludeYear="1"&gt;&lt;Author&gt;</w:instrText>
      </w:r>
      <w:r w:rsidR="00375B20">
        <w:rPr>
          <w:rFonts w:hint="eastAsia"/>
        </w:rPr>
        <w:instrText>中国互联网络信息中心</w:instrText>
      </w:r>
      <w:r w:rsidR="00375B20">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375B20">
        <w:rPr>
          <w:rFonts w:hint="eastAsia"/>
        </w:rPr>
        <w:instrText>中国互联网络信息中心</w:instrText>
      </w:r>
      <w:r w:rsidR="00375B20">
        <w:rPr>
          <w:rFonts w:hint="eastAsia"/>
        </w:rPr>
        <w:instrText>&lt;/author&gt;&lt;/authors&gt;&lt;/contributors&gt;&lt;titles&gt;&lt;title&gt;</w:instrText>
      </w:r>
      <w:r w:rsidR="00375B20">
        <w:rPr>
          <w:rFonts w:hint="eastAsia"/>
        </w:rPr>
        <w:instrText>第</w:instrText>
      </w:r>
      <w:r w:rsidR="00375B20">
        <w:rPr>
          <w:rFonts w:hint="eastAsia"/>
        </w:rPr>
        <w:instrText>39</w:instrText>
      </w:r>
      <w:r w:rsidR="00375B20">
        <w:rPr>
          <w:rFonts w:hint="eastAsia"/>
        </w:rPr>
        <w:instrText>次《中国互联网络发展状况统计报告》</w:instrText>
      </w:r>
      <w:r w:rsidR="00375B20">
        <w:rPr>
          <w:rFonts w:hint="eastAsia"/>
        </w:rPr>
        <w:instrText>&lt;/title&gt;&lt;/titles&gt;&lt;dates&gt;&lt;/dates&gt;&lt;urls&gt;&lt;related-u</w:instrText>
      </w:r>
      <w:r w:rsidR="00375B20">
        <w:instrText>rls&gt;&lt;url&gt;http://www.cnnic.net.cn/hlwfzyj/hlwxzbg/hlwtjbg/201701/P020170123364672657408.pdf&lt;/url&gt;&lt;/related-urls&gt;&lt;/urls&gt;&lt;/record&gt;&lt;/Cite&gt;&lt;/EndNote&gt;</w:instrText>
      </w:r>
      <w:r w:rsidR="00375B20">
        <w:fldChar w:fldCharType="separate"/>
      </w:r>
      <w:r w:rsidR="00375B20" w:rsidRPr="00ED507F">
        <w:rPr>
          <w:noProof/>
          <w:vertAlign w:val="superscript"/>
        </w:rPr>
        <w:t>[2]</w:t>
      </w:r>
      <w:r w:rsidR="00375B20">
        <w:fldChar w:fldCharType="end"/>
      </w:r>
      <w:r w:rsidR="001E0845">
        <w:rPr>
          <w:rFonts w:hint="eastAsia"/>
        </w:rPr>
        <w:t>，</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5F1319">
        <w:rPr>
          <w:rFonts w:hint="eastAsia"/>
        </w:rPr>
        <w:t>人</w:t>
      </w:r>
      <w:r w:rsidR="00DC5A42">
        <w:rPr>
          <w:rFonts w:hint="eastAsia"/>
        </w:rPr>
        <w:t>。</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13D09F97"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5A626E8C"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w:t>
      </w:r>
      <w:r w:rsidR="001809F4">
        <w:rPr>
          <w:rFonts w:hint="eastAsia"/>
        </w:rPr>
        <w:t>兴趣</w:t>
      </w:r>
      <w:r w:rsidR="007A48AB">
        <w:rPr>
          <w:rFonts w:hint="eastAsia"/>
        </w:rPr>
        <w:t>与忠诚度。</w:t>
      </w:r>
    </w:p>
    <w:p w14:paraId="2C2F8F27" w14:textId="006D1A40"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同时业务提供商还可以向其他平台出售视频的播放权，以实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w:t>
      </w:r>
      <w:r>
        <w:rPr>
          <w:rFonts w:hint="eastAsia"/>
        </w:rPr>
        <w:lastRenderedPageBreak/>
        <w:t>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043CFB9C" w14:textId="77777777" w:rsidR="00635F39" w:rsidRDefault="00635F39" w:rsidP="000C4165">
      <w:pPr>
        <w:pStyle w:val="a3"/>
      </w:pPr>
    </w:p>
    <w:p w14:paraId="39408059" w14:textId="7B573013" w:rsidR="003556A5" w:rsidRPr="006F5778" w:rsidRDefault="00D60EAA" w:rsidP="006F5778">
      <w:pPr>
        <w:pStyle w:val="-1"/>
      </w:pPr>
      <w:bookmarkStart w:id="7" w:name="_Toc480791723"/>
      <w:r w:rsidRPr="006F5778">
        <w:rPr>
          <w:rFonts w:hint="eastAsia"/>
        </w:rPr>
        <w:t>相关</w:t>
      </w:r>
      <w:r w:rsidR="00C70597" w:rsidRPr="006F5778">
        <w:rPr>
          <w:rFonts w:hint="eastAsia"/>
        </w:rPr>
        <w:t>研究</w:t>
      </w:r>
      <w:r w:rsidRPr="006F5778">
        <w:rPr>
          <w:rFonts w:hint="eastAsia"/>
        </w:rPr>
        <w:t>工作</w:t>
      </w:r>
      <w:bookmarkEnd w:id="7"/>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30E2AD5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2526E0">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 </w:instrText>
      </w:r>
      <w:r w:rsidR="005D0EF4">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DATA </w:instrText>
      </w:r>
      <w:r w:rsidR="005D0EF4">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E3D6C">
        <w:rPr>
          <w:rFonts w:hint="eastAsia"/>
        </w:rPr>
        <w:t>现行</w:t>
      </w:r>
      <w:r w:rsidR="00BD064B">
        <w:rPr>
          <w:rFonts w:hint="eastAsia"/>
        </w:rPr>
        <w:t>使用</w:t>
      </w:r>
      <w:r w:rsidR="003C009E">
        <w:rPr>
          <w:rFonts w:hint="eastAsia"/>
        </w:rPr>
        <w:t>的视频分发策略进行分析</w:t>
      </w:r>
      <w:r w:rsidR="00E6359D">
        <w:rPr>
          <w:rFonts w:hint="eastAsia"/>
        </w:rPr>
        <w:t>，并</w:t>
      </w:r>
      <w:r w:rsidR="00C009D1">
        <w:rPr>
          <w:rFonts w:hint="eastAsia"/>
        </w:rPr>
        <w:t>进一步</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 </w:instrText>
      </w:r>
      <w:r w:rsidR="00D87DB0">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DATA </w:instrText>
      </w:r>
      <w:r w:rsidR="00D87DB0">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提高视频分发的性能。</w:t>
      </w:r>
    </w:p>
    <w:p w14:paraId="4FA18E6F" w14:textId="1767F3A5"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 </w:instrText>
      </w:r>
      <w:r w:rsidR="005D0EF4">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 </w:instrText>
      </w:r>
      <w:r w:rsidR="005D0EF4">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D87DB0">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ocation&gt;New York&lt;/pub-location&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2014 ACM International Conference on Measurement and Modeling of Computer Systems&lt;/secondary-title&gt;&lt;/titles&gt;&lt;pages&gt;367-379&lt;/pages&gt;&lt;volume&gt;42&lt;/volume&gt;&lt;number&gt;1&lt;/number&gt;&lt;dates&gt;&lt;year&gt;2014&lt;/year&gt;&lt;/dates&gt;&lt;pub-location&gt;Austin&lt;/pub-location&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5D0EF4">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pages&gt;36-41&lt;/pages&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2014 IEEE International Symposium on Broadband Multimedia Systems and Broadcasting&lt;/secondary-title&gt;&lt;/titles&gt;&lt;pages&gt;1-7&lt;/pages&gt;&lt;dates&gt;&lt;year&gt;2014&lt;/year&gt;&lt;/dates&gt;&lt;pub-location&gt;Beijing&lt;/pub-location&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E16607F"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9F4428">
        <w:rPr>
          <w:rFonts w:hint="eastAsia"/>
        </w:rPr>
        <w:t>此</w:t>
      </w:r>
      <w:r w:rsidR="004045E1">
        <w:rPr>
          <w:rFonts w:hint="eastAsia"/>
        </w:rPr>
        <w:t>类型</w:t>
      </w:r>
      <w:r w:rsidR="009F4428">
        <w:rPr>
          <w:rFonts w:hint="eastAsia"/>
        </w:rPr>
        <w:t>的</w:t>
      </w:r>
      <w:r w:rsidR="004045E1">
        <w:rPr>
          <w:rFonts w:hint="eastAsia"/>
        </w:rPr>
        <w:t>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D87DB0">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Casas&lt;/Author&gt;&lt;Year&gt;2014&lt;/Year&gt;&lt;RecNum&gt;22&lt;/RecNum&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 </w:instrText>
      </w:r>
      <w:r w:rsidR="00D87DB0">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 </w:instrText>
      </w:r>
      <w:r w:rsidR="00D87DB0">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DATA </w:instrText>
      </w:r>
      <w:r w:rsidR="00D87DB0">
        <w:fldChar w:fldCharType="end"/>
      </w:r>
      <w:r w:rsidR="004045E1">
        <w:fldChar w:fldCharType="separate"/>
      </w:r>
      <w:r w:rsidR="004045E1" w:rsidRPr="004045E1">
        <w:rPr>
          <w:noProof/>
          <w:vertAlign w:val="superscript"/>
        </w:rPr>
        <w:t>[30, 34-36]</w:t>
      </w:r>
      <w:r w:rsidR="004045E1">
        <w:fldChar w:fldCharType="end"/>
      </w:r>
      <w:r w:rsidR="0057584A">
        <w:rPr>
          <w:rFonts w:hint="eastAsia"/>
        </w:rPr>
        <w:t>等</w:t>
      </w:r>
      <w:r w:rsidR="003B3419">
        <w:rPr>
          <w:rFonts w:hint="eastAsia"/>
        </w:rPr>
        <w:t>方面</w:t>
      </w:r>
      <w:r w:rsidR="0057584A">
        <w:rPr>
          <w:rFonts w:hint="eastAsia"/>
        </w:rPr>
        <w:t>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76929ACC" w:rsidR="003556A5" w:rsidRPr="00AF240D" w:rsidRDefault="00AE25EF" w:rsidP="00A979B9">
      <w:pPr>
        <w:pStyle w:val="a3"/>
        <w:ind w:firstLine="420"/>
      </w:pPr>
      <w:r w:rsidRPr="00AE25EF">
        <w:rPr>
          <w:rFonts w:hint="eastAsia"/>
          <w:b/>
        </w:rPr>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 </w:instrText>
      </w:r>
      <w:r w:rsidR="00D87DB0">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DATA </w:instrText>
      </w:r>
      <w:r w:rsidR="00D87DB0">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lastRenderedPageBreak/>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5D0EF4">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lt;/secondary-title&gt;&lt;/titles&gt;&lt;periodical&gt;&lt;full-title&gt;ACM Transactions on Internet Technology&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 </w:instrText>
      </w:r>
      <w:r w:rsidR="00D87DB0">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DATA </w:instrText>
      </w:r>
      <w:r w:rsidR="00D87DB0">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FAEA9A6" w14:textId="77777777" w:rsidR="00635F39" w:rsidRDefault="00635F39" w:rsidP="00CA4A1C">
      <w:pPr>
        <w:pStyle w:val="a3"/>
        <w:ind w:firstLine="420"/>
      </w:pPr>
    </w:p>
    <w:p w14:paraId="31B3D508" w14:textId="4AB9654E" w:rsidR="0081413E" w:rsidRDefault="0081413E" w:rsidP="006F5778">
      <w:pPr>
        <w:pStyle w:val="-0"/>
      </w:pPr>
      <w:bookmarkStart w:id="8" w:name="_Toc480791724"/>
      <w:r w:rsidRPr="006F5778">
        <w:t>研究</w:t>
      </w:r>
      <w:r w:rsidR="00FA19C9" w:rsidRPr="006F5778">
        <w:rPr>
          <w:rFonts w:hint="eastAsia"/>
        </w:rPr>
        <w:t>条件</w:t>
      </w:r>
      <w:bookmarkEnd w:id="8"/>
    </w:p>
    <w:p w14:paraId="17CD4BFB" w14:textId="77777777" w:rsidR="00635F39" w:rsidRPr="00635F39" w:rsidRDefault="00635F39" w:rsidP="00635F39">
      <w:pPr>
        <w:pStyle w:val="a3"/>
      </w:pPr>
    </w:p>
    <w:p w14:paraId="1A9B3566" w14:textId="1DCED47F" w:rsidR="0081413E" w:rsidRPr="006F5778" w:rsidRDefault="00AB3165" w:rsidP="006F5778">
      <w:pPr>
        <w:pStyle w:val="-1"/>
      </w:pPr>
      <w:bookmarkStart w:id="9" w:name="_Toc480791725"/>
      <w:r w:rsidRPr="006F5778">
        <w:rPr>
          <w:rFonts w:hint="eastAsia"/>
        </w:rPr>
        <w:t>网络</w:t>
      </w:r>
      <w:r w:rsidR="00693397" w:rsidRPr="006F5778">
        <w:rPr>
          <w:rFonts w:hint="eastAsia"/>
        </w:rPr>
        <w:t>数据采集</w:t>
      </w:r>
      <w:r w:rsidR="00713DED" w:rsidRPr="006F5778">
        <w:rPr>
          <w:rFonts w:hint="eastAsia"/>
        </w:rPr>
        <w:t>技术</w:t>
      </w:r>
      <w:bookmarkEnd w:id="9"/>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4F27E625" w14:textId="48C8343E" w:rsidR="00175B26" w:rsidRDefault="00381008" w:rsidP="00A0236D">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w:t>
      </w:r>
      <w:r w:rsidR="006140B2" w:rsidRPr="00B853B0">
        <w:rPr>
          <w:rFonts w:hint="eastAsia"/>
        </w:rPr>
        <w:t>话单</w:t>
      </w:r>
      <w:r w:rsidR="00E4324D" w:rsidRPr="00B853B0">
        <w:rPr>
          <w:rFonts w:hint="eastAsia"/>
        </w:rPr>
        <w:t>的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5C5B14">
        <w:rPr>
          <w:rFonts w:hint="eastAsia"/>
        </w:rPr>
        <w:t>，</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414E1369" w14:textId="27BAAF35" w:rsidR="00C27FE0" w:rsidRDefault="00C27FE0" w:rsidP="00FF1FD4">
      <w:pPr>
        <w:pStyle w:val="a6"/>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5F1CC3" w14:paraId="556F90A2" w14:textId="77777777" w:rsidTr="00372A22">
        <w:trPr>
          <w:jc w:val="center"/>
        </w:trPr>
        <w:tc>
          <w:tcPr>
            <w:tcW w:w="756"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168"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29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372A22">
        <w:trPr>
          <w:jc w:val="center"/>
        </w:trPr>
        <w:tc>
          <w:tcPr>
            <w:tcW w:w="756" w:type="dxa"/>
            <w:tcBorders>
              <w:bottom w:val="nil"/>
            </w:tcBorders>
          </w:tcPr>
          <w:p w14:paraId="340C7D48" w14:textId="3232AC0A" w:rsidR="00CE7341" w:rsidRDefault="007B188E" w:rsidP="00C27FE0">
            <w:pPr>
              <w:pStyle w:val="a3"/>
              <w:jc w:val="center"/>
            </w:pPr>
            <w:r>
              <w:rPr>
                <w:rFonts w:hint="eastAsia"/>
              </w:rPr>
              <w:t>1</w:t>
            </w:r>
          </w:p>
        </w:tc>
        <w:tc>
          <w:tcPr>
            <w:tcW w:w="3168" w:type="dxa"/>
            <w:tcBorders>
              <w:bottom w:val="nil"/>
            </w:tcBorders>
          </w:tcPr>
          <w:p w14:paraId="5E2EF23F" w14:textId="1252DC5C" w:rsidR="00CE7341" w:rsidRDefault="0067451C" w:rsidP="0067451C">
            <w:pPr>
              <w:pStyle w:val="a3"/>
              <w:jc w:val="left"/>
            </w:pPr>
            <w:r>
              <w:rPr>
                <w:rFonts w:hint="eastAsia"/>
              </w:rPr>
              <w:t>时间戳</w:t>
            </w:r>
          </w:p>
        </w:tc>
        <w:tc>
          <w:tcPr>
            <w:tcW w:w="429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372A22">
        <w:trPr>
          <w:jc w:val="center"/>
        </w:trPr>
        <w:tc>
          <w:tcPr>
            <w:tcW w:w="756" w:type="dxa"/>
            <w:tcBorders>
              <w:top w:val="nil"/>
              <w:bottom w:val="nil"/>
            </w:tcBorders>
          </w:tcPr>
          <w:p w14:paraId="0000DC32" w14:textId="5CFEB9AC" w:rsidR="00CE7341" w:rsidRDefault="007B188E" w:rsidP="00C27FE0">
            <w:pPr>
              <w:pStyle w:val="a3"/>
              <w:jc w:val="center"/>
            </w:pPr>
            <w:r>
              <w:rPr>
                <w:rFonts w:hint="eastAsia"/>
              </w:rPr>
              <w:t>2</w:t>
            </w:r>
          </w:p>
        </w:tc>
        <w:tc>
          <w:tcPr>
            <w:tcW w:w="3168" w:type="dxa"/>
            <w:tcBorders>
              <w:top w:val="nil"/>
              <w:bottom w:val="nil"/>
            </w:tcBorders>
          </w:tcPr>
          <w:p w14:paraId="3C0C2D27" w14:textId="2CFD78DF" w:rsidR="00CE7341" w:rsidRDefault="0067451C" w:rsidP="0067451C">
            <w:pPr>
              <w:pStyle w:val="a3"/>
              <w:jc w:val="left"/>
            </w:pPr>
            <w:r>
              <w:rPr>
                <w:rFonts w:hint="eastAsia"/>
              </w:rPr>
              <w:t>用户账号</w:t>
            </w:r>
          </w:p>
        </w:tc>
        <w:tc>
          <w:tcPr>
            <w:tcW w:w="429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372A22">
        <w:trPr>
          <w:jc w:val="center"/>
        </w:trPr>
        <w:tc>
          <w:tcPr>
            <w:tcW w:w="756" w:type="dxa"/>
            <w:tcBorders>
              <w:top w:val="nil"/>
              <w:bottom w:val="nil"/>
            </w:tcBorders>
          </w:tcPr>
          <w:p w14:paraId="4483B1FB" w14:textId="3325E49C" w:rsidR="00CE7341" w:rsidRDefault="007B188E" w:rsidP="00C27FE0">
            <w:pPr>
              <w:pStyle w:val="a3"/>
              <w:jc w:val="center"/>
            </w:pPr>
            <w:r>
              <w:rPr>
                <w:rFonts w:hint="eastAsia"/>
              </w:rPr>
              <w:t>3</w:t>
            </w:r>
          </w:p>
        </w:tc>
        <w:tc>
          <w:tcPr>
            <w:tcW w:w="3168"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29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372A22">
        <w:trPr>
          <w:jc w:val="center"/>
        </w:trPr>
        <w:tc>
          <w:tcPr>
            <w:tcW w:w="756" w:type="dxa"/>
            <w:tcBorders>
              <w:top w:val="nil"/>
              <w:bottom w:val="single" w:sz="4" w:space="0" w:color="auto"/>
            </w:tcBorders>
          </w:tcPr>
          <w:p w14:paraId="554121BA" w14:textId="65A9E286" w:rsidR="00CE7341" w:rsidRDefault="007B188E" w:rsidP="00C27FE0">
            <w:pPr>
              <w:pStyle w:val="a3"/>
              <w:jc w:val="center"/>
            </w:pPr>
            <w:r>
              <w:rPr>
                <w:rFonts w:hint="eastAsia"/>
              </w:rPr>
              <w:t>4</w:t>
            </w:r>
          </w:p>
        </w:tc>
        <w:tc>
          <w:tcPr>
            <w:tcW w:w="3168" w:type="dxa"/>
            <w:tcBorders>
              <w:top w:val="nil"/>
              <w:bottom w:val="single" w:sz="4" w:space="0" w:color="auto"/>
            </w:tcBorders>
          </w:tcPr>
          <w:p w14:paraId="3EB7B523" w14:textId="4FF80777" w:rsidR="00CE7341" w:rsidRDefault="00282647" w:rsidP="0067451C">
            <w:pPr>
              <w:pStyle w:val="a3"/>
              <w:jc w:val="left"/>
            </w:pPr>
            <w:r>
              <w:rPr>
                <w:rFonts w:hint="eastAsia"/>
              </w:rPr>
              <w:t>CI</w:t>
            </w:r>
            <w:r>
              <w:rPr>
                <w:rFonts w:hint="eastAsia"/>
              </w:rPr>
              <w:t>小区标识</w:t>
            </w:r>
          </w:p>
        </w:tc>
        <w:tc>
          <w:tcPr>
            <w:tcW w:w="4298" w:type="dxa"/>
            <w:tcBorders>
              <w:top w:val="nil"/>
              <w:bottom w:val="single" w:sz="4" w:space="0" w:color="auto"/>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bl>
    <w:p w14:paraId="2B6C7948" w14:textId="6B8A6933" w:rsidR="00372A22" w:rsidRDefault="00372A22" w:rsidP="007B29E7">
      <w:pPr>
        <w:pStyle w:val="a6"/>
      </w:pPr>
      <w:r>
        <w:rPr>
          <w:rFonts w:hint="eastAsia"/>
        </w:rPr>
        <w:lastRenderedPageBreak/>
        <w:t>（续上表）</w:t>
      </w:r>
      <w:r>
        <w:rPr>
          <w:rFonts w:hint="eastAsia"/>
        </w:rPr>
        <w:t xml:space="preserve"> </w:t>
      </w:r>
      <w:r w:rsidRPr="00405532">
        <w:rPr>
          <w:rFonts w:cs="Times New Roman"/>
        </w:rPr>
        <w:t>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032684" w14:paraId="41CBA7D2" w14:textId="77777777" w:rsidTr="00372A22">
        <w:trPr>
          <w:jc w:val="center"/>
        </w:trPr>
        <w:tc>
          <w:tcPr>
            <w:tcW w:w="756" w:type="dxa"/>
            <w:tcBorders>
              <w:top w:val="single" w:sz="4" w:space="0" w:color="auto"/>
              <w:bottom w:val="nil"/>
            </w:tcBorders>
          </w:tcPr>
          <w:p w14:paraId="646A40CB" w14:textId="01C56480" w:rsidR="00032684" w:rsidRDefault="00032684" w:rsidP="00C27FE0">
            <w:pPr>
              <w:pStyle w:val="a3"/>
              <w:jc w:val="center"/>
            </w:pPr>
            <w:r w:rsidRPr="00343083">
              <w:rPr>
                <w:rFonts w:hint="eastAsia"/>
                <w:b/>
              </w:rPr>
              <w:t>序号</w:t>
            </w:r>
          </w:p>
        </w:tc>
        <w:tc>
          <w:tcPr>
            <w:tcW w:w="3168" w:type="dxa"/>
            <w:tcBorders>
              <w:top w:val="single" w:sz="4" w:space="0" w:color="auto"/>
              <w:bottom w:val="nil"/>
            </w:tcBorders>
          </w:tcPr>
          <w:p w14:paraId="5B448835" w14:textId="0CAD268B" w:rsidR="00032684" w:rsidRDefault="00032684" w:rsidP="003C1D6C">
            <w:pPr>
              <w:pStyle w:val="a3"/>
              <w:jc w:val="center"/>
            </w:pPr>
            <w:r w:rsidRPr="00343083">
              <w:rPr>
                <w:rFonts w:hint="eastAsia"/>
                <w:b/>
              </w:rPr>
              <w:t>字段</w:t>
            </w:r>
          </w:p>
        </w:tc>
        <w:tc>
          <w:tcPr>
            <w:tcW w:w="4298" w:type="dxa"/>
            <w:tcBorders>
              <w:top w:val="single" w:sz="4" w:space="0" w:color="auto"/>
              <w:bottom w:val="nil"/>
            </w:tcBorders>
          </w:tcPr>
          <w:p w14:paraId="6F2A38A3" w14:textId="69AC6422" w:rsidR="00032684" w:rsidRDefault="00032684" w:rsidP="003C1D6C">
            <w:pPr>
              <w:pStyle w:val="a3"/>
              <w:jc w:val="center"/>
            </w:pPr>
            <w:r w:rsidRPr="00343083">
              <w:rPr>
                <w:rFonts w:hint="eastAsia"/>
                <w:b/>
              </w:rPr>
              <w:t>说明</w:t>
            </w:r>
          </w:p>
        </w:tc>
      </w:tr>
      <w:tr w:rsidR="005F1CC3" w14:paraId="542565DF" w14:textId="77777777" w:rsidTr="00372A22">
        <w:trPr>
          <w:jc w:val="center"/>
        </w:trPr>
        <w:tc>
          <w:tcPr>
            <w:tcW w:w="756" w:type="dxa"/>
            <w:tcBorders>
              <w:top w:val="single" w:sz="4" w:space="0" w:color="auto"/>
              <w:bottom w:val="nil"/>
            </w:tcBorders>
          </w:tcPr>
          <w:p w14:paraId="22BF8035" w14:textId="4164152F" w:rsidR="00CE7341" w:rsidRDefault="007B188E" w:rsidP="00C27FE0">
            <w:pPr>
              <w:pStyle w:val="a3"/>
              <w:jc w:val="center"/>
            </w:pPr>
            <w:r>
              <w:rPr>
                <w:rFonts w:hint="eastAsia"/>
              </w:rPr>
              <w:t>5</w:t>
            </w:r>
          </w:p>
        </w:tc>
        <w:tc>
          <w:tcPr>
            <w:tcW w:w="3168" w:type="dxa"/>
            <w:tcBorders>
              <w:top w:val="single" w:sz="4" w:space="0" w:color="auto"/>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298" w:type="dxa"/>
            <w:tcBorders>
              <w:top w:val="single" w:sz="4" w:space="0" w:color="auto"/>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372A22">
        <w:trPr>
          <w:jc w:val="center"/>
        </w:trPr>
        <w:tc>
          <w:tcPr>
            <w:tcW w:w="756" w:type="dxa"/>
            <w:tcBorders>
              <w:top w:val="nil"/>
              <w:bottom w:val="nil"/>
            </w:tcBorders>
          </w:tcPr>
          <w:p w14:paraId="39C20F54" w14:textId="378D7222" w:rsidR="00CE7341" w:rsidRDefault="007B188E" w:rsidP="00C27FE0">
            <w:pPr>
              <w:pStyle w:val="a3"/>
              <w:jc w:val="center"/>
            </w:pPr>
            <w:r>
              <w:rPr>
                <w:rFonts w:hint="eastAsia"/>
              </w:rPr>
              <w:t>6</w:t>
            </w:r>
          </w:p>
        </w:tc>
        <w:tc>
          <w:tcPr>
            <w:tcW w:w="3168"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29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372A22">
        <w:trPr>
          <w:jc w:val="center"/>
        </w:trPr>
        <w:tc>
          <w:tcPr>
            <w:tcW w:w="756" w:type="dxa"/>
            <w:tcBorders>
              <w:top w:val="nil"/>
              <w:bottom w:val="nil"/>
            </w:tcBorders>
          </w:tcPr>
          <w:p w14:paraId="3776C522" w14:textId="486055D2" w:rsidR="00CE7341" w:rsidRDefault="007B188E" w:rsidP="00C27FE0">
            <w:pPr>
              <w:pStyle w:val="a3"/>
              <w:jc w:val="center"/>
            </w:pPr>
            <w:r>
              <w:rPr>
                <w:rFonts w:hint="eastAsia"/>
              </w:rPr>
              <w:t>7</w:t>
            </w:r>
          </w:p>
        </w:tc>
        <w:tc>
          <w:tcPr>
            <w:tcW w:w="3168" w:type="dxa"/>
            <w:tcBorders>
              <w:top w:val="nil"/>
              <w:bottom w:val="nil"/>
            </w:tcBorders>
          </w:tcPr>
          <w:p w14:paraId="62758403" w14:textId="1BC916AB" w:rsidR="00CE7341" w:rsidRDefault="00282647" w:rsidP="0067451C">
            <w:pPr>
              <w:pStyle w:val="a3"/>
              <w:jc w:val="left"/>
            </w:pPr>
            <w:r>
              <w:rPr>
                <w:rFonts w:hint="eastAsia"/>
              </w:rPr>
              <w:t>用户端口</w:t>
            </w:r>
          </w:p>
        </w:tc>
        <w:tc>
          <w:tcPr>
            <w:tcW w:w="429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372A22">
        <w:trPr>
          <w:jc w:val="center"/>
        </w:trPr>
        <w:tc>
          <w:tcPr>
            <w:tcW w:w="756" w:type="dxa"/>
            <w:tcBorders>
              <w:top w:val="nil"/>
              <w:bottom w:val="nil"/>
            </w:tcBorders>
          </w:tcPr>
          <w:p w14:paraId="5FEED547" w14:textId="4C3D4190" w:rsidR="00282647" w:rsidRDefault="00282647" w:rsidP="00C27FE0">
            <w:pPr>
              <w:pStyle w:val="a3"/>
              <w:jc w:val="center"/>
            </w:pPr>
            <w:r>
              <w:rPr>
                <w:rFonts w:hint="eastAsia"/>
              </w:rPr>
              <w:t>8</w:t>
            </w:r>
          </w:p>
        </w:tc>
        <w:tc>
          <w:tcPr>
            <w:tcW w:w="3168" w:type="dxa"/>
            <w:tcBorders>
              <w:top w:val="nil"/>
              <w:bottom w:val="nil"/>
            </w:tcBorders>
          </w:tcPr>
          <w:p w14:paraId="6878DEEE" w14:textId="5D1CB73B" w:rsidR="00282647" w:rsidRDefault="00282647" w:rsidP="0067451C">
            <w:pPr>
              <w:pStyle w:val="a3"/>
              <w:jc w:val="left"/>
            </w:pPr>
            <w:r>
              <w:rPr>
                <w:rFonts w:hint="eastAsia"/>
              </w:rPr>
              <w:t>服务器端口</w:t>
            </w:r>
          </w:p>
        </w:tc>
        <w:tc>
          <w:tcPr>
            <w:tcW w:w="429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372A22">
        <w:trPr>
          <w:jc w:val="center"/>
        </w:trPr>
        <w:tc>
          <w:tcPr>
            <w:tcW w:w="756" w:type="dxa"/>
            <w:tcBorders>
              <w:top w:val="nil"/>
              <w:bottom w:val="nil"/>
            </w:tcBorders>
          </w:tcPr>
          <w:p w14:paraId="44A7511B" w14:textId="6509223A" w:rsidR="00282647" w:rsidRDefault="00282647" w:rsidP="00C27FE0">
            <w:pPr>
              <w:pStyle w:val="a3"/>
              <w:jc w:val="center"/>
            </w:pPr>
            <w:r>
              <w:rPr>
                <w:rFonts w:hint="eastAsia"/>
              </w:rPr>
              <w:t>9</w:t>
            </w:r>
          </w:p>
        </w:tc>
        <w:tc>
          <w:tcPr>
            <w:tcW w:w="3168"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29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372A22">
        <w:trPr>
          <w:jc w:val="center"/>
        </w:trPr>
        <w:tc>
          <w:tcPr>
            <w:tcW w:w="756" w:type="dxa"/>
            <w:tcBorders>
              <w:top w:val="nil"/>
              <w:bottom w:val="nil"/>
            </w:tcBorders>
          </w:tcPr>
          <w:p w14:paraId="66255E57" w14:textId="43BE650C" w:rsidR="00282647" w:rsidRDefault="004130C6" w:rsidP="00C27FE0">
            <w:pPr>
              <w:pStyle w:val="a3"/>
              <w:jc w:val="center"/>
            </w:pPr>
            <w:r>
              <w:rPr>
                <w:rFonts w:hint="eastAsia"/>
              </w:rPr>
              <w:t>10</w:t>
            </w:r>
          </w:p>
        </w:tc>
        <w:tc>
          <w:tcPr>
            <w:tcW w:w="3168" w:type="dxa"/>
            <w:tcBorders>
              <w:top w:val="nil"/>
              <w:bottom w:val="nil"/>
            </w:tcBorders>
          </w:tcPr>
          <w:p w14:paraId="42A128EA" w14:textId="3B29AFA9" w:rsidR="00282647" w:rsidRDefault="00440A05" w:rsidP="00440A05">
            <w:pPr>
              <w:pStyle w:val="a3"/>
              <w:jc w:val="left"/>
            </w:pPr>
            <w:r>
              <w:rPr>
                <w:rFonts w:hint="eastAsia"/>
              </w:rPr>
              <w:t>上行报文数</w:t>
            </w:r>
          </w:p>
        </w:tc>
        <w:tc>
          <w:tcPr>
            <w:tcW w:w="429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372A22">
        <w:trPr>
          <w:jc w:val="center"/>
        </w:trPr>
        <w:tc>
          <w:tcPr>
            <w:tcW w:w="756" w:type="dxa"/>
            <w:tcBorders>
              <w:top w:val="nil"/>
              <w:bottom w:val="nil"/>
            </w:tcBorders>
          </w:tcPr>
          <w:p w14:paraId="3381B51F" w14:textId="7A3759BE" w:rsidR="00282647" w:rsidRDefault="004130C6" w:rsidP="00C27FE0">
            <w:pPr>
              <w:pStyle w:val="a3"/>
              <w:jc w:val="center"/>
            </w:pPr>
            <w:r>
              <w:rPr>
                <w:rFonts w:hint="eastAsia"/>
              </w:rPr>
              <w:t>11</w:t>
            </w:r>
          </w:p>
        </w:tc>
        <w:tc>
          <w:tcPr>
            <w:tcW w:w="3168" w:type="dxa"/>
            <w:tcBorders>
              <w:top w:val="nil"/>
              <w:bottom w:val="nil"/>
            </w:tcBorders>
          </w:tcPr>
          <w:p w14:paraId="120E3F81" w14:textId="69A2257A" w:rsidR="00282647" w:rsidRDefault="00440A05" w:rsidP="00440A05">
            <w:pPr>
              <w:pStyle w:val="a3"/>
              <w:jc w:val="left"/>
            </w:pPr>
            <w:r>
              <w:rPr>
                <w:rFonts w:hint="eastAsia"/>
              </w:rPr>
              <w:t>下行报文数</w:t>
            </w:r>
          </w:p>
        </w:tc>
        <w:tc>
          <w:tcPr>
            <w:tcW w:w="429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372A22">
        <w:trPr>
          <w:jc w:val="center"/>
        </w:trPr>
        <w:tc>
          <w:tcPr>
            <w:tcW w:w="756" w:type="dxa"/>
            <w:tcBorders>
              <w:top w:val="nil"/>
              <w:bottom w:val="nil"/>
            </w:tcBorders>
          </w:tcPr>
          <w:p w14:paraId="3028698D" w14:textId="387ACCCE" w:rsidR="00282647" w:rsidRDefault="004130C6" w:rsidP="00C27FE0">
            <w:pPr>
              <w:pStyle w:val="a3"/>
              <w:jc w:val="center"/>
            </w:pPr>
            <w:r>
              <w:rPr>
                <w:rFonts w:hint="eastAsia"/>
              </w:rPr>
              <w:t>12</w:t>
            </w:r>
          </w:p>
        </w:tc>
        <w:tc>
          <w:tcPr>
            <w:tcW w:w="3168" w:type="dxa"/>
            <w:tcBorders>
              <w:top w:val="nil"/>
              <w:bottom w:val="nil"/>
            </w:tcBorders>
          </w:tcPr>
          <w:p w14:paraId="19660E3B" w14:textId="734414F1" w:rsidR="00282647" w:rsidRDefault="00440A05" w:rsidP="00440A05">
            <w:pPr>
              <w:pStyle w:val="a3"/>
              <w:jc w:val="left"/>
            </w:pPr>
            <w:r>
              <w:rPr>
                <w:rFonts w:hint="eastAsia"/>
              </w:rPr>
              <w:t>上行字节数</w:t>
            </w:r>
          </w:p>
        </w:tc>
        <w:tc>
          <w:tcPr>
            <w:tcW w:w="429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372A22">
        <w:trPr>
          <w:jc w:val="center"/>
        </w:trPr>
        <w:tc>
          <w:tcPr>
            <w:tcW w:w="756" w:type="dxa"/>
            <w:tcBorders>
              <w:top w:val="nil"/>
              <w:bottom w:val="nil"/>
            </w:tcBorders>
          </w:tcPr>
          <w:p w14:paraId="1F2AD541" w14:textId="5A0FBB33" w:rsidR="00282647" w:rsidRDefault="004130C6" w:rsidP="00C27FE0">
            <w:pPr>
              <w:pStyle w:val="a3"/>
              <w:jc w:val="center"/>
            </w:pPr>
            <w:r>
              <w:rPr>
                <w:rFonts w:hint="eastAsia"/>
              </w:rPr>
              <w:t>13</w:t>
            </w:r>
          </w:p>
        </w:tc>
        <w:tc>
          <w:tcPr>
            <w:tcW w:w="3168" w:type="dxa"/>
            <w:tcBorders>
              <w:top w:val="nil"/>
              <w:bottom w:val="nil"/>
            </w:tcBorders>
          </w:tcPr>
          <w:p w14:paraId="4943D263" w14:textId="52FEAFE1" w:rsidR="00282647" w:rsidRDefault="00440A05" w:rsidP="00440A05">
            <w:pPr>
              <w:pStyle w:val="a3"/>
              <w:jc w:val="left"/>
            </w:pPr>
            <w:r>
              <w:rPr>
                <w:rFonts w:hint="eastAsia"/>
              </w:rPr>
              <w:t>下行字节数</w:t>
            </w:r>
          </w:p>
        </w:tc>
        <w:tc>
          <w:tcPr>
            <w:tcW w:w="429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372A22">
        <w:trPr>
          <w:jc w:val="center"/>
        </w:trPr>
        <w:tc>
          <w:tcPr>
            <w:tcW w:w="756" w:type="dxa"/>
            <w:tcBorders>
              <w:top w:val="nil"/>
              <w:bottom w:val="nil"/>
            </w:tcBorders>
          </w:tcPr>
          <w:p w14:paraId="546B3D1C" w14:textId="54D49EE1" w:rsidR="00282647" w:rsidRDefault="004130C6" w:rsidP="00C27FE0">
            <w:pPr>
              <w:pStyle w:val="a3"/>
              <w:jc w:val="center"/>
            </w:pPr>
            <w:r>
              <w:rPr>
                <w:rFonts w:hint="eastAsia"/>
              </w:rPr>
              <w:t>14</w:t>
            </w:r>
          </w:p>
        </w:tc>
        <w:tc>
          <w:tcPr>
            <w:tcW w:w="3168"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29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372A22">
        <w:trPr>
          <w:jc w:val="center"/>
        </w:trPr>
        <w:tc>
          <w:tcPr>
            <w:tcW w:w="756" w:type="dxa"/>
            <w:tcBorders>
              <w:top w:val="nil"/>
              <w:bottom w:val="nil"/>
            </w:tcBorders>
          </w:tcPr>
          <w:p w14:paraId="055A71D9" w14:textId="7BE00609" w:rsidR="00282647" w:rsidRDefault="004130C6" w:rsidP="00C27FE0">
            <w:pPr>
              <w:pStyle w:val="a3"/>
              <w:jc w:val="center"/>
            </w:pPr>
            <w:r>
              <w:rPr>
                <w:rFonts w:hint="eastAsia"/>
              </w:rPr>
              <w:t>15</w:t>
            </w:r>
          </w:p>
        </w:tc>
        <w:tc>
          <w:tcPr>
            <w:tcW w:w="3168"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29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372A22">
        <w:trPr>
          <w:jc w:val="center"/>
        </w:trPr>
        <w:tc>
          <w:tcPr>
            <w:tcW w:w="756" w:type="dxa"/>
            <w:tcBorders>
              <w:top w:val="nil"/>
              <w:bottom w:val="nil"/>
            </w:tcBorders>
          </w:tcPr>
          <w:p w14:paraId="619E4349" w14:textId="6B4F6D37" w:rsidR="003C4F80" w:rsidRDefault="007100DA" w:rsidP="00C27FE0">
            <w:pPr>
              <w:pStyle w:val="a3"/>
              <w:jc w:val="center"/>
            </w:pPr>
            <w:r>
              <w:rPr>
                <w:rFonts w:hint="eastAsia"/>
              </w:rPr>
              <w:t>16</w:t>
            </w:r>
          </w:p>
        </w:tc>
        <w:tc>
          <w:tcPr>
            <w:tcW w:w="3168"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29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372A22">
        <w:trPr>
          <w:jc w:val="center"/>
        </w:trPr>
        <w:tc>
          <w:tcPr>
            <w:tcW w:w="756" w:type="dxa"/>
            <w:tcBorders>
              <w:top w:val="nil"/>
              <w:bottom w:val="nil"/>
            </w:tcBorders>
          </w:tcPr>
          <w:p w14:paraId="1D623E87" w14:textId="611DC20D" w:rsidR="0052290D" w:rsidRDefault="007100DA" w:rsidP="00C27FE0">
            <w:pPr>
              <w:pStyle w:val="a3"/>
              <w:jc w:val="center"/>
            </w:pPr>
            <w:r>
              <w:rPr>
                <w:rFonts w:hint="eastAsia"/>
              </w:rPr>
              <w:t>17</w:t>
            </w:r>
          </w:p>
        </w:tc>
        <w:tc>
          <w:tcPr>
            <w:tcW w:w="3168"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29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372A22">
        <w:trPr>
          <w:jc w:val="center"/>
        </w:trPr>
        <w:tc>
          <w:tcPr>
            <w:tcW w:w="756" w:type="dxa"/>
            <w:tcBorders>
              <w:top w:val="nil"/>
              <w:bottom w:val="nil"/>
            </w:tcBorders>
          </w:tcPr>
          <w:p w14:paraId="1469FA93" w14:textId="4DAA67D4" w:rsidR="00251918" w:rsidRDefault="00251918" w:rsidP="00C27FE0">
            <w:pPr>
              <w:pStyle w:val="a3"/>
              <w:jc w:val="center"/>
            </w:pPr>
            <w:r>
              <w:rPr>
                <w:rFonts w:hint="eastAsia"/>
              </w:rPr>
              <w:t>18</w:t>
            </w:r>
          </w:p>
        </w:tc>
        <w:tc>
          <w:tcPr>
            <w:tcW w:w="3168"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29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372A22">
        <w:trPr>
          <w:jc w:val="center"/>
        </w:trPr>
        <w:tc>
          <w:tcPr>
            <w:tcW w:w="756" w:type="dxa"/>
            <w:tcBorders>
              <w:top w:val="nil"/>
              <w:bottom w:val="nil"/>
            </w:tcBorders>
          </w:tcPr>
          <w:p w14:paraId="3FADF2C7" w14:textId="1D5E1A91" w:rsidR="00251918" w:rsidRDefault="00251918" w:rsidP="00C27FE0">
            <w:pPr>
              <w:pStyle w:val="a3"/>
              <w:jc w:val="center"/>
            </w:pPr>
            <w:r>
              <w:rPr>
                <w:rFonts w:hint="eastAsia"/>
              </w:rPr>
              <w:t>19</w:t>
            </w:r>
          </w:p>
        </w:tc>
        <w:tc>
          <w:tcPr>
            <w:tcW w:w="3168"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29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372A22">
        <w:trPr>
          <w:jc w:val="center"/>
        </w:trPr>
        <w:tc>
          <w:tcPr>
            <w:tcW w:w="756" w:type="dxa"/>
            <w:tcBorders>
              <w:top w:val="nil"/>
              <w:bottom w:val="nil"/>
            </w:tcBorders>
          </w:tcPr>
          <w:p w14:paraId="1299484D" w14:textId="7B9647E3" w:rsidR="00251918" w:rsidRDefault="00251918" w:rsidP="00C27FE0">
            <w:pPr>
              <w:pStyle w:val="a3"/>
              <w:jc w:val="center"/>
            </w:pPr>
            <w:r>
              <w:rPr>
                <w:rFonts w:hint="eastAsia"/>
              </w:rPr>
              <w:t>20</w:t>
            </w:r>
          </w:p>
        </w:tc>
        <w:tc>
          <w:tcPr>
            <w:tcW w:w="3168"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29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372A22">
        <w:trPr>
          <w:jc w:val="center"/>
        </w:trPr>
        <w:tc>
          <w:tcPr>
            <w:tcW w:w="756" w:type="dxa"/>
            <w:tcBorders>
              <w:top w:val="nil"/>
              <w:bottom w:val="nil"/>
            </w:tcBorders>
          </w:tcPr>
          <w:p w14:paraId="640A037C" w14:textId="0C029833" w:rsidR="006E7B09" w:rsidRDefault="006E7B09" w:rsidP="00C27FE0">
            <w:pPr>
              <w:pStyle w:val="a3"/>
              <w:jc w:val="center"/>
            </w:pPr>
            <w:r>
              <w:rPr>
                <w:rFonts w:hint="eastAsia"/>
              </w:rPr>
              <w:t>21</w:t>
            </w:r>
          </w:p>
        </w:tc>
        <w:tc>
          <w:tcPr>
            <w:tcW w:w="3168"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29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372A22">
        <w:trPr>
          <w:jc w:val="center"/>
        </w:trPr>
        <w:tc>
          <w:tcPr>
            <w:tcW w:w="756" w:type="dxa"/>
            <w:tcBorders>
              <w:top w:val="nil"/>
            </w:tcBorders>
          </w:tcPr>
          <w:p w14:paraId="3D60BCC1" w14:textId="386BB4E5" w:rsidR="006E7B09" w:rsidRDefault="006E7B09" w:rsidP="006E7B09">
            <w:pPr>
              <w:pStyle w:val="a3"/>
              <w:jc w:val="center"/>
            </w:pPr>
            <w:r>
              <w:rPr>
                <w:rFonts w:hint="eastAsia"/>
              </w:rPr>
              <w:t>22</w:t>
            </w:r>
          </w:p>
        </w:tc>
        <w:tc>
          <w:tcPr>
            <w:tcW w:w="3168" w:type="dxa"/>
            <w:tcBorders>
              <w:top w:val="nil"/>
            </w:tcBorders>
          </w:tcPr>
          <w:p w14:paraId="43360956" w14:textId="62B33B08" w:rsidR="006E7B09" w:rsidRDefault="00440A05" w:rsidP="0067451C">
            <w:pPr>
              <w:pStyle w:val="a3"/>
              <w:jc w:val="left"/>
            </w:pPr>
            <w:r>
              <w:rPr>
                <w:rFonts w:hint="eastAsia"/>
              </w:rPr>
              <w:t>HTTP</w:t>
            </w:r>
            <w:r>
              <w:rPr>
                <w:rFonts w:hint="eastAsia"/>
              </w:rPr>
              <w:t>应答内容</w:t>
            </w:r>
          </w:p>
        </w:tc>
        <w:tc>
          <w:tcPr>
            <w:tcW w:w="4298" w:type="dxa"/>
            <w:tcBorders>
              <w:top w:val="nil"/>
            </w:tcBorders>
          </w:tcPr>
          <w:p w14:paraId="0B10FE30" w14:textId="2A72962C" w:rsidR="006E7B09" w:rsidRDefault="00440A05" w:rsidP="00752A58">
            <w:pPr>
              <w:pStyle w:val="a3"/>
              <w:jc w:val="left"/>
            </w:pP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A0236D">
      <w:pPr>
        <w:pStyle w:val="a3"/>
        <w:jc w:val="center"/>
      </w:pPr>
    </w:p>
    <w:p w14:paraId="07E8F3DC" w14:textId="5C235014" w:rsidR="005D57BC" w:rsidRDefault="00381008" w:rsidP="00CA1511">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3D0AF4">
        <w:rPr>
          <w:rFonts w:hint="eastAsia"/>
        </w:rPr>
        <w:t>到</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1A6A238F" w14:textId="74E2F246" w:rsidR="003B02C1" w:rsidRDefault="003B02C1" w:rsidP="00CA1511">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3</w:t>
      </w:r>
      <w:r>
        <w:rPr>
          <w:rFonts w:hint="eastAsia"/>
        </w:rPr>
        <w:t>所示。然后，程序进入爬取分支流程，创建控制线程。控制线程根据预设参数，创建待发送的</w:t>
      </w:r>
      <w:r>
        <w:rPr>
          <w:rFonts w:hint="eastAsia"/>
        </w:rPr>
        <w:t>HTTP URL</w:t>
      </w:r>
      <w:r>
        <w:rPr>
          <w:rFonts w:hint="eastAsia"/>
        </w:rPr>
        <w:t>队列。接下来，控制线程会创建多个爬取线程，并行的快速处理</w:t>
      </w:r>
      <w:r>
        <w:rPr>
          <w:rFonts w:hint="eastAsia"/>
        </w:rPr>
        <w:t>URL</w:t>
      </w:r>
      <w:r>
        <w:rPr>
          <w:rFonts w:hint="eastAsia"/>
        </w:rPr>
        <w:t>队列。各爬取线程并行发送</w:t>
      </w:r>
      <w:r>
        <w:rPr>
          <w:rFonts w:hint="eastAsia"/>
        </w:rPr>
        <w:t>HTTP</w:t>
      </w:r>
      <w:r>
        <w:rPr>
          <w:rFonts w:hint="eastAsia"/>
        </w:rPr>
        <w:t>报文、接收返回内容并保存结果至数据库。整个爬取流程可以通过对程序设置超时阈值，周期性的进行启动。特别的，由于程序中单独创建了线程，数据</w:t>
      </w:r>
      <w:r>
        <w:rPr>
          <w:rFonts w:hint="eastAsia"/>
        </w:rPr>
        <w:lastRenderedPageBreak/>
        <w:t>爬取的耗时并不会影响到下一次爬取分支流程的启动，因此可以保证各次爬取分支的时间间隔大致相同。</w:t>
      </w:r>
    </w:p>
    <w:p w14:paraId="743ED132" w14:textId="670E1817" w:rsidR="00B26C4C" w:rsidRDefault="00205905" w:rsidP="00B26C4C">
      <w:pPr>
        <w:pStyle w:val="a3"/>
        <w:spacing w:line="240" w:lineRule="auto"/>
        <w:jc w:val="center"/>
      </w:pPr>
      <w:r>
        <w:rPr>
          <w:noProof/>
        </w:rPr>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1152C1BA" w14:textId="48D11675" w:rsidR="00B26C4C" w:rsidRPr="00475B52" w:rsidRDefault="007635D1" w:rsidP="00281135">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012ED444" w14:textId="6822CEF3" w:rsidR="001F1B7D" w:rsidRPr="003B02C1" w:rsidRDefault="001F1B7D" w:rsidP="003B02C1">
      <w:pPr>
        <w:pStyle w:val="a3"/>
        <w:jc w:val="center"/>
      </w:pPr>
    </w:p>
    <w:p w14:paraId="7AF84575" w14:textId="1674FC19" w:rsidR="001D6178" w:rsidRDefault="001D6178" w:rsidP="00FF1FD4">
      <w:pPr>
        <w:pStyle w:val="a6"/>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92"/>
        <w:gridCol w:w="2552"/>
        <w:gridCol w:w="4578"/>
      </w:tblGrid>
      <w:tr w:rsidR="003A2DEE" w14:paraId="7C0E4EB9" w14:textId="77777777" w:rsidTr="003A2DEE">
        <w:trPr>
          <w:jc w:val="center"/>
        </w:trPr>
        <w:tc>
          <w:tcPr>
            <w:tcW w:w="1092"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552"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78"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3A2DEE" w14:paraId="61927DD2" w14:textId="77777777" w:rsidTr="003A2DEE">
        <w:trPr>
          <w:jc w:val="center"/>
        </w:trPr>
        <w:tc>
          <w:tcPr>
            <w:tcW w:w="1092" w:type="dxa"/>
            <w:tcBorders>
              <w:bottom w:val="nil"/>
            </w:tcBorders>
          </w:tcPr>
          <w:p w14:paraId="4BEF1C72" w14:textId="70AB032C" w:rsidR="00B00F22" w:rsidRDefault="00777583" w:rsidP="001D6178">
            <w:pPr>
              <w:pStyle w:val="a3"/>
              <w:jc w:val="center"/>
            </w:pPr>
            <w:r>
              <w:rPr>
                <w:rFonts w:hint="eastAsia"/>
              </w:rPr>
              <w:t>1</w:t>
            </w:r>
          </w:p>
        </w:tc>
        <w:tc>
          <w:tcPr>
            <w:tcW w:w="2552"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78"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3A2DEE" w14:paraId="62D670FF" w14:textId="77777777" w:rsidTr="003A2DEE">
        <w:trPr>
          <w:jc w:val="center"/>
        </w:trPr>
        <w:tc>
          <w:tcPr>
            <w:tcW w:w="1092" w:type="dxa"/>
            <w:tcBorders>
              <w:top w:val="nil"/>
              <w:bottom w:val="nil"/>
            </w:tcBorders>
          </w:tcPr>
          <w:p w14:paraId="4BF1D4E7" w14:textId="6BA5AA3D" w:rsidR="00B00F22" w:rsidRDefault="00777583" w:rsidP="001D6178">
            <w:pPr>
              <w:pStyle w:val="a3"/>
              <w:jc w:val="center"/>
            </w:pPr>
            <w:r>
              <w:rPr>
                <w:rFonts w:hint="eastAsia"/>
              </w:rPr>
              <w:t>2</w:t>
            </w:r>
          </w:p>
        </w:tc>
        <w:tc>
          <w:tcPr>
            <w:tcW w:w="2552"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78"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3A2DEE" w14:paraId="641413A9" w14:textId="77777777" w:rsidTr="003A2DEE">
        <w:trPr>
          <w:jc w:val="center"/>
        </w:trPr>
        <w:tc>
          <w:tcPr>
            <w:tcW w:w="1092" w:type="dxa"/>
            <w:tcBorders>
              <w:top w:val="nil"/>
              <w:bottom w:val="nil"/>
            </w:tcBorders>
          </w:tcPr>
          <w:p w14:paraId="57B9C293" w14:textId="4D80DEB8" w:rsidR="00220D8B" w:rsidRDefault="00220D8B" w:rsidP="001D6178">
            <w:pPr>
              <w:pStyle w:val="a3"/>
              <w:jc w:val="center"/>
            </w:pPr>
            <w:r>
              <w:rPr>
                <w:rFonts w:hint="eastAsia"/>
              </w:rPr>
              <w:t>3</w:t>
            </w:r>
          </w:p>
        </w:tc>
        <w:tc>
          <w:tcPr>
            <w:tcW w:w="2552" w:type="dxa"/>
            <w:tcBorders>
              <w:top w:val="nil"/>
              <w:bottom w:val="nil"/>
            </w:tcBorders>
          </w:tcPr>
          <w:p w14:paraId="0C6A5660" w14:textId="5AF5B205" w:rsidR="00220D8B" w:rsidRDefault="00220D8B" w:rsidP="00777583">
            <w:pPr>
              <w:pStyle w:val="a3"/>
              <w:jc w:val="left"/>
            </w:pPr>
            <w:r>
              <w:rPr>
                <w:rFonts w:hint="eastAsia"/>
              </w:rPr>
              <w:t>HTTP URI</w:t>
            </w:r>
          </w:p>
        </w:tc>
        <w:tc>
          <w:tcPr>
            <w:tcW w:w="4578"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3A2DEE" w14:paraId="5B4F4700" w14:textId="77777777" w:rsidTr="003A2DEE">
        <w:trPr>
          <w:jc w:val="center"/>
        </w:trPr>
        <w:tc>
          <w:tcPr>
            <w:tcW w:w="1092" w:type="dxa"/>
            <w:tcBorders>
              <w:top w:val="nil"/>
              <w:bottom w:val="nil"/>
            </w:tcBorders>
          </w:tcPr>
          <w:p w14:paraId="714316A1" w14:textId="63ED1CB9" w:rsidR="00220D8B" w:rsidRDefault="00220D8B" w:rsidP="001D6178">
            <w:pPr>
              <w:pStyle w:val="a3"/>
              <w:jc w:val="center"/>
            </w:pPr>
            <w:r>
              <w:rPr>
                <w:rFonts w:hint="eastAsia"/>
              </w:rPr>
              <w:t>4</w:t>
            </w:r>
          </w:p>
        </w:tc>
        <w:tc>
          <w:tcPr>
            <w:tcW w:w="2552"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78"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3A2DEE" w14:paraId="04717DAF" w14:textId="77777777" w:rsidTr="003A2DEE">
        <w:trPr>
          <w:jc w:val="center"/>
        </w:trPr>
        <w:tc>
          <w:tcPr>
            <w:tcW w:w="1092" w:type="dxa"/>
            <w:tcBorders>
              <w:top w:val="nil"/>
              <w:bottom w:val="nil"/>
            </w:tcBorders>
          </w:tcPr>
          <w:p w14:paraId="0B63B746" w14:textId="1A73C3EB" w:rsidR="00220D8B" w:rsidRDefault="00220D8B" w:rsidP="001D6178">
            <w:pPr>
              <w:pStyle w:val="a3"/>
              <w:jc w:val="center"/>
            </w:pPr>
            <w:r>
              <w:rPr>
                <w:rFonts w:hint="eastAsia"/>
              </w:rPr>
              <w:t>5</w:t>
            </w:r>
          </w:p>
        </w:tc>
        <w:tc>
          <w:tcPr>
            <w:tcW w:w="2552"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78"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3A2DEE" w14:paraId="0B23D789" w14:textId="77777777" w:rsidTr="003A2DEE">
        <w:trPr>
          <w:jc w:val="center"/>
        </w:trPr>
        <w:tc>
          <w:tcPr>
            <w:tcW w:w="1092" w:type="dxa"/>
            <w:tcBorders>
              <w:top w:val="nil"/>
            </w:tcBorders>
          </w:tcPr>
          <w:p w14:paraId="10EF5827" w14:textId="662FD89F" w:rsidR="00220D8B" w:rsidRDefault="00220D8B" w:rsidP="001D6178">
            <w:pPr>
              <w:pStyle w:val="a3"/>
              <w:jc w:val="center"/>
            </w:pPr>
            <w:r>
              <w:rPr>
                <w:rFonts w:hint="eastAsia"/>
              </w:rPr>
              <w:t>6</w:t>
            </w:r>
          </w:p>
        </w:tc>
        <w:tc>
          <w:tcPr>
            <w:tcW w:w="2552" w:type="dxa"/>
            <w:tcBorders>
              <w:top w:val="nil"/>
            </w:tcBorders>
          </w:tcPr>
          <w:p w14:paraId="49157EC6" w14:textId="7DF3F6B7" w:rsidR="00220D8B" w:rsidRDefault="008356CC" w:rsidP="00777583">
            <w:pPr>
              <w:pStyle w:val="a3"/>
              <w:jc w:val="left"/>
            </w:pPr>
            <w:r>
              <w:rPr>
                <w:rFonts w:hint="eastAsia"/>
              </w:rPr>
              <w:t>等待超时阈值</w:t>
            </w:r>
          </w:p>
        </w:tc>
        <w:tc>
          <w:tcPr>
            <w:tcW w:w="4578"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2BD04191" w14:textId="77777777" w:rsidR="00635F39" w:rsidRPr="00AF321F" w:rsidRDefault="00635F39" w:rsidP="00626FA5">
      <w:pPr>
        <w:pStyle w:val="a3"/>
      </w:pPr>
    </w:p>
    <w:p w14:paraId="1E31A8AE" w14:textId="4F89A712" w:rsidR="0081413E" w:rsidRPr="006F5778" w:rsidRDefault="00AB3165" w:rsidP="006F5778">
      <w:pPr>
        <w:pStyle w:val="-1"/>
      </w:pPr>
      <w:bookmarkStart w:id="10" w:name="_Toc480791726"/>
      <w:r w:rsidRPr="006F5778">
        <w:rPr>
          <w:rFonts w:hint="eastAsia"/>
        </w:rPr>
        <w:t>基于</w:t>
      </w:r>
      <w:r w:rsidRPr="006F5778">
        <w:rPr>
          <w:rFonts w:hint="eastAsia"/>
        </w:rPr>
        <w:t>Hadoop</w:t>
      </w:r>
      <w:r w:rsidRPr="006F5778">
        <w:rPr>
          <w:rFonts w:hint="eastAsia"/>
        </w:rPr>
        <w:t>的大数据处理</w:t>
      </w:r>
      <w:r w:rsidR="00713DED" w:rsidRPr="006F5778">
        <w:rPr>
          <w:rFonts w:hint="eastAsia"/>
        </w:rPr>
        <w:t>技术</w:t>
      </w:r>
      <w:bookmarkEnd w:id="10"/>
    </w:p>
    <w:p w14:paraId="25D248D3" w14:textId="4E22938D"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w:t>
      </w:r>
      <w:r w:rsidR="00E33312">
        <w:rPr>
          <w:rFonts w:hint="eastAsia"/>
        </w:rPr>
        <w:t>规模</w:t>
      </w:r>
      <w:r w:rsidR="0067017E">
        <w:rPr>
          <w:rFonts w:hint="eastAsia"/>
        </w:rPr>
        <w:t>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w:t>
      </w:r>
      <w:r w:rsidR="0044147C">
        <w:rPr>
          <w:rFonts w:hint="eastAsia"/>
        </w:rPr>
        <w:t>而因</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w:t>
      </w:r>
      <w:r w:rsidR="0044147C">
        <w:rPr>
          <w:rFonts w:hint="eastAsia"/>
        </w:rPr>
        <w:t>正</w:t>
      </w:r>
      <w:r w:rsidR="00FA6FD5">
        <w:rPr>
          <w:rFonts w:hint="eastAsia"/>
        </w:rPr>
        <w:t>越来越多的受到人们的关注和使用</w:t>
      </w:r>
      <w:r w:rsidR="0069467E">
        <w:fldChar w:fldCharType="begin"/>
      </w:r>
      <w:r w:rsidR="005D0EF4">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Report"&gt;2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Electrical Engineering and Computer Sciences Department, University of California at Berkeley&lt;/secondary-title&gt;&lt;/titles&gt;&lt;pages&gt;2009&lt;/pages&gt;&lt;volume&gt;28&lt;/volume&gt;&lt;number&gt;13&lt;/number&gt;&lt;dates&gt;&lt;year&gt;2009&lt;/year&gt;&lt;/dates&gt;&lt;pub-location&gt;Berkeley&lt;/pub-location&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D87DB0">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the 19th ACM Symposium on Operating Systems Principles&lt;/secondary-title&gt;&lt;/titles&gt;&lt;pages&gt;29-43&lt;/pages&gt;&lt;volume&gt;37&lt;/volume&gt;&lt;number&gt;5&lt;/number&gt;&lt;dates&gt;&lt;year&gt;2003&lt;/year&gt;&lt;/dates&gt;&lt;pub-location&gt;Bolton Landing&lt;/pub-location&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5D0EF4">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lt;/secondary-title&gt;&lt;/titles&gt;&lt;periodical&gt;&lt;full-title&gt;ACM Transactions on Computer System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E32EE4">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32EE4">
        <w:fldChar w:fldCharType="separate"/>
      </w:r>
      <w:r w:rsidR="00E32EE4" w:rsidRPr="00E32EE4">
        <w:rPr>
          <w:noProof/>
          <w:vertAlign w:val="superscript"/>
        </w:rPr>
        <w:t>[52]</w:t>
      </w:r>
      <w:r w:rsidR="00E32EE4">
        <w:fldChar w:fldCharType="end"/>
      </w:r>
      <w:r w:rsidR="00472EE5">
        <w:rPr>
          <w:rFonts w:hint="eastAsia"/>
        </w:rPr>
        <w:t>。</w:t>
      </w:r>
      <w:r w:rsidR="007F70C1">
        <w:rPr>
          <w:rFonts w:hint="eastAsia"/>
        </w:rPr>
        <w:t>目前，</w:t>
      </w:r>
      <w:r w:rsidR="007F70C1">
        <w:rPr>
          <w:rFonts w:hint="eastAsia"/>
        </w:rPr>
        <w:t>Hadoop</w:t>
      </w:r>
      <w:r w:rsidR="007F70C1">
        <w:rPr>
          <w:rFonts w:hint="eastAsia"/>
        </w:rPr>
        <w:t>已成为学</w:t>
      </w:r>
      <w:r w:rsidR="007F70C1">
        <w:rPr>
          <w:rFonts w:hint="eastAsia"/>
        </w:rPr>
        <w:lastRenderedPageBreak/>
        <w:t>术界与工业界应用最为广泛的大数据云计算平台。本文中，我们</w:t>
      </w:r>
      <w:r w:rsidR="000D61D9">
        <w:rPr>
          <w:rFonts w:hint="eastAsia"/>
        </w:rPr>
        <w:t>采</w:t>
      </w:r>
      <w:r w:rsidR="005C7DA1">
        <w:rPr>
          <w:rFonts w:hint="eastAsia"/>
        </w:rPr>
        <w:t>用</w:t>
      </w:r>
      <w:r w:rsidR="00F15E8A">
        <w:rPr>
          <w:rFonts w:hint="eastAsia"/>
        </w:rPr>
        <w:t>了</w:t>
      </w:r>
      <w:r w:rsidR="007F70C1">
        <w:rPr>
          <w:rFonts w:hint="eastAsia"/>
        </w:rPr>
        <w:t>Hadoop</w:t>
      </w:r>
      <w:r w:rsidR="007F70C1">
        <w:rPr>
          <w:rFonts w:hint="eastAsia"/>
        </w:rPr>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3CFE200D" w:rsidR="0002689C" w:rsidRDefault="00A446A2" w:rsidP="00F84205">
      <w:pPr>
        <w:pStyle w:val="a3"/>
      </w:pPr>
      <w:r>
        <w:rPr>
          <w:rFonts w:hint="eastAsia"/>
        </w:rPr>
        <w:tab/>
      </w:r>
      <w:r w:rsidR="007A74D4">
        <w:rPr>
          <w:rFonts w:hint="eastAsia"/>
        </w:rPr>
        <w:t>Hadoop</w:t>
      </w:r>
      <w:r w:rsidR="007A74D4">
        <w:rPr>
          <w:rFonts w:hint="eastAsia"/>
        </w:rPr>
        <w:t>的核心组件包括</w:t>
      </w:r>
      <w:r w:rsidR="000F2B2B">
        <w:rPr>
          <w:rFonts w:hint="eastAsia"/>
        </w:rPr>
        <w:t>：</w:t>
      </w:r>
      <w:r w:rsidR="007A74D4">
        <w:rPr>
          <w:rFonts w:hint="eastAsia"/>
        </w:rPr>
        <w:t>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25028CF3" w14:textId="3F3CF6F3" w:rsidR="009B416C" w:rsidRDefault="00CB1562" w:rsidP="000E4EF4">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48B4F8FA" w14:textId="77777777" w:rsidR="00175B26" w:rsidRDefault="00175B26" w:rsidP="000E4EF4">
      <w:pPr>
        <w:pStyle w:val="a3"/>
      </w:pPr>
    </w:p>
    <w:p w14:paraId="6DE605AA" w14:textId="77777777" w:rsidR="009B416C" w:rsidRDefault="009B416C" w:rsidP="009B416C">
      <w:pPr>
        <w:pStyle w:val="a3"/>
        <w:spacing w:line="240" w:lineRule="auto"/>
        <w:jc w:val="center"/>
      </w:pPr>
      <w:r>
        <w:rPr>
          <w:rFonts w:hint="eastAsia"/>
          <w:noProof/>
        </w:rPr>
        <w:drawing>
          <wp:inline distT="0" distB="0" distL="0" distR="0" wp14:anchorId="1945947C" wp14:editId="1B3444B8">
            <wp:extent cx="5040000" cy="31608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40000" cy="3160800"/>
                    </a:xfrm>
                    <a:prstGeom prst="rect">
                      <a:avLst/>
                    </a:prstGeom>
                  </pic:spPr>
                </pic:pic>
              </a:graphicData>
            </a:graphic>
          </wp:inline>
        </w:drawing>
      </w:r>
    </w:p>
    <w:p w14:paraId="1F65F206" w14:textId="5CD6A4ED" w:rsidR="009B416C" w:rsidRPr="009B416C" w:rsidRDefault="009B416C" w:rsidP="00DD0148">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6AC141E3" w14:textId="2F923A32" w:rsidR="009B416C" w:rsidRDefault="00F0383F" w:rsidP="00B3016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lastRenderedPageBreak/>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7071F13F" w14:textId="7FD2D491" w:rsidR="008A0AE4" w:rsidRDefault="005B2BFF" w:rsidP="005B2BFF">
      <w:pPr>
        <w:pStyle w:val="a3"/>
        <w:spacing w:line="240" w:lineRule="auto"/>
        <w:jc w:val="center"/>
      </w:pPr>
      <w:r>
        <w:rPr>
          <w:rFonts w:hint="eastAsia"/>
          <w:noProof/>
        </w:rPr>
        <w:drawing>
          <wp:inline distT="0" distB="0" distL="0" distR="0" wp14:anchorId="5631AC85" wp14:editId="14A88160">
            <wp:extent cx="5040000" cy="27144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0000" cy="2714400"/>
                    </a:xfrm>
                    <a:prstGeom prst="rect">
                      <a:avLst/>
                    </a:prstGeom>
                  </pic:spPr>
                </pic:pic>
              </a:graphicData>
            </a:graphic>
          </wp:inline>
        </w:drawing>
      </w:r>
    </w:p>
    <w:p w14:paraId="5E40FACA" w14:textId="418F1169" w:rsidR="008A0AE4" w:rsidRDefault="005B2BFF" w:rsidP="00A410D4">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6F70168A" w14:textId="77777777" w:rsidR="00635F39" w:rsidRDefault="00635F39" w:rsidP="00C72CC3">
      <w:pPr>
        <w:pStyle w:val="a3"/>
      </w:pPr>
    </w:p>
    <w:p w14:paraId="1B7FB734" w14:textId="225292FD" w:rsidR="00756857" w:rsidRDefault="003B04EC" w:rsidP="006F5778">
      <w:pPr>
        <w:pStyle w:val="-0"/>
      </w:pPr>
      <w:bookmarkStart w:id="11" w:name="_Toc480791727"/>
      <w:r w:rsidRPr="006F5778">
        <w:t>研究内容</w:t>
      </w:r>
      <w:r w:rsidR="00A81CBE" w:rsidRPr="006F5778">
        <w:rPr>
          <w:rFonts w:hint="eastAsia"/>
        </w:rPr>
        <w:t>及</w:t>
      </w:r>
      <w:r w:rsidR="00756857" w:rsidRPr="006F5778">
        <w:rPr>
          <w:rFonts w:hint="eastAsia"/>
        </w:rPr>
        <w:t>创新点</w:t>
      </w:r>
      <w:bookmarkEnd w:id="11"/>
    </w:p>
    <w:p w14:paraId="062D52BC" w14:textId="77777777" w:rsidR="00635F39" w:rsidRPr="00635F39" w:rsidRDefault="00635F39" w:rsidP="00635F39">
      <w:pPr>
        <w:pStyle w:val="a3"/>
      </w:pP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w:t>
      </w:r>
      <w:r w:rsidR="00AE344F">
        <w:rPr>
          <w:rFonts w:hint="eastAsia"/>
        </w:rPr>
        <w:lastRenderedPageBreak/>
        <w:t>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w:t>
      </w:r>
      <w:r w:rsidR="00271475">
        <w:rPr>
          <w:rFonts w:hint="eastAsia"/>
        </w:rPr>
        <w:lastRenderedPageBreak/>
        <w:t>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13CBA189" w14:textId="77777777" w:rsidR="00635F39" w:rsidRPr="00696811" w:rsidRDefault="00635F39" w:rsidP="00A81CBE">
      <w:pPr>
        <w:pStyle w:val="a3"/>
      </w:pPr>
    </w:p>
    <w:p w14:paraId="7235D38E" w14:textId="68D4AA95" w:rsidR="009C1451" w:rsidRDefault="009C1451" w:rsidP="006F5778">
      <w:pPr>
        <w:pStyle w:val="-0"/>
      </w:pPr>
      <w:bookmarkStart w:id="12" w:name="_Toc480791728"/>
      <w:r w:rsidRPr="006F5778">
        <w:t>论文结构</w:t>
      </w:r>
      <w:bookmarkEnd w:id="12"/>
    </w:p>
    <w:p w14:paraId="0D8C08C3" w14:textId="77777777" w:rsidR="00635F39" w:rsidRPr="00635F39" w:rsidRDefault="00635F39" w:rsidP="00635F39">
      <w:pPr>
        <w:pStyle w:val="a3"/>
      </w:pPr>
    </w:p>
    <w:p w14:paraId="6AB16635" w14:textId="22826A09" w:rsidR="00816CB1" w:rsidRPr="00C8030A" w:rsidRDefault="00C8030A" w:rsidP="00C8030A">
      <w:pPr>
        <w:pStyle w:val="a3"/>
        <w:ind w:left="420"/>
      </w:pPr>
      <w:r>
        <w:rPr>
          <w:rFonts w:hint="eastAsia"/>
        </w:rPr>
        <w:t>本文共分为六章，论文组织结构如</w:t>
      </w:r>
      <w:r w:rsidR="00C86047">
        <w:rPr>
          <w:rFonts w:hint="eastAsia"/>
        </w:rPr>
        <w:t>图</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6E8CB28" w:rsidR="002601B4" w:rsidRDefault="000C6B8C" w:rsidP="002601B4">
      <w:pPr>
        <w:pStyle w:val="a3"/>
      </w:pPr>
      <w:r>
        <w:rPr>
          <w:rFonts w:hint="eastAsia"/>
        </w:rPr>
        <w:lastRenderedPageBreak/>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w:t>
      </w:r>
      <w:r w:rsidR="00AB1A31">
        <w:rPr>
          <w:rFonts w:hint="eastAsia"/>
        </w:rPr>
        <w:t>了</w:t>
      </w:r>
      <w:r w:rsidR="00903788">
        <w:rPr>
          <w:rFonts w:hint="eastAsia"/>
        </w:rPr>
        <w:t>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w:t>
      </w:r>
      <w:r w:rsidR="00FA4E2F">
        <w:rPr>
          <w:rFonts w:hint="eastAsia"/>
        </w:rPr>
        <w:t>和</w:t>
      </w:r>
      <w:r w:rsidR="00065E7C">
        <w:rPr>
          <w:rFonts w:hint="eastAsia"/>
        </w:rPr>
        <w:t>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77656990" w14:textId="5C1BCE97" w:rsidR="001901C8" w:rsidRDefault="00542648" w:rsidP="00BA7C53">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1DB6669E" w14:textId="2EDB961E" w:rsidR="00B43501" w:rsidRDefault="00216B0E" w:rsidP="00216B0E">
      <w:pPr>
        <w:pStyle w:val="a3"/>
        <w:spacing w:line="240" w:lineRule="auto"/>
        <w:jc w:val="center"/>
      </w:pPr>
      <w:r>
        <w:rPr>
          <w:rFonts w:hint="eastAsia"/>
          <w:noProof/>
        </w:rPr>
        <w:lastRenderedPageBreak/>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FF1FD4">
      <w:pPr>
        <w:pStyle w:val="a6"/>
      </w:pPr>
      <w:r>
        <w:rPr>
          <w:rFonts w:hint="eastAsia"/>
        </w:rPr>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1738EAD4" w14:textId="77777777" w:rsidR="00803EB3" w:rsidRDefault="00803EB3" w:rsidP="00FD471E">
      <w:pPr>
        <w:pStyle w:val="a3"/>
      </w:pPr>
    </w:p>
    <w:p w14:paraId="7D9579D0" w14:textId="452906DD" w:rsidR="00803EB3" w:rsidRDefault="00803EB3">
      <w:pPr>
        <w:widowControl/>
        <w:jc w:val="left"/>
        <w:rPr>
          <w:rFonts w:ascii="Times New Roman" w:eastAsia="宋体" w:hAnsi="Times New Roman"/>
          <w:sz w:val="24"/>
        </w:rPr>
      </w:pPr>
      <w:r>
        <w:br w:type="page"/>
      </w:r>
    </w:p>
    <w:p w14:paraId="51F91E1B" w14:textId="77777777" w:rsidR="00803EB3" w:rsidRDefault="00803EB3" w:rsidP="00FD471E">
      <w:pPr>
        <w:pStyle w:val="a3"/>
      </w:pPr>
    </w:p>
    <w:p w14:paraId="6A6F269B" w14:textId="77777777" w:rsidR="00803EB3" w:rsidRDefault="00803EB3"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53AA43B4" w14:textId="77777777" w:rsidR="00665158" w:rsidRPr="0047728E" w:rsidRDefault="00665158" w:rsidP="0047728E">
      <w:pPr>
        <w:pStyle w:val="-"/>
        <w:ind w:left="630"/>
        <w:sectPr w:rsidR="00665158" w:rsidRPr="0047728E" w:rsidSect="008F0DF1">
          <w:headerReference w:type="default" r:id="rId21"/>
          <w:footerReference w:type="even" r:id="rId22"/>
          <w:footerReference w:type="default" r:id="rId23"/>
          <w:pgSz w:w="11906" w:h="16838"/>
          <w:pgMar w:top="1440" w:right="1800" w:bottom="1440" w:left="1800" w:header="851" w:footer="992" w:gutter="0"/>
          <w:pgNumType w:start="1"/>
          <w:cols w:space="425"/>
          <w:docGrid w:type="lines" w:linePitch="312"/>
        </w:sectPr>
      </w:pPr>
    </w:p>
    <w:p w14:paraId="3ED4DB0F" w14:textId="51D78230" w:rsidR="007F19F4" w:rsidRPr="0047728E" w:rsidRDefault="00527672" w:rsidP="0047728E">
      <w:pPr>
        <w:pStyle w:val="-"/>
        <w:ind w:left="630"/>
      </w:pPr>
      <w:bookmarkStart w:id="13" w:name="_Toc480791729"/>
      <w:r w:rsidRPr="0047728E">
        <w:lastRenderedPageBreak/>
        <w:t>网络视频</w:t>
      </w:r>
      <w:r w:rsidR="00023424" w:rsidRPr="0047728E">
        <w:t>业务体系</w:t>
      </w:r>
      <w:r w:rsidR="005D43A3" w:rsidRPr="0047728E">
        <w:rPr>
          <w:rFonts w:hint="eastAsia"/>
        </w:rPr>
        <w:t>概述</w:t>
      </w:r>
      <w:bookmarkEnd w:id="13"/>
    </w:p>
    <w:p w14:paraId="5038C99A" w14:textId="77777777" w:rsidR="00635F39" w:rsidRDefault="00635F39" w:rsidP="00635F39">
      <w:pPr>
        <w:pStyle w:val="a3"/>
      </w:pPr>
    </w:p>
    <w:p w14:paraId="2D9AEB98" w14:textId="77777777" w:rsidR="00635F39" w:rsidRPr="00635F39" w:rsidRDefault="00635F39" w:rsidP="00635F39">
      <w:pPr>
        <w:pStyle w:val="a3"/>
      </w:pPr>
    </w:p>
    <w:p w14:paraId="076EC021" w14:textId="65E851C2" w:rsidR="008478F4"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w:t>
      </w:r>
      <w:r w:rsidR="005B2CD6">
        <w:rPr>
          <w:rFonts w:hint="eastAsia"/>
        </w:rPr>
        <w:t>对</w:t>
      </w:r>
      <w:r w:rsidR="000212CA">
        <w:rPr>
          <w:rFonts w:hint="eastAsia"/>
        </w:rPr>
        <w:t>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w:t>
      </w:r>
      <w:r w:rsidR="0080724A">
        <w:rPr>
          <w:rFonts w:hint="eastAsia"/>
        </w:rPr>
        <w:t>中</w:t>
      </w:r>
      <w:r w:rsidR="005C79C4">
        <w:rPr>
          <w:rFonts w:hint="eastAsia"/>
        </w:rPr>
        <w:t>各类</w:t>
      </w:r>
      <w:r w:rsidR="00CD575F">
        <w:rPr>
          <w:rFonts w:hint="eastAsia"/>
        </w:rPr>
        <w:t>通信报文进行了识别与分析。</w:t>
      </w:r>
    </w:p>
    <w:p w14:paraId="2B4CE71C" w14:textId="77777777" w:rsidR="00635F39" w:rsidRPr="00404B29" w:rsidRDefault="00635F39" w:rsidP="00510CB0">
      <w:pPr>
        <w:pStyle w:val="a3"/>
        <w:ind w:firstLine="420"/>
      </w:pPr>
    </w:p>
    <w:p w14:paraId="62473C36" w14:textId="5C160A2F" w:rsidR="0006357B" w:rsidRDefault="00BB2E61" w:rsidP="006F5778">
      <w:pPr>
        <w:pStyle w:val="-0"/>
      </w:pPr>
      <w:bookmarkStart w:id="14" w:name="_Toc480791730"/>
      <w:r w:rsidRPr="006F5778">
        <w:rPr>
          <w:rFonts w:hint="eastAsia"/>
        </w:rPr>
        <w:t>业务架构</w:t>
      </w:r>
      <w:bookmarkEnd w:id="14"/>
    </w:p>
    <w:p w14:paraId="475F3E11" w14:textId="77777777" w:rsidR="00635F39" w:rsidRPr="00635F39" w:rsidRDefault="00635F39" w:rsidP="00635F39">
      <w:pPr>
        <w:pStyle w:val="a3"/>
      </w:pPr>
    </w:p>
    <w:p w14:paraId="0A6A68FA" w14:textId="3D5EA047" w:rsidR="00170FA2" w:rsidRDefault="00170FA2" w:rsidP="000E751D">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319B9D5C" w14:textId="6F054F57" w:rsidR="00776C3D" w:rsidRPr="006B3442" w:rsidRDefault="00051673" w:rsidP="00880848">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641E0BE6" w14:textId="7F1BFD98" w:rsidR="008B5A7B" w:rsidRDefault="00051673" w:rsidP="00051673">
      <w:pPr>
        <w:pStyle w:val="a3"/>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1F451264" w:rsidR="00131AC2" w:rsidRPr="000E17A3" w:rsidRDefault="00131AC2" w:rsidP="00051673">
      <w:pPr>
        <w:pStyle w:val="a3"/>
      </w:pPr>
      <w:r>
        <w:rPr>
          <w:rFonts w:hint="eastAsia"/>
        </w:rPr>
        <w:lastRenderedPageBreak/>
        <w:tab/>
      </w:r>
      <w:r>
        <w:rPr>
          <w:rFonts w:hint="eastAsia"/>
        </w:rPr>
        <w:t>综上，正是因为这些多种多样的用户设备、互联网接入方式及视频播放前端类型，才带动了网络视频业务的蓬勃发展，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75A0C167" w14:textId="0F58C141" w:rsidR="00095DF0"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D87DB0">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D87DB0">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the 22nd International Workshop on Network and Operating System Support for Digital Audio and Video&lt;/secondary-title&gt;&lt;/titles&gt;&lt;pages&gt;15-20&lt;/pages&gt;&lt;dates&gt;&lt;year&gt;2012&lt;/year&gt;&lt;/dates&gt;&lt;pub-location&gt;Toronto&lt;/pub-location&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带宽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552A4B17" w14:textId="5C9B7E77"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62098051" w14:textId="77777777" w:rsidR="007863F9" w:rsidRDefault="007863F9" w:rsidP="003C5F6C">
      <w:pPr>
        <w:pStyle w:val="a3"/>
      </w:pPr>
    </w:p>
    <w:p w14:paraId="19AB0125" w14:textId="38E51A2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lastRenderedPageBreak/>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0969950A" w:rsidR="00D834FC"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w:t>
      </w:r>
      <w:r w:rsidR="00D84E71">
        <w:rPr>
          <w:rFonts w:hint="eastAsia"/>
        </w:rPr>
        <w:t>了</w:t>
      </w:r>
      <w:r w:rsidR="00036638">
        <w:rPr>
          <w:rFonts w:hint="eastAsia"/>
        </w:rPr>
        <w:t>用户体验。</w:t>
      </w:r>
    </w:p>
    <w:p w14:paraId="4B0CADC3" w14:textId="77777777" w:rsidR="00490D38" w:rsidRPr="00AF321F" w:rsidRDefault="00490D38" w:rsidP="0008473C">
      <w:pPr>
        <w:pStyle w:val="a3"/>
      </w:pPr>
    </w:p>
    <w:p w14:paraId="1C5933D9" w14:textId="4B45DD78" w:rsidR="0006357B" w:rsidRDefault="00A37B02" w:rsidP="006F5778">
      <w:pPr>
        <w:pStyle w:val="-0"/>
      </w:pPr>
      <w:bookmarkStart w:id="15" w:name="_Toc480791731"/>
      <w:r w:rsidRPr="006F5778">
        <w:t>业务</w:t>
      </w:r>
      <w:r w:rsidR="0006357B" w:rsidRPr="006F5778">
        <w:rPr>
          <w:rFonts w:hint="eastAsia"/>
        </w:rPr>
        <w:t>流程</w:t>
      </w:r>
      <w:bookmarkEnd w:id="15"/>
    </w:p>
    <w:p w14:paraId="15713293" w14:textId="77777777" w:rsidR="00490D38" w:rsidRPr="00490D38" w:rsidRDefault="00490D38" w:rsidP="00490D38">
      <w:pPr>
        <w:pStyle w:val="a3"/>
      </w:pPr>
    </w:p>
    <w:p w14:paraId="4638E3B6" w14:textId="084733AC" w:rsidR="00DF1FE3" w:rsidRDefault="009D4E59" w:rsidP="00AD352F">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1BF66485" w14:textId="2E95FE0A" w:rsidR="00E72269" w:rsidRDefault="00642266" w:rsidP="00AD352F">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w:t>
      </w:r>
      <w:r>
        <w:rPr>
          <w:rFonts w:hint="eastAsia"/>
        </w:rPr>
        <w:lastRenderedPageBreak/>
        <w:t>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615BA20" w14:textId="76E5197E" w:rsidR="00F73B81" w:rsidRDefault="00142955" w:rsidP="00C45F1C">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w:t>
      </w:r>
      <w:r w:rsidR="00F81399">
        <w:rPr>
          <w:rFonts w:hint="eastAsia"/>
        </w:rPr>
        <w:t>的</w:t>
      </w:r>
      <w:r w:rsidR="00D911EE" w:rsidRPr="00D911EE">
        <w:rPr>
          <w:rFonts w:hint="eastAsia"/>
        </w:rPr>
        <w:t>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5A92204F" w14:textId="6A50B188" w:rsidR="00F73B81" w:rsidRDefault="00F73B81" w:rsidP="00C45F1C">
      <w:pPr>
        <w:pStyle w:val="a6"/>
      </w:pPr>
      <w:r>
        <w:rPr>
          <w:rFonts w:hint="eastAsia"/>
        </w:rPr>
        <w:t>表</w:t>
      </w:r>
      <w:r>
        <w:rPr>
          <w:rFonts w:hint="eastAsia"/>
        </w:rPr>
        <w:t>2-</w:t>
      </w:r>
      <w:r w:rsidR="000E0ED3">
        <w:rPr>
          <w:rFonts w:hint="eastAsia"/>
        </w:rPr>
        <w:t>1</w:t>
      </w:r>
      <w:r w:rsidR="008974AE">
        <w:rPr>
          <w:rFonts w:hint="eastAsia"/>
        </w:rPr>
        <w:t xml:space="preserve"> </w:t>
      </w:r>
      <w:r w:rsidR="007D1701">
        <w:rPr>
          <w:rFonts w:hint="eastAsia"/>
        </w:rPr>
        <w:t>各网络视频业务提供商的</w:t>
      </w:r>
      <w:r>
        <w:rPr>
          <w:rFonts w:hint="eastAsia"/>
        </w:rPr>
        <w:t>视频页面</w:t>
      </w:r>
      <w:r w:rsidR="00AD2129">
        <w:rPr>
          <w:rFonts w:hint="eastAsia"/>
        </w:rPr>
        <w:t>URL</w:t>
      </w:r>
      <w:r w:rsidR="00AD2129">
        <w:rPr>
          <w:rFonts w:hint="eastAsia"/>
        </w:rPr>
        <w:t>格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226"/>
        <w:gridCol w:w="5996"/>
      </w:tblGrid>
      <w:tr w:rsidR="00E7442F" w14:paraId="24F93BED" w14:textId="77777777" w:rsidTr="00E7442F">
        <w:trPr>
          <w:jc w:val="center"/>
        </w:trPr>
        <w:tc>
          <w:tcPr>
            <w:tcW w:w="2226" w:type="dxa"/>
            <w:tcBorders>
              <w:bottom w:val="single" w:sz="4" w:space="0" w:color="auto"/>
            </w:tcBorders>
          </w:tcPr>
          <w:p w14:paraId="2D5E69B9" w14:textId="041D4043" w:rsidR="00AD2129" w:rsidRPr="00BA2193" w:rsidRDefault="00AD2129" w:rsidP="00CF6BD0">
            <w:pPr>
              <w:pStyle w:val="a3"/>
              <w:wordWrap w:val="0"/>
              <w:jc w:val="center"/>
              <w:rPr>
                <w:b/>
              </w:rPr>
            </w:pPr>
            <w:r w:rsidRPr="00BA2193">
              <w:rPr>
                <w:rFonts w:hint="eastAsia"/>
                <w:b/>
              </w:rPr>
              <w:t>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E7442F" w14:paraId="448AE561" w14:textId="77777777" w:rsidTr="00E7442F">
        <w:trPr>
          <w:jc w:val="center"/>
        </w:trPr>
        <w:tc>
          <w:tcPr>
            <w:tcW w:w="22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E7442F" w14:paraId="54AC0FEC" w14:textId="77777777" w:rsidTr="00E7442F">
        <w:trPr>
          <w:jc w:val="center"/>
        </w:trPr>
        <w:tc>
          <w:tcPr>
            <w:tcW w:w="22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E7442F" w14:paraId="35174CF6" w14:textId="77777777" w:rsidTr="00E7442F">
        <w:trPr>
          <w:jc w:val="center"/>
        </w:trPr>
        <w:tc>
          <w:tcPr>
            <w:tcW w:w="22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E7442F" w14:paraId="0CC827CB" w14:textId="77777777" w:rsidTr="00E7442F">
        <w:trPr>
          <w:jc w:val="center"/>
        </w:trPr>
        <w:tc>
          <w:tcPr>
            <w:tcW w:w="22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E7442F" w14:paraId="29733DC9" w14:textId="77777777" w:rsidTr="00E7442F">
        <w:trPr>
          <w:jc w:val="center"/>
        </w:trPr>
        <w:tc>
          <w:tcPr>
            <w:tcW w:w="22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E7442F" w14:paraId="39B8AF31" w14:textId="77777777" w:rsidTr="00E7442F">
        <w:trPr>
          <w:jc w:val="center"/>
        </w:trPr>
        <w:tc>
          <w:tcPr>
            <w:tcW w:w="22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E7442F" w14:paraId="26072B99" w14:textId="77777777" w:rsidTr="00E7442F">
        <w:trPr>
          <w:jc w:val="center"/>
        </w:trPr>
        <w:tc>
          <w:tcPr>
            <w:tcW w:w="22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E7442F" w14:paraId="1E7611C4" w14:textId="77777777" w:rsidTr="00E7442F">
        <w:trPr>
          <w:jc w:val="center"/>
        </w:trPr>
        <w:tc>
          <w:tcPr>
            <w:tcW w:w="22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45B2277E" w14:textId="77777777" w:rsidR="00274C79" w:rsidRDefault="00274C79" w:rsidP="00DF1FE3">
      <w:pPr>
        <w:pStyle w:val="a3"/>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lastRenderedPageBreak/>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32ADE2A2" w14:textId="77777777" w:rsidR="00490D38" w:rsidRDefault="00490D38" w:rsidP="00DF1FE3">
      <w:pPr>
        <w:pStyle w:val="a3"/>
      </w:pPr>
    </w:p>
    <w:p w14:paraId="71A67614" w14:textId="0B3373F4" w:rsidR="00350E87" w:rsidRDefault="00AE3E00" w:rsidP="006F5778">
      <w:pPr>
        <w:pStyle w:val="-0"/>
      </w:pPr>
      <w:bookmarkStart w:id="16" w:name="_Toc480791732"/>
      <w:r w:rsidRPr="006F5778">
        <w:rPr>
          <w:rFonts w:hint="eastAsia"/>
        </w:rPr>
        <w:t>通信</w:t>
      </w:r>
      <w:r w:rsidR="00046899" w:rsidRPr="006F5778">
        <w:rPr>
          <w:rFonts w:hint="eastAsia"/>
        </w:rPr>
        <w:t>报文分析</w:t>
      </w:r>
      <w:bookmarkEnd w:id="16"/>
    </w:p>
    <w:p w14:paraId="55297452" w14:textId="77777777" w:rsidR="00490D38" w:rsidRPr="00490D38" w:rsidRDefault="00490D38" w:rsidP="00490D38">
      <w:pPr>
        <w:pStyle w:val="a3"/>
      </w:pP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2A2F6785" w14:textId="410A6EEE" w:rsidR="00F414FE" w:rsidRDefault="00576606" w:rsidP="00B97498">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0103036F" w14:textId="484E840A" w:rsidR="005B4E2C" w:rsidRDefault="000112F6" w:rsidP="00B97498">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32603E30" w14:textId="64FE0024" w:rsidR="00490D38"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F529B2">
        <w:rPr>
          <w:rFonts w:hint="eastAsia"/>
        </w:rPr>
        <w:t>20</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64E14ADC" w:rsidR="001A0FFF" w:rsidRPr="006F5778" w:rsidRDefault="001A0FFF" w:rsidP="006F5778">
      <w:pPr>
        <w:pStyle w:val="-1"/>
      </w:pPr>
      <w:bookmarkStart w:id="17" w:name="_Toc480791733"/>
      <w:r w:rsidRPr="006F5778">
        <w:lastRenderedPageBreak/>
        <w:t>HTTP</w:t>
      </w:r>
      <w:r w:rsidRPr="006F5778">
        <w:t>协议属性字段</w:t>
      </w:r>
      <w:bookmarkEnd w:id="17"/>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44FDB944" w14:textId="24AFB351" w:rsidR="001A0FFF" w:rsidRDefault="001A0FFF" w:rsidP="00456075">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54B939B2" w14:textId="0FC88220" w:rsidR="001A0FFF" w:rsidRDefault="001A0FFF" w:rsidP="00456075">
      <w:pPr>
        <w:pStyle w:val="a6"/>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9"/>
        <w:gridCol w:w="4113"/>
      </w:tblGrid>
      <w:tr w:rsidR="001A0FFF" w14:paraId="19C0A180" w14:textId="77777777" w:rsidTr="00294458">
        <w:trPr>
          <w:jc w:val="center"/>
        </w:trPr>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294458">
        <w:trPr>
          <w:jc w:val="center"/>
        </w:trPr>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294458">
        <w:trPr>
          <w:jc w:val="center"/>
        </w:trPr>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294458">
        <w:trPr>
          <w:jc w:val="center"/>
        </w:trPr>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5EA1EE2E" w14:textId="77777777" w:rsidR="00274C79" w:rsidRDefault="00274C79" w:rsidP="001A0FFF">
      <w:pPr>
        <w:pStyle w:val="a3"/>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4228F13E" w14:textId="1F62B5EC" w:rsidR="007D3A3B" w:rsidRDefault="001A0FFF" w:rsidP="00274C79">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678C06AF" w14:textId="01E95C8B" w:rsidR="00693D69" w:rsidRDefault="00693D69" w:rsidP="00274C79">
      <w:pPr>
        <w:pStyle w:val="a3"/>
      </w:pPr>
      <w:r>
        <w:tab/>
      </w:r>
      <w:r>
        <w:t>我们还进一步分析了用户与服务器之间传输的实体内容的类型。表</w:t>
      </w:r>
      <w:r>
        <w:rPr>
          <w:rFonts w:hint="eastAsia"/>
        </w:rPr>
        <w:t>2-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w:t>
      </w:r>
    </w:p>
    <w:p w14:paraId="69B63201" w14:textId="016878C9" w:rsidR="001A0FFF" w:rsidRDefault="001A0FFF" w:rsidP="007D3A3B">
      <w:pPr>
        <w:pStyle w:val="a6"/>
      </w:pPr>
      <w:r>
        <w:rPr>
          <w:rFonts w:hint="eastAsia"/>
        </w:rPr>
        <w:lastRenderedPageBreak/>
        <w:t>表</w:t>
      </w:r>
      <w:r w:rsidR="00FC3353">
        <w:rPr>
          <w:rFonts w:hint="eastAsia"/>
        </w:rPr>
        <w:t>2-</w:t>
      </w:r>
      <w:r w:rsidR="0080090F">
        <w:rPr>
          <w:rFonts w:hint="eastAsia"/>
        </w:rPr>
        <w:t>3</w:t>
      </w:r>
      <w:r>
        <w:t xml:space="preserve"> </w:t>
      </w:r>
      <w:r>
        <w:rPr>
          <w:rFonts w:hint="eastAsia"/>
        </w:rPr>
        <w:t>HTTP</w:t>
      </w:r>
      <w:r>
        <w:t>应答状态码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514"/>
        <w:gridCol w:w="2354"/>
        <w:gridCol w:w="2354"/>
      </w:tblGrid>
      <w:tr w:rsidR="001A0FFF" w14:paraId="2040AF86" w14:textId="77777777" w:rsidTr="00294458">
        <w:trPr>
          <w:jc w:val="center"/>
        </w:trPr>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294458">
        <w:trPr>
          <w:jc w:val="center"/>
        </w:trPr>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294458">
        <w:trPr>
          <w:jc w:val="center"/>
        </w:trPr>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294458">
        <w:trPr>
          <w:jc w:val="center"/>
        </w:trPr>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294458">
        <w:trPr>
          <w:jc w:val="center"/>
        </w:trPr>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294458">
        <w:trPr>
          <w:jc w:val="center"/>
        </w:trPr>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294458">
        <w:trPr>
          <w:jc w:val="center"/>
        </w:trPr>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294458">
        <w:trPr>
          <w:jc w:val="center"/>
        </w:trPr>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6E9847D3" w14:textId="77777777" w:rsidR="00793491" w:rsidRDefault="00793491" w:rsidP="001A0FFF">
      <w:pPr>
        <w:pStyle w:val="a3"/>
      </w:pPr>
    </w:p>
    <w:p w14:paraId="541A1646" w14:textId="236EAA67" w:rsidR="001A0FFF" w:rsidRDefault="001A0FFF" w:rsidP="001A0FFF">
      <w:pPr>
        <w:pStyle w:val="a3"/>
      </w:pP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61768A7F" w14:textId="62E9B6B4" w:rsidR="00EE2C14" w:rsidRPr="008C2E44" w:rsidRDefault="001A0FFF" w:rsidP="008C2E44">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02FA9191" w14:textId="19A62E3C" w:rsidR="001A0FFF" w:rsidRDefault="001A0FFF" w:rsidP="00EE2C14">
      <w:pPr>
        <w:pStyle w:val="a6"/>
      </w:pPr>
      <w:r>
        <w:t>表</w:t>
      </w:r>
      <w:r w:rsidR="00514AD4">
        <w:rPr>
          <w:rFonts w:hint="eastAsia"/>
        </w:rPr>
        <w:t>2-</w:t>
      </w:r>
      <w:r w:rsidR="0080090F">
        <w:rPr>
          <w:rFonts w:hint="eastAsia"/>
        </w:rPr>
        <w:t>4</w:t>
      </w:r>
      <w: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1A0FFF" w14:paraId="089410C5" w14:textId="77777777" w:rsidTr="008C2E44">
        <w:trPr>
          <w:jc w:val="center"/>
        </w:trPr>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53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53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8C2E44">
        <w:trPr>
          <w:jc w:val="center"/>
        </w:trPr>
        <w:tc>
          <w:tcPr>
            <w:tcW w:w="3149" w:type="dxa"/>
            <w:tcBorders>
              <w:bottom w:val="nil"/>
            </w:tcBorders>
          </w:tcPr>
          <w:p w14:paraId="3353FD5B" w14:textId="77777777" w:rsidR="001A0FFF" w:rsidRDefault="001A0FFF" w:rsidP="00736DAD">
            <w:pPr>
              <w:pStyle w:val="a3"/>
              <w:jc w:val="left"/>
            </w:pPr>
            <w:r w:rsidRPr="006E7CCC">
              <w:t>image/jpeg</w:t>
            </w:r>
          </w:p>
        </w:tc>
        <w:tc>
          <w:tcPr>
            <w:tcW w:w="2536" w:type="dxa"/>
            <w:tcBorders>
              <w:bottom w:val="nil"/>
            </w:tcBorders>
          </w:tcPr>
          <w:p w14:paraId="382B50D8" w14:textId="77777777" w:rsidR="001A0FFF" w:rsidRDefault="001A0FFF" w:rsidP="00736DAD">
            <w:pPr>
              <w:pStyle w:val="a3"/>
              <w:jc w:val="center"/>
            </w:pPr>
            <w:r w:rsidRPr="006E7CCC">
              <w:t>30.13</w:t>
            </w:r>
            <w:r>
              <w:t>%</w:t>
            </w:r>
          </w:p>
        </w:tc>
        <w:tc>
          <w:tcPr>
            <w:tcW w:w="253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8C2E44">
        <w:trPr>
          <w:jc w:val="center"/>
        </w:trPr>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536" w:type="dxa"/>
            <w:tcBorders>
              <w:top w:val="nil"/>
              <w:bottom w:val="nil"/>
            </w:tcBorders>
          </w:tcPr>
          <w:p w14:paraId="6AF5A2DB" w14:textId="77777777" w:rsidR="001A0FFF" w:rsidRDefault="001A0FFF" w:rsidP="00736DAD">
            <w:pPr>
              <w:pStyle w:val="a3"/>
              <w:jc w:val="center"/>
            </w:pPr>
            <w:r w:rsidRPr="006E7CCC">
              <w:t>28.62</w:t>
            </w:r>
            <w:r>
              <w:t>%</w:t>
            </w:r>
          </w:p>
        </w:tc>
        <w:tc>
          <w:tcPr>
            <w:tcW w:w="253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8C2E44">
        <w:trPr>
          <w:jc w:val="center"/>
        </w:trPr>
        <w:tc>
          <w:tcPr>
            <w:tcW w:w="3149" w:type="dxa"/>
            <w:tcBorders>
              <w:top w:val="nil"/>
              <w:bottom w:val="nil"/>
            </w:tcBorders>
          </w:tcPr>
          <w:p w14:paraId="30524DEC" w14:textId="77777777" w:rsidR="001A0FFF" w:rsidRDefault="001A0FFF" w:rsidP="00736DAD">
            <w:pPr>
              <w:pStyle w:val="a3"/>
              <w:jc w:val="left"/>
            </w:pPr>
            <w:r w:rsidRPr="006E7CCC">
              <w:t>text/html</w:t>
            </w:r>
          </w:p>
        </w:tc>
        <w:tc>
          <w:tcPr>
            <w:tcW w:w="2536" w:type="dxa"/>
            <w:tcBorders>
              <w:top w:val="nil"/>
              <w:bottom w:val="nil"/>
            </w:tcBorders>
          </w:tcPr>
          <w:p w14:paraId="60841E4A" w14:textId="77777777" w:rsidR="001A0FFF" w:rsidRDefault="001A0FFF" w:rsidP="00736DAD">
            <w:pPr>
              <w:pStyle w:val="a3"/>
              <w:jc w:val="center"/>
            </w:pPr>
            <w:r w:rsidRPr="006E7CCC">
              <w:t>14.44</w:t>
            </w:r>
            <w:r>
              <w:t>%</w:t>
            </w:r>
          </w:p>
        </w:tc>
        <w:tc>
          <w:tcPr>
            <w:tcW w:w="253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8C2E44">
        <w:trPr>
          <w:jc w:val="center"/>
        </w:trPr>
        <w:tc>
          <w:tcPr>
            <w:tcW w:w="3149" w:type="dxa"/>
            <w:tcBorders>
              <w:top w:val="nil"/>
              <w:bottom w:val="nil"/>
            </w:tcBorders>
          </w:tcPr>
          <w:p w14:paraId="472194FF" w14:textId="77777777" w:rsidR="001A0FFF" w:rsidRDefault="001A0FFF" w:rsidP="00736DAD">
            <w:pPr>
              <w:pStyle w:val="a3"/>
              <w:jc w:val="left"/>
            </w:pPr>
            <w:r w:rsidRPr="006E7CCC">
              <w:t>-</w:t>
            </w:r>
          </w:p>
        </w:tc>
        <w:tc>
          <w:tcPr>
            <w:tcW w:w="2536" w:type="dxa"/>
            <w:tcBorders>
              <w:top w:val="nil"/>
              <w:bottom w:val="nil"/>
            </w:tcBorders>
          </w:tcPr>
          <w:p w14:paraId="6E5DD5AC" w14:textId="77777777" w:rsidR="001A0FFF" w:rsidRDefault="001A0FFF" w:rsidP="00736DAD">
            <w:pPr>
              <w:pStyle w:val="a3"/>
              <w:jc w:val="center"/>
            </w:pPr>
            <w:r w:rsidRPr="006E7CCC">
              <w:t>6.99</w:t>
            </w:r>
            <w:r>
              <w:t>%</w:t>
            </w:r>
          </w:p>
        </w:tc>
        <w:tc>
          <w:tcPr>
            <w:tcW w:w="253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8C2E44">
        <w:trPr>
          <w:jc w:val="center"/>
        </w:trPr>
        <w:tc>
          <w:tcPr>
            <w:tcW w:w="3149" w:type="dxa"/>
            <w:tcBorders>
              <w:top w:val="nil"/>
              <w:bottom w:val="nil"/>
            </w:tcBorders>
          </w:tcPr>
          <w:p w14:paraId="595A74F8" w14:textId="77777777" w:rsidR="001A0FFF" w:rsidRDefault="001A0FFF" w:rsidP="00736DAD">
            <w:pPr>
              <w:pStyle w:val="a3"/>
              <w:jc w:val="left"/>
            </w:pPr>
            <w:r>
              <w:t>video/flv</w:t>
            </w:r>
          </w:p>
        </w:tc>
        <w:tc>
          <w:tcPr>
            <w:tcW w:w="2536" w:type="dxa"/>
            <w:tcBorders>
              <w:top w:val="nil"/>
              <w:bottom w:val="nil"/>
            </w:tcBorders>
          </w:tcPr>
          <w:p w14:paraId="7E4625FB" w14:textId="77777777" w:rsidR="001A0FFF" w:rsidRDefault="001A0FFF" w:rsidP="00736DAD">
            <w:pPr>
              <w:pStyle w:val="a3"/>
              <w:jc w:val="center"/>
            </w:pPr>
            <w:r w:rsidRPr="00E97AA7">
              <w:t>4.49</w:t>
            </w:r>
            <w:r>
              <w:t>%</w:t>
            </w:r>
          </w:p>
        </w:tc>
        <w:tc>
          <w:tcPr>
            <w:tcW w:w="253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8C2E44">
        <w:trPr>
          <w:jc w:val="center"/>
        </w:trPr>
        <w:tc>
          <w:tcPr>
            <w:tcW w:w="3149" w:type="dxa"/>
            <w:tcBorders>
              <w:top w:val="nil"/>
              <w:bottom w:val="single" w:sz="4" w:space="0" w:color="auto"/>
            </w:tcBorders>
          </w:tcPr>
          <w:p w14:paraId="64FB95FF" w14:textId="77777777" w:rsidR="001A0FFF" w:rsidRDefault="001A0FFF" w:rsidP="00736DAD">
            <w:pPr>
              <w:pStyle w:val="a3"/>
              <w:jc w:val="left"/>
            </w:pPr>
            <w:r>
              <w:t>text/javascript</w:t>
            </w:r>
          </w:p>
        </w:tc>
        <w:tc>
          <w:tcPr>
            <w:tcW w:w="2536" w:type="dxa"/>
            <w:tcBorders>
              <w:top w:val="nil"/>
              <w:bottom w:val="single" w:sz="4" w:space="0" w:color="auto"/>
            </w:tcBorders>
          </w:tcPr>
          <w:p w14:paraId="22B6323A" w14:textId="77777777" w:rsidR="001A0FFF" w:rsidRDefault="001A0FFF" w:rsidP="00736DAD">
            <w:pPr>
              <w:pStyle w:val="a3"/>
              <w:jc w:val="center"/>
            </w:pPr>
            <w:r w:rsidRPr="00E97AA7">
              <w:t>3.25</w:t>
            </w:r>
            <w:r>
              <w:t>%</w:t>
            </w:r>
          </w:p>
        </w:tc>
        <w:tc>
          <w:tcPr>
            <w:tcW w:w="2537" w:type="dxa"/>
            <w:tcBorders>
              <w:top w:val="nil"/>
              <w:bottom w:val="single" w:sz="4" w:space="0" w:color="auto"/>
            </w:tcBorders>
          </w:tcPr>
          <w:p w14:paraId="42B1A5B3" w14:textId="77777777" w:rsidR="001A0FFF" w:rsidRDefault="001A0FFF" w:rsidP="00736DAD">
            <w:pPr>
              <w:pStyle w:val="a3"/>
              <w:jc w:val="center"/>
            </w:pPr>
            <w:r w:rsidRPr="00E97AA7">
              <w:t>0.06</w:t>
            </w:r>
            <w:r>
              <w:t>%</w:t>
            </w:r>
          </w:p>
        </w:tc>
      </w:tr>
    </w:tbl>
    <w:p w14:paraId="3B1310C7" w14:textId="055CF81D" w:rsidR="008C2E44" w:rsidRDefault="00405532" w:rsidP="00CF14F3">
      <w:pPr>
        <w:pStyle w:val="a6"/>
      </w:pPr>
      <w:r>
        <w:rPr>
          <w:rFonts w:hint="eastAsia"/>
        </w:rPr>
        <w:lastRenderedPageBreak/>
        <w:t>（续上表）</w:t>
      </w:r>
      <w:r w:rsidR="00980175">
        <w:rPr>
          <w:rFonts w:hint="eastAsia"/>
        </w:rP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4178F8" w14:paraId="1B61E88F" w14:textId="77777777" w:rsidTr="008C2E44">
        <w:trPr>
          <w:jc w:val="center"/>
        </w:trPr>
        <w:tc>
          <w:tcPr>
            <w:tcW w:w="3149" w:type="dxa"/>
            <w:tcBorders>
              <w:top w:val="single" w:sz="4" w:space="0" w:color="auto"/>
              <w:bottom w:val="nil"/>
            </w:tcBorders>
          </w:tcPr>
          <w:p w14:paraId="4EA58994" w14:textId="11667B62" w:rsidR="004178F8" w:rsidRDefault="004178F8" w:rsidP="004178F8">
            <w:pPr>
              <w:pStyle w:val="a3"/>
              <w:jc w:val="center"/>
            </w:pPr>
            <w:r w:rsidRPr="0095680B">
              <w:rPr>
                <w:b/>
              </w:rPr>
              <w:t>实体内容类型</w:t>
            </w:r>
          </w:p>
        </w:tc>
        <w:tc>
          <w:tcPr>
            <w:tcW w:w="2536" w:type="dxa"/>
            <w:tcBorders>
              <w:top w:val="single" w:sz="4" w:space="0" w:color="auto"/>
              <w:bottom w:val="nil"/>
            </w:tcBorders>
          </w:tcPr>
          <w:p w14:paraId="3F9BCBEE" w14:textId="23982663" w:rsidR="004178F8" w:rsidRPr="00E97AA7" w:rsidRDefault="004178F8" w:rsidP="00736DAD">
            <w:pPr>
              <w:pStyle w:val="a3"/>
              <w:jc w:val="center"/>
            </w:pPr>
            <w:r w:rsidRPr="0095680B">
              <w:rPr>
                <w:b/>
              </w:rPr>
              <w:t>报文数比例</w:t>
            </w:r>
          </w:p>
        </w:tc>
        <w:tc>
          <w:tcPr>
            <w:tcW w:w="2537" w:type="dxa"/>
            <w:tcBorders>
              <w:top w:val="single" w:sz="4" w:space="0" w:color="auto"/>
              <w:bottom w:val="nil"/>
            </w:tcBorders>
          </w:tcPr>
          <w:p w14:paraId="56EB4925" w14:textId="1F0557E4" w:rsidR="004178F8" w:rsidRPr="00E97AA7" w:rsidRDefault="004178F8" w:rsidP="00736DAD">
            <w:pPr>
              <w:pStyle w:val="a3"/>
              <w:jc w:val="center"/>
            </w:pPr>
            <w:r w:rsidRPr="0095680B">
              <w:rPr>
                <w:b/>
              </w:rPr>
              <w:t>字节数比例</w:t>
            </w:r>
          </w:p>
        </w:tc>
      </w:tr>
      <w:tr w:rsidR="001A0FFF" w14:paraId="53055E93" w14:textId="77777777" w:rsidTr="008C2E44">
        <w:trPr>
          <w:jc w:val="center"/>
        </w:trPr>
        <w:tc>
          <w:tcPr>
            <w:tcW w:w="3149" w:type="dxa"/>
            <w:tcBorders>
              <w:top w:val="single" w:sz="4" w:space="0" w:color="auto"/>
              <w:bottom w:val="nil"/>
            </w:tcBorders>
          </w:tcPr>
          <w:p w14:paraId="7AECA502" w14:textId="77777777" w:rsidR="001A0FFF" w:rsidRDefault="001A0FFF" w:rsidP="00736DAD">
            <w:pPr>
              <w:pStyle w:val="a3"/>
              <w:jc w:val="left"/>
            </w:pPr>
            <w:r>
              <w:t>image/png</w:t>
            </w:r>
          </w:p>
        </w:tc>
        <w:tc>
          <w:tcPr>
            <w:tcW w:w="2536" w:type="dxa"/>
            <w:tcBorders>
              <w:top w:val="single" w:sz="4" w:space="0" w:color="auto"/>
              <w:bottom w:val="nil"/>
            </w:tcBorders>
          </w:tcPr>
          <w:p w14:paraId="638332FD" w14:textId="77777777" w:rsidR="001A0FFF" w:rsidRDefault="001A0FFF" w:rsidP="00736DAD">
            <w:pPr>
              <w:pStyle w:val="a3"/>
              <w:jc w:val="center"/>
            </w:pPr>
            <w:r w:rsidRPr="00E97AA7">
              <w:t>2.88</w:t>
            </w:r>
            <w:r>
              <w:t>%</w:t>
            </w:r>
          </w:p>
        </w:tc>
        <w:tc>
          <w:tcPr>
            <w:tcW w:w="2537" w:type="dxa"/>
            <w:tcBorders>
              <w:top w:val="single" w:sz="4" w:space="0" w:color="auto"/>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8C2E44">
        <w:trPr>
          <w:jc w:val="center"/>
        </w:trPr>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536" w:type="dxa"/>
            <w:tcBorders>
              <w:top w:val="nil"/>
              <w:bottom w:val="nil"/>
            </w:tcBorders>
          </w:tcPr>
          <w:p w14:paraId="6CB61C54" w14:textId="77777777" w:rsidR="001A0FFF" w:rsidRDefault="001A0FFF" w:rsidP="00736DAD">
            <w:pPr>
              <w:pStyle w:val="a3"/>
              <w:jc w:val="center"/>
            </w:pPr>
            <w:r w:rsidRPr="00E97AA7">
              <w:t>1.74</w:t>
            </w:r>
            <w:r>
              <w:t>%</w:t>
            </w:r>
          </w:p>
        </w:tc>
        <w:tc>
          <w:tcPr>
            <w:tcW w:w="253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8C2E44">
        <w:trPr>
          <w:jc w:val="center"/>
        </w:trPr>
        <w:tc>
          <w:tcPr>
            <w:tcW w:w="3149" w:type="dxa"/>
            <w:tcBorders>
              <w:top w:val="nil"/>
              <w:bottom w:val="nil"/>
            </w:tcBorders>
          </w:tcPr>
          <w:p w14:paraId="44F7B52E" w14:textId="77777777" w:rsidR="001A0FFF" w:rsidRDefault="001A0FFF" w:rsidP="00736DAD">
            <w:pPr>
              <w:pStyle w:val="a3"/>
              <w:jc w:val="left"/>
            </w:pPr>
            <w:r>
              <w:t>text/css</w:t>
            </w:r>
          </w:p>
        </w:tc>
        <w:tc>
          <w:tcPr>
            <w:tcW w:w="2536" w:type="dxa"/>
            <w:tcBorders>
              <w:top w:val="nil"/>
              <w:bottom w:val="nil"/>
            </w:tcBorders>
          </w:tcPr>
          <w:p w14:paraId="6DEE8F6F" w14:textId="77777777" w:rsidR="001A0FFF" w:rsidRDefault="001A0FFF" w:rsidP="00736DAD">
            <w:pPr>
              <w:pStyle w:val="a3"/>
              <w:jc w:val="center"/>
            </w:pPr>
            <w:r w:rsidRPr="00E97AA7">
              <w:t>1.59</w:t>
            </w:r>
            <w:r>
              <w:t>%</w:t>
            </w:r>
          </w:p>
        </w:tc>
        <w:tc>
          <w:tcPr>
            <w:tcW w:w="253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8C2E44">
        <w:trPr>
          <w:jc w:val="center"/>
        </w:trPr>
        <w:tc>
          <w:tcPr>
            <w:tcW w:w="3149" w:type="dxa"/>
            <w:tcBorders>
              <w:top w:val="nil"/>
              <w:bottom w:val="nil"/>
            </w:tcBorders>
          </w:tcPr>
          <w:p w14:paraId="47EB0C28" w14:textId="77777777" w:rsidR="001A0FFF" w:rsidRDefault="001A0FFF" w:rsidP="00736DAD">
            <w:pPr>
              <w:pStyle w:val="a3"/>
              <w:jc w:val="left"/>
            </w:pPr>
            <w:r>
              <w:t>text/plain</w:t>
            </w:r>
          </w:p>
        </w:tc>
        <w:tc>
          <w:tcPr>
            <w:tcW w:w="2536" w:type="dxa"/>
            <w:tcBorders>
              <w:top w:val="nil"/>
              <w:bottom w:val="nil"/>
            </w:tcBorders>
          </w:tcPr>
          <w:p w14:paraId="1F3E39C4" w14:textId="77777777" w:rsidR="001A0FFF" w:rsidRDefault="001A0FFF" w:rsidP="00736DAD">
            <w:pPr>
              <w:pStyle w:val="a3"/>
              <w:jc w:val="center"/>
            </w:pPr>
            <w:r w:rsidRPr="00E97AA7">
              <w:t>1.49</w:t>
            </w:r>
            <w:r>
              <w:t>%</w:t>
            </w:r>
          </w:p>
        </w:tc>
        <w:tc>
          <w:tcPr>
            <w:tcW w:w="253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8C2E44">
        <w:trPr>
          <w:jc w:val="center"/>
        </w:trPr>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536" w:type="dxa"/>
            <w:tcBorders>
              <w:top w:val="nil"/>
              <w:bottom w:val="nil"/>
            </w:tcBorders>
          </w:tcPr>
          <w:p w14:paraId="29CBDBD3" w14:textId="77777777" w:rsidR="001A0FFF" w:rsidRDefault="001A0FFF" w:rsidP="00736DAD">
            <w:pPr>
              <w:pStyle w:val="a3"/>
              <w:jc w:val="center"/>
            </w:pPr>
            <w:r w:rsidRPr="00E97AA7">
              <w:t>1.44</w:t>
            </w:r>
            <w:r>
              <w:t>%</w:t>
            </w:r>
          </w:p>
        </w:tc>
        <w:tc>
          <w:tcPr>
            <w:tcW w:w="253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8C2E44">
        <w:trPr>
          <w:jc w:val="center"/>
        </w:trPr>
        <w:tc>
          <w:tcPr>
            <w:tcW w:w="3149" w:type="dxa"/>
            <w:tcBorders>
              <w:top w:val="nil"/>
              <w:bottom w:val="nil"/>
            </w:tcBorders>
          </w:tcPr>
          <w:p w14:paraId="1F1C6CAA" w14:textId="77777777" w:rsidR="001A0FFF" w:rsidRDefault="001A0FFF" w:rsidP="00736DAD">
            <w:pPr>
              <w:pStyle w:val="a3"/>
              <w:jc w:val="left"/>
            </w:pPr>
            <w:r>
              <w:t>video/mp4</w:t>
            </w:r>
          </w:p>
        </w:tc>
        <w:tc>
          <w:tcPr>
            <w:tcW w:w="2536" w:type="dxa"/>
            <w:tcBorders>
              <w:top w:val="nil"/>
              <w:bottom w:val="nil"/>
            </w:tcBorders>
          </w:tcPr>
          <w:p w14:paraId="20817D9E" w14:textId="77777777" w:rsidR="001A0FFF" w:rsidRDefault="001A0FFF" w:rsidP="00736DAD">
            <w:pPr>
              <w:pStyle w:val="a3"/>
              <w:jc w:val="center"/>
            </w:pPr>
            <w:r w:rsidRPr="00E97AA7">
              <w:t>0.90</w:t>
            </w:r>
            <w:r>
              <w:t>%</w:t>
            </w:r>
          </w:p>
        </w:tc>
        <w:tc>
          <w:tcPr>
            <w:tcW w:w="253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8C2E44">
        <w:trPr>
          <w:jc w:val="center"/>
        </w:trPr>
        <w:tc>
          <w:tcPr>
            <w:tcW w:w="3149" w:type="dxa"/>
            <w:tcBorders>
              <w:top w:val="nil"/>
              <w:bottom w:val="nil"/>
            </w:tcBorders>
          </w:tcPr>
          <w:p w14:paraId="207460ED" w14:textId="77777777" w:rsidR="001A0FFF" w:rsidRDefault="001A0FFF" w:rsidP="00736DAD">
            <w:pPr>
              <w:pStyle w:val="a3"/>
              <w:jc w:val="left"/>
            </w:pPr>
            <w:r>
              <w:t>text/xml</w:t>
            </w:r>
          </w:p>
        </w:tc>
        <w:tc>
          <w:tcPr>
            <w:tcW w:w="2536" w:type="dxa"/>
            <w:tcBorders>
              <w:top w:val="nil"/>
              <w:bottom w:val="nil"/>
            </w:tcBorders>
          </w:tcPr>
          <w:p w14:paraId="2BB7310D" w14:textId="77777777" w:rsidR="001A0FFF" w:rsidRDefault="001A0FFF" w:rsidP="00736DAD">
            <w:pPr>
              <w:pStyle w:val="a3"/>
              <w:jc w:val="center"/>
            </w:pPr>
            <w:r w:rsidRPr="00E97AA7">
              <w:t>0.81</w:t>
            </w:r>
            <w:r>
              <w:t>%</w:t>
            </w:r>
          </w:p>
        </w:tc>
        <w:tc>
          <w:tcPr>
            <w:tcW w:w="253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8C2E44">
        <w:trPr>
          <w:jc w:val="center"/>
        </w:trPr>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536" w:type="dxa"/>
            <w:tcBorders>
              <w:top w:val="nil"/>
              <w:bottom w:val="nil"/>
            </w:tcBorders>
          </w:tcPr>
          <w:p w14:paraId="4CC8BC2B" w14:textId="77777777" w:rsidR="001A0FFF" w:rsidRDefault="001A0FFF" w:rsidP="00736DAD">
            <w:pPr>
              <w:pStyle w:val="a3"/>
              <w:jc w:val="center"/>
            </w:pPr>
            <w:r w:rsidRPr="00E97AA7">
              <w:t>0.51</w:t>
            </w:r>
            <w:r>
              <w:t>%</w:t>
            </w:r>
          </w:p>
        </w:tc>
        <w:tc>
          <w:tcPr>
            <w:tcW w:w="253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8C2E44">
        <w:trPr>
          <w:jc w:val="center"/>
        </w:trPr>
        <w:tc>
          <w:tcPr>
            <w:tcW w:w="3149" w:type="dxa"/>
            <w:tcBorders>
              <w:top w:val="nil"/>
            </w:tcBorders>
          </w:tcPr>
          <w:p w14:paraId="63D38D35" w14:textId="77777777" w:rsidR="001A0FFF" w:rsidRDefault="001A0FFF" w:rsidP="00736DAD">
            <w:pPr>
              <w:pStyle w:val="a3"/>
              <w:jc w:val="left"/>
            </w:pPr>
            <w:r>
              <w:t>application/x-javascript</w:t>
            </w:r>
          </w:p>
        </w:tc>
        <w:tc>
          <w:tcPr>
            <w:tcW w:w="2536" w:type="dxa"/>
            <w:tcBorders>
              <w:top w:val="nil"/>
            </w:tcBorders>
          </w:tcPr>
          <w:p w14:paraId="45DD2357" w14:textId="77777777" w:rsidR="001A0FFF" w:rsidRDefault="001A0FFF" w:rsidP="00736DAD">
            <w:pPr>
              <w:pStyle w:val="a3"/>
              <w:jc w:val="center"/>
            </w:pPr>
            <w:r w:rsidRPr="00E97AA7">
              <w:t>0.30</w:t>
            </w:r>
            <w:r>
              <w:t>%</w:t>
            </w:r>
          </w:p>
        </w:tc>
        <w:tc>
          <w:tcPr>
            <w:tcW w:w="2537" w:type="dxa"/>
            <w:tcBorders>
              <w:top w:val="nil"/>
            </w:tcBorders>
          </w:tcPr>
          <w:p w14:paraId="4FA18876" w14:textId="77777777" w:rsidR="001A0FFF" w:rsidRDefault="001A0FFF" w:rsidP="00736DAD">
            <w:pPr>
              <w:pStyle w:val="a3"/>
              <w:jc w:val="center"/>
            </w:pPr>
            <w:r w:rsidRPr="00E97AA7">
              <w:t>0.07</w:t>
            </w:r>
            <w:r>
              <w:t>%</w:t>
            </w:r>
          </w:p>
        </w:tc>
      </w:tr>
    </w:tbl>
    <w:p w14:paraId="7838B065" w14:textId="77777777" w:rsidR="00BD7280" w:rsidRDefault="00BD7280" w:rsidP="00847868">
      <w:pPr>
        <w:pStyle w:val="a3"/>
        <w:jc w:val="center"/>
      </w:pPr>
    </w:p>
    <w:p w14:paraId="43C935C8" w14:textId="047EC2F1" w:rsidR="00442684" w:rsidRPr="006F5778" w:rsidRDefault="00A3624C" w:rsidP="006F5778">
      <w:pPr>
        <w:pStyle w:val="-1"/>
      </w:pPr>
      <w:bookmarkStart w:id="18" w:name="_Toc480791734"/>
      <w:r w:rsidRPr="006F5778">
        <w:rPr>
          <w:rFonts w:hint="eastAsia"/>
        </w:rPr>
        <w:t>用户</w:t>
      </w:r>
      <w:r w:rsidR="00442684" w:rsidRPr="006F5778">
        <w:rPr>
          <w:rFonts w:hint="eastAsia"/>
        </w:rPr>
        <w:t>操作</w:t>
      </w:r>
      <w:bookmarkEnd w:id="18"/>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591B8B78" w14:textId="79A8AD8F" w:rsidR="00002EE3" w:rsidRDefault="001367FB" w:rsidP="00DA12D0">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492E0CE6" w14:textId="082F5C84" w:rsidR="00305D2D" w:rsidRPr="00305D2D" w:rsidRDefault="00002EE3" w:rsidP="00DA12D0">
      <w:pPr>
        <w:pStyle w:val="a6"/>
      </w:pPr>
      <w:r>
        <w:rPr>
          <w:rFonts w:hint="eastAsia"/>
        </w:rPr>
        <w:lastRenderedPageBreak/>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8"/>
        <w:gridCol w:w="1253"/>
        <w:gridCol w:w="2563"/>
        <w:gridCol w:w="2938"/>
      </w:tblGrid>
      <w:tr w:rsidR="00563211" w:rsidRPr="00904D1F" w14:paraId="266F9F84" w14:textId="77777777" w:rsidTr="00563211">
        <w:trPr>
          <w:jc w:val="center"/>
        </w:trPr>
        <w:tc>
          <w:tcPr>
            <w:tcW w:w="1468"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53"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56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2938"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563211" w:rsidRPr="00904D1F" w14:paraId="23975378" w14:textId="77777777" w:rsidTr="00563211">
        <w:trPr>
          <w:jc w:val="center"/>
        </w:trPr>
        <w:tc>
          <w:tcPr>
            <w:tcW w:w="1468"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53"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56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2938" w:type="dxa"/>
            <w:tcBorders>
              <w:top w:val="single" w:sz="4" w:space="0" w:color="auto"/>
            </w:tcBorders>
          </w:tcPr>
          <w:p w14:paraId="22D6C02D" w14:textId="2AD95D65" w:rsidR="003E5E16" w:rsidRPr="00904D1F" w:rsidRDefault="003E5E16" w:rsidP="00904D1F">
            <w:pPr>
              <w:pStyle w:val="a3"/>
            </w:pPr>
            <w:r w:rsidRPr="00904D1F">
              <w:t>e=pause</w:t>
            </w:r>
          </w:p>
        </w:tc>
      </w:tr>
      <w:tr w:rsidR="00563211" w:rsidRPr="00904D1F" w14:paraId="213E361F" w14:textId="77777777" w:rsidTr="00563211">
        <w:trPr>
          <w:jc w:val="center"/>
        </w:trPr>
        <w:tc>
          <w:tcPr>
            <w:tcW w:w="1468" w:type="dxa"/>
          </w:tcPr>
          <w:p w14:paraId="7F69E341" w14:textId="16AF0AAA" w:rsidR="003E5E16" w:rsidRPr="00904D1F" w:rsidRDefault="003E5E16" w:rsidP="003E5E16">
            <w:pPr>
              <w:pStyle w:val="a3"/>
              <w:jc w:val="left"/>
            </w:pPr>
            <w:r w:rsidRPr="00904D1F">
              <w:rPr>
                <w:rFonts w:hint="eastAsia"/>
              </w:rPr>
              <w:t>重新播放</w:t>
            </w:r>
          </w:p>
        </w:tc>
        <w:tc>
          <w:tcPr>
            <w:tcW w:w="1253" w:type="dxa"/>
          </w:tcPr>
          <w:p w14:paraId="20BAFE6E" w14:textId="51A0A983" w:rsidR="003E5E16" w:rsidRPr="00904D1F" w:rsidRDefault="005B43A5" w:rsidP="001D4980">
            <w:pPr>
              <w:pStyle w:val="a3"/>
              <w:jc w:val="center"/>
            </w:pPr>
            <w:r>
              <w:rPr>
                <w:rFonts w:hint="eastAsia"/>
              </w:rPr>
              <w:t>GET</w:t>
            </w:r>
          </w:p>
        </w:tc>
        <w:tc>
          <w:tcPr>
            <w:tcW w:w="2563" w:type="dxa"/>
          </w:tcPr>
          <w:p w14:paraId="1C402B74" w14:textId="46D97DC6" w:rsidR="003E5E16" w:rsidRPr="00904D1F" w:rsidRDefault="003E5E16" w:rsidP="00904D1F">
            <w:pPr>
              <w:pStyle w:val="a3"/>
            </w:pPr>
            <w:r w:rsidRPr="00904D1F">
              <w:t>p-log.ykimg.com/event?</w:t>
            </w:r>
          </w:p>
        </w:tc>
        <w:tc>
          <w:tcPr>
            <w:tcW w:w="2938" w:type="dxa"/>
          </w:tcPr>
          <w:p w14:paraId="0FCF5D62" w14:textId="73CCB0BD" w:rsidR="003E5E16" w:rsidRPr="00904D1F" w:rsidRDefault="003E5E16" w:rsidP="00904D1F">
            <w:pPr>
              <w:pStyle w:val="a3"/>
            </w:pPr>
            <w:r w:rsidRPr="00904D1F">
              <w:t>e=play</w:t>
            </w:r>
          </w:p>
        </w:tc>
      </w:tr>
      <w:tr w:rsidR="00563211" w:rsidRPr="00904D1F" w14:paraId="3B6878FC" w14:textId="77777777" w:rsidTr="00563211">
        <w:trPr>
          <w:jc w:val="center"/>
        </w:trPr>
        <w:tc>
          <w:tcPr>
            <w:tcW w:w="1468" w:type="dxa"/>
          </w:tcPr>
          <w:p w14:paraId="6AAEFB9B" w14:textId="541C7D5E" w:rsidR="003E5E16" w:rsidRPr="00904D1F" w:rsidRDefault="003E5E16" w:rsidP="003E5E16">
            <w:pPr>
              <w:pStyle w:val="a3"/>
              <w:jc w:val="left"/>
            </w:pPr>
            <w:r w:rsidRPr="00904D1F">
              <w:rPr>
                <w:rFonts w:hint="eastAsia"/>
              </w:rPr>
              <w:t>跳转</w:t>
            </w:r>
          </w:p>
        </w:tc>
        <w:tc>
          <w:tcPr>
            <w:tcW w:w="1253" w:type="dxa"/>
          </w:tcPr>
          <w:p w14:paraId="1058E9B4" w14:textId="1B93F33D" w:rsidR="003E5E16" w:rsidRPr="00904D1F" w:rsidRDefault="005B43A5" w:rsidP="001D4980">
            <w:pPr>
              <w:pStyle w:val="a3"/>
              <w:jc w:val="center"/>
            </w:pPr>
            <w:r>
              <w:rPr>
                <w:rFonts w:hint="eastAsia"/>
              </w:rPr>
              <w:t>GET</w:t>
            </w:r>
          </w:p>
        </w:tc>
        <w:tc>
          <w:tcPr>
            <w:tcW w:w="2563" w:type="dxa"/>
          </w:tcPr>
          <w:p w14:paraId="55F759ED" w14:textId="40BF9236" w:rsidR="003E5E16" w:rsidRPr="00904D1F" w:rsidRDefault="003E5E16" w:rsidP="00904D1F">
            <w:pPr>
              <w:pStyle w:val="a3"/>
            </w:pPr>
            <w:r w:rsidRPr="00904D1F">
              <w:t>p-log.ykimg.com/event?</w:t>
            </w:r>
          </w:p>
        </w:tc>
        <w:tc>
          <w:tcPr>
            <w:tcW w:w="2938" w:type="dxa"/>
          </w:tcPr>
          <w:p w14:paraId="2C831279" w14:textId="231A90E8" w:rsidR="003E5E16" w:rsidRPr="00904D1F" w:rsidRDefault="003E5E16" w:rsidP="00904D1F">
            <w:pPr>
              <w:pStyle w:val="a3"/>
            </w:pPr>
            <w:r w:rsidRPr="00904D1F">
              <w:t>e=pgsbd</w:t>
            </w:r>
          </w:p>
        </w:tc>
      </w:tr>
      <w:tr w:rsidR="00563211" w:rsidRPr="00904D1F" w14:paraId="7FBAF1DC" w14:textId="77777777" w:rsidTr="00563211">
        <w:trPr>
          <w:jc w:val="center"/>
        </w:trPr>
        <w:tc>
          <w:tcPr>
            <w:tcW w:w="1468"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53" w:type="dxa"/>
          </w:tcPr>
          <w:p w14:paraId="2B7254A7" w14:textId="15E72D2D" w:rsidR="003E5E16" w:rsidRPr="00904D1F" w:rsidRDefault="005B43A5" w:rsidP="001D4980">
            <w:pPr>
              <w:pStyle w:val="a3"/>
              <w:jc w:val="center"/>
            </w:pPr>
            <w:r>
              <w:rPr>
                <w:rFonts w:hint="eastAsia"/>
              </w:rPr>
              <w:t>GET</w:t>
            </w:r>
          </w:p>
        </w:tc>
        <w:tc>
          <w:tcPr>
            <w:tcW w:w="2563" w:type="dxa"/>
          </w:tcPr>
          <w:p w14:paraId="4BD87ABE" w14:textId="3E0A47D4" w:rsidR="003E5E16" w:rsidRPr="00904D1F" w:rsidRDefault="003E5E16" w:rsidP="00904D1F">
            <w:pPr>
              <w:pStyle w:val="a3"/>
            </w:pPr>
            <w:r w:rsidRPr="00904D1F">
              <w:t>p-log.ykimg.com/event?</w:t>
            </w:r>
          </w:p>
        </w:tc>
        <w:tc>
          <w:tcPr>
            <w:tcW w:w="2938"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563211" w:rsidRPr="00904D1F" w14:paraId="033E9AC3" w14:textId="77777777" w:rsidTr="00563211">
        <w:trPr>
          <w:jc w:val="center"/>
        </w:trPr>
        <w:tc>
          <w:tcPr>
            <w:tcW w:w="1468"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53" w:type="dxa"/>
          </w:tcPr>
          <w:p w14:paraId="445E49C4" w14:textId="60BCCBCC" w:rsidR="003E5E16" w:rsidRPr="00904D1F" w:rsidRDefault="005B43A5" w:rsidP="001D4980">
            <w:pPr>
              <w:pStyle w:val="a3"/>
              <w:jc w:val="center"/>
            </w:pPr>
            <w:r>
              <w:rPr>
                <w:rFonts w:hint="eastAsia"/>
              </w:rPr>
              <w:t>GET</w:t>
            </w:r>
          </w:p>
        </w:tc>
        <w:tc>
          <w:tcPr>
            <w:tcW w:w="2563" w:type="dxa"/>
          </w:tcPr>
          <w:p w14:paraId="6954A4D4" w14:textId="5C264CD4" w:rsidR="003E5E16" w:rsidRPr="00904D1F" w:rsidRDefault="003E5E16" w:rsidP="00904D1F">
            <w:pPr>
              <w:pStyle w:val="a3"/>
            </w:pPr>
            <w:r w:rsidRPr="00904D1F">
              <w:t>p-log.ykimg.com/event?</w:t>
            </w:r>
          </w:p>
        </w:tc>
        <w:tc>
          <w:tcPr>
            <w:tcW w:w="2938"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563211" w:rsidRPr="00904D1F" w14:paraId="5571ED18" w14:textId="77777777" w:rsidTr="00563211">
        <w:trPr>
          <w:jc w:val="center"/>
        </w:trPr>
        <w:tc>
          <w:tcPr>
            <w:tcW w:w="1468" w:type="dxa"/>
          </w:tcPr>
          <w:p w14:paraId="13C3EB48" w14:textId="7F7206CD" w:rsidR="003E5E16" w:rsidRPr="00904D1F" w:rsidRDefault="003E5E16" w:rsidP="003E5E16">
            <w:pPr>
              <w:pStyle w:val="a3"/>
              <w:jc w:val="left"/>
            </w:pPr>
            <w:r w:rsidRPr="00904D1F">
              <w:rPr>
                <w:rFonts w:hint="eastAsia"/>
              </w:rPr>
              <w:t>连续播放</w:t>
            </w:r>
          </w:p>
        </w:tc>
        <w:tc>
          <w:tcPr>
            <w:tcW w:w="1253" w:type="dxa"/>
          </w:tcPr>
          <w:p w14:paraId="7E65C210" w14:textId="45E330A5" w:rsidR="003E5E16" w:rsidRPr="00904D1F" w:rsidRDefault="005B43A5" w:rsidP="001D4980">
            <w:pPr>
              <w:pStyle w:val="a3"/>
              <w:jc w:val="center"/>
            </w:pPr>
            <w:r>
              <w:rPr>
                <w:rFonts w:hint="eastAsia"/>
              </w:rPr>
              <w:t>GET</w:t>
            </w:r>
          </w:p>
        </w:tc>
        <w:tc>
          <w:tcPr>
            <w:tcW w:w="2563" w:type="dxa"/>
          </w:tcPr>
          <w:p w14:paraId="5E25E4BA" w14:textId="7040BB7E" w:rsidR="003E5E16" w:rsidRPr="00904D1F" w:rsidRDefault="003E5E16" w:rsidP="00904D1F">
            <w:pPr>
              <w:pStyle w:val="a3"/>
            </w:pPr>
            <w:r w:rsidRPr="00904D1F">
              <w:t>p-log.ykimg.com/event?</w:t>
            </w:r>
          </w:p>
        </w:tc>
        <w:tc>
          <w:tcPr>
            <w:tcW w:w="2938"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563211" w:rsidRPr="00904D1F" w14:paraId="335287DE" w14:textId="77777777" w:rsidTr="00563211">
        <w:trPr>
          <w:jc w:val="center"/>
        </w:trPr>
        <w:tc>
          <w:tcPr>
            <w:tcW w:w="1468" w:type="dxa"/>
          </w:tcPr>
          <w:p w14:paraId="0EA1A70F" w14:textId="7D83D2EA" w:rsidR="003E5E16" w:rsidRPr="00904D1F" w:rsidRDefault="003E5E16" w:rsidP="003E5E16">
            <w:pPr>
              <w:pStyle w:val="a3"/>
              <w:jc w:val="left"/>
            </w:pPr>
            <w:r w:rsidRPr="00904D1F">
              <w:rPr>
                <w:rFonts w:hint="eastAsia"/>
              </w:rPr>
              <w:t>全屏播放</w:t>
            </w:r>
          </w:p>
        </w:tc>
        <w:tc>
          <w:tcPr>
            <w:tcW w:w="1253" w:type="dxa"/>
          </w:tcPr>
          <w:p w14:paraId="52D7E2FF" w14:textId="37CDF41F" w:rsidR="003E5E16" w:rsidRPr="00904D1F" w:rsidRDefault="005B43A5" w:rsidP="001D4980">
            <w:pPr>
              <w:pStyle w:val="a3"/>
              <w:jc w:val="center"/>
            </w:pPr>
            <w:r>
              <w:rPr>
                <w:rFonts w:hint="eastAsia"/>
              </w:rPr>
              <w:t>GET</w:t>
            </w:r>
          </w:p>
        </w:tc>
        <w:tc>
          <w:tcPr>
            <w:tcW w:w="2563" w:type="dxa"/>
          </w:tcPr>
          <w:p w14:paraId="6A92AF28" w14:textId="20D2D23B" w:rsidR="003E5E16" w:rsidRPr="00904D1F" w:rsidRDefault="003E5E16" w:rsidP="00904D1F">
            <w:pPr>
              <w:pStyle w:val="a3"/>
            </w:pPr>
            <w:r w:rsidRPr="00904D1F">
              <w:t>p-log.ykimg.com/event?</w:t>
            </w:r>
          </w:p>
        </w:tc>
        <w:tc>
          <w:tcPr>
            <w:tcW w:w="2938"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563211" w:rsidRPr="00904D1F" w14:paraId="66A14C72" w14:textId="77777777" w:rsidTr="00563211">
        <w:trPr>
          <w:jc w:val="center"/>
        </w:trPr>
        <w:tc>
          <w:tcPr>
            <w:tcW w:w="1468"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53" w:type="dxa"/>
          </w:tcPr>
          <w:p w14:paraId="1C078043" w14:textId="731B1C5B" w:rsidR="003E5E16" w:rsidRPr="00904D1F" w:rsidRDefault="005B43A5" w:rsidP="001D4980">
            <w:pPr>
              <w:pStyle w:val="a3"/>
              <w:jc w:val="center"/>
            </w:pPr>
            <w:r>
              <w:rPr>
                <w:rFonts w:hint="eastAsia"/>
              </w:rPr>
              <w:t>GET</w:t>
            </w:r>
          </w:p>
        </w:tc>
        <w:tc>
          <w:tcPr>
            <w:tcW w:w="2563" w:type="dxa"/>
          </w:tcPr>
          <w:p w14:paraId="6FDEDCE0" w14:textId="3F2C2801" w:rsidR="003E5E16" w:rsidRPr="00904D1F" w:rsidRDefault="003E5E16" w:rsidP="00904D1F">
            <w:pPr>
              <w:pStyle w:val="a3"/>
            </w:pPr>
            <w:r w:rsidRPr="00904D1F">
              <w:t>p-log.ykimg.com/event?</w:t>
            </w:r>
          </w:p>
        </w:tc>
        <w:tc>
          <w:tcPr>
            <w:tcW w:w="2938"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563211" w:rsidRPr="00904D1F" w14:paraId="75B4A573" w14:textId="77777777" w:rsidTr="00563211">
        <w:trPr>
          <w:jc w:val="center"/>
        </w:trPr>
        <w:tc>
          <w:tcPr>
            <w:tcW w:w="1468" w:type="dxa"/>
          </w:tcPr>
          <w:p w14:paraId="0DD8D025" w14:textId="66260403" w:rsidR="006906CB" w:rsidRDefault="006906CB" w:rsidP="003E5E16">
            <w:pPr>
              <w:pStyle w:val="a3"/>
              <w:jc w:val="left"/>
            </w:pPr>
            <w:r>
              <w:rPr>
                <w:rFonts w:hint="eastAsia"/>
              </w:rPr>
              <w:t>评论</w:t>
            </w:r>
          </w:p>
        </w:tc>
        <w:tc>
          <w:tcPr>
            <w:tcW w:w="1253" w:type="dxa"/>
          </w:tcPr>
          <w:p w14:paraId="51B5C5C6" w14:textId="07FBEDBE" w:rsidR="006906CB" w:rsidRDefault="009D48A1" w:rsidP="001D4980">
            <w:pPr>
              <w:pStyle w:val="a3"/>
              <w:jc w:val="center"/>
            </w:pPr>
            <w:r>
              <w:rPr>
                <w:rFonts w:hint="eastAsia"/>
              </w:rPr>
              <w:t>POST</w:t>
            </w:r>
          </w:p>
        </w:tc>
        <w:tc>
          <w:tcPr>
            <w:tcW w:w="5501" w:type="dxa"/>
            <w:gridSpan w:val="2"/>
          </w:tcPr>
          <w:p w14:paraId="221E0BBA" w14:textId="3467AA45" w:rsidR="006906CB" w:rsidRPr="00904D1F" w:rsidRDefault="009D48A1" w:rsidP="00904D1F">
            <w:pPr>
              <w:pStyle w:val="a3"/>
            </w:pPr>
            <w:r w:rsidRPr="009D48A1">
              <w:t>p.comments.youku.com/ycp/public/common/add</w:t>
            </w:r>
          </w:p>
        </w:tc>
      </w:tr>
      <w:tr w:rsidR="00563211" w:rsidRPr="00904D1F" w14:paraId="729527F5" w14:textId="77777777" w:rsidTr="00563211">
        <w:trPr>
          <w:jc w:val="center"/>
        </w:trPr>
        <w:tc>
          <w:tcPr>
            <w:tcW w:w="1468" w:type="dxa"/>
          </w:tcPr>
          <w:p w14:paraId="03B1FB2A" w14:textId="5B74E2A5" w:rsidR="006906CB" w:rsidRDefault="006906CB" w:rsidP="003E5E16">
            <w:pPr>
              <w:pStyle w:val="a3"/>
              <w:jc w:val="left"/>
            </w:pPr>
            <w:r>
              <w:rPr>
                <w:rFonts w:hint="eastAsia"/>
              </w:rPr>
              <w:t>收藏</w:t>
            </w:r>
          </w:p>
        </w:tc>
        <w:tc>
          <w:tcPr>
            <w:tcW w:w="1253" w:type="dxa"/>
          </w:tcPr>
          <w:p w14:paraId="5DFD2AA9" w14:textId="47CAF833" w:rsidR="006906CB" w:rsidRDefault="006479BF" w:rsidP="001D4980">
            <w:pPr>
              <w:pStyle w:val="a3"/>
              <w:jc w:val="center"/>
            </w:pPr>
            <w:r>
              <w:rPr>
                <w:rFonts w:hint="eastAsia"/>
              </w:rPr>
              <w:t>POST</w:t>
            </w:r>
          </w:p>
        </w:tc>
        <w:tc>
          <w:tcPr>
            <w:tcW w:w="5501" w:type="dxa"/>
            <w:gridSpan w:val="2"/>
          </w:tcPr>
          <w:p w14:paraId="2E5E4BF8" w14:textId="66DC3FE1" w:rsidR="006906CB" w:rsidRPr="00904D1F" w:rsidRDefault="006906CB" w:rsidP="00904D1F">
            <w:pPr>
              <w:pStyle w:val="a3"/>
            </w:pPr>
            <w:r w:rsidRPr="006906CB">
              <w:t>v.youku.com/action/addFav</w:t>
            </w:r>
          </w:p>
        </w:tc>
      </w:tr>
      <w:tr w:rsidR="00563211" w:rsidRPr="00904D1F" w14:paraId="67A2F7EA" w14:textId="77777777" w:rsidTr="00563211">
        <w:trPr>
          <w:jc w:val="center"/>
        </w:trPr>
        <w:tc>
          <w:tcPr>
            <w:tcW w:w="1468" w:type="dxa"/>
          </w:tcPr>
          <w:p w14:paraId="72EEFA6D" w14:textId="2E27C1F0" w:rsidR="00F129BA" w:rsidRDefault="00F129BA" w:rsidP="003E5E16">
            <w:pPr>
              <w:pStyle w:val="a3"/>
              <w:jc w:val="left"/>
            </w:pPr>
            <w:r>
              <w:rPr>
                <w:rFonts w:hint="eastAsia"/>
              </w:rPr>
              <w:t>点赞</w:t>
            </w:r>
          </w:p>
        </w:tc>
        <w:tc>
          <w:tcPr>
            <w:tcW w:w="1253" w:type="dxa"/>
          </w:tcPr>
          <w:p w14:paraId="550A1897" w14:textId="2D4ADB21" w:rsidR="00F129BA" w:rsidRDefault="00F129BA" w:rsidP="001D4980">
            <w:pPr>
              <w:pStyle w:val="a3"/>
              <w:jc w:val="center"/>
            </w:pPr>
            <w:r>
              <w:rPr>
                <w:rFonts w:hint="eastAsia"/>
              </w:rPr>
              <w:t>POST</w:t>
            </w:r>
          </w:p>
        </w:tc>
        <w:tc>
          <w:tcPr>
            <w:tcW w:w="5501" w:type="dxa"/>
            <w:gridSpan w:val="2"/>
          </w:tcPr>
          <w:p w14:paraId="5EC28631" w14:textId="2A8B7ADF" w:rsidR="00F129BA" w:rsidRPr="00904D1F" w:rsidRDefault="00F129BA" w:rsidP="00904D1F">
            <w:pPr>
              <w:pStyle w:val="a3"/>
            </w:pPr>
            <w:r w:rsidRPr="00F129BA">
              <w:t>v.youku.com/action/updown</w:t>
            </w:r>
          </w:p>
        </w:tc>
      </w:tr>
      <w:tr w:rsidR="00563211" w:rsidRPr="00904D1F" w14:paraId="35BE71F1" w14:textId="77777777" w:rsidTr="00563211">
        <w:trPr>
          <w:jc w:val="center"/>
        </w:trPr>
        <w:tc>
          <w:tcPr>
            <w:tcW w:w="1468" w:type="dxa"/>
          </w:tcPr>
          <w:p w14:paraId="208C876A" w14:textId="4647E08A" w:rsidR="00F129BA" w:rsidRDefault="00F129BA" w:rsidP="003E5E16">
            <w:pPr>
              <w:pStyle w:val="a3"/>
              <w:jc w:val="left"/>
            </w:pPr>
            <w:r>
              <w:rPr>
                <w:rFonts w:hint="eastAsia"/>
              </w:rPr>
              <w:t>点踩</w:t>
            </w:r>
          </w:p>
        </w:tc>
        <w:tc>
          <w:tcPr>
            <w:tcW w:w="1253" w:type="dxa"/>
          </w:tcPr>
          <w:p w14:paraId="4A33A182" w14:textId="4C92F085" w:rsidR="00F129BA" w:rsidRDefault="00F129BA" w:rsidP="001D4980">
            <w:pPr>
              <w:pStyle w:val="a3"/>
              <w:jc w:val="center"/>
            </w:pPr>
            <w:r>
              <w:rPr>
                <w:rFonts w:hint="eastAsia"/>
              </w:rPr>
              <w:t>POST</w:t>
            </w:r>
          </w:p>
        </w:tc>
        <w:tc>
          <w:tcPr>
            <w:tcW w:w="5501" w:type="dxa"/>
            <w:gridSpan w:val="2"/>
          </w:tcPr>
          <w:p w14:paraId="4228E3F8" w14:textId="43F59893" w:rsidR="00F129BA" w:rsidRPr="00904D1F" w:rsidRDefault="00F129BA" w:rsidP="00904D1F">
            <w:pPr>
              <w:pStyle w:val="a3"/>
            </w:pPr>
            <w:r w:rsidRPr="00F129BA">
              <w:t>v.youku.com/action/updown</w:t>
            </w:r>
          </w:p>
        </w:tc>
      </w:tr>
    </w:tbl>
    <w:p w14:paraId="05E731BE" w14:textId="77777777" w:rsidR="00CA5030" w:rsidRDefault="00CA5030" w:rsidP="00827199">
      <w:pPr>
        <w:pStyle w:val="a3"/>
      </w:pPr>
    </w:p>
    <w:p w14:paraId="242F190E" w14:textId="5C70D752" w:rsidR="00442684" w:rsidRPr="006F5778" w:rsidRDefault="00A3624C" w:rsidP="006F5778">
      <w:pPr>
        <w:pStyle w:val="-1"/>
      </w:pPr>
      <w:bookmarkStart w:id="19" w:name="_Toc480791735"/>
      <w:r w:rsidRPr="006F5778">
        <w:rPr>
          <w:rFonts w:hint="eastAsia"/>
        </w:rPr>
        <w:t>播放器</w:t>
      </w:r>
      <w:r w:rsidR="00442684" w:rsidRPr="006F5778">
        <w:rPr>
          <w:rFonts w:hint="eastAsia"/>
        </w:rPr>
        <w:t>上报</w:t>
      </w:r>
      <w:bookmarkEnd w:id="19"/>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3E214CA9" w14:textId="77ABABB7" w:rsidR="005B26F9" w:rsidRDefault="0039431B" w:rsidP="00454979">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w:t>
      </w:r>
      <w:r>
        <w:rPr>
          <w:rFonts w:hint="eastAsia"/>
        </w:rPr>
        <w:lastRenderedPageBreak/>
        <w:t>“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72A66CD" w14:textId="369B067F" w:rsidR="00594C63" w:rsidRPr="00305D2D" w:rsidRDefault="00FA5757" w:rsidP="00454979">
      <w:pPr>
        <w:pStyle w:val="a6"/>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278"/>
        <w:gridCol w:w="3070"/>
        <w:gridCol w:w="2215"/>
      </w:tblGrid>
      <w:tr w:rsidR="008F013A" w:rsidRPr="00904D1F" w14:paraId="7DC76B56" w14:textId="77777777" w:rsidTr="008F013A">
        <w:trPr>
          <w:jc w:val="center"/>
        </w:trPr>
        <w:tc>
          <w:tcPr>
            <w:tcW w:w="1659"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8"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3070"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2215"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8F013A" w:rsidRPr="00904D1F" w14:paraId="4CCFAA64" w14:textId="77777777" w:rsidTr="008F013A">
        <w:trPr>
          <w:jc w:val="center"/>
        </w:trPr>
        <w:tc>
          <w:tcPr>
            <w:tcW w:w="1659"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8"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3070"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2215"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8F013A" w:rsidRPr="00904D1F" w14:paraId="56543A33" w14:textId="77777777" w:rsidTr="008F013A">
        <w:trPr>
          <w:jc w:val="center"/>
        </w:trPr>
        <w:tc>
          <w:tcPr>
            <w:tcW w:w="1659" w:type="dxa"/>
          </w:tcPr>
          <w:p w14:paraId="23ADAA6F" w14:textId="18FB4BFB" w:rsidR="00594C63" w:rsidRDefault="00594C63" w:rsidP="00736DAD">
            <w:pPr>
              <w:pStyle w:val="a3"/>
              <w:jc w:val="left"/>
            </w:pPr>
            <w:r>
              <w:rPr>
                <w:rFonts w:hint="eastAsia"/>
              </w:rPr>
              <w:t>播放完毕</w:t>
            </w:r>
          </w:p>
        </w:tc>
        <w:tc>
          <w:tcPr>
            <w:tcW w:w="1278" w:type="dxa"/>
          </w:tcPr>
          <w:p w14:paraId="587017A6" w14:textId="1666B387" w:rsidR="00594C63" w:rsidRDefault="00594C63" w:rsidP="00736DAD">
            <w:pPr>
              <w:pStyle w:val="a3"/>
              <w:jc w:val="center"/>
            </w:pPr>
            <w:r>
              <w:rPr>
                <w:rFonts w:hint="eastAsia"/>
              </w:rPr>
              <w:t>GET</w:t>
            </w:r>
          </w:p>
        </w:tc>
        <w:tc>
          <w:tcPr>
            <w:tcW w:w="3070" w:type="dxa"/>
          </w:tcPr>
          <w:p w14:paraId="5F482567" w14:textId="37D7EDB4" w:rsidR="00594C63" w:rsidRPr="00904D1F" w:rsidRDefault="00594C63" w:rsidP="00736DAD">
            <w:pPr>
              <w:pStyle w:val="a3"/>
            </w:pPr>
            <w:r w:rsidRPr="00904D1F">
              <w:t>p-log.ykimg.com/</w:t>
            </w:r>
            <w:r w:rsidRPr="00EC59E4">
              <w:t>tslog</w:t>
            </w:r>
            <w:r w:rsidRPr="00904D1F">
              <w:t>?</w:t>
            </w:r>
          </w:p>
        </w:tc>
        <w:tc>
          <w:tcPr>
            <w:tcW w:w="2215" w:type="dxa"/>
          </w:tcPr>
          <w:p w14:paraId="6DCFC20C" w14:textId="6908F862" w:rsidR="00594C63" w:rsidRDefault="00594C63" w:rsidP="00594C63">
            <w:pPr>
              <w:pStyle w:val="a3"/>
            </w:pPr>
            <w:r>
              <w:t>pc=</w:t>
            </w:r>
            <w:r>
              <w:rPr>
                <w:rFonts w:hint="eastAsia"/>
              </w:rPr>
              <w:t>1</w:t>
            </w:r>
            <w:r>
              <w:rPr>
                <w:rFonts w:hint="eastAsia"/>
              </w:rPr>
              <w:t>（已播放完）</w:t>
            </w:r>
          </w:p>
        </w:tc>
      </w:tr>
      <w:tr w:rsidR="008F013A" w:rsidRPr="00904D1F" w14:paraId="505D62BD" w14:textId="77777777" w:rsidTr="008F013A">
        <w:trPr>
          <w:jc w:val="center"/>
        </w:trPr>
        <w:tc>
          <w:tcPr>
            <w:tcW w:w="1659" w:type="dxa"/>
          </w:tcPr>
          <w:p w14:paraId="72F86B46" w14:textId="7AD4839A" w:rsidR="00594C63" w:rsidRDefault="00594C63" w:rsidP="00736DAD">
            <w:pPr>
              <w:pStyle w:val="a3"/>
              <w:jc w:val="left"/>
            </w:pPr>
            <w:r>
              <w:rPr>
                <w:rFonts w:hint="eastAsia"/>
              </w:rPr>
              <w:t>视频加载失败</w:t>
            </w:r>
          </w:p>
        </w:tc>
        <w:tc>
          <w:tcPr>
            <w:tcW w:w="1278" w:type="dxa"/>
          </w:tcPr>
          <w:p w14:paraId="3F38500B" w14:textId="660F0E0E" w:rsidR="00594C63" w:rsidRDefault="00594C63" w:rsidP="00736DAD">
            <w:pPr>
              <w:pStyle w:val="a3"/>
              <w:jc w:val="center"/>
            </w:pPr>
            <w:r>
              <w:rPr>
                <w:rFonts w:hint="eastAsia"/>
              </w:rPr>
              <w:t>POST</w:t>
            </w:r>
          </w:p>
        </w:tc>
        <w:tc>
          <w:tcPr>
            <w:tcW w:w="5285" w:type="dxa"/>
            <w:gridSpan w:val="2"/>
          </w:tcPr>
          <w:p w14:paraId="7E24444E" w14:textId="642C1FCC" w:rsidR="00594C63" w:rsidRDefault="00594C63" w:rsidP="00594C63">
            <w:pPr>
              <w:pStyle w:val="a3"/>
            </w:pPr>
            <w:r w:rsidRPr="008C52F5">
              <w:t>stat.youku.com/player/addPlayerDynamicReport</w:t>
            </w:r>
          </w:p>
        </w:tc>
      </w:tr>
      <w:tr w:rsidR="008F013A" w:rsidRPr="00904D1F" w14:paraId="002CD08B" w14:textId="77777777" w:rsidTr="008F013A">
        <w:trPr>
          <w:jc w:val="center"/>
        </w:trPr>
        <w:tc>
          <w:tcPr>
            <w:tcW w:w="1659" w:type="dxa"/>
          </w:tcPr>
          <w:p w14:paraId="767DF260" w14:textId="29FDB068" w:rsidR="00594C63" w:rsidRDefault="00594C63" w:rsidP="00736DAD">
            <w:pPr>
              <w:pStyle w:val="a3"/>
              <w:jc w:val="left"/>
            </w:pPr>
            <w:r>
              <w:rPr>
                <w:rFonts w:hint="eastAsia"/>
              </w:rPr>
              <w:t>视频卡顿</w:t>
            </w:r>
          </w:p>
        </w:tc>
        <w:tc>
          <w:tcPr>
            <w:tcW w:w="1278" w:type="dxa"/>
          </w:tcPr>
          <w:p w14:paraId="58C838FF" w14:textId="6A9B0FAB" w:rsidR="00594C63" w:rsidRDefault="00594C63" w:rsidP="00736DAD">
            <w:pPr>
              <w:pStyle w:val="a3"/>
              <w:jc w:val="center"/>
            </w:pPr>
            <w:r>
              <w:rPr>
                <w:rFonts w:hint="eastAsia"/>
              </w:rPr>
              <w:t>POST</w:t>
            </w:r>
          </w:p>
        </w:tc>
        <w:tc>
          <w:tcPr>
            <w:tcW w:w="5285" w:type="dxa"/>
            <w:gridSpan w:val="2"/>
          </w:tcPr>
          <w:p w14:paraId="6038DAC0" w14:textId="0BCCAF07" w:rsidR="00594C63" w:rsidRDefault="00594C63" w:rsidP="00594C63">
            <w:pPr>
              <w:pStyle w:val="a3"/>
            </w:pPr>
            <w:r w:rsidRPr="008C52F5">
              <w:t>stat.youku.com/player/addPlayerDynamicReport</w:t>
            </w:r>
          </w:p>
        </w:tc>
      </w:tr>
    </w:tbl>
    <w:p w14:paraId="313E8D75" w14:textId="77777777" w:rsidR="00490D38" w:rsidRDefault="00490D38" w:rsidP="00454979">
      <w:pPr>
        <w:pStyle w:val="a3"/>
      </w:pPr>
    </w:p>
    <w:p w14:paraId="5778831B" w14:textId="7F96C0ED" w:rsidR="00046899" w:rsidRDefault="003D0423" w:rsidP="006F5778">
      <w:pPr>
        <w:pStyle w:val="-0"/>
      </w:pPr>
      <w:bookmarkStart w:id="20" w:name="_Toc480791736"/>
      <w:r w:rsidRPr="006F5778">
        <w:rPr>
          <w:rFonts w:hint="eastAsia"/>
        </w:rPr>
        <w:t>本章小结</w:t>
      </w:r>
      <w:bookmarkEnd w:id="20"/>
    </w:p>
    <w:p w14:paraId="233192D9" w14:textId="77777777" w:rsidR="00490D38" w:rsidRPr="00490D38" w:rsidRDefault="00490D38" w:rsidP="00490D38">
      <w:pPr>
        <w:pStyle w:val="a3"/>
      </w:pP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3F5F607C" w14:textId="77777777" w:rsidR="00B22DA7" w:rsidRPr="0047728E" w:rsidRDefault="00B22DA7" w:rsidP="0047728E">
      <w:pPr>
        <w:pStyle w:val="-"/>
        <w:ind w:left="630"/>
        <w:sectPr w:rsidR="00B22DA7" w:rsidRPr="0047728E" w:rsidSect="00665158">
          <w:headerReference w:type="default" r:id="rId27"/>
          <w:pgSz w:w="11906" w:h="16838"/>
          <w:pgMar w:top="1440" w:right="1800" w:bottom="1440" w:left="1800" w:header="851" w:footer="992" w:gutter="0"/>
          <w:cols w:space="425"/>
          <w:docGrid w:type="lines" w:linePitch="312"/>
        </w:sectPr>
      </w:pPr>
    </w:p>
    <w:p w14:paraId="4D01006B" w14:textId="22FC2D37" w:rsidR="0006357B" w:rsidRPr="0047728E" w:rsidRDefault="00D42E97" w:rsidP="0047728E">
      <w:pPr>
        <w:pStyle w:val="-"/>
        <w:ind w:left="630"/>
      </w:pPr>
      <w:bookmarkStart w:id="21" w:name="_Toc480791737"/>
      <w:r w:rsidRPr="0047728E">
        <w:lastRenderedPageBreak/>
        <w:t>网络视频业务</w:t>
      </w:r>
      <w:r w:rsidR="0006357B" w:rsidRPr="0047728E">
        <w:rPr>
          <w:rFonts w:hint="eastAsia"/>
        </w:rPr>
        <w:t>分发服务器检测</w:t>
      </w:r>
      <w:bookmarkEnd w:id="21"/>
    </w:p>
    <w:p w14:paraId="3FDB51E0" w14:textId="77777777" w:rsidR="00490D38" w:rsidRDefault="00490D38" w:rsidP="00490D38">
      <w:pPr>
        <w:pStyle w:val="a3"/>
      </w:pPr>
    </w:p>
    <w:p w14:paraId="5BE0CF85" w14:textId="77777777" w:rsidR="00490D38" w:rsidRPr="00490D38" w:rsidRDefault="00490D38" w:rsidP="00490D38">
      <w:pPr>
        <w:pStyle w:val="a3"/>
      </w:pPr>
    </w:p>
    <w:p w14:paraId="22EFACD0" w14:textId="3A31947C" w:rsidR="009536F2" w:rsidRDefault="00BD335C" w:rsidP="006F5778">
      <w:pPr>
        <w:pStyle w:val="-0"/>
      </w:pPr>
      <w:bookmarkStart w:id="22" w:name="_Toc480791738"/>
      <w:r w:rsidRPr="006F5778">
        <w:rPr>
          <w:rFonts w:hint="eastAsia"/>
        </w:rPr>
        <w:t>概述</w:t>
      </w:r>
      <w:bookmarkEnd w:id="22"/>
    </w:p>
    <w:p w14:paraId="63615DCB" w14:textId="77777777" w:rsidR="00490D38" w:rsidRPr="00490D38" w:rsidRDefault="00490D38" w:rsidP="00490D38">
      <w:pPr>
        <w:pStyle w:val="a3"/>
      </w:pPr>
    </w:p>
    <w:p w14:paraId="570D201B" w14:textId="6A726417"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C3309">
        <w:t>在地理上广泛分布的用户群体</w:t>
      </w:r>
      <w:r>
        <w:t>，</w:t>
      </w:r>
      <w:r w:rsidR="00EC3309">
        <w:t>网络视频业务提供商</w:t>
      </w:r>
      <w:r w:rsidR="00D67A6A">
        <w:rPr>
          <w:rFonts w:hint="eastAsia"/>
        </w:rPr>
        <w:t>普遍</w:t>
      </w:r>
      <w:r>
        <w:t>使用</w:t>
      </w:r>
      <w:r w:rsidR="00664E88">
        <w:rPr>
          <w:rFonts w:hint="eastAsia"/>
        </w:rPr>
        <w:t>了</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w:t>
      </w:r>
      <w:r w:rsidR="00B24931">
        <w:rPr>
          <w:rFonts w:hint="eastAsia"/>
        </w:rPr>
        <w:t>用户的</w:t>
      </w:r>
      <w:r w:rsidR="003C7878">
        <w:t>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652CAE2F" w14:textId="122D6572" w:rsidR="00780E6C" w:rsidRDefault="00D42E6A" w:rsidP="00C67E2E">
      <w:pPr>
        <w:pStyle w:val="a3"/>
        <w:ind w:firstLine="420"/>
      </w:pPr>
      <w:r>
        <w:t>分发服务器</w:t>
      </w:r>
      <w:r w:rsidR="00D50F30">
        <w:rPr>
          <w:rFonts w:hint="eastAsia"/>
        </w:rPr>
        <w:t>往往</w:t>
      </w:r>
      <w:r w:rsidR="00FE2D29">
        <w:t>产生大量的流量并占据</w:t>
      </w:r>
      <w:r w:rsidR="00D3238A">
        <w:t>大比例</w:t>
      </w:r>
      <w:r w:rsidR="00FE2D29">
        <w:t>带宽。</w:t>
      </w:r>
      <w:r w:rsidR="00E414D6">
        <w:t>因此，</w:t>
      </w:r>
      <w:r w:rsidR="00E414D6">
        <w:rPr>
          <w:rFonts w:hint="eastAsia"/>
        </w:rPr>
        <w:t>对</w:t>
      </w:r>
      <w:r w:rsidR="00E414D6">
        <w:t>于网络运营商而言，分发服务器的信息在一系列</w:t>
      </w:r>
      <w:r w:rsidR="00A52641">
        <w:rPr>
          <w:rFonts w:hint="eastAsia"/>
        </w:rPr>
        <w:t>对</w:t>
      </w:r>
      <w:r w:rsidR="00945682">
        <w:t>网络</w:t>
      </w:r>
      <w:r w:rsidR="00A52641">
        <w:rPr>
          <w:rFonts w:hint="eastAsia"/>
        </w:rPr>
        <w:t>的</w:t>
      </w:r>
      <w:r w:rsidR="00434E3F">
        <w:t>管理、</w:t>
      </w:r>
      <w:r w:rsidR="004D6726">
        <w:t>控制</w:t>
      </w:r>
      <w:r w:rsidR="00E55DF4">
        <w:rPr>
          <w:rFonts w:hint="eastAsia"/>
        </w:rPr>
        <w:t>和</w:t>
      </w:r>
      <w:r w:rsidR="00434E3F">
        <w:t>优化</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9134DC">
        <w:t>（</w:t>
      </w:r>
      <w:r w:rsidR="009134DC">
        <w:t xml:space="preserve">Inter-Network </w:t>
      </w:r>
      <w:r w:rsidR="009134DC">
        <w:rPr>
          <w:rFonts w:hint="eastAsia"/>
        </w:rPr>
        <w:t>Accounting</w:t>
      </w:r>
      <w:r w:rsidR="009134DC">
        <w:t>）</w:t>
      </w:r>
      <w:r w:rsidR="00CC3AE8">
        <w:rPr>
          <w:rFonts w:hint="eastAsia"/>
        </w:rPr>
        <w:t>，</w:t>
      </w:r>
      <w:r w:rsidR="00E55DF4">
        <w:rPr>
          <w:rFonts w:hint="eastAsia"/>
        </w:rPr>
        <w:t>如</w:t>
      </w:r>
      <w:r w:rsidR="00E55DF4">
        <w:t>图</w:t>
      </w:r>
      <w:r w:rsidR="00E55DF4">
        <w:t>3-1</w:t>
      </w:r>
      <w:r w:rsidR="00E55DF4">
        <w:rPr>
          <w:rFonts w:hint="eastAsia"/>
        </w:rPr>
        <w:t>所示</w:t>
      </w:r>
      <w:r w:rsidR="00CC3AE8">
        <w:t>：</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9D6A1C">
        <w:rPr>
          <w:rFonts w:hint="eastAsia"/>
        </w:rPr>
        <w:t>。</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26376512" w14:textId="77777777" w:rsidR="001936DF" w:rsidRDefault="00373C4F" w:rsidP="00AF6425">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Pr>
          <w:rFonts w:hint="eastAsia"/>
        </w:rPr>
        <w:t>分发服务器</w:t>
      </w:r>
      <w:r>
        <w:t>往</w:t>
      </w:r>
      <w:r w:rsidR="001936DF">
        <w:t>往</w:t>
      </w:r>
      <w:r w:rsidR="001936DF">
        <w:rPr>
          <w:rFonts w:hint="eastAsia"/>
        </w:rPr>
        <w:t>具有</w:t>
      </w:r>
      <w:r w:rsidR="001936DF">
        <w:t>以下特点：</w:t>
      </w:r>
      <w:r w:rsidR="001936DF">
        <w:t>1</w:t>
      </w:r>
      <w:r w:rsidR="001936DF">
        <w:t>）</w:t>
      </w:r>
      <w:r w:rsidR="001936DF">
        <w:rPr>
          <w:rFonts w:hint="eastAsia"/>
        </w:rPr>
        <w:t>大多数</w:t>
      </w:r>
      <w:r w:rsidR="001936DF">
        <w:t>调度服务器与几乎所有的资源服务器并没有域名；</w:t>
      </w:r>
      <w:r w:rsidR="001936DF">
        <w:t>2</w:t>
      </w:r>
      <w:r w:rsidR="001936DF">
        <w:t>）</w:t>
      </w:r>
      <w:r w:rsidR="001936DF">
        <w:rPr>
          <w:rFonts w:hint="eastAsia"/>
        </w:rPr>
        <w:t>分发</w:t>
      </w:r>
      <w:r w:rsidR="001936DF">
        <w:t>服务器的</w:t>
      </w:r>
      <w:r w:rsidR="001936DF">
        <w:t>IP</w:t>
      </w:r>
      <w:r w:rsidR="001936DF">
        <w:t>地</w:t>
      </w: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71085590">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323998C4" w14:textId="760398CD" w:rsidR="00B554D8" w:rsidRDefault="00333E5F" w:rsidP="00C67E2E">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67FF5165" w14:textId="7367E819" w:rsidR="00F50ED4" w:rsidRDefault="001936DF" w:rsidP="001936DF">
      <w:pPr>
        <w:pStyle w:val="a3"/>
      </w:pPr>
      <w:r>
        <w:t>址</w:t>
      </w:r>
      <w:r>
        <w:rPr>
          <w:rFonts w:hint="eastAsia"/>
        </w:rPr>
        <w:t>往往</w:t>
      </w:r>
      <w:r>
        <w:t>不</w:t>
      </w:r>
      <w:r w:rsidR="001A589E">
        <w:t>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295832C7" w14:textId="77777777" w:rsidR="00490D38" w:rsidRDefault="00490D38" w:rsidP="008373F2">
      <w:pPr>
        <w:pStyle w:val="a3"/>
      </w:pPr>
    </w:p>
    <w:p w14:paraId="000E138D" w14:textId="18EB4B35" w:rsidR="008373F2" w:rsidRDefault="004B1F58" w:rsidP="006F5778">
      <w:pPr>
        <w:pStyle w:val="-0"/>
      </w:pPr>
      <w:bookmarkStart w:id="23" w:name="_Toc480791739"/>
      <w:r w:rsidRPr="006F5778">
        <w:rPr>
          <w:rFonts w:hint="eastAsia"/>
        </w:rPr>
        <w:t>研究现状</w:t>
      </w:r>
      <w:bookmarkEnd w:id="23"/>
    </w:p>
    <w:p w14:paraId="7E4CE861" w14:textId="77777777" w:rsidR="00490D38" w:rsidRPr="00490D38" w:rsidRDefault="00490D38" w:rsidP="00490D38">
      <w:pPr>
        <w:pStyle w:val="a3"/>
      </w:pPr>
    </w:p>
    <w:p w14:paraId="30E93035" w14:textId="682E2035" w:rsidR="0068323E" w:rsidRDefault="00787A5B" w:rsidP="007E2F32">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5D0EF4">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the 18th International Workshop on Network and Operating Systems Support for Digital Audio and Video&lt;/secondary-title&gt;&lt;/titles&gt;&lt;pages&gt;39-44&lt;/pages&gt;&lt;dates&gt;&lt;year&gt;2008&lt;/year&gt;&lt;/dates&gt;&lt;pub-location&gt;Braunschweig&lt;/pub-location&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D87DB0">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the 10th ACM SIGCOMM Conference on Internet Measurement&lt;/secondary-title&gt;&lt;/titles&gt;&lt;pages&gt;431-443&lt;/pages&gt;&lt;dates&gt;&lt;year&gt;2010&lt;/year&gt;&lt;/dates&gt;&lt;pub-location&gt;Melbourne&lt;/pub-location&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2526E0">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D0EF4">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the 31st International Conference on Distributed Computing Systems&lt;/secondary-title&gt;&lt;/titles&gt;&lt;pages&gt;248-257&lt;/pages&gt;&lt;dates&gt;&lt;year&gt;2011&lt;/year&gt;&lt;/dates&gt;&lt;pub-location&gt;Minneapolis&lt;/pub-location&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D0EF4">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the 24th International Teletraffic Congress&lt;/secondary-title&gt;&lt;/titles&gt;&lt;pages&gt;28&lt;/pages&gt;&lt;dates&gt;&lt;year&gt;2012&lt;/year&gt;&lt;/dates&gt;&lt;pub-location&gt;Krakow&lt;/pub-location&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w:t>
      </w:r>
      <w:r w:rsidR="00C25856">
        <w:lastRenderedPageBreak/>
        <w:t>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固定</w:t>
      </w:r>
      <w:r w:rsidR="00584CCE">
        <w:t>的域名</w:t>
      </w:r>
      <w:r w:rsidR="00B75F33">
        <w:t>格式</w:t>
      </w:r>
      <w:r w:rsidR="00526155">
        <w:t>，</w:t>
      </w:r>
      <w:r w:rsidR="00526155">
        <w:rPr>
          <w:rFonts w:hint="eastAsia"/>
        </w:rPr>
        <w:t>研究者</w:t>
      </w:r>
      <w:r w:rsidR="00526155">
        <w:t>可以直接</w:t>
      </w:r>
      <w:r w:rsidR="007701CE">
        <w:rPr>
          <w:rFonts w:hint="eastAsia"/>
        </w:rPr>
        <w:t>通过</w:t>
      </w:r>
      <w:r w:rsidR="00410E41">
        <w:t>域名来</w:t>
      </w:r>
      <w:r w:rsidR="00234DF3">
        <w:rPr>
          <w:rFonts w:hint="eastAsia"/>
        </w:rPr>
        <w:t>进行</w:t>
      </w:r>
      <w:r w:rsidR="007701CE">
        <w:t>过滤</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62347A10"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rsidR="006E4425">
        <w:t>研究工作提出</w:t>
      </w:r>
      <w:r>
        <w:t>检测方法。</w:t>
      </w:r>
      <w:r w:rsidR="003431C1">
        <w:t>但是对于其它互联网业务的流量或服务器</w:t>
      </w:r>
      <w:r w:rsidR="00565065">
        <w:rPr>
          <w:rFonts w:hint="eastAsia"/>
        </w:rPr>
        <w:t>的</w:t>
      </w:r>
      <w:r w:rsidR="003431C1">
        <w:t>识别，</w:t>
      </w:r>
      <w:r w:rsidR="003431C1">
        <w:rPr>
          <w:rFonts w:hint="eastAsia"/>
        </w:rPr>
        <w:t>学术界</w:t>
      </w:r>
      <w:r w:rsidR="003431C1">
        <w:t>已有了一定的研究成果。</w:t>
      </w:r>
      <w:r w:rsidR="00B77BE2">
        <w:t>例如，</w:t>
      </w:r>
      <w:r w:rsidR="00006384">
        <w:t>在文献</w:t>
      </w:r>
      <w:r w:rsidR="00224D13">
        <w:fldChar w:fldCharType="begin"/>
      </w:r>
      <w:r w:rsidR="005D0EF4">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2012 IEEE International Conference on Communications&lt;/secondary-title&gt;&lt;/titles&gt;&lt;pages&gt;1064-1068&lt;/pages&gt;&lt;dates&gt;&lt;year&gt;2012&lt;/year&gt;&lt;/dates&gt;&lt;pub-location&gt;Ottawa&lt;/pub-location&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D0EF4">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2013 IEEE International Conference on Communications&lt;/secondary-title&gt;&lt;/titles&gt;&lt;pages&gt;1990-1994&lt;/pages&gt;&lt;dates&gt;&lt;year&gt;2013&lt;/year&gt;&lt;/dates&gt;&lt;pub-location&gt;Budapest&lt;/pub-location&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D0EF4">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the 11th Annual International Conference on Privacy, Security and Trust&lt;/secondary-title&gt;&lt;/titles&gt;&lt;pages&gt;195-204&lt;/pages&gt;&lt;dates&gt;&lt;year&gt;2013&lt;/year&gt;&lt;/dates&gt;&lt;pub-location&gt;Tarragona&lt;/pub-location&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30DFCF26" w14:textId="77777777" w:rsidR="00077EB1" w:rsidRDefault="00077EB1" w:rsidP="00F205B0">
      <w:pPr>
        <w:pStyle w:val="a3"/>
      </w:pPr>
    </w:p>
    <w:p w14:paraId="4840E2A6" w14:textId="5A4405DF" w:rsidR="00F205B0" w:rsidRDefault="00350DF7" w:rsidP="006F5778">
      <w:pPr>
        <w:pStyle w:val="-0"/>
      </w:pPr>
      <w:bookmarkStart w:id="24" w:name="_Toc480791740"/>
      <w:r w:rsidRPr="006F5778">
        <w:t>数据集</w:t>
      </w:r>
      <w:bookmarkEnd w:id="24"/>
    </w:p>
    <w:p w14:paraId="1D5BCFC6" w14:textId="77777777" w:rsidR="00077EB1" w:rsidRPr="00077EB1" w:rsidRDefault="00077EB1" w:rsidP="00077EB1">
      <w:pPr>
        <w:pStyle w:val="a3"/>
      </w:pPr>
    </w:p>
    <w:p w14:paraId="4C6102E5" w14:textId="6A9EECEB" w:rsidR="00DB0066" w:rsidRDefault="0000311C" w:rsidP="00787644">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7D40A4EE" w14:textId="7612C781" w:rsidR="00F95AE6" w:rsidRPr="00F95AE6" w:rsidRDefault="00F95AE6" w:rsidP="00F95AE6">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Pr>
          <w:rFonts w:hint="eastAsia"/>
        </w:rPr>
        <w:t>交互</w:t>
      </w:r>
      <w:r>
        <w:t>记录，覆盖</w:t>
      </w:r>
      <w:r>
        <w:t>3,027</w:t>
      </w:r>
      <w:r>
        <w:t>个用户与</w:t>
      </w:r>
      <w:r>
        <w:t>35,105</w:t>
      </w:r>
      <w:r>
        <w:t>台服务器。在本章的研究中，我们关注于</w:t>
      </w:r>
      <w:r>
        <w:t>5</w:t>
      </w:r>
      <w:r>
        <w:rPr>
          <w:rFonts w:hint="eastAsia"/>
        </w:rPr>
        <w:t>家</w:t>
      </w:r>
      <w:r>
        <w:t>目前国内</w:t>
      </w:r>
      <w:r>
        <w:rPr>
          <w:rFonts w:hint="eastAsia"/>
        </w:rPr>
        <w:t>主流</w:t>
      </w:r>
      <w:r>
        <w:t>的网络视频业务提供</w:t>
      </w:r>
    </w:p>
    <w:p w14:paraId="6F62E2C2" w14:textId="2D103E71" w:rsidR="001D54A8" w:rsidRDefault="004B2412" w:rsidP="001D54A8">
      <w:pPr>
        <w:pStyle w:val="a3"/>
        <w:spacing w:line="240" w:lineRule="auto"/>
        <w:jc w:val="center"/>
      </w:pPr>
      <w:r>
        <w:rPr>
          <w:noProof/>
        </w:rPr>
        <w:lastRenderedPageBreak/>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16AD7841" w14:textId="6DF3DD18" w:rsidR="001D54A8" w:rsidRDefault="00C30193" w:rsidP="00787644">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32856F23" w14:textId="2EE126DA" w:rsidR="001A16A7" w:rsidRDefault="00CA377F" w:rsidP="00F95AE6">
      <w:pPr>
        <w:pStyle w:val="a3"/>
      </w:pPr>
      <w:r>
        <w:t>商：</w:t>
      </w:r>
      <w:r>
        <w:t>1</w:t>
      </w:r>
      <w:r>
        <w:t>）</w:t>
      </w:r>
      <w:r>
        <w:t>Youku</w:t>
      </w:r>
      <w:r>
        <w:rPr>
          <w:rFonts w:hint="eastAsia"/>
        </w:rPr>
        <w:t>优酷</w:t>
      </w:r>
      <w:r>
        <w:t>视频，</w:t>
      </w:r>
      <w:r>
        <w:t>2</w:t>
      </w:r>
      <w:r>
        <w:t>）</w:t>
      </w:r>
      <w:r>
        <w:rPr>
          <w:rFonts w:hint="eastAsia"/>
        </w:rPr>
        <w:t>Sohu</w:t>
      </w:r>
      <w:r>
        <w:t>搜狐视频，</w:t>
      </w:r>
      <w:r>
        <w:t>3</w:t>
      </w:r>
      <w:r>
        <w:t>）</w:t>
      </w:r>
      <w:r>
        <w:rPr>
          <w:rFonts w:hint="eastAsia"/>
        </w:rPr>
        <w:t>Iqiyi</w:t>
      </w:r>
      <w:r>
        <w:t>爱奇艺，</w:t>
      </w:r>
      <w:r>
        <w:t>4</w:t>
      </w:r>
      <w:r>
        <w:t>）</w:t>
      </w:r>
      <w:r>
        <w:rPr>
          <w:rFonts w:hint="eastAsia"/>
        </w:rPr>
        <w:t>QQ</w:t>
      </w:r>
      <w:r>
        <w:t>腾讯视频，</w:t>
      </w:r>
      <w:r>
        <w:rPr>
          <w:rFonts w:hint="eastAsia"/>
        </w:rPr>
        <w:t>以及</w:t>
      </w:r>
      <w:r>
        <w:t>5</w:t>
      </w:r>
      <w:r>
        <w:t>）</w:t>
      </w:r>
      <w:r>
        <w:t>Letv</w:t>
      </w:r>
      <w:r>
        <w:t>乐视。</w:t>
      </w:r>
    </w:p>
    <w:p w14:paraId="4445C642" w14:textId="0E8BF4FE" w:rsidR="00DB0C96" w:rsidRDefault="002A3F14" w:rsidP="00E2711C">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3C3CAD">
        <w:rPr>
          <w:rFonts w:hint="eastAsia"/>
        </w:rPr>
        <w:t>交互</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w:t>
      </w:r>
      <w:r w:rsidR="003C3CAD">
        <w:t>HTTP</w:t>
      </w:r>
      <w:r w:rsidR="003C3CAD">
        <w:rPr>
          <w:rFonts w:hint="eastAsia"/>
        </w:rPr>
        <w:t>交互</w:t>
      </w:r>
      <w:r w:rsidR="00ED37BE">
        <w:t>记录队列，</w:t>
      </w:r>
      <w:r w:rsidR="00ED37BE">
        <w:rPr>
          <w:rFonts w:hint="eastAsia"/>
        </w:rPr>
        <w:t>我们</w:t>
      </w:r>
      <w:r w:rsidR="00ED37BE">
        <w:t>检查</w:t>
      </w:r>
      <w:r w:rsidR="002165BE">
        <w:rPr>
          <w:rFonts w:hint="eastAsia"/>
        </w:rPr>
        <w:t>各</w:t>
      </w:r>
      <w:r w:rsidR="00ED37BE">
        <w:t>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712328">
        <w:rPr>
          <w:rFonts w:hint="eastAsia"/>
        </w:rPr>
        <w:t>了</w:t>
      </w:r>
      <w:r w:rsidR="00DD1191">
        <w:t>某</w:t>
      </w:r>
      <w:r w:rsidR="00ED37BE">
        <w:t>一</w:t>
      </w:r>
      <w:r w:rsidR="00DD1191">
        <w:t>业务提供商的</w:t>
      </w:r>
      <w:r w:rsidR="00CF6105">
        <w:t>视频页面</w:t>
      </w:r>
      <w:r w:rsidR="001411CE">
        <w:t>格式</w:t>
      </w:r>
      <w:r w:rsidR="00ED37BE">
        <w:t>，</w:t>
      </w:r>
      <w:r w:rsidR="0033270B">
        <w:t>则</w:t>
      </w:r>
      <w:r w:rsidR="00ED37BE">
        <w:t>说明该用户使用</w:t>
      </w:r>
      <w:r w:rsidR="00033DEF">
        <w:rPr>
          <w:rFonts w:hint="eastAsia"/>
        </w:rPr>
        <w:t>了</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6E2ED9DC" w14:textId="035C8C06" w:rsidR="001F235D" w:rsidRDefault="001F235D" w:rsidP="00787644">
      <w:pPr>
        <w:pStyle w:val="a6"/>
      </w:pPr>
      <w:r>
        <w:t>表</w:t>
      </w:r>
      <w:r>
        <w:t xml:space="preserve">3-1 </w:t>
      </w:r>
      <w:r>
        <w:rPr>
          <w:rFonts w:hint="eastAsia"/>
        </w:rPr>
        <w:t>数据集</w:t>
      </w:r>
      <w:r w:rsidR="004E5447">
        <w:t>统计</w:t>
      </w:r>
      <w:r w:rsidR="00417482">
        <w:t>概要</w:t>
      </w:r>
    </w:p>
    <w:tbl>
      <w:tblPr>
        <w:tblStyle w:val="a7"/>
        <w:tblW w:w="8222" w:type="dxa"/>
        <w:jc w:val="center"/>
        <w:tblLook w:val="04A0" w:firstRow="1" w:lastRow="0" w:firstColumn="1" w:lastColumn="0" w:noHBand="0" w:noVBand="1"/>
      </w:tblPr>
      <w:tblGrid>
        <w:gridCol w:w="2064"/>
        <w:gridCol w:w="2061"/>
        <w:gridCol w:w="2045"/>
        <w:gridCol w:w="2052"/>
      </w:tblGrid>
      <w:tr w:rsidR="002A1F56" w14:paraId="13899C69" w14:textId="77777777" w:rsidTr="00312150">
        <w:trPr>
          <w:jc w:val="center"/>
        </w:trPr>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312150">
        <w:trPr>
          <w:jc w:val="center"/>
        </w:trPr>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312150">
        <w:trPr>
          <w:jc w:val="center"/>
        </w:trPr>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312150">
        <w:trPr>
          <w:jc w:val="center"/>
        </w:trPr>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312150">
        <w:trPr>
          <w:jc w:val="center"/>
        </w:trPr>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312150">
        <w:trPr>
          <w:jc w:val="center"/>
        </w:trPr>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39EE8CF8" w14:textId="27D063D7" w:rsidR="00BD335C" w:rsidRDefault="005556AC" w:rsidP="006F5778">
      <w:pPr>
        <w:pStyle w:val="-0"/>
      </w:pPr>
      <w:bookmarkStart w:id="25" w:name="_Toc480791741"/>
      <w:r w:rsidRPr="006F5778">
        <w:lastRenderedPageBreak/>
        <w:t>用户</w:t>
      </w:r>
      <w:r w:rsidRPr="006F5778">
        <w:t>-</w:t>
      </w:r>
      <w:r w:rsidRPr="006F5778">
        <w:rPr>
          <w:rFonts w:hint="eastAsia"/>
        </w:rPr>
        <w:t>服务器</w:t>
      </w:r>
      <w:r w:rsidR="00BD335C" w:rsidRPr="006F5778">
        <w:t>通信</w:t>
      </w:r>
      <w:r w:rsidRPr="006F5778">
        <w:t>分析</w:t>
      </w:r>
      <w:bookmarkEnd w:id="25"/>
    </w:p>
    <w:p w14:paraId="0CF2DE97" w14:textId="77777777" w:rsidR="00077EB1" w:rsidRPr="00077EB1" w:rsidRDefault="00077EB1" w:rsidP="00077EB1">
      <w:pPr>
        <w:pStyle w:val="a3"/>
      </w:pPr>
    </w:p>
    <w:p w14:paraId="59EC579D" w14:textId="275BEEE6" w:rsidR="005556AC" w:rsidRPr="006F5778" w:rsidRDefault="00EB4BA3" w:rsidP="006F5778">
      <w:pPr>
        <w:pStyle w:val="-1"/>
      </w:pPr>
      <w:bookmarkStart w:id="26" w:name="_Toc480791742"/>
      <w:r w:rsidRPr="006F5778">
        <w:t>通信流程</w:t>
      </w:r>
      <w:bookmarkEnd w:id="26"/>
    </w:p>
    <w:p w14:paraId="46524F52" w14:textId="03DD295B" w:rsidR="00EB4BA3" w:rsidRDefault="000E2F2D" w:rsidP="00E12C3E">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4DCC78" w14:textId="6FB08D3A" w:rsidR="002665B3" w:rsidRDefault="000D3D1D" w:rsidP="00E12C3E">
      <w:pPr>
        <w:pStyle w:val="a6"/>
      </w:pPr>
      <w:r>
        <w:t>图</w:t>
      </w:r>
      <w:r>
        <w:t>3-</w:t>
      </w:r>
      <w:r w:rsidR="000B226B">
        <w:rPr>
          <w:rFonts w:hint="eastAsia"/>
        </w:rPr>
        <w:t>3</w:t>
      </w:r>
      <w:r w:rsidR="00C05E86">
        <w:t xml:space="preserve"> </w:t>
      </w:r>
      <w:r w:rsidR="00B74553">
        <w:rPr>
          <w:rFonts w:hint="eastAsia"/>
        </w:rPr>
        <w:t>网络视频</w:t>
      </w:r>
      <w:r w:rsidR="007B64C5">
        <w:rPr>
          <w:rFonts w:hint="eastAsia"/>
        </w:rPr>
        <w:t>分发</w:t>
      </w:r>
      <w:r w:rsidR="009C3445">
        <w:t>通用</w:t>
      </w:r>
      <w:r w:rsidR="009C3445">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65169FD8" w14:textId="79D618B7" w:rsidR="00823145" w:rsidRDefault="00823145" w:rsidP="00886A99">
      <w:pPr>
        <w:pStyle w:val="a3"/>
        <w:ind w:firstLine="420"/>
      </w:pPr>
      <w:r>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F825A6">
        <w:rPr>
          <w:rFonts w:hint="eastAsia"/>
        </w:rPr>
        <w:t>其</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lastRenderedPageBreak/>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18E74139" w14:textId="77777777" w:rsidR="00061137" w:rsidRDefault="00061137" w:rsidP="00EB4BA3">
      <w:pPr>
        <w:pStyle w:val="a3"/>
      </w:pPr>
    </w:p>
    <w:p w14:paraId="29ACD7B2" w14:textId="61E09A2D" w:rsidR="00423C04" w:rsidRPr="006F5778" w:rsidRDefault="00423C04" w:rsidP="006F5778">
      <w:pPr>
        <w:pStyle w:val="-1"/>
      </w:pPr>
      <w:bookmarkStart w:id="27" w:name="_Toc480791743"/>
      <w:r w:rsidRPr="006F5778">
        <w:t>通信特性</w:t>
      </w:r>
      <w:bookmarkEnd w:id="27"/>
    </w:p>
    <w:p w14:paraId="7641D02C" w14:textId="0B310C9D"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451C2D29" w14:textId="77777777" w:rsidR="005C4E1C" w:rsidRDefault="005C4E1C" w:rsidP="005C4E1C">
      <w:pPr>
        <w:pStyle w:val="a3"/>
      </w:pPr>
    </w:p>
    <w:p w14:paraId="542F9718" w14:textId="772B9CFE"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4C82D20D" w:rsidR="00F74CB4" w:rsidRPr="001E7B1A" w:rsidRDefault="00A4253B" w:rsidP="001E7B1A">
      <w:pPr>
        <w:pStyle w:val="a3"/>
        <w:wordWrap w:val="0"/>
        <w:spacing w:line="360" w:lineRule="auto"/>
        <w:jc w:val="right"/>
      </w:pPr>
      <m:oMathPara>
        <m:oMathParaPr>
          <m:jc m:val="right"/>
        </m:oMathPara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nor/>
            </m:rPr>
            <w:rPr>
              <w:rFonts w:ascii="Cambria Math" w:hAnsi="Cambria Math"/>
            </w:rPr>
            <m:t xml:space="preserve">                                             (3-1)</m:t>
          </m:r>
        </m:oMath>
      </m:oMathPara>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间内使用了互联网。</w:t>
      </w:r>
    </w:p>
    <w:p w14:paraId="77C2B967" w14:textId="22CCDD8D" w:rsidR="008B4CDD" w:rsidRDefault="004268D2" w:rsidP="00C26958">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47C35E8B" w14:textId="77777777" w:rsidR="006066AD" w:rsidRDefault="006066AD" w:rsidP="00C26958">
      <w:pPr>
        <w:pStyle w:val="a3"/>
      </w:pPr>
    </w:p>
    <w:p w14:paraId="2D0EE7BE" w14:textId="018A158C" w:rsidR="006066AD" w:rsidRDefault="006066AD" w:rsidP="00C26958">
      <w:pPr>
        <w:pStyle w:val="a3"/>
      </w:pPr>
      <w:r>
        <w:rPr>
          <w:b/>
        </w:rPr>
        <w:t>特定</w:t>
      </w:r>
      <w:r w:rsidRPr="00AF6F20">
        <w:rPr>
          <w:b/>
        </w:rPr>
        <w:t>的实体内容类型</w:t>
      </w:r>
      <w:r>
        <w:t>：在网络视频业务提供商建造的专属视频分发网络中，</w:t>
      </w:r>
      <w:r>
        <w:rPr>
          <w:rFonts w:hint="eastAsia"/>
        </w:rPr>
        <w:t>调度</w:t>
      </w: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67BB72" w14:textId="285C3EF8" w:rsidR="002107D7" w:rsidRDefault="00042F26" w:rsidP="00C26958">
      <w:pPr>
        <w:pStyle w:val="a6"/>
      </w:pPr>
      <w:r>
        <w:t>图</w:t>
      </w:r>
      <w:r>
        <w:t>3-</w:t>
      </w:r>
      <w:r w:rsidR="000B226B">
        <w:rPr>
          <w:rFonts w:hint="eastAsia"/>
        </w:rPr>
        <w:t>4</w:t>
      </w:r>
      <w:r>
        <w:t xml:space="preserve"> </w:t>
      </w:r>
      <w:r>
        <w:t>不同网络视频业务提供商的</w:t>
      </w:r>
      <w:r w:rsidR="00105012">
        <w:t>(a)</w:t>
      </w:r>
      <m:oMath>
        <m:r>
          <m:rPr>
            <m:nor/>
          </m: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29695C39" w14:textId="4A03D1AC" w:rsidR="006066AD" w:rsidRDefault="006066AD" w:rsidP="002F3779">
      <w:pPr>
        <w:pStyle w:val="a3"/>
      </w:pPr>
      <w:r>
        <w:rPr>
          <w:rFonts w:hint="eastAsia"/>
        </w:rPr>
        <w:t>服务器</w:t>
      </w:r>
      <w:r>
        <w:t>仅用于向用户发送视频地址</w:t>
      </w:r>
      <w:r>
        <w:t>URL</w:t>
      </w:r>
      <w:r>
        <w:t>信息，</w:t>
      </w:r>
      <w:r>
        <w:rPr>
          <w:rFonts w:hint="eastAsia"/>
        </w:rPr>
        <w:t>而</w:t>
      </w:r>
      <w:r>
        <w:t>资源服务器仅用于向用户提供</w:t>
      </w:r>
    </w:p>
    <w:p w14:paraId="09BC0AA0" w14:textId="70BF778B" w:rsidR="003C4D7D" w:rsidRDefault="009171C8" w:rsidP="002F3779">
      <w:pPr>
        <w:pStyle w:val="a3"/>
      </w:pPr>
      <w:r>
        <w:t>视频</w:t>
      </w:r>
      <w:r>
        <w:rPr>
          <w:rFonts w:hint="eastAsia"/>
        </w:rPr>
        <w:t>。</w:t>
      </w:r>
      <w:r w:rsidR="002F3779">
        <w:rPr>
          <w:rFonts w:hint="eastAsia"/>
        </w:rPr>
        <w:t>因此，这两种</w:t>
      </w:r>
      <w:r w:rsidR="002F3779">
        <w:t>分发服务器仅支持有限的几种</w:t>
      </w:r>
      <w:r w:rsidR="002F3779">
        <w:rPr>
          <w:rFonts w:hint="eastAsia"/>
        </w:rPr>
        <w:t>特定的</w:t>
      </w:r>
      <w:r w:rsidR="002F3779">
        <w:t>文件类型。</w:t>
      </w:r>
      <w:r w:rsidR="00CE584C">
        <w:t>图</w:t>
      </w:r>
      <w:r w:rsidR="00CE584C">
        <w:t>3-</w:t>
      </w:r>
      <w:r w:rsidR="004D0B34">
        <w:rPr>
          <w:rFonts w:hint="eastAsia"/>
        </w:rPr>
        <w:t>5</w:t>
      </w:r>
      <w:r w:rsidR="004D0B34">
        <w:t>(a)</w:t>
      </w:r>
      <w:r w:rsidR="004D0B34">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535A700E" w14:textId="48C939C1" w:rsidR="00707773" w:rsidRDefault="00D66CF7" w:rsidP="00ED0656">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1B583934" w14:textId="398FCBF9" w:rsidR="00CC7033" w:rsidRDefault="007517A7" w:rsidP="00CC7033">
      <w:pPr>
        <w:pStyle w:val="a3"/>
        <w:spacing w:line="240" w:lineRule="auto"/>
        <w:jc w:val="center"/>
      </w:pPr>
      <w:r>
        <w:rPr>
          <w:noProof/>
        </w:rPr>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FF1FD4">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06517761" w14:textId="6AB9704F" w:rsidR="00CC7033" w:rsidRDefault="00105012" w:rsidP="00ED0656">
      <w:pPr>
        <w:pStyle w:val="a6"/>
      </w:pPr>
      <w:r>
        <w:t>(a)</w:t>
      </w:r>
      <w:r w:rsidR="0081779E">
        <w:t>调度服务器</w:t>
      </w:r>
      <w:r w:rsidR="0081779E">
        <w:rPr>
          <w:rFonts w:hint="eastAsia"/>
        </w:rPr>
        <w:t>；</w:t>
      </w:r>
      <w:r>
        <w:t>(b)</w:t>
      </w:r>
      <w:r w:rsidR="0081779E">
        <w:t>资源服务器</w:t>
      </w:r>
      <w:r w:rsidR="0081779E">
        <w:rPr>
          <w:rFonts w:hint="eastAsia"/>
        </w:rPr>
        <w:t>。</w:t>
      </w:r>
    </w:p>
    <w:p w14:paraId="420FBEAF" w14:textId="731C4D8C" w:rsidR="00582E58" w:rsidRDefault="002B0573" w:rsidP="002B0573">
      <w:pPr>
        <w:pStyle w:val="a3"/>
      </w:pPr>
      <w:r w:rsidRPr="002B0573">
        <w:rPr>
          <w:b/>
        </w:rPr>
        <w:lastRenderedPageBreak/>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EF4482">
        <w:t>用户侧</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3417D1D1" w:rsidR="00ED68AB" w:rsidRPr="00156335" w:rsidRDefault="0019092C" w:rsidP="00E7036E">
      <w:pPr>
        <w:pStyle w:val="a3"/>
        <w:wordWrap w:val="0"/>
        <w:spacing w:line="720" w:lineRule="auto"/>
        <w:jc w:val="right"/>
      </w:pPr>
      <m:oMathPara>
        <m:oMathParaPr>
          <m:jc m:val="right"/>
        </m:oMathParaPr>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2)</m:t>
          </m:r>
        </m:oMath>
      </m:oMathPara>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DE26B80"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1069D3">
        <w:rPr>
          <w:rFonts w:hint="eastAsia"/>
        </w:rPr>
        <w:t>请求</w:t>
      </w:r>
      <w:r w:rsidR="00901546">
        <w:rPr>
          <w:rFonts w:hint="eastAsia"/>
        </w:rPr>
        <w:t>、实现视频分发</w:t>
      </w:r>
      <w:r w:rsidR="00E2015D">
        <w:rPr>
          <w:rFonts w:hint="eastAsia"/>
        </w:rPr>
        <w:t>的</w:t>
      </w:r>
      <w:r w:rsidR="00D379D7">
        <w:t>最</w:t>
      </w:r>
      <w:r w:rsidR="008D65EE">
        <w:t>简单</w:t>
      </w:r>
      <w:r w:rsidR="00D379D7">
        <w:t>方式。</w:t>
      </w:r>
    </w:p>
    <w:p w14:paraId="7EFE016B" w14:textId="024D9E52" w:rsidR="004B52A4" w:rsidRDefault="008F55AF" w:rsidP="00B76BF9">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10484513" w14:textId="4393F7EC" w:rsidR="00223708" w:rsidRDefault="00223708" w:rsidP="00384662">
      <w:pPr>
        <w:pStyle w:val="a6"/>
      </w:pPr>
      <w:r>
        <w:t>表</w:t>
      </w:r>
      <w:r>
        <w:t>3-</w:t>
      </w:r>
      <w:r w:rsidR="008D36ED">
        <w:t>2</w:t>
      </w:r>
      <w:r>
        <w:t xml:space="preserve"> </w:t>
      </w:r>
      <w:r>
        <w:t>优酷视频中用户进行视频请求及调度服务器重定向实例</w:t>
      </w:r>
    </w:p>
    <w:tbl>
      <w:tblPr>
        <w:tblStyle w:val="a7"/>
        <w:tblW w:w="8222" w:type="dxa"/>
        <w:jc w:val="center"/>
        <w:tblLayout w:type="fixed"/>
        <w:tblLook w:val="04A0" w:firstRow="1" w:lastRow="0" w:firstColumn="1" w:lastColumn="0" w:noHBand="0" w:noVBand="1"/>
      </w:tblPr>
      <w:tblGrid>
        <w:gridCol w:w="3950"/>
        <w:gridCol w:w="313"/>
        <w:gridCol w:w="3959"/>
      </w:tblGrid>
      <w:tr w:rsidR="002104FF" w:rsidRPr="009957A6" w14:paraId="4A470ED6" w14:textId="77777777" w:rsidTr="00312150">
        <w:trPr>
          <w:jc w:val="center"/>
        </w:trPr>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442CB5">
              <w:rPr>
                <w:b/>
                <w:color w:val="FF0000"/>
                <w:sz w:val="21"/>
                <w:szCs w:val="21"/>
              </w:rPr>
              <w:t>302</w:t>
            </w:r>
            <w:r w:rsidRPr="009957A6">
              <w:rPr>
                <w:sz w:val="21"/>
                <w:szCs w:val="21"/>
              </w:rPr>
              <w:t xml:space="preserve"> Found</w:t>
            </w:r>
          </w:p>
        </w:tc>
      </w:tr>
      <w:tr w:rsidR="002104FF" w:rsidRPr="009957A6" w14:paraId="590A0337" w14:textId="77777777" w:rsidTr="00312150">
        <w:trPr>
          <w:jc w:val="center"/>
        </w:trPr>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374B5DAE" w:rsidR="002104FF" w:rsidRPr="009957A6" w:rsidRDefault="00853912" w:rsidP="00042D4B">
            <w:pPr>
              <w:pStyle w:val="a3"/>
              <w:wordWrap w:val="0"/>
              <w:spacing w:line="300" w:lineRule="exact"/>
              <w:jc w:val="left"/>
              <w:rPr>
                <w:sz w:val="21"/>
                <w:szCs w:val="21"/>
              </w:rPr>
            </w:pPr>
            <w:r w:rsidRPr="009957A6">
              <w:rPr>
                <w:sz w:val="21"/>
                <w:szCs w:val="21"/>
              </w:rPr>
              <w:t>Cookie: __ysuid=13956529867728JC; xreferrer=; ykss=738258531c81dd4b6fec24c5; u=__LOGOUT__; P_F=1</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442CB5" w:rsidRDefault="00853912" w:rsidP="008C27A2">
            <w:pPr>
              <w:pStyle w:val="a3"/>
              <w:wordWrap w:val="0"/>
              <w:spacing w:line="300" w:lineRule="exact"/>
              <w:jc w:val="left"/>
              <w:rPr>
                <w:b/>
                <w:color w:val="FF0000"/>
                <w:sz w:val="21"/>
                <w:szCs w:val="21"/>
              </w:rPr>
            </w:pPr>
            <w:r w:rsidRPr="00442CB5">
              <w:rPr>
                <w:b/>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2FA1031E" w14:textId="39318FE4" w:rsidR="00635C3F" w:rsidRPr="002859A9" w:rsidRDefault="000315A3" w:rsidP="00DB55F4">
      <w:pPr>
        <w:pStyle w:val="a3"/>
        <w:wordWrap w:val="0"/>
      </w:pPr>
      <w:r w:rsidRPr="00D55F95">
        <w:rPr>
          <w:b/>
        </w:rPr>
        <w:lastRenderedPageBreak/>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A02509">
        <w:rPr>
          <w:rFonts w:hint="eastAsia"/>
        </w:rPr>
        <w:t>请求报文的</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0090077C" w:rsidR="002859A9" w:rsidRPr="001E7B1A" w:rsidRDefault="00DE055D" w:rsidP="001E7B1A">
      <w:pPr>
        <w:pStyle w:val="a3"/>
        <w:wordWrap w:val="0"/>
        <w:spacing w:line="360" w:lineRule="auto"/>
        <w:jc w:val="right"/>
      </w:pPr>
      <m:oMathPara>
        <m:oMathParaPr>
          <m:jc m:val="right"/>
        </m:oMathParaP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nor/>
            </m:rPr>
            <w:rPr>
              <w:rFonts w:ascii="Cambria Math" w:hAnsi="Cambria Math"/>
            </w:rPr>
            <m:t xml:space="preserve">                                  (3-3)</m:t>
          </m:r>
        </m:oMath>
      </m:oMathPara>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4415D98B" w14:textId="460E289C" w:rsidR="004E6BB4" w:rsidRDefault="00162E4B" w:rsidP="00634748">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C367566" w14:textId="1A96EDA7" w:rsidR="00636DBE" w:rsidRDefault="004E6BB4" w:rsidP="00634748">
      <w:pPr>
        <w:pStyle w:val="a6"/>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AA78AE" w14:paraId="628B5FBA" w14:textId="77777777" w:rsidTr="007C55C6">
        <w:trPr>
          <w:jc w:val="center"/>
        </w:trPr>
        <w:tc>
          <w:tcPr>
            <w:tcW w:w="149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38"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640"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5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7C55C6">
        <w:trPr>
          <w:jc w:val="center"/>
        </w:trPr>
        <w:tc>
          <w:tcPr>
            <w:tcW w:w="1490" w:type="dxa"/>
            <w:vMerge w:val="restart"/>
            <w:tcBorders>
              <w:bottom w:val="single" w:sz="4" w:space="0" w:color="auto"/>
            </w:tcBorders>
          </w:tcPr>
          <w:p w14:paraId="17E444A8" w14:textId="129A936C" w:rsidR="00A04257" w:rsidRPr="00A869D8" w:rsidRDefault="00301862" w:rsidP="00546A9A">
            <w:pPr>
              <w:pStyle w:val="a3"/>
              <w:wordWrap w:val="0"/>
              <w:jc w:val="center"/>
              <w:rPr>
                <w:b/>
              </w:rPr>
            </w:pPr>
            <w:r>
              <w:rPr>
                <w:b/>
              </w:rPr>
              <w:t>优酷</w:t>
            </w:r>
          </w:p>
        </w:tc>
        <w:tc>
          <w:tcPr>
            <w:tcW w:w="938" w:type="dxa"/>
            <w:tcBorders>
              <w:bottom w:val="nil"/>
            </w:tcBorders>
          </w:tcPr>
          <w:p w14:paraId="2B2A993B" w14:textId="1A23B03F" w:rsidR="00A04257" w:rsidRPr="001D3BAF" w:rsidRDefault="002865FF"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5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7C55C6">
        <w:trPr>
          <w:jc w:val="center"/>
        </w:trPr>
        <w:tc>
          <w:tcPr>
            <w:tcW w:w="1490" w:type="dxa"/>
            <w:vMerge/>
            <w:tcBorders>
              <w:top w:val="nil"/>
              <w:bottom w:val="single" w:sz="4" w:space="0" w:color="auto"/>
            </w:tcBorders>
          </w:tcPr>
          <w:p w14:paraId="22ACDB14" w14:textId="4BF9CAC5" w:rsidR="00A04257" w:rsidRPr="00A869D8" w:rsidRDefault="00A04257" w:rsidP="00546A9A">
            <w:pPr>
              <w:pStyle w:val="a3"/>
              <w:wordWrap w:val="0"/>
              <w:jc w:val="center"/>
              <w:rPr>
                <w:b/>
              </w:rPr>
            </w:pPr>
          </w:p>
        </w:tc>
        <w:tc>
          <w:tcPr>
            <w:tcW w:w="938" w:type="dxa"/>
            <w:tcBorders>
              <w:top w:val="nil"/>
              <w:bottom w:val="single" w:sz="4" w:space="0" w:color="auto"/>
            </w:tcBorders>
          </w:tcPr>
          <w:p w14:paraId="5C5D6076" w14:textId="662D190B" w:rsidR="00A04257" w:rsidRPr="001D3BAF" w:rsidRDefault="002865FF"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single"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54" w:type="dxa"/>
            <w:vMerge/>
            <w:tcBorders>
              <w:top w:val="nil"/>
              <w:bottom w:val="single" w:sz="4" w:space="0" w:color="auto"/>
            </w:tcBorders>
          </w:tcPr>
          <w:p w14:paraId="141E083A" w14:textId="77777777" w:rsidR="00A04257" w:rsidRDefault="00A04257" w:rsidP="00546A9A">
            <w:pPr>
              <w:pStyle w:val="a3"/>
              <w:wordWrap w:val="0"/>
              <w:jc w:val="center"/>
            </w:pPr>
          </w:p>
        </w:tc>
      </w:tr>
    </w:tbl>
    <w:p w14:paraId="13A69C7A" w14:textId="05B497E1" w:rsidR="007C55C6" w:rsidRPr="00D05D0B" w:rsidRDefault="00D05D0B" w:rsidP="00D05D0B">
      <w:pPr>
        <w:pStyle w:val="a6"/>
      </w:pPr>
      <w:r>
        <w:rPr>
          <w:rFonts w:hint="eastAsia"/>
        </w:rPr>
        <w:lastRenderedPageBreak/>
        <w:t>（续上表）</w:t>
      </w:r>
      <w:r>
        <w:rPr>
          <w:rFonts w:hint="eastAsia"/>
        </w:rPr>
        <w:t xml:space="preserve"> </w:t>
      </w:r>
      <w:r>
        <w:rPr>
          <w:rFonts w:hint="eastAsia"/>
        </w:rPr>
        <w:t>用户与分发服务器的</w:t>
      </w:r>
      <w:r>
        <w:rPr>
          <w:rFonts w:hint="eastAsia"/>
        </w:rPr>
        <w:t>HTTP</w:t>
      </w:r>
      <w:r>
        <w:rPr>
          <w:rFonts w:hint="eastAsia"/>
        </w:rPr>
        <w:t>交互中</w:t>
      </w:r>
      <w:r>
        <w:rPr>
          <w:rFonts w:hint="eastAsia"/>
        </w:rPr>
        <w:t>URI</w:t>
      </w:r>
      <w:r>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6A77A3" w14:paraId="7E14ACA0" w14:textId="77777777" w:rsidTr="007C55C6">
        <w:trPr>
          <w:jc w:val="center"/>
        </w:trPr>
        <w:tc>
          <w:tcPr>
            <w:tcW w:w="1490" w:type="dxa"/>
            <w:tcBorders>
              <w:top w:val="single" w:sz="4" w:space="0" w:color="auto"/>
              <w:bottom w:val="nil"/>
            </w:tcBorders>
          </w:tcPr>
          <w:p w14:paraId="12F4E0B8" w14:textId="77777777" w:rsidR="006A77A3" w:rsidRDefault="006A77A3" w:rsidP="000740E7">
            <w:pPr>
              <w:pStyle w:val="a3"/>
              <w:wordWrap w:val="0"/>
              <w:jc w:val="center"/>
              <w:rPr>
                <w:b/>
              </w:rPr>
            </w:pPr>
            <w:r>
              <w:rPr>
                <w:b/>
              </w:rPr>
              <w:t>网络视频</w:t>
            </w:r>
          </w:p>
          <w:p w14:paraId="406580F2" w14:textId="575DABCA" w:rsidR="006A77A3" w:rsidRDefault="006A77A3" w:rsidP="00546A9A">
            <w:pPr>
              <w:pStyle w:val="a3"/>
              <w:wordWrap w:val="0"/>
              <w:jc w:val="center"/>
              <w:rPr>
                <w:b/>
              </w:rPr>
            </w:pPr>
            <w:r w:rsidRPr="00A869D8">
              <w:rPr>
                <w:b/>
              </w:rPr>
              <w:t>业务提供商</w:t>
            </w:r>
          </w:p>
        </w:tc>
        <w:tc>
          <w:tcPr>
            <w:tcW w:w="938" w:type="dxa"/>
            <w:tcBorders>
              <w:top w:val="single" w:sz="4" w:space="0" w:color="auto"/>
              <w:bottom w:val="nil"/>
            </w:tcBorders>
          </w:tcPr>
          <w:p w14:paraId="3F944005" w14:textId="77777777" w:rsidR="006A77A3" w:rsidRDefault="006A77A3" w:rsidP="000740E7">
            <w:pPr>
              <w:pStyle w:val="a3"/>
              <w:wordWrap w:val="0"/>
              <w:jc w:val="center"/>
              <w:rPr>
                <w:b/>
              </w:rPr>
            </w:pPr>
            <w:r>
              <w:rPr>
                <w:b/>
              </w:rPr>
              <w:t>交互</w:t>
            </w:r>
          </w:p>
          <w:p w14:paraId="11109F54" w14:textId="3568DF47" w:rsidR="006A77A3" w:rsidRDefault="006A77A3" w:rsidP="00546A9A">
            <w:pPr>
              <w:pStyle w:val="a3"/>
              <w:wordWrap w:val="0"/>
              <w:rPr>
                <w:rFonts w:cs="Times New Roman"/>
                <w:b/>
              </w:rPr>
            </w:pPr>
            <w:r>
              <w:rPr>
                <w:b/>
              </w:rPr>
              <w:t>服务器</w:t>
            </w:r>
          </w:p>
        </w:tc>
        <w:tc>
          <w:tcPr>
            <w:tcW w:w="4640" w:type="dxa"/>
            <w:tcBorders>
              <w:top w:val="single" w:sz="4" w:space="0" w:color="auto"/>
              <w:bottom w:val="nil"/>
            </w:tcBorders>
          </w:tcPr>
          <w:p w14:paraId="45BD2412" w14:textId="134A6A02" w:rsidR="006A77A3" w:rsidRPr="00615C46" w:rsidRDefault="006A77A3" w:rsidP="006A77A3">
            <w:pPr>
              <w:pStyle w:val="a3"/>
              <w:jc w:val="center"/>
              <w:rPr>
                <w:sz w:val="21"/>
                <w:szCs w:val="21"/>
              </w:rPr>
            </w:pPr>
            <w:r w:rsidRPr="00A869D8">
              <w:rPr>
                <w:b/>
              </w:rPr>
              <w:t>URI</w:t>
            </w:r>
          </w:p>
        </w:tc>
        <w:tc>
          <w:tcPr>
            <w:tcW w:w="1154" w:type="dxa"/>
            <w:tcBorders>
              <w:top w:val="single" w:sz="4" w:space="0" w:color="auto"/>
              <w:bottom w:val="nil"/>
            </w:tcBorders>
          </w:tcPr>
          <w:p w14:paraId="28D17F95" w14:textId="77777777" w:rsidR="006A77A3" w:rsidRDefault="006A77A3" w:rsidP="000740E7">
            <w:pPr>
              <w:pStyle w:val="a3"/>
              <w:wordWrap w:val="0"/>
              <w:jc w:val="center"/>
              <w:rPr>
                <w:b/>
              </w:rPr>
            </w:pPr>
            <w:r>
              <w:rPr>
                <w:b/>
              </w:rPr>
              <w:t>URI</w:t>
            </w:r>
          </w:p>
          <w:p w14:paraId="041D961E" w14:textId="08183B18" w:rsidR="006A77A3" w:rsidRDefault="006A77A3" w:rsidP="00546A9A">
            <w:pPr>
              <w:pStyle w:val="a3"/>
              <w:wordWrap w:val="0"/>
              <w:jc w:val="center"/>
            </w:pPr>
            <w:r>
              <w:rPr>
                <w:b/>
              </w:rPr>
              <w:t>相似度</w:t>
            </w:r>
          </w:p>
        </w:tc>
      </w:tr>
      <w:tr w:rsidR="00AA78AE" w14:paraId="15FF7607" w14:textId="77777777" w:rsidTr="007C55C6">
        <w:trPr>
          <w:jc w:val="center"/>
        </w:trPr>
        <w:tc>
          <w:tcPr>
            <w:tcW w:w="1490" w:type="dxa"/>
            <w:vMerge w:val="restart"/>
            <w:tcBorders>
              <w:top w:val="single"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38" w:type="dxa"/>
            <w:tcBorders>
              <w:top w:val="single" w:sz="4" w:space="0" w:color="auto"/>
              <w:bottom w:val="nil"/>
            </w:tcBorders>
          </w:tcPr>
          <w:p w14:paraId="3CE4818B" w14:textId="6B26AD5F" w:rsidR="00A04257" w:rsidRPr="001D3BAF" w:rsidRDefault="002865FF"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single"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54" w:type="dxa"/>
            <w:vMerge w:val="restart"/>
            <w:tcBorders>
              <w:top w:val="single"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2B4FA7">
        <w:trPr>
          <w:jc w:val="center"/>
        </w:trPr>
        <w:tc>
          <w:tcPr>
            <w:tcW w:w="149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38" w:type="dxa"/>
            <w:tcBorders>
              <w:top w:val="nil"/>
              <w:bottom w:val="dashed" w:sz="4" w:space="0" w:color="auto"/>
            </w:tcBorders>
          </w:tcPr>
          <w:p w14:paraId="67572848" w14:textId="45D60D19" w:rsidR="00A04257" w:rsidRPr="001D3BAF" w:rsidRDefault="002865FF"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5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2B4FA7">
        <w:trPr>
          <w:jc w:val="center"/>
        </w:trPr>
        <w:tc>
          <w:tcPr>
            <w:tcW w:w="149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38" w:type="dxa"/>
            <w:tcBorders>
              <w:top w:val="dashed" w:sz="4" w:space="0" w:color="auto"/>
              <w:bottom w:val="nil"/>
            </w:tcBorders>
          </w:tcPr>
          <w:p w14:paraId="5ABC7F1C" w14:textId="3FC14E06" w:rsidR="00A04257" w:rsidRPr="001D3BAF" w:rsidRDefault="002865FF"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2B4FA7">
        <w:trPr>
          <w:jc w:val="center"/>
        </w:trPr>
        <w:tc>
          <w:tcPr>
            <w:tcW w:w="1490" w:type="dxa"/>
            <w:vMerge/>
            <w:tcBorders>
              <w:top w:val="nil"/>
            </w:tcBorders>
          </w:tcPr>
          <w:p w14:paraId="3507C121" w14:textId="1212C6BF" w:rsidR="00A04257" w:rsidRPr="00A869D8" w:rsidRDefault="00A04257" w:rsidP="00546A9A">
            <w:pPr>
              <w:pStyle w:val="a3"/>
              <w:wordWrap w:val="0"/>
              <w:jc w:val="center"/>
              <w:rPr>
                <w:b/>
              </w:rPr>
            </w:pPr>
          </w:p>
        </w:tc>
        <w:tc>
          <w:tcPr>
            <w:tcW w:w="938" w:type="dxa"/>
            <w:tcBorders>
              <w:top w:val="nil"/>
            </w:tcBorders>
          </w:tcPr>
          <w:p w14:paraId="0588E9E1" w14:textId="75DB2321" w:rsidR="00A04257" w:rsidRPr="001D3BAF" w:rsidRDefault="002865FF"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72740F">
      <w:pPr>
        <w:pStyle w:val="a3"/>
      </w:pPr>
    </w:p>
    <w:p w14:paraId="239759F9" w14:textId="473DBEB4"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rsidR="00E87921">
        <w:t>报文</w:t>
      </w:r>
      <w:r>
        <w:t>的</w:t>
      </w:r>
      <w:r>
        <w:t>“referer”</w:t>
      </w:r>
      <w:r>
        <w:t>头部指定</w:t>
      </w:r>
      <w:r w:rsidR="00E87921">
        <w:rPr>
          <w:rFonts w:hint="eastAsia"/>
        </w:rPr>
        <w:t>了</w:t>
      </w:r>
      <w:r>
        <w:t>该</w:t>
      </w:r>
      <w:r>
        <w:t>HTTP</w:t>
      </w:r>
      <w:r>
        <w:t>请求是从哪里产生的。</w:t>
      </w:r>
      <w:r w:rsidR="00AA66BC">
        <w:rPr>
          <w:rFonts w:hint="eastAsia"/>
        </w:rPr>
        <w:t>通常</w:t>
      </w:r>
      <w:r w:rsidR="00AA66BC">
        <w:t>情形下，</w:t>
      </w:r>
      <w:r w:rsidR="00AA66BC">
        <w:rPr>
          <w:rFonts w:hint="eastAsia"/>
        </w:rPr>
        <w:t>HTTP</w:t>
      </w:r>
      <w:r w:rsidR="00AA66BC">
        <w:t>请求</w:t>
      </w:r>
      <w:r w:rsidR="00E87921">
        <w:rPr>
          <w:rFonts w:hint="eastAsia"/>
        </w:rPr>
        <w:t>是</w:t>
      </w:r>
      <w:r w:rsidR="00AA66BC">
        <w:t>由网页的</w:t>
      </w:r>
      <w:r w:rsidR="00AA66BC">
        <w:t>HTML</w:t>
      </w:r>
      <w:r w:rsidR="00296AAF">
        <w:t>文件</w:t>
      </w:r>
      <w:r w:rsidR="00AA66BC">
        <w:t>或</w:t>
      </w:r>
      <w:r w:rsidR="00AA66BC">
        <w:t>JavaScript</w:t>
      </w:r>
      <w:r w:rsidR="00AA66BC">
        <w:t>脚本触发</w:t>
      </w:r>
      <w:r w:rsidR="00296AAF">
        <w:t>，</w:t>
      </w:r>
      <w:r w:rsidR="000740E7">
        <w:rPr>
          <w:rFonts w:hint="eastAsia"/>
        </w:rPr>
        <w:t>用</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1A59A67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B47CA8">
        <w:t>请求中</w:t>
      </w:r>
      <w:r w:rsidR="00206AF2">
        <w:t>“referer”</w:t>
      </w:r>
      <w:r w:rsidR="00206AF2">
        <w:t>头</w:t>
      </w:r>
      <w:r w:rsidR="00EE5481">
        <w:rPr>
          <w:rFonts w:hint="eastAsia"/>
        </w:rPr>
        <w:t>部字段</w:t>
      </w:r>
      <w:r w:rsidR="00B47CA8">
        <w:rPr>
          <w:rFonts w:hint="eastAsia"/>
        </w:rPr>
        <w:t>的值</w:t>
      </w:r>
      <w:r w:rsidR="00EE5481">
        <w:rPr>
          <w:rFonts w:hint="eastAsia"/>
        </w:rPr>
        <w:t>是</w:t>
      </w:r>
      <w:r w:rsidR="00206AF2">
        <w:t>一个</w:t>
      </w:r>
      <w:r w:rsidR="002030F8">
        <w:rPr>
          <w:rFonts w:hint="eastAsia"/>
        </w:rPr>
        <w:t>以“</w:t>
      </w:r>
      <w:r w:rsidR="002030F8">
        <w:t>.swf</w:t>
      </w:r>
      <w:r w:rsidR="002030F8">
        <w:rPr>
          <w:rFonts w:hint="eastAsia"/>
        </w:rPr>
        <w:t>”</w:t>
      </w:r>
      <w:r w:rsidR="00557B09">
        <w:rPr>
          <w:rFonts w:hint="eastAsia"/>
        </w:rPr>
        <w:t>结尾的</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7C48">
        <w:t>以</w:t>
      </w:r>
      <w:r w:rsidR="00207C48">
        <w:t>“.html”</w:t>
      </w:r>
      <w:r w:rsidR="00207C48">
        <w:t>或</w:t>
      </w:r>
      <w:r w:rsidR="00207C48">
        <w:t>“.js”</w:t>
      </w:r>
      <w:r w:rsidR="00207C48">
        <w:t>结尾</w:t>
      </w:r>
      <w:r w:rsidR="00207C48">
        <w:rPr>
          <w:rFonts w:hint="eastAsia"/>
        </w:rPr>
        <w:t>的</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246FD9">
        <w:rPr>
          <w:rFonts w:hint="eastAsia"/>
        </w:rPr>
        <w:t>“</w:t>
      </w:r>
      <w:r w:rsidR="00246FD9">
        <w:t>.swf</w:t>
      </w:r>
      <w:r w:rsidR="00246FD9">
        <w:rPr>
          <w:rFonts w:hint="eastAsia"/>
        </w:rPr>
        <w:t>”</w:t>
      </w:r>
      <w:r w:rsidR="007F43A2">
        <w:t>为后缀的</w:t>
      </w:r>
      <w:r w:rsidR="007F43A2">
        <w:t>“referer”</w:t>
      </w:r>
      <w:r w:rsidR="007F43A2">
        <w:t>头</w:t>
      </w:r>
      <w:r w:rsidR="007E6B9C">
        <w:t>：</w:t>
      </w:r>
    </w:p>
    <w:p w14:paraId="0A21E820" w14:textId="41CDC75D" w:rsidR="007E6B9C" w:rsidRPr="00077062" w:rsidRDefault="008B764C" w:rsidP="00E7036E">
      <w:pPr>
        <w:pStyle w:val="a3"/>
        <w:wordWrap w:val="0"/>
        <w:spacing w:line="720" w:lineRule="auto"/>
        <w:jc w:val="right"/>
      </w:pPr>
      <m:oMathPara>
        <m:oMathParaPr>
          <m:jc m:val="right"/>
        </m:oMathParaPr>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4)</m:t>
          </m:r>
        </m:oMath>
      </m:oMathPara>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7D354FC8" w14:textId="1AF12B3C" w:rsidR="00042231" w:rsidRPr="00042231" w:rsidRDefault="00AB1FC0" w:rsidP="00306D3D">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0915C9B7" w:rsidR="00AF321F" w:rsidRDefault="00AF321F" w:rsidP="006F5778">
      <w:pPr>
        <w:pStyle w:val="-0"/>
      </w:pPr>
      <w:bookmarkStart w:id="28" w:name="_Toc480791744"/>
      <w:r w:rsidRPr="006F5778">
        <w:rPr>
          <w:rFonts w:hint="eastAsia"/>
        </w:rPr>
        <w:lastRenderedPageBreak/>
        <w:t>系统架构</w:t>
      </w:r>
      <w:bookmarkEnd w:id="28"/>
    </w:p>
    <w:p w14:paraId="066B5266" w14:textId="77777777" w:rsidR="00061137" w:rsidRPr="00061137" w:rsidRDefault="00061137" w:rsidP="00061137">
      <w:pPr>
        <w:pStyle w:val="a3"/>
      </w:pPr>
    </w:p>
    <w:p w14:paraId="30554212" w14:textId="2C9C5F03" w:rsidR="00E138C8" w:rsidRDefault="00E138C8" w:rsidP="00F27E90">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5E44C1F5" w14:textId="048C959C" w:rsidR="00061137" w:rsidRPr="00F51F9B" w:rsidRDefault="00640055" w:rsidP="00DB551D">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0B2723D6" w14:textId="77777777" w:rsidR="003F753A" w:rsidRDefault="003F753A" w:rsidP="004F2BDD">
      <w:pPr>
        <w:pStyle w:val="a3"/>
      </w:pPr>
    </w:p>
    <w:p w14:paraId="5A9D3CA7" w14:textId="0EA50BBB" w:rsidR="001143BC" w:rsidRPr="006F5778" w:rsidRDefault="001143BC" w:rsidP="006F5778">
      <w:pPr>
        <w:pStyle w:val="-1"/>
      </w:pPr>
      <w:bookmarkStart w:id="29" w:name="_Toc480791745"/>
      <w:r w:rsidRPr="006F5778">
        <w:t>预处理</w:t>
      </w:r>
      <w:bookmarkEnd w:id="29"/>
    </w:p>
    <w:p w14:paraId="33EB2B4F" w14:textId="1AAC7C82" w:rsidR="00D94113" w:rsidRDefault="006A4564" w:rsidP="006A4564">
      <w:pPr>
        <w:pStyle w:val="a3"/>
        <w:ind w:firstLine="420"/>
      </w:pPr>
      <w:r>
        <w:t>在预处理模块中，</w:t>
      </w:r>
      <w:r w:rsidR="0079429B">
        <w:t>我们尝试为每一次的</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进行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0ED1C8F8" w14:textId="77777777" w:rsidR="00061137" w:rsidRDefault="00061137" w:rsidP="006A4564">
      <w:pPr>
        <w:pStyle w:val="a3"/>
        <w:ind w:firstLine="420"/>
      </w:pPr>
    </w:p>
    <w:p w14:paraId="587D1F8C" w14:textId="1DAEAC69" w:rsidR="0018606C" w:rsidRPr="006F5778" w:rsidRDefault="0044216A" w:rsidP="006F5778">
      <w:pPr>
        <w:pStyle w:val="-1"/>
      </w:pPr>
      <w:bookmarkStart w:id="30" w:name="_Toc480791746"/>
      <w:r w:rsidRPr="006F5778">
        <w:t>预选择</w:t>
      </w:r>
      <w:bookmarkEnd w:id="30"/>
    </w:p>
    <w:p w14:paraId="3FEA38B1" w14:textId="68D7EE3E" w:rsidR="00F03952" w:rsidRDefault="005D346E" w:rsidP="00241515">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lastRenderedPageBreak/>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w:t>
      </w:r>
      <w:r w:rsidR="0062562C">
        <w:t>4</w:t>
      </w:r>
      <w:r w:rsidR="000F123A">
        <w:rPr>
          <w:rFonts w:hint="eastAsia"/>
        </w:rPr>
        <w:t>所示</w:t>
      </w:r>
      <w:r w:rsidR="000F123A">
        <w:t>。</w:t>
      </w:r>
    </w:p>
    <w:p w14:paraId="07EA418E" w14:textId="3DD2ADC2" w:rsidR="000F123A" w:rsidRDefault="000F123A" w:rsidP="00241515">
      <w:pPr>
        <w:pStyle w:val="a6"/>
      </w:pPr>
      <w:r>
        <w:rPr>
          <w:rFonts w:hint="eastAsia"/>
        </w:rPr>
        <w:t>表</w:t>
      </w:r>
      <w:r>
        <w:t>3-</w:t>
      </w:r>
      <w:r w:rsidR="008D36ED">
        <w:t>4</w:t>
      </w:r>
      <w:r>
        <w:t xml:space="preserve"> </w:t>
      </w:r>
      <w:r>
        <w:t>疑似调度服务器检测</w:t>
      </w:r>
      <w:r w:rsidR="00FD4DA7">
        <w:rPr>
          <w:rFonts w:hint="eastAsia"/>
        </w:rPr>
        <w:t>的</w:t>
      </w:r>
      <w:r>
        <w:t>特征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57"/>
        <w:gridCol w:w="2220"/>
        <w:gridCol w:w="5145"/>
      </w:tblGrid>
      <w:tr w:rsidR="00312150" w14:paraId="0F865750" w14:textId="77777777" w:rsidTr="00312150">
        <w:trPr>
          <w:jc w:val="center"/>
        </w:trPr>
        <w:tc>
          <w:tcPr>
            <w:tcW w:w="857"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220"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45"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312150" w14:paraId="44453DFF" w14:textId="77777777" w:rsidTr="00312150">
        <w:trPr>
          <w:jc w:val="center"/>
        </w:trPr>
        <w:tc>
          <w:tcPr>
            <w:tcW w:w="857" w:type="dxa"/>
            <w:tcBorders>
              <w:bottom w:val="nil"/>
            </w:tcBorders>
          </w:tcPr>
          <w:p w14:paraId="2FD048D8" w14:textId="2DE84600" w:rsidR="000F123A" w:rsidRDefault="007B1DCD" w:rsidP="000F123A">
            <w:pPr>
              <w:pStyle w:val="a3"/>
              <w:jc w:val="center"/>
            </w:pPr>
            <w:r>
              <w:t>1</w:t>
            </w:r>
          </w:p>
        </w:tc>
        <w:tc>
          <w:tcPr>
            <w:tcW w:w="2220" w:type="dxa"/>
            <w:tcBorders>
              <w:bottom w:val="nil"/>
            </w:tcBorders>
          </w:tcPr>
          <w:p w14:paraId="64874375" w14:textId="4F641036" w:rsidR="000F123A" w:rsidRDefault="007B1DCD" w:rsidP="00765D98">
            <w:pPr>
              <w:pStyle w:val="a3"/>
              <w:jc w:val="left"/>
            </w:pPr>
            <w:r w:rsidRPr="007B1DCD">
              <w:t>Request Method</w:t>
            </w:r>
          </w:p>
        </w:tc>
        <w:tc>
          <w:tcPr>
            <w:tcW w:w="5145"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312150" w14:paraId="524A5868" w14:textId="77777777" w:rsidTr="00312150">
        <w:trPr>
          <w:jc w:val="center"/>
        </w:trPr>
        <w:tc>
          <w:tcPr>
            <w:tcW w:w="857" w:type="dxa"/>
            <w:tcBorders>
              <w:top w:val="nil"/>
              <w:bottom w:val="nil"/>
            </w:tcBorders>
          </w:tcPr>
          <w:p w14:paraId="36CA4981" w14:textId="42D23A34" w:rsidR="007B1DCD" w:rsidRDefault="007B1DCD" w:rsidP="000F123A">
            <w:pPr>
              <w:pStyle w:val="a3"/>
              <w:jc w:val="center"/>
            </w:pPr>
            <w:r>
              <w:t>2</w:t>
            </w:r>
          </w:p>
        </w:tc>
        <w:tc>
          <w:tcPr>
            <w:tcW w:w="2220" w:type="dxa"/>
            <w:tcBorders>
              <w:top w:val="nil"/>
              <w:bottom w:val="nil"/>
            </w:tcBorders>
          </w:tcPr>
          <w:p w14:paraId="09729B94" w14:textId="118FC842" w:rsidR="007B1DCD" w:rsidRDefault="007B1DCD" w:rsidP="00765D98">
            <w:pPr>
              <w:pStyle w:val="a3"/>
              <w:jc w:val="left"/>
            </w:pPr>
            <w:r w:rsidRPr="007B1DCD">
              <w:t>HTTP Redirection</w:t>
            </w:r>
          </w:p>
        </w:tc>
        <w:tc>
          <w:tcPr>
            <w:tcW w:w="5145"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F17C27C" w14:textId="77777777" w:rsidTr="00312150">
        <w:trPr>
          <w:jc w:val="center"/>
        </w:trPr>
        <w:tc>
          <w:tcPr>
            <w:tcW w:w="857" w:type="dxa"/>
            <w:tcBorders>
              <w:top w:val="nil"/>
              <w:bottom w:val="nil"/>
            </w:tcBorders>
          </w:tcPr>
          <w:p w14:paraId="46732317" w14:textId="160FAC51" w:rsidR="007B1DCD" w:rsidRDefault="007B1DCD" w:rsidP="000F123A">
            <w:pPr>
              <w:pStyle w:val="a3"/>
              <w:jc w:val="center"/>
            </w:pPr>
            <w:r>
              <w:t>3</w:t>
            </w:r>
          </w:p>
        </w:tc>
        <w:tc>
          <w:tcPr>
            <w:tcW w:w="2220" w:type="dxa"/>
            <w:tcBorders>
              <w:top w:val="nil"/>
              <w:bottom w:val="nil"/>
            </w:tcBorders>
          </w:tcPr>
          <w:p w14:paraId="4A15F5EF" w14:textId="19BDB17D" w:rsidR="007B1DCD" w:rsidRDefault="007B1DCD" w:rsidP="00765D98">
            <w:pPr>
              <w:pStyle w:val="a3"/>
              <w:jc w:val="left"/>
            </w:pPr>
            <w:r w:rsidRPr="007B1DCD">
              <w:t>URI Similarity</w:t>
            </w:r>
          </w:p>
        </w:tc>
        <w:tc>
          <w:tcPr>
            <w:tcW w:w="5145"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312150" w14:paraId="4C713417" w14:textId="77777777" w:rsidTr="00312150">
        <w:trPr>
          <w:jc w:val="center"/>
        </w:trPr>
        <w:tc>
          <w:tcPr>
            <w:tcW w:w="857" w:type="dxa"/>
            <w:tcBorders>
              <w:top w:val="nil"/>
              <w:bottom w:val="nil"/>
            </w:tcBorders>
          </w:tcPr>
          <w:p w14:paraId="32331CCA" w14:textId="72526794" w:rsidR="007B1DCD" w:rsidRDefault="007B1DCD" w:rsidP="000F123A">
            <w:pPr>
              <w:pStyle w:val="a3"/>
              <w:jc w:val="center"/>
            </w:pPr>
            <w:r>
              <w:t>4</w:t>
            </w:r>
          </w:p>
        </w:tc>
        <w:tc>
          <w:tcPr>
            <w:tcW w:w="2220" w:type="dxa"/>
            <w:tcBorders>
              <w:top w:val="nil"/>
              <w:bottom w:val="nil"/>
            </w:tcBorders>
          </w:tcPr>
          <w:p w14:paraId="6DE44F1E" w14:textId="09AEA438" w:rsidR="007B1DCD" w:rsidRDefault="007B1DCD" w:rsidP="00765D98">
            <w:pPr>
              <w:pStyle w:val="a3"/>
              <w:jc w:val="left"/>
            </w:pPr>
            <w:r w:rsidRPr="007B1DCD">
              <w:t>Same SWF Referer</w:t>
            </w:r>
          </w:p>
        </w:tc>
        <w:tc>
          <w:tcPr>
            <w:tcW w:w="5145"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E21A47E" w14:textId="77777777" w:rsidTr="00312150">
        <w:trPr>
          <w:jc w:val="center"/>
        </w:trPr>
        <w:tc>
          <w:tcPr>
            <w:tcW w:w="857" w:type="dxa"/>
            <w:tcBorders>
              <w:top w:val="nil"/>
              <w:bottom w:val="nil"/>
            </w:tcBorders>
          </w:tcPr>
          <w:p w14:paraId="2F683714" w14:textId="5E5C95E5" w:rsidR="000F123A" w:rsidRDefault="007B1DCD" w:rsidP="000F123A">
            <w:pPr>
              <w:pStyle w:val="a3"/>
              <w:jc w:val="center"/>
            </w:pPr>
            <w:r>
              <w:t>5</w:t>
            </w:r>
          </w:p>
        </w:tc>
        <w:tc>
          <w:tcPr>
            <w:tcW w:w="2220" w:type="dxa"/>
            <w:tcBorders>
              <w:top w:val="nil"/>
              <w:bottom w:val="nil"/>
            </w:tcBorders>
          </w:tcPr>
          <w:p w14:paraId="4C15D321" w14:textId="6280AD51" w:rsidR="000F123A" w:rsidRDefault="007B1DCD" w:rsidP="00765D98">
            <w:pPr>
              <w:pStyle w:val="a3"/>
              <w:jc w:val="left"/>
            </w:pPr>
            <w:r w:rsidRPr="007B1DCD">
              <w:t>Content Type</w:t>
            </w:r>
          </w:p>
        </w:tc>
        <w:tc>
          <w:tcPr>
            <w:tcW w:w="5145"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312150" w14:paraId="4C43ECE0" w14:textId="77777777" w:rsidTr="00312150">
        <w:trPr>
          <w:jc w:val="center"/>
        </w:trPr>
        <w:tc>
          <w:tcPr>
            <w:tcW w:w="857" w:type="dxa"/>
            <w:tcBorders>
              <w:top w:val="nil"/>
              <w:bottom w:val="nil"/>
            </w:tcBorders>
          </w:tcPr>
          <w:p w14:paraId="4BB0657E" w14:textId="20EF5938" w:rsidR="000F123A" w:rsidRDefault="007B1DCD" w:rsidP="000F123A">
            <w:pPr>
              <w:pStyle w:val="a3"/>
              <w:jc w:val="center"/>
            </w:pPr>
            <w:r>
              <w:t>6</w:t>
            </w:r>
          </w:p>
        </w:tc>
        <w:tc>
          <w:tcPr>
            <w:tcW w:w="2220" w:type="dxa"/>
            <w:tcBorders>
              <w:top w:val="nil"/>
              <w:bottom w:val="nil"/>
            </w:tcBorders>
          </w:tcPr>
          <w:p w14:paraId="493265F2" w14:textId="7594A4BC" w:rsidR="000F123A" w:rsidRDefault="007B1DCD" w:rsidP="00765D98">
            <w:pPr>
              <w:pStyle w:val="a3"/>
              <w:jc w:val="left"/>
            </w:pPr>
            <w:r w:rsidRPr="007B1DCD">
              <w:t>Content Length</w:t>
            </w:r>
          </w:p>
        </w:tc>
        <w:tc>
          <w:tcPr>
            <w:tcW w:w="5145"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312150" w14:paraId="095965E9" w14:textId="77777777" w:rsidTr="00312150">
        <w:trPr>
          <w:jc w:val="center"/>
        </w:trPr>
        <w:tc>
          <w:tcPr>
            <w:tcW w:w="857" w:type="dxa"/>
            <w:tcBorders>
              <w:top w:val="nil"/>
              <w:bottom w:val="nil"/>
            </w:tcBorders>
          </w:tcPr>
          <w:p w14:paraId="64E3209E" w14:textId="193E89D2" w:rsidR="000F123A" w:rsidRDefault="007B1DCD" w:rsidP="000F123A">
            <w:pPr>
              <w:pStyle w:val="a3"/>
              <w:jc w:val="center"/>
            </w:pPr>
            <w:r>
              <w:t>7</w:t>
            </w:r>
          </w:p>
        </w:tc>
        <w:tc>
          <w:tcPr>
            <w:tcW w:w="2220" w:type="dxa"/>
            <w:tcBorders>
              <w:top w:val="nil"/>
              <w:bottom w:val="nil"/>
            </w:tcBorders>
          </w:tcPr>
          <w:p w14:paraId="78674608" w14:textId="6290FA7B" w:rsidR="000F123A" w:rsidRDefault="008A0B5F" w:rsidP="00765D98">
            <w:pPr>
              <w:pStyle w:val="a3"/>
              <w:jc w:val="left"/>
            </w:pPr>
            <w:r w:rsidRPr="008A0B5F">
              <w:t>Transfer Enconding</w:t>
            </w:r>
          </w:p>
        </w:tc>
        <w:tc>
          <w:tcPr>
            <w:tcW w:w="5145"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312150" w14:paraId="5D69C40D" w14:textId="77777777" w:rsidTr="00312150">
        <w:trPr>
          <w:jc w:val="center"/>
        </w:trPr>
        <w:tc>
          <w:tcPr>
            <w:tcW w:w="857" w:type="dxa"/>
            <w:tcBorders>
              <w:top w:val="nil"/>
              <w:bottom w:val="nil"/>
            </w:tcBorders>
          </w:tcPr>
          <w:p w14:paraId="45A74B00" w14:textId="0F39F3EA" w:rsidR="000F123A" w:rsidRDefault="007B1DCD" w:rsidP="000F123A">
            <w:pPr>
              <w:pStyle w:val="a3"/>
              <w:jc w:val="center"/>
            </w:pPr>
            <w:r>
              <w:t>8</w:t>
            </w:r>
          </w:p>
        </w:tc>
        <w:tc>
          <w:tcPr>
            <w:tcW w:w="2220"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45"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1B826562" w14:textId="77777777" w:rsidTr="00312150">
        <w:trPr>
          <w:jc w:val="center"/>
        </w:trPr>
        <w:tc>
          <w:tcPr>
            <w:tcW w:w="857" w:type="dxa"/>
            <w:tcBorders>
              <w:top w:val="nil"/>
            </w:tcBorders>
          </w:tcPr>
          <w:p w14:paraId="3D931AC9" w14:textId="3D4F1B72" w:rsidR="000F123A" w:rsidRDefault="007B1DCD" w:rsidP="000F123A">
            <w:pPr>
              <w:pStyle w:val="a3"/>
              <w:jc w:val="center"/>
            </w:pPr>
            <w:r>
              <w:t>9</w:t>
            </w:r>
          </w:p>
        </w:tc>
        <w:tc>
          <w:tcPr>
            <w:tcW w:w="2220" w:type="dxa"/>
            <w:tcBorders>
              <w:top w:val="nil"/>
            </w:tcBorders>
          </w:tcPr>
          <w:p w14:paraId="4F7778B8" w14:textId="3B99F731" w:rsidR="000F123A" w:rsidRDefault="008A0B5F" w:rsidP="00765D98">
            <w:pPr>
              <w:pStyle w:val="a3"/>
              <w:jc w:val="left"/>
            </w:pPr>
            <w:r w:rsidRPr="008A0B5F">
              <w:t>Time Interval</w:t>
            </w:r>
          </w:p>
        </w:tc>
        <w:tc>
          <w:tcPr>
            <w:tcW w:w="5145"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B40E72">
      <w:pPr>
        <w:pStyle w:val="a3"/>
      </w:pPr>
    </w:p>
    <w:p w14:paraId="49E0C0E1" w14:textId="7FF7129A"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lastRenderedPageBreak/>
        <w:t>同一个</w:t>
      </w:r>
      <w:r w:rsidR="00650184">
        <w:t>服务器发生了交互，</w:t>
      </w:r>
      <w:r w:rsidR="00650184">
        <w:rPr>
          <w:rFonts w:hint="eastAsia"/>
        </w:rPr>
        <w:t>并且</w:t>
      </w:r>
      <w:r w:rsidR="00650184">
        <w:t>该服务器被本模块中的分类器检测了出来。</w:t>
      </w:r>
    </w:p>
    <w:p w14:paraId="21179A54" w14:textId="77777777" w:rsidR="00061137" w:rsidRDefault="00061137" w:rsidP="00650184">
      <w:pPr>
        <w:pStyle w:val="a3"/>
        <w:ind w:firstLine="420"/>
      </w:pPr>
    </w:p>
    <w:p w14:paraId="6D4731A0" w14:textId="1A5B9E3B" w:rsidR="00B4721E" w:rsidRPr="006F5778" w:rsidRDefault="00D464E8" w:rsidP="006F5778">
      <w:pPr>
        <w:pStyle w:val="-1"/>
      </w:pPr>
      <w:bookmarkStart w:id="31" w:name="_Toc480791747"/>
      <w:r w:rsidRPr="006F5778">
        <w:t>综合判决</w:t>
      </w:r>
      <w:bookmarkEnd w:id="31"/>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5EFCCEBA" w14:textId="74DCD11C" w:rsidR="00FB486A" w:rsidRDefault="007F4E17" w:rsidP="00BA7645">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1599C30A" w14:textId="77777777" w:rsidR="00CD367D" w:rsidRPr="0091756D" w:rsidRDefault="00CD367D" w:rsidP="00CD367D">
      <w:pPr>
        <w:pStyle w:val="a3"/>
      </w:pPr>
    </w:p>
    <w:p w14:paraId="770F41D0" w14:textId="60949898" w:rsidR="00AF321F" w:rsidRDefault="00AF321F" w:rsidP="006F5778">
      <w:pPr>
        <w:pStyle w:val="-0"/>
      </w:pPr>
      <w:bookmarkStart w:id="32" w:name="_Toc480791748"/>
      <w:r w:rsidRPr="006F5778">
        <w:rPr>
          <w:rFonts w:hint="eastAsia"/>
        </w:rPr>
        <w:t>实验及结果</w:t>
      </w:r>
      <w:bookmarkEnd w:id="32"/>
    </w:p>
    <w:p w14:paraId="716616BB" w14:textId="77777777" w:rsidR="00061137" w:rsidRPr="00061137" w:rsidRDefault="00061137" w:rsidP="00061137">
      <w:pPr>
        <w:pStyle w:val="a3"/>
      </w:pPr>
    </w:p>
    <w:p w14:paraId="43F5A93F" w14:textId="24BC5A10" w:rsidR="006434FB" w:rsidRPr="006F5778" w:rsidRDefault="00D20175" w:rsidP="006F5778">
      <w:pPr>
        <w:pStyle w:val="-1"/>
      </w:pPr>
      <w:bookmarkStart w:id="33" w:name="_Toc480791749"/>
      <w:r w:rsidRPr="006F5778">
        <w:t>实验设置</w:t>
      </w:r>
      <w:bookmarkEnd w:id="33"/>
    </w:p>
    <w:p w14:paraId="178DA8C8" w14:textId="7A6A3243" w:rsidR="00F03952" w:rsidRDefault="006434FB" w:rsidP="005C6098">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w:t>
      </w:r>
      <w:r w:rsidR="00321EF6">
        <w:rPr>
          <w:rFonts w:hint="eastAsia"/>
        </w:rPr>
        <w:t>3-5</w:t>
      </w:r>
      <w:r w:rsidR="0061137B">
        <w:t>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65626FE8" w14:textId="4E317517" w:rsidR="00FA3670" w:rsidRDefault="000F52DE" w:rsidP="009F67FB">
      <w:pPr>
        <w:pStyle w:val="a3"/>
      </w:pPr>
      <w:r>
        <w:tab/>
      </w:r>
      <w:r>
        <w:rPr>
          <w:rFonts w:hint="eastAsia"/>
        </w:rPr>
        <w:t>为了</w:t>
      </w:r>
      <w:r>
        <w:t>确定在综合判决模块中阈值</w:t>
      </w:r>
      <w:r>
        <w:t>DTT</w:t>
      </w:r>
      <w:r>
        <w:t>的选择，</w:t>
      </w:r>
      <w:r>
        <w:rPr>
          <w:rFonts w:hint="eastAsia"/>
        </w:rPr>
        <w:t>我们</w:t>
      </w:r>
      <w:r>
        <w:t>在训练集上使用了</w:t>
      </w:r>
      <w:r>
        <w:t>5</w:t>
      </w:r>
      <w:r>
        <w:rPr>
          <w:rFonts w:hint="eastAsia"/>
        </w:rPr>
        <w:t>折</w:t>
      </w:r>
      <w:r>
        <w:t>交叉验证（</w:t>
      </w:r>
      <w:r>
        <w:t>5-fold cross validation</w:t>
      </w:r>
      <w:r>
        <w:t>）。结果</w:t>
      </w:r>
      <w:r>
        <w:rPr>
          <w:rFonts w:hint="eastAsia"/>
        </w:rPr>
        <w:t>显示</w:t>
      </w:r>
      <w:r>
        <w:t>，</w:t>
      </w:r>
      <w:r>
        <w:rPr>
          <w:rFonts w:hint="eastAsia"/>
        </w:rPr>
        <w:t>当</w:t>
      </w:r>
      <w:r>
        <w:t>DTT</w:t>
      </w:r>
      <w:r>
        <w:t>的取值在</w:t>
      </w:r>
      <w:r>
        <w:t>37</w:t>
      </w:r>
      <w:r>
        <w:rPr>
          <w:rFonts w:hint="eastAsia"/>
        </w:rPr>
        <w:t>至</w:t>
      </w:r>
      <w:r>
        <w:t>677</w:t>
      </w:r>
      <w:r>
        <w:rPr>
          <w:rFonts w:hint="eastAsia"/>
        </w:rPr>
        <w:t>之间</w:t>
      </w:r>
    </w:p>
    <w:p w14:paraId="0EA46BC6" w14:textId="4B591A8B" w:rsidR="00DD1191" w:rsidRDefault="00A14BCA" w:rsidP="005C6098">
      <w:pPr>
        <w:pStyle w:val="a6"/>
      </w:pPr>
      <w:r>
        <w:lastRenderedPageBreak/>
        <w:t>表</w:t>
      </w:r>
      <w:r>
        <w:t>3-</w:t>
      </w:r>
      <w:r w:rsidR="008D36ED">
        <w:t>5</w:t>
      </w:r>
      <w:r>
        <w:t xml:space="preserve"> </w:t>
      </w:r>
      <w:r>
        <w:rPr>
          <w:rFonts w:hint="eastAsia"/>
        </w:rPr>
        <w:t>实验</w:t>
      </w:r>
      <w:r>
        <w:t>数据集统计概要</w:t>
      </w:r>
    </w:p>
    <w:tbl>
      <w:tblPr>
        <w:tblStyle w:val="a7"/>
        <w:tblW w:w="8222" w:type="dxa"/>
        <w:jc w:val="center"/>
        <w:tblBorders>
          <w:left w:val="none" w:sz="0" w:space="0" w:color="auto"/>
          <w:right w:val="none" w:sz="0" w:space="0" w:color="auto"/>
        </w:tblBorders>
        <w:tblLook w:val="04A0" w:firstRow="1" w:lastRow="0" w:firstColumn="1" w:lastColumn="0" w:noHBand="0" w:noVBand="1"/>
      </w:tblPr>
      <w:tblGrid>
        <w:gridCol w:w="951"/>
        <w:gridCol w:w="1454"/>
        <w:gridCol w:w="1381"/>
        <w:gridCol w:w="73"/>
        <w:gridCol w:w="1454"/>
        <w:gridCol w:w="1454"/>
        <w:gridCol w:w="1455"/>
      </w:tblGrid>
      <w:tr w:rsidR="005A01D2" w14:paraId="3017B328" w14:textId="77777777" w:rsidTr="005A01D2">
        <w:trPr>
          <w:jc w:val="center"/>
        </w:trPr>
        <w:tc>
          <w:tcPr>
            <w:tcW w:w="951" w:type="dxa"/>
            <w:tcBorders>
              <w:bottom w:val="nil"/>
              <w:right w:val="nil"/>
            </w:tcBorders>
          </w:tcPr>
          <w:p w14:paraId="570DE3A3" w14:textId="77777777" w:rsidR="00E56892" w:rsidRDefault="00E56892" w:rsidP="00A14BCA">
            <w:pPr>
              <w:pStyle w:val="a3"/>
              <w:jc w:val="center"/>
            </w:pPr>
          </w:p>
        </w:tc>
        <w:tc>
          <w:tcPr>
            <w:tcW w:w="2835"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436" w:type="dxa"/>
            <w:gridSpan w:val="4"/>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5A01D2" w14:paraId="760F04F6" w14:textId="77777777" w:rsidTr="005A01D2">
        <w:trPr>
          <w:jc w:val="center"/>
        </w:trPr>
        <w:tc>
          <w:tcPr>
            <w:tcW w:w="951" w:type="dxa"/>
            <w:tcBorders>
              <w:top w:val="nil"/>
              <w:bottom w:val="single" w:sz="4" w:space="0" w:color="auto"/>
              <w:right w:val="nil"/>
            </w:tcBorders>
          </w:tcPr>
          <w:p w14:paraId="1840DD93" w14:textId="77777777" w:rsidR="00E56892" w:rsidRDefault="00E56892" w:rsidP="00A14BCA">
            <w:pPr>
              <w:pStyle w:val="a3"/>
              <w:jc w:val="center"/>
            </w:pPr>
          </w:p>
        </w:tc>
        <w:tc>
          <w:tcPr>
            <w:tcW w:w="1454"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54" w:type="dxa"/>
            <w:gridSpan w:val="2"/>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54"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54"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55"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5A01D2" w14:paraId="4014E235" w14:textId="77777777" w:rsidTr="005A01D2">
        <w:trPr>
          <w:jc w:val="center"/>
        </w:trPr>
        <w:tc>
          <w:tcPr>
            <w:tcW w:w="951"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54" w:type="dxa"/>
            <w:tcBorders>
              <w:left w:val="nil"/>
              <w:bottom w:val="nil"/>
              <w:right w:val="nil"/>
            </w:tcBorders>
          </w:tcPr>
          <w:p w14:paraId="282DAFF5" w14:textId="7516443E" w:rsidR="00E56892" w:rsidRDefault="004A317C" w:rsidP="004A317C">
            <w:pPr>
              <w:pStyle w:val="a3"/>
              <w:jc w:val="center"/>
            </w:pPr>
            <w:r w:rsidRPr="004A317C">
              <w:t>52,220</w:t>
            </w:r>
          </w:p>
        </w:tc>
        <w:tc>
          <w:tcPr>
            <w:tcW w:w="1454" w:type="dxa"/>
            <w:gridSpan w:val="2"/>
            <w:tcBorders>
              <w:left w:val="nil"/>
              <w:bottom w:val="nil"/>
              <w:right w:val="nil"/>
            </w:tcBorders>
          </w:tcPr>
          <w:p w14:paraId="7BC402CC" w14:textId="3B1F9705" w:rsidR="00E56892" w:rsidRDefault="004A317C" w:rsidP="00A14BCA">
            <w:pPr>
              <w:pStyle w:val="a3"/>
              <w:jc w:val="center"/>
            </w:pPr>
            <w:r w:rsidRPr="004A317C">
              <w:t>234,990</w:t>
            </w:r>
          </w:p>
        </w:tc>
        <w:tc>
          <w:tcPr>
            <w:tcW w:w="1454" w:type="dxa"/>
            <w:tcBorders>
              <w:left w:val="nil"/>
              <w:bottom w:val="nil"/>
              <w:right w:val="nil"/>
            </w:tcBorders>
          </w:tcPr>
          <w:p w14:paraId="29AC402D" w14:textId="6804EB65" w:rsidR="00E56892" w:rsidRDefault="004A317C" w:rsidP="00A14BCA">
            <w:pPr>
              <w:pStyle w:val="a3"/>
              <w:jc w:val="center"/>
            </w:pPr>
            <w:r w:rsidRPr="004A317C">
              <w:t>21</w:t>
            </w:r>
          </w:p>
        </w:tc>
        <w:tc>
          <w:tcPr>
            <w:tcW w:w="1454" w:type="dxa"/>
            <w:tcBorders>
              <w:left w:val="nil"/>
              <w:bottom w:val="nil"/>
              <w:right w:val="nil"/>
            </w:tcBorders>
          </w:tcPr>
          <w:p w14:paraId="5026BFC2" w14:textId="2CE9965D" w:rsidR="00E56892" w:rsidRDefault="004A317C" w:rsidP="00A14BCA">
            <w:pPr>
              <w:pStyle w:val="a3"/>
              <w:jc w:val="center"/>
            </w:pPr>
            <w:r w:rsidRPr="004A317C">
              <w:t>890</w:t>
            </w:r>
          </w:p>
        </w:tc>
        <w:tc>
          <w:tcPr>
            <w:tcW w:w="1455" w:type="dxa"/>
            <w:tcBorders>
              <w:left w:val="nil"/>
              <w:bottom w:val="nil"/>
            </w:tcBorders>
          </w:tcPr>
          <w:p w14:paraId="79976544" w14:textId="4F07D8CE" w:rsidR="00E56892" w:rsidRDefault="004A317C" w:rsidP="00A14BCA">
            <w:pPr>
              <w:pStyle w:val="a3"/>
              <w:jc w:val="center"/>
            </w:pPr>
            <w:r w:rsidRPr="004A317C">
              <w:t>8,821</w:t>
            </w:r>
          </w:p>
        </w:tc>
      </w:tr>
      <w:tr w:rsidR="005A01D2" w14:paraId="3A7F43F4" w14:textId="77777777" w:rsidTr="005A01D2">
        <w:trPr>
          <w:jc w:val="center"/>
        </w:trPr>
        <w:tc>
          <w:tcPr>
            <w:tcW w:w="951"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54" w:type="dxa"/>
            <w:tcBorders>
              <w:top w:val="nil"/>
              <w:left w:val="nil"/>
              <w:right w:val="nil"/>
            </w:tcBorders>
          </w:tcPr>
          <w:p w14:paraId="5E36BB76" w14:textId="4C5ECA09" w:rsidR="00E56892" w:rsidRDefault="008860A1" w:rsidP="008860A1">
            <w:pPr>
              <w:pStyle w:val="a3"/>
              <w:jc w:val="center"/>
            </w:pPr>
            <w:r w:rsidRPr="008860A1">
              <w:t>52,262</w:t>
            </w:r>
          </w:p>
        </w:tc>
        <w:tc>
          <w:tcPr>
            <w:tcW w:w="1454" w:type="dxa"/>
            <w:gridSpan w:val="2"/>
            <w:tcBorders>
              <w:top w:val="nil"/>
              <w:left w:val="nil"/>
              <w:right w:val="nil"/>
            </w:tcBorders>
          </w:tcPr>
          <w:p w14:paraId="74C28FFB" w14:textId="30384C5E" w:rsidR="00E56892" w:rsidRDefault="008860A1" w:rsidP="00A14BCA">
            <w:pPr>
              <w:pStyle w:val="a3"/>
              <w:jc w:val="center"/>
            </w:pPr>
            <w:r w:rsidRPr="008860A1">
              <w:t>235,179</w:t>
            </w:r>
          </w:p>
        </w:tc>
        <w:tc>
          <w:tcPr>
            <w:tcW w:w="1454" w:type="dxa"/>
            <w:tcBorders>
              <w:top w:val="nil"/>
              <w:left w:val="nil"/>
              <w:right w:val="nil"/>
            </w:tcBorders>
          </w:tcPr>
          <w:p w14:paraId="671A8286" w14:textId="634BECBD" w:rsidR="00E56892" w:rsidRDefault="008860A1" w:rsidP="00A14BCA">
            <w:pPr>
              <w:pStyle w:val="a3"/>
              <w:jc w:val="center"/>
            </w:pPr>
            <w:r w:rsidRPr="008860A1">
              <w:t>22</w:t>
            </w:r>
          </w:p>
        </w:tc>
        <w:tc>
          <w:tcPr>
            <w:tcW w:w="1454" w:type="dxa"/>
            <w:tcBorders>
              <w:top w:val="nil"/>
              <w:left w:val="nil"/>
              <w:right w:val="nil"/>
            </w:tcBorders>
          </w:tcPr>
          <w:p w14:paraId="7F0E2FB5" w14:textId="4B2A7D37" w:rsidR="00E56892" w:rsidRDefault="008860A1" w:rsidP="00A14BCA">
            <w:pPr>
              <w:pStyle w:val="a3"/>
              <w:jc w:val="center"/>
            </w:pPr>
            <w:r w:rsidRPr="008860A1">
              <w:t>883</w:t>
            </w:r>
          </w:p>
        </w:tc>
        <w:tc>
          <w:tcPr>
            <w:tcW w:w="1455"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5C6098">
      <w:pPr>
        <w:pStyle w:val="a3"/>
      </w:pPr>
    </w:p>
    <w:p w14:paraId="126E3E0A" w14:textId="52AF8C0E" w:rsidR="006434FB" w:rsidRDefault="00CA1DA8" w:rsidP="005C247B">
      <w:pPr>
        <w:pStyle w:val="a3"/>
      </w:pPr>
      <w:r>
        <w:t>时，</w:t>
      </w:r>
      <w:r>
        <w:rPr>
          <w:rFonts w:hint="eastAsia"/>
        </w:rPr>
        <w:t>检测</w:t>
      </w:r>
      <w:r>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3BEC4AD" w:rsidR="009277C4" w:rsidRPr="00F90C32" w:rsidRDefault="009C3F22" w:rsidP="00F90C32">
      <w:pPr>
        <w:pStyle w:val="a3"/>
        <w:wordWrap w:val="0"/>
        <w:spacing w:line="720" w:lineRule="auto"/>
        <w:jc w:val="right"/>
      </w:pPr>
      <m:oMathPara>
        <m:oMathParaPr>
          <m:jc m:val="right"/>
        </m:oMathParaPr>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nor/>
            </m:rPr>
            <w:rPr>
              <w:rFonts w:ascii="Cambria Math" w:hAnsi="Cambria Math"/>
            </w:rPr>
            <m:t xml:space="preserve">                                                (3-5)</m:t>
          </m:r>
        </m:oMath>
      </m:oMathPara>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7001979F" w:rsidR="009C3F22" w:rsidRPr="00F90C32" w:rsidRDefault="009C3F22" w:rsidP="00F90C32">
      <w:pPr>
        <w:pStyle w:val="a3"/>
        <w:wordWrap w:val="0"/>
        <w:spacing w:line="720" w:lineRule="auto"/>
        <w:jc w:val="right"/>
      </w:pPr>
      <m:oMathPara>
        <m:oMathParaPr>
          <m:jc m:val="right"/>
        </m:oMathParaPr>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nor/>
            </m:rPr>
            <w:rPr>
              <w:rFonts w:ascii="Cambria Math" w:hAnsi="Cambria Math"/>
            </w:rPr>
            <m:t xml:space="preserve">                                                (3-6)</m:t>
          </m:r>
        </m:oMath>
      </m:oMathPara>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74830854" w14:textId="77777777" w:rsidR="00061137" w:rsidRDefault="00061137" w:rsidP="005C247B">
      <w:pPr>
        <w:pStyle w:val="a3"/>
      </w:pPr>
    </w:p>
    <w:p w14:paraId="103F10AF" w14:textId="1556E285" w:rsidR="00584523" w:rsidRPr="006F5778" w:rsidRDefault="00C707E7" w:rsidP="006F5778">
      <w:pPr>
        <w:pStyle w:val="-1"/>
      </w:pPr>
      <w:bookmarkStart w:id="34" w:name="_Toc480791750"/>
      <w:r w:rsidRPr="006F5778">
        <w:t>检测性能</w:t>
      </w:r>
      <w:bookmarkEnd w:id="34"/>
    </w:p>
    <w:p w14:paraId="0494879C" w14:textId="06101BE2" w:rsidR="006B1979"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31E7B401" w14:textId="676E3BBF" w:rsidR="00641557" w:rsidRDefault="006B1979" w:rsidP="00D21D8A">
      <w:pPr>
        <w:pStyle w:val="a3"/>
      </w:pPr>
      <w:r>
        <w:rPr>
          <w:rFonts w:hint="eastAsia"/>
        </w:rPr>
        <w:lastRenderedPageBreak/>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20F15525" w14:textId="1615B28F" w:rsidR="00641557" w:rsidRDefault="00641557" w:rsidP="00D21D8A">
      <w:pPr>
        <w:pStyle w:val="a6"/>
      </w:pPr>
      <w:r>
        <w:t>表</w:t>
      </w:r>
      <w:r>
        <w:t>3-</w:t>
      </w:r>
      <w:r w:rsidR="008D36ED">
        <w:t>6</w:t>
      </w:r>
      <w:r w:rsidR="00146A57">
        <w:rPr>
          <w:rFonts w:hint="eastAsia"/>
        </w:rPr>
        <w:t xml:space="preserve"> </w:t>
      </w:r>
      <w:r w:rsidR="00FD4DA7">
        <w:rPr>
          <w:rFonts w:hint="eastAsia"/>
        </w:rPr>
        <w:t>预选择模块中</w:t>
      </w:r>
      <w:r w:rsidR="00146A57">
        <w:t>HTTP</w:t>
      </w:r>
      <w:r w:rsidR="00146A57">
        <w:t>记录</w:t>
      </w:r>
      <w:r w:rsidR="00146A57">
        <w:rPr>
          <w:rFonts w:hint="eastAsia"/>
        </w:rPr>
        <w:t>类型</w:t>
      </w:r>
      <w:r w:rsidR="00146A57">
        <w:t>检测结果</w:t>
      </w:r>
      <w:r w:rsidR="00146A57">
        <w:rPr>
          <w:rFonts w:hint="eastAsia"/>
        </w:rPr>
        <w:t>概览</w:t>
      </w:r>
    </w:p>
    <w:tbl>
      <w:tblPr>
        <w:tblStyle w:val="a7"/>
        <w:tblW w:w="8222" w:type="dxa"/>
        <w:jc w:val="center"/>
        <w:tblLook w:val="04A0" w:firstRow="1" w:lastRow="0" w:firstColumn="1" w:lastColumn="0" w:noHBand="0" w:noVBand="1"/>
      </w:tblPr>
      <w:tblGrid>
        <w:gridCol w:w="791"/>
        <w:gridCol w:w="2458"/>
        <w:gridCol w:w="1965"/>
        <w:gridCol w:w="1968"/>
        <w:gridCol w:w="1040"/>
      </w:tblGrid>
      <w:tr w:rsidR="00482C25" w14:paraId="46A5F059" w14:textId="77777777" w:rsidTr="00463C4B">
        <w:trPr>
          <w:jc w:val="center"/>
        </w:trPr>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63C4B">
        <w:trPr>
          <w:jc w:val="center"/>
        </w:trPr>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63C4B">
        <w:trPr>
          <w:jc w:val="center"/>
        </w:trPr>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63C4B">
        <w:trPr>
          <w:jc w:val="center"/>
        </w:trPr>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63C4B">
        <w:trPr>
          <w:jc w:val="center"/>
        </w:trPr>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6EFB45E3" w:rsidR="00641557" w:rsidRDefault="000A30D4" w:rsidP="00663BFC">
      <w:pPr>
        <w:pStyle w:val="a6"/>
      </w:pPr>
      <w:r>
        <w:t>表</w:t>
      </w:r>
      <w:r>
        <w:t>3-</w:t>
      </w:r>
      <w:r w:rsidR="008D36ED">
        <w:t>7</w:t>
      </w:r>
      <w:r w:rsidR="00482C25">
        <w:rPr>
          <w:rFonts w:hint="eastAsia"/>
        </w:rPr>
        <w:t xml:space="preserve"> </w:t>
      </w:r>
      <w:r w:rsidR="00482C25">
        <w:rPr>
          <w:rFonts w:hint="eastAsia"/>
        </w:rPr>
        <w:t>预选择模块</w:t>
      </w:r>
      <w:r w:rsidR="00FD4DA7">
        <w:rPr>
          <w:rFonts w:hint="eastAsia"/>
        </w:rPr>
        <w:t>中</w:t>
      </w:r>
      <w:r w:rsidR="00482C25">
        <w:t>服务器</w:t>
      </w:r>
      <w:r w:rsidR="00482C25">
        <w:rPr>
          <w:rFonts w:hint="eastAsia"/>
        </w:rPr>
        <w:t>类型</w:t>
      </w:r>
      <w:r w:rsidR="00482C25">
        <w:t>检测结果</w:t>
      </w:r>
      <w:r w:rsidR="00482C25">
        <w:rPr>
          <w:rFonts w:hint="eastAsia"/>
        </w:rPr>
        <w:t>概览</w:t>
      </w:r>
    </w:p>
    <w:tbl>
      <w:tblPr>
        <w:tblStyle w:val="a7"/>
        <w:tblW w:w="8222" w:type="dxa"/>
        <w:jc w:val="center"/>
        <w:tblLook w:val="04A0" w:firstRow="1" w:lastRow="0" w:firstColumn="1" w:lastColumn="0" w:noHBand="0" w:noVBand="1"/>
      </w:tblPr>
      <w:tblGrid>
        <w:gridCol w:w="792"/>
        <w:gridCol w:w="2464"/>
        <w:gridCol w:w="1957"/>
        <w:gridCol w:w="1968"/>
        <w:gridCol w:w="1041"/>
      </w:tblGrid>
      <w:tr w:rsidR="00482C25" w14:paraId="524921B3" w14:textId="77777777" w:rsidTr="00463C4B">
        <w:trPr>
          <w:jc w:val="center"/>
        </w:trPr>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63C4B">
        <w:trPr>
          <w:jc w:val="center"/>
        </w:trPr>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63C4B">
        <w:trPr>
          <w:jc w:val="center"/>
        </w:trPr>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63C4B">
        <w:trPr>
          <w:jc w:val="center"/>
        </w:trPr>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63C4B">
        <w:trPr>
          <w:jc w:val="center"/>
        </w:trPr>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5449900F" w14:textId="429C28DB" w:rsidR="00BD75B9" w:rsidRDefault="00AB506E" w:rsidP="005B27D8">
      <w:pPr>
        <w:pStyle w:val="a3"/>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203BA86A" w14:textId="37A99D90" w:rsidR="00107933" w:rsidRDefault="00162E9D" w:rsidP="00D95D58">
      <w:pPr>
        <w:pStyle w:val="a3"/>
        <w:ind w:firstLine="420"/>
      </w:pPr>
      <w:r>
        <w:t>更进一步，我们对于检测结果中的错误实例进行了分析。我们发现错误实例主要包含两种</w:t>
      </w:r>
      <w:r w:rsidR="009B4A3F">
        <w:rPr>
          <w:rFonts w:hint="eastAsia"/>
        </w:rPr>
        <w:t>情况</w:t>
      </w:r>
      <w:r>
        <w:t>：</w:t>
      </w:r>
      <w:r>
        <w:t>1</w:t>
      </w:r>
      <w:r>
        <w:t>）</w:t>
      </w:r>
      <w:r>
        <w:rPr>
          <w:rFonts w:hint="eastAsia"/>
        </w:rPr>
        <w:t>调度</w:t>
      </w:r>
      <w:r>
        <w:t>服务器被判断为其他服务器；</w:t>
      </w:r>
      <w:r>
        <w:rPr>
          <w:rFonts w:hint="eastAsia"/>
        </w:rPr>
        <w:t>和</w:t>
      </w:r>
      <w:r>
        <w:t>2</w:t>
      </w:r>
      <w:r>
        <w:t>）资源服务器被判断为其他服务器。对于</w:t>
      </w:r>
      <w:r>
        <w:rPr>
          <w:rFonts w:hint="eastAsia"/>
        </w:rPr>
        <w:t>情形</w:t>
      </w:r>
      <w:r>
        <w:t>1</w:t>
      </w:r>
      <w:r w:rsidR="007D173D">
        <w:rPr>
          <w:rFonts w:hint="eastAsia"/>
        </w:rPr>
        <w:t>）</w:t>
      </w:r>
      <w:r>
        <w:t>，</w:t>
      </w:r>
      <w:r>
        <w:rPr>
          <w:rFonts w:hint="eastAsia"/>
        </w:rPr>
        <w:t>我们</w:t>
      </w:r>
      <w:r>
        <w:t>发现其出现的原因是有些调度服务器在</w:t>
      </w:r>
    </w:p>
    <w:p w14:paraId="252870DC" w14:textId="0EEF3BAB" w:rsidR="00BD75B9" w:rsidRDefault="00BD75B9" w:rsidP="005B27D8">
      <w:pPr>
        <w:pStyle w:val="a6"/>
      </w:pPr>
      <w:r>
        <w:lastRenderedPageBreak/>
        <w:t>表</w:t>
      </w:r>
      <w:r>
        <w:t>3-</w:t>
      </w:r>
      <w:r w:rsidR="008D36ED">
        <w:t>8</w:t>
      </w:r>
      <w:r>
        <w:t xml:space="preserve"> </w:t>
      </w:r>
      <w:r>
        <w:t>系统对分发服务器的最终检测性能</w:t>
      </w:r>
    </w:p>
    <w:tbl>
      <w:tblPr>
        <w:tblStyle w:val="a7"/>
        <w:tblW w:w="8222" w:type="dxa"/>
        <w:jc w:val="center"/>
        <w:tblLook w:val="04A0" w:firstRow="1" w:lastRow="0" w:firstColumn="1" w:lastColumn="0" w:noHBand="0" w:noVBand="1"/>
      </w:tblPr>
      <w:tblGrid>
        <w:gridCol w:w="809"/>
        <w:gridCol w:w="1559"/>
        <w:gridCol w:w="1489"/>
        <w:gridCol w:w="1489"/>
        <w:gridCol w:w="1490"/>
        <w:gridCol w:w="1386"/>
      </w:tblGrid>
      <w:tr w:rsidR="00463C4B" w14:paraId="14640262" w14:textId="77777777" w:rsidTr="00463C4B">
        <w:trPr>
          <w:jc w:val="center"/>
        </w:trPr>
        <w:tc>
          <w:tcPr>
            <w:tcW w:w="2368" w:type="dxa"/>
            <w:gridSpan w:val="2"/>
            <w:vMerge w:val="restart"/>
            <w:tcBorders>
              <w:left w:val="nil"/>
            </w:tcBorders>
          </w:tcPr>
          <w:p w14:paraId="1B7E607F" w14:textId="77777777" w:rsidR="00BD75B9" w:rsidRDefault="00BD75B9" w:rsidP="000222F3">
            <w:pPr>
              <w:pStyle w:val="a3"/>
              <w:jc w:val="center"/>
            </w:pPr>
          </w:p>
        </w:tc>
        <w:tc>
          <w:tcPr>
            <w:tcW w:w="4468"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386"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463C4B" w14:paraId="5759D5CF" w14:textId="77777777" w:rsidTr="00463C4B">
        <w:trPr>
          <w:jc w:val="center"/>
        </w:trPr>
        <w:tc>
          <w:tcPr>
            <w:tcW w:w="2368" w:type="dxa"/>
            <w:gridSpan w:val="2"/>
            <w:vMerge/>
            <w:tcBorders>
              <w:left w:val="nil"/>
            </w:tcBorders>
          </w:tcPr>
          <w:p w14:paraId="5BBC2C10" w14:textId="77777777" w:rsidR="00BD75B9" w:rsidRDefault="00BD75B9" w:rsidP="000222F3">
            <w:pPr>
              <w:pStyle w:val="a3"/>
              <w:jc w:val="center"/>
            </w:pPr>
          </w:p>
        </w:tc>
        <w:tc>
          <w:tcPr>
            <w:tcW w:w="1489"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89"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90"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386" w:type="dxa"/>
            <w:vMerge/>
            <w:tcBorders>
              <w:bottom w:val="single" w:sz="4" w:space="0" w:color="auto"/>
              <w:right w:val="nil"/>
            </w:tcBorders>
          </w:tcPr>
          <w:p w14:paraId="6EC359D3" w14:textId="77777777" w:rsidR="00BD75B9" w:rsidRDefault="00BD75B9" w:rsidP="000222F3">
            <w:pPr>
              <w:pStyle w:val="a3"/>
              <w:jc w:val="center"/>
            </w:pPr>
          </w:p>
        </w:tc>
      </w:tr>
      <w:tr w:rsidR="00463C4B" w14:paraId="29AD6584" w14:textId="77777777" w:rsidTr="00463C4B">
        <w:trPr>
          <w:jc w:val="center"/>
        </w:trPr>
        <w:tc>
          <w:tcPr>
            <w:tcW w:w="809"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559"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89" w:type="dxa"/>
            <w:tcBorders>
              <w:bottom w:val="nil"/>
              <w:right w:val="nil"/>
            </w:tcBorders>
          </w:tcPr>
          <w:p w14:paraId="44F64959" w14:textId="77777777" w:rsidR="00BD75B9" w:rsidRDefault="00BD75B9" w:rsidP="000222F3">
            <w:pPr>
              <w:pStyle w:val="a3"/>
              <w:jc w:val="center"/>
            </w:pPr>
            <w:r>
              <w:t>19</w:t>
            </w:r>
          </w:p>
        </w:tc>
        <w:tc>
          <w:tcPr>
            <w:tcW w:w="1489" w:type="dxa"/>
            <w:tcBorders>
              <w:left w:val="nil"/>
              <w:bottom w:val="nil"/>
              <w:right w:val="nil"/>
            </w:tcBorders>
          </w:tcPr>
          <w:p w14:paraId="3768C6EE" w14:textId="77777777" w:rsidR="00BD75B9" w:rsidRDefault="00BD75B9" w:rsidP="000222F3">
            <w:pPr>
              <w:pStyle w:val="a3"/>
              <w:jc w:val="center"/>
            </w:pPr>
            <w:r>
              <w:t>0</w:t>
            </w:r>
          </w:p>
        </w:tc>
        <w:tc>
          <w:tcPr>
            <w:tcW w:w="1490" w:type="dxa"/>
            <w:tcBorders>
              <w:left w:val="nil"/>
              <w:bottom w:val="nil"/>
              <w:right w:val="nil"/>
            </w:tcBorders>
          </w:tcPr>
          <w:p w14:paraId="49A46C01" w14:textId="77777777" w:rsidR="00BD75B9" w:rsidRDefault="00BD75B9" w:rsidP="000222F3">
            <w:pPr>
              <w:pStyle w:val="a3"/>
              <w:jc w:val="center"/>
            </w:pPr>
            <w:r>
              <w:t>0</w:t>
            </w:r>
          </w:p>
        </w:tc>
        <w:tc>
          <w:tcPr>
            <w:tcW w:w="1386" w:type="dxa"/>
            <w:tcBorders>
              <w:left w:val="nil"/>
              <w:bottom w:val="nil"/>
              <w:right w:val="nil"/>
            </w:tcBorders>
          </w:tcPr>
          <w:p w14:paraId="43D05082" w14:textId="77777777" w:rsidR="00BD75B9" w:rsidRDefault="00BD75B9" w:rsidP="000222F3">
            <w:pPr>
              <w:pStyle w:val="a3"/>
              <w:jc w:val="center"/>
            </w:pPr>
            <w:r>
              <w:t>100%</w:t>
            </w:r>
          </w:p>
        </w:tc>
      </w:tr>
      <w:tr w:rsidR="00463C4B" w14:paraId="51D89BB5" w14:textId="77777777" w:rsidTr="00463C4B">
        <w:trPr>
          <w:jc w:val="center"/>
        </w:trPr>
        <w:tc>
          <w:tcPr>
            <w:tcW w:w="809" w:type="dxa"/>
            <w:vMerge/>
            <w:tcBorders>
              <w:left w:val="nil"/>
            </w:tcBorders>
          </w:tcPr>
          <w:p w14:paraId="7C1C4E11" w14:textId="77777777" w:rsidR="00BD75B9" w:rsidRPr="0066299F" w:rsidRDefault="00BD75B9" w:rsidP="000222F3">
            <w:pPr>
              <w:pStyle w:val="a3"/>
              <w:jc w:val="center"/>
              <w:rPr>
                <w:b/>
              </w:rPr>
            </w:pPr>
          </w:p>
        </w:tc>
        <w:tc>
          <w:tcPr>
            <w:tcW w:w="1559"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89" w:type="dxa"/>
            <w:tcBorders>
              <w:top w:val="nil"/>
              <w:bottom w:val="nil"/>
              <w:right w:val="nil"/>
            </w:tcBorders>
          </w:tcPr>
          <w:p w14:paraId="4A525E39" w14:textId="77777777" w:rsidR="00BD75B9" w:rsidRDefault="00BD75B9" w:rsidP="000222F3">
            <w:pPr>
              <w:pStyle w:val="a3"/>
              <w:jc w:val="center"/>
            </w:pPr>
            <w:r>
              <w:t>0</w:t>
            </w:r>
          </w:p>
        </w:tc>
        <w:tc>
          <w:tcPr>
            <w:tcW w:w="1489" w:type="dxa"/>
            <w:tcBorders>
              <w:top w:val="nil"/>
              <w:left w:val="nil"/>
              <w:bottom w:val="nil"/>
              <w:right w:val="nil"/>
            </w:tcBorders>
          </w:tcPr>
          <w:p w14:paraId="54F594A9" w14:textId="77777777" w:rsidR="00BD75B9" w:rsidRDefault="00BD75B9" w:rsidP="000222F3">
            <w:pPr>
              <w:pStyle w:val="a3"/>
              <w:jc w:val="center"/>
            </w:pPr>
            <w:r>
              <w:t>840</w:t>
            </w:r>
          </w:p>
        </w:tc>
        <w:tc>
          <w:tcPr>
            <w:tcW w:w="1490" w:type="dxa"/>
            <w:tcBorders>
              <w:top w:val="nil"/>
              <w:left w:val="nil"/>
              <w:bottom w:val="nil"/>
              <w:right w:val="nil"/>
            </w:tcBorders>
          </w:tcPr>
          <w:p w14:paraId="6C54FD12" w14:textId="77777777" w:rsidR="00BD75B9" w:rsidRDefault="00BD75B9" w:rsidP="000222F3">
            <w:pPr>
              <w:pStyle w:val="a3"/>
              <w:jc w:val="center"/>
            </w:pPr>
            <w:r>
              <w:t>0</w:t>
            </w:r>
          </w:p>
        </w:tc>
        <w:tc>
          <w:tcPr>
            <w:tcW w:w="1386" w:type="dxa"/>
            <w:tcBorders>
              <w:top w:val="nil"/>
              <w:left w:val="nil"/>
              <w:bottom w:val="nil"/>
              <w:right w:val="nil"/>
            </w:tcBorders>
          </w:tcPr>
          <w:p w14:paraId="137D880A" w14:textId="77777777" w:rsidR="00BD75B9" w:rsidRDefault="00BD75B9" w:rsidP="000222F3">
            <w:pPr>
              <w:pStyle w:val="a3"/>
              <w:jc w:val="center"/>
            </w:pPr>
            <w:r>
              <w:t>100%</w:t>
            </w:r>
          </w:p>
        </w:tc>
      </w:tr>
      <w:tr w:rsidR="00463C4B" w14:paraId="51B0C99B" w14:textId="77777777" w:rsidTr="00463C4B">
        <w:trPr>
          <w:jc w:val="center"/>
        </w:trPr>
        <w:tc>
          <w:tcPr>
            <w:tcW w:w="809" w:type="dxa"/>
            <w:vMerge/>
            <w:tcBorders>
              <w:left w:val="nil"/>
            </w:tcBorders>
          </w:tcPr>
          <w:p w14:paraId="7DDA51CE" w14:textId="77777777" w:rsidR="00BD75B9" w:rsidRPr="0066299F" w:rsidRDefault="00BD75B9" w:rsidP="000222F3">
            <w:pPr>
              <w:pStyle w:val="a3"/>
              <w:jc w:val="center"/>
              <w:rPr>
                <w:b/>
              </w:rPr>
            </w:pPr>
          </w:p>
        </w:tc>
        <w:tc>
          <w:tcPr>
            <w:tcW w:w="1559"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89" w:type="dxa"/>
            <w:tcBorders>
              <w:top w:val="nil"/>
              <w:bottom w:val="nil"/>
              <w:right w:val="nil"/>
            </w:tcBorders>
          </w:tcPr>
          <w:p w14:paraId="6B0CA4D7" w14:textId="77777777" w:rsidR="00BD75B9" w:rsidRDefault="00BD75B9" w:rsidP="000222F3">
            <w:pPr>
              <w:pStyle w:val="a3"/>
              <w:jc w:val="center"/>
            </w:pPr>
            <w:r>
              <w:t>3</w:t>
            </w:r>
          </w:p>
        </w:tc>
        <w:tc>
          <w:tcPr>
            <w:tcW w:w="1489" w:type="dxa"/>
            <w:tcBorders>
              <w:top w:val="nil"/>
              <w:left w:val="nil"/>
              <w:bottom w:val="nil"/>
              <w:right w:val="nil"/>
            </w:tcBorders>
          </w:tcPr>
          <w:p w14:paraId="5F1CCF61" w14:textId="77777777" w:rsidR="00BD75B9" w:rsidRDefault="00BD75B9" w:rsidP="000222F3">
            <w:pPr>
              <w:pStyle w:val="a3"/>
              <w:jc w:val="center"/>
            </w:pPr>
            <w:r>
              <w:t>43</w:t>
            </w:r>
          </w:p>
        </w:tc>
        <w:tc>
          <w:tcPr>
            <w:tcW w:w="1490" w:type="dxa"/>
            <w:tcBorders>
              <w:top w:val="nil"/>
              <w:left w:val="nil"/>
              <w:bottom w:val="nil"/>
              <w:right w:val="nil"/>
            </w:tcBorders>
          </w:tcPr>
          <w:p w14:paraId="6F4C9F11" w14:textId="77777777" w:rsidR="00BD75B9" w:rsidRDefault="00BD75B9" w:rsidP="000222F3">
            <w:pPr>
              <w:pStyle w:val="a3"/>
              <w:jc w:val="center"/>
            </w:pPr>
            <w:r>
              <w:t>8,856</w:t>
            </w:r>
          </w:p>
        </w:tc>
        <w:tc>
          <w:tcPr>
            <w:tcW w:w="1386" w:type="dxa"/>
            <w:tcBorders>
              <w:top w:val="nil"/>
              <w:left w:val="nil"/>
              <w:bottom w:val="nil"/>
              <w:right w:val="nil"/>
            </w:tcBorders>
          </w:tcPr>
          <w:p w14:paraId="697F3F6B" w14:textId="77777777" w:rsidR="00BD75B9" w:rsidRDefault="00BD75B9" w:rsidP="000222F3">
            <w:pPr>
              <w:pStyle w:val="a3"/>
              <w:jc w:val="center"/>
            </w:pPr>
            <w:r>
              <w:t>99.48%</w:t>
            </w:r>
          </w:p>
        </w:tc>
      </w:tr>
      <w:tr w:rsidR="00463C4B" w14:paraId="067F3F34" w14:textId="77777777" w:rsidTr="00463C4B">
        <w:trPr>
          <w:jc w:val="center"/>
        </w:trPr>
        <w:tc>
          <w:tcPr>
            <w:tcW w:w="2368"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89" w:type="dxa"/>
            <w:tcBorders>
              <w:top w:val="nil"/>
              <w:right w:val="nil"/>
            </w:tcBorders>
          </w:tcPr>
          <w:p w14:paraId="72AEA915" w14:textId="77777777" w:rsidR="00BD75B9" w:rsidRDefault="00BD75B9" w:rsidP="000222F3">
            <w:pPr>
              <w:pStyle w:val="a3"/>
              <w:jc w:val="center"/>
            </w:pPr>
            <w:r>
              <w:t>86.36%</w:t>
            </w:r>
          </w:p>
        </w:tc>
        <w:tc>
          <w:tcPr>
            <w:tcW w:w="1489" w:type="dxa"/>
            <w:tcBorders>
              <w:top w:val="nil"/>
              <w:left w:val="nil"/>
              <w:right w:val="nil"/>
            </w:tcBorders>
          </w:tcPr>
          <w:p w14:paraId="319992B3" w14:textId="77777777" w:rsidR="00BD75B9" w:rsidRDefault="00BD75B9" w:rsidP="000222F3">
            <w:pPr>
              <w:pStyle w:val="a3"/>
              <w:jc w:val="center"/>
            </w:pPr>
            <w:r>
              <w:t>95.13%</w:t>
            </w:r>
          </w:p>
        </w:tc>
        <w:tc>
          <w:tcPr>
            <w:tcW w:w="1490" w:type="dxa"/>
            <w:tcBorders>
              <w:top w:val="nil"/>
              <w:left w:val="nil"/>
              <w:right w:val="nil"/>
            </w:tcBorders>
          </w:tcPr>
          <w:p w14:paraId="6B9DB178" w14:textId="77777777" w:rsidR="00BD75B9" w:rsidRDefault="00BD75B9" w:rsidP="000222F3">
            <w:pPr>
              <w:pStyle w:val="a3"/>
              <w:jc w:val="center"/>
            </w:pPr>
            <w:r>
              <w:t>100%</w:t>
            </w:r>
          </w:p>
        </w:tc>
        <w:tc>
          <w:tcPr>
            <w:tcW w:w="1386"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38C1F4FC" w:rsidR="00CA0795" w:rsidRDefault="00CA0795" w:rsidP="00FF1FD4">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w:t>
      </w:r>
      <w:r w:rsidR="00C1773D">
        <w:rPr>
          <w:rFonts w:hint="eastAsia"/>
        </w:rPr>
        <w:t>的</w:t>
      </w:r>
      <w:r w:rsidR="00E55661">
        <w:rPr>
          <w:rFonts w:hint="eastAsia"/>
        </w:rPr>
        <w:t>拓扑结构示意图。</w:t>
      </w:r>
    </w:p>
    <w:p w14:paraId="61E37D38" w14:textId="7AC78C96" w:rsidR="00061137" w:rsidRDefault="00E90B5F" w:rsidP="00D3288E">
      <w:pPr>
        <w:pStyle w:val="a3"/>
      </w:pPr>
      <w:r>
        <w:rPr>
          <w:rFonts w:hint="eastAsia"/>
        </w:rPr>
        <w:t>我们</w:t>
      </w:r>
      <w:r w:rsidR="00DA77EA">
        <w:t>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1528F8">
        <w:t>阶段</w:t>
      </w:r>
      <w:r w:rsidR="003C46E6">
        <w:t>，</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D40D0A">
        <w:rPr>
          <w:rFonts w:hint="eastAsia"/>
        </w:rPr>
        <w:t>因</w:t>
      </w:r>
      <w:r w:rsidR="003C46E6">
        <w:rPr>
          <w:rFonts w:hint="eastAsia"/>
        </w:rPr>
        <w:t>而</w:t>
      </w:r>
      <w:r w:rsidR="005277D8">
        <w:t>在综合判决阶段</w:t>
      </w:r>
      <w:r w:rsidR="003C46E6">
        <w:t>被判决成了其他服务器。</w:t>
      </w:r>
      <w:r w:rsidR="003E631A">
        <w:rPr>
          <w:rFonts w:hint="eastAsia"/>
        </w:rPr>
        <w:t>而</w:t>
      </w:r>
      <w:r w:rsidR="002C5151">
        <w:rPr>
          <w:rFonts w:hint="eastAsia"/>
        </w:rPr>
        <w:t>数据集中一部分</w:t>
      </w:r>
      <w:r w:rsidR="003E631A">
        <w:t>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7CB0D704" w14:textId="77777777" w:rsidR="000233A8" w:rsidRDefault="000233A8" w:rsidP="00D3288E">
      <w:pPr>
        <w:pStyle w:val="a3"/>
      </w:pPr>
    </w:p>
    <w:p w14:paraId="4B0068E0" w14:textId="1381358E" w:rsidR="00D86A97" w:rsidRPr="006F5778" w:rsidRDefault="00F1179A" w:rsidP="006F5778">
      <w:pPr>
        <w:pStyle w:val="-1"/>
      </w:pPr>
      <w:bookmarkStart w:id="35" w:name="_Toc480791751"/>
      <w:r w:rsidRPr="006F5778">
        <w:t>实验讨论</w:t>
      </w:r>
      <w:bookmarkEnd w:id="35"/>
    </w:p>
    <w:p w14:paraId="20B549D7" w14:textId="72C66FF6"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w:t>
      </w:r>
      <w:r w:rsidR="00A57CD8">
        <w:lastRenderedPageBreak/>
        <w:t>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57F35EC" w14:textId="498EF8A2" w:rsidR="00C76594" w:rsidRDefault="0071784A" w:rsidP="00D078E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类器。</w:t>
      </w:r>
    </w:p>
    <w:p w14:paraId="427F2A01" w14:textId="08F3B4A9" w:rsidR="00D74745" w:rsidRDefault="00D74745" w:rsidP="00D078E2">
      <w:pPr>
        <w:pStyle w:val="a6"/>
      </w:pPr>
      <w:r>
        <w:t>表</w:t>
      </w:r>
      <w:r>
        <w:t>3-</w:t>
      </w:r>
      <w:r w:rsidR="008D36ED">
        <w:t>9</w:t>
      </w:r>
      <w:r>
        <w:t xml:space="preserve"> </w:t>
      </w:r>
      <w:r>
        <w:t>预选择模块中不同分类器性能比较</w:t>
      </w:r>
    </w:p>
    <w:tbl>
      <w:tblPr>
        <w:tblStyle w:val="a7"/>
        <w:tblW w:w="8222" w:type="dxa"/>
        <w:jc w:val="center"/>
        <w:tblLook w:val="04A0" w:firstRow="1" w:lastRow="0" w:firstColumn="1" w:lastColumn="0" w:noHBand="0" w:noVBand="1"/>
      </w:tblPr>
      <w:tblGrid>
        <w:gridCol w:w="1677"/>
        <w:gridCol w:w="1091"/>
        <w:gridCol w:w="1092"/>
        <w:gridCol w:w="1086"/>
        <w:gridCol w:w="1092"/>
        <w:gridCol w:w="1092"/>
        <w:gridCol w:w="1092"/>
      </w:tblGrid>
      <w:tr w:rsidR="00A61D0C" w14:paraId="4690D357" w14:textId="77777777" w:rsidTr="00D85DA5">
        <w:trPr>
          <w:jc w:val="center"/>
        </w:trPr>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D85DA5">
        <w:trPr>
          <w:jc w:val="center"/>
        </w:trPr>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D85DA5">
        <w:trPr>
          <w:jc w:val="center"/>
        </w:trPr>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D85DA5">
        <w:trPr>
          <w:jc w:val="center"/>
        </w:trPr>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D85DA5">
        <w:trPr>
          <w:jc w:val="center"/>
        </w:trPr>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078E2">
      <w:pPr>
        <w:pStyle w:val="a3"/>
      </w:pPr>
    </w:p>
    <w:p w14:paraId="21B4B807" w14:textId="010E6B18" w:rsidR="00DA0DD7" w:rsidRDefault="002A5621" w:rsidP="00757576">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基尼系数（</w:t>
      </w:r>
      <w:r w:rsidR="008D3CB0" w:rsidRPr="008D3CB0">
        <w:t>Gini index</w:t>
      </w:r>
      <w:r w:rsidR="00823C29">
        <w:t>）</w:t>
      </w:r>
      <w:r w:rsidR="00885995">
        <w:rPr>
          <w:rFonts w:hint="eastAsia"/>
        </w:rPr>
        <w:t>的平均下降</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1A49D644" w14:textId="59C039F8" w:rsidR="00063620" w:rsidRDefault="00063620" w:rsidP="00DA0DD7">
      <w:pPr>
        <w:pStyle w:val="a6"/>
      </w:pPr>
      <w:r>
        <w:rPr>
          <w:rFonts w:hint="eastAsia"/>
        </w:rPr>
        <w:t>表</w:t>
      </w:r>
      <w:r>
        <w:t>3-</w:t>
      </w:r>
      <w:r w:rsidR="008D36ED">
        <w:t>10</w:t>
      </w:r>
      <w:r>
        <w:t xml:space="preserve"> </w:t>
      </w:r>
      <w:r>
        <w:rPr>
          <w:rFonts w:hint="eastAsia"/>
        </w:rPr>
        <w:t>特征</w:t>
      </w:r>
      <w:r>
        <w:t>重要性排名</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718"/>
        <w:gridCol w:w="2764"/>
        <w:gridCol w:w="2740"/>
      </w:tblGrid>
      <w:tr w:rsidR="00922CFC" w14:paraId="41C179F4" w14:textId="77777777" w:rsidTr="00D85DA5">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D85DA5">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D85DA5">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D85DA5">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D85DA5">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D85DA5">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D85DA5">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D85DA5">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D85DA5">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D85DA5">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6F47AD2D" w14:textId="77777777" w:rsidR="00061137" w:rsidRPr="001F5755" w:rsidRDefault="00061137" w:rsidP="00DA0DD7">
      <w:pPr>
        <w:pStyle w:val="a3"/>
      </w:pPr>
    </w:p>
    <w:p w14:paraId="7044BA5D" w14:textId="54AD49A7" w:rsidR="00F96B4B" w:rsidRDefault="00F96B4B" w:rsidP="006F5778">
      <w:pPr>
        <w:pStyle w:val="-0"/>
      </w:pPr>
      <w:bookmarkStart w:id="36" w:name="_Toc480791752"/>
      <w:r w:rsidRPr="006F5778">
        <w:lastRenderedPageBreak/>
        <w:t>本章</w:t>
      </w:r>
      <w:r w:rsidRPr="006F5778">
        <w:rPr>
          <w:rFonts w:hint="eastAsia"/>
        </w:rPr>
        <w:t>小结</w:t>
      </w:r>
      <w:bookmarkEnd w:id="36"/>
    </w:p>
    <w:p w14:paraId="2247D65F" w14:textId="77777777" w:rsidR="00061137" w:rsidRPr="00061137" w:rsidRDefault="00061137" w:rsidP="00061137">
      <w:pPr>
        <w:pStyle w:val="a3"/>
      </w:pPr>
    </w:p>
    <w:p w14:paraId="10B78012" w14:textId="17516547"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验证。</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519D6F43" w14:textId="77777777" w:rsidR="00123EC1" w:rsidRPr="0047728E" w:rsidRDefault="00123EC1" w:rsidP="0047728E">
      <w:pPr>
        <w:pStyle w:val="-"/>
        <w:ind w:left="630"/>
        <w:sectPr w:rsidR="00123EC1" w:rsidRPr="0047728E" w:rsidSect="00B22DA7">
          <w:headerReference w:type="default" r:id="rId37"/>
          <w:type w:val="continuous"/>
          <w:pgSz w:w="11906" w:h="16838"/>
          <w:pgMar w:top="1440" w:right="1800" w:bottom="1440" w:left="1800" w:header="851" w:footer="992" w:gutter="0"/>
          <w:cols w:space="425"/>
          <w:docGrid w:type="lines" w:linePitch="312"/>
        </w:sectPr>
      </w:pPr>
    </w:p>
    <w:p w14:paraId="1F5CB0CA" w14:textId="3CACF0C4" w:rsidR="0006357B" w:rsidRPr="0047728E" w:rsidRDefault="002C4CD0" w:rsidP="0047728E">
      <w:pPr>
        <w:pStyle w:val="-"/>
        <w:ind w:left="630"/>
      </w:pPr>
      <w:bookmarkStart w:id="37" w:name="_Toc480791753"/>
      <w:r w:rsidRPr="0047728E">
        <w:lastRenderedPageBreak/>
        <w:t>移动网络中</w:t>
      </w:r>
      <w:r w:rsidR="00E3053A" w:rsidRPr="0047728E">
        <w:t>网络</w:t>
      </w:r>
      <w:r w:rsidR="002C4EA4" w:rsidRPr="0047728E">
        <w:t>视频</w:t>
      </w:r>
      <w:r w:rsidRPr="0047728E">
        <w:t>业务</w:t>
      </w:r>
      <w:r w:rsidR="002C4EA4" w:rsidRPr="0047728E">
        <w:rPr>
          <w:rFonts w:hint="eastAsia"/>
        </w:rPr>
        <w:t>用户</w:t>
      </w:r>
      <w:r w:rsidR="00DD6695" w:rsidRPr="0047728E">
        <w:t>行为</w:t>
      </w:r>
      <w:r w:rsidR="0006357B" w:rsidRPr="0047728E">
        <w:rPr>
          <w:rFonts w:hint="eastAsia"/>
        </w:rPr>
        <w:t>特性</w:t>
      </w:r>
      <w:r w:rsidR="006A796F" w:rsidRPr="0047728E">
        <w:rPr>
          <w:rFonts w:hint="eastAsia"/>
        </w:rPr>
        <w:t>分析</w:t>
      </w:r>
      <w:bookmarkEnd w:id="37"/>
    </w:p>
    <w:p w14:paraId="4BB84596" w14:textId="77777777" w:rsidR="00D758CC" w:rsidRDefault="00D758CC" w:rsidP="00D758CC">
      <w:pPr>
        <w:pStyle w:val="a3"/>
      </w:pPr>
    </w:p>
    <w:p w14:paraId="77525811" w14:textId="77777777" w:rsidR="00D758CC" w:rsidRPr="00D758CC" w:rsidRDefault="00D758CC" w:rsidP="00D758CC">
      <w:pPr>
        <w:pStyle w:val="a3"/>
      </w:pPr>
    </w:p>
    <w:p w14:paraId="6A434394" w14:textId="4270513C" w:rsidR="006C14D2" w:rsidRDefault="0006357B" w:rsidP="006F5778">
      <w:pPr>
        <w:pStyle w:val="-0"/>
      </w:pPr>
      <w:bookmarkStart w:id="38" w:name="_Toc480791754"/>
      <w:r w:rsidRPr="006F5778">
        <w:rPr>
          <w:rFonts w:hint="eastAsia"/>
        </w:rPr>
        <w:t>概述</w:t>
      </w:r>
      <w:bookmarkEnd w:id="38"/>
    </w:p>
    <w:p w14:paraId="578FBDAB" w14:textId="77777777" w:rsidR="00D758CC" w:rsidRPr="00D758CC" w:rsidRDefault="00D758CC" w:rsidP="00D758CC">
      <w:pPr>
        <w:pStyle w:val="a3"/>
      </w:pPr>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08408481"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D87DB0">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ED02E2">
        <w:rPr>
          <w:rFonts w:hint="eastAsia"/>
        </w:rPr>
        <w:t>在</w:t>
      </w:r>
      <w:r w:rsidR="00912AF6">
        <w:t>201</w:t>
      </w:r>
      <w:r w:rsidR="000654BB">
        <w:t>5</w:t>
      </w:r>
      <w:r w:rsidR="00912AF6">
        <w:t>年全球整体</w:t>
      </w:r>
      <w:r w:rsidR="00785F52">
        <w:t>的</w:t>
      </w:r>
      <w:r w:rsidR="00912AF6">
        <w:t>IP</w:t>
      </w:r>
      <w:r w:rsidR="00912AF6">
        <w:t>流量中，</w:t>
      </w:r>
      <w:r w:rsidR="00F769FA">
        <w:rPr>
          <w:rFonts w:hint="eastAsia"/>
        </w:rPr>
        <w:t>移动网络的</w:t>
      </w:r>
      <w:r w:rsidR="00F769FA">
        <w:t>流量</w:t>
      </w:r>
      <w:r w:rsidR="00F769FA">
        <w:rPr>
          <w:rFonts w:hint="eastAsia"/>
        </w:rPr>
        <w:t>就</w:t>
      </w:r>
      <w:r w:rsidR="00F769FA">
        <w:t>占据</w:t>
      </w:r>
      <w:r w:rsidR="00F769FA">
        <w:rPr>
          <w:rFonts w:hint="eastAsia"/>
        </w:rPr>
        <w:t>了</w:t>
      </w:r>
      <w:r w:rsidR="00F769FA">
        <w:t>48%</w:t>
      </w:r>
      <w:r w:rsidR="00912AF6">
        <w:t>。</w:t>
      </w:r>
      <w:r w:rsidR="00205B52">
        <w:rPr>
          <w:rFonts w:hint="eastAsia"/>
        </w:rPr>
        <w:t>而</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分析</w:t>
      </w:r>
      <w:r w:rsidR="00017C70">
        <w:rPr>
          <w:rFonts w:hint="eastAsia"/>
        </w:rPr>
        <w:t>较少</w:t>
      </w:r>
      <w:r w:rsidR="00C23885">
        <w:t>的移动网络环境。</w:t>
      </w:r>
      <w:r w:rsidR="00B8325F">
        <w:rPr>
          <w:rFonts w:hint="eastAsia"/>
        </w:rPr>
        <w:t>而</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B30791">
        <w:rPr>
          <w:rFonts w:hint="eastAsia"/>
        </w:rPr>
        <w:t>往往</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4A3F1A">
        <w:rPr>
          <w:rFonts w:hint="eastAsia"/>
        </w:rPr>
        <w:t>因此</w:t>
      </w:r>
      <w:r w:rsidR="00714ACB">
        <w:t>，</w:t>
      </w:r>
      <w:r w:rsidR="00714ACB">
        <w:rPr>
          <w:rFonts w:hint="eastAsia"/>
        </w:rPr>
        <w:t>用户</w:t>
      </w:r>
      <w:r w:rsidR="004A3F1A">
        <w:rPr>
          <w:rFonts w:hint="eastAsia"/>
        </w:rPr>
        <w:t>在移动网络中使用网络视频业务</w:t>
      </w:r>
      <w:r w:rsidR="00714ACB">
        <w:t>的</w:t>
      </w:r>
      <w:r w:rsidR="00A93AE7">
        <w:t>行为</w:t>
      </w:r>
      <w:r w:rsidR="004A3F1A">
        <w:rPr>
          <w:rFonts w:hint="eastAsia"/>
        </w:rPr>
        <w:t>，</w:t>
      </w:r>
      <w:r w:rsidR="00A93AE7">
        <w:rPr>
          <w:rFonts w:hint="eastAsia"/>
        </w:rPr>
        <w:t>将</w:t>
      </w:r>
      <w:r w:rsidR="00714ACB">
        <w:t>与其在固定网络中</w:t>
      </w:r>
      <w:r w:rsidR="004A3F1A">
        <w:rPr>
          <w:rFonts w:hint="eastAsia"/>
        </w:rPr>
        <w:t>使用网络视频业务</w:t>
      </w:r>
      <w:r w:rsidR="00714ACB">
        <w:t>的</w:t>
      </w:r>
      <w:r w:rsidR="000227B7">
        <w:t>行为</w:t>
      </w:r>
      <w:r w:rsidR="00CB5A9B">
        <w:rPr>
          <w:rFonts w:hint="eastAsia"/>
        </w:rPr>
        <w:t>存在</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0C107677" w:rsidR="00D55C77" w:rsidRDefault="00E024C0" w:rsidP="006C14D2">
      <w:pPr>
        <w:pStyle w:val="a3"/>
      </w:pPr>
      <w:r>
        <w:tab/>
      </w:r>
      <w:r>
        <w:rPr>
          <w:rFonts w:hint="eastAsia"/>
        </w:rPr>
        <w:t>在</w:t>
      </w:r>
      <w:r>
        <w:t>本章中，</w:t>
      </w:r>
      <w:r>
        <w:rPr>
          <w:rFonts w:hint="eastAsia"/>
        </w:rPr>
        <w:t>我们</w:t>
      </w:r>
      <w:r w:rsidR="008A0A2E">
        <w:t>从中国东北某省的移动网络中采集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EF2BC7">
        <w:t>对</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lastRenderedPageBreak/>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406C3E76" w14:textId="77777777" w:rsidR="00D758CC" w:rsidRDefault="00D758CC" w:rsidP="006C14D2">
      <w:pPr>
        <w:pStyle w:val="a3"/>
      </w:pPr>
    </w:p>
    <w:p w14:paraId="3C2165A0" w14:textId="547EBC91" w:rsidR="0006357B" w:rsidRDefault="0006357B" w:rsidP="006F5778">
      <w:pPr>
        <w:pStyle w:val="-0"/>
      </w:pPr>
      <w:bookmarkStart w:id="39" w:name="_Toc480791755"/>
      <w:r w:rsidRPr="006F5778">
        <w:rPr>
          <w:rFonts w:hint="eastAsia"/>
        </w:rPr>
        <w:t>研究现状</w:t>
      </w:r>
      <w:bookmarkEnd w:id="39"/>
    </w:p>
    <w:p w14:paraId="250293F5" w14:textId="77777777" w:rsidR="00D758CC" w:rsidRPr="00D758CC" w:rsidRDefault="00D758CC" w:rsidP="00D758CC">
      <w:pPr>
        <w:pStyle w:val="a3"/>
      </w:pPr>
    </w:p>
    <w:p w14:paraId="33A5A2D5" w14:textId="1B75421E" w:rsidR="008375A5" w:rsidRDefault="0024454F" w:rsidP="000F5275">
      <w:pPr>
        <w:pStyle w:val="a3"/>
        <w:ind w:firstLine="420"/>
      </w:pPr>
      <w:r w:rsidRPr="0024454F">
        <w:rPr>
          <w:rFonts w:hint="eastAsia"/>
        </w:rPr>
        <w:t>对于网络视频业务</w:t>
      </w:r>
      <w:r>
        <w:rPr>
          <w:rFonts w:hint="eastAsia"/>
        </w:rPr>
        <w:t>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5D0EF4">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the 1st ACM SIGOPS/EuroSys European Conference on Computer Systems&lt;/secondary-title&gt;&lt;/titles&gt;&lt;pages&gt;333-344&lt;/pages&gt;&lt;volume&gt;40&lt;/volume&gt;&lt;number&gt;4&lt;/number&gt;&lt;dates&gt;&lt;year&gt;2006&lt;/year&gt;&lt;/dates&gt;&lt;pub-location&gt;Leuven&lt;/pub-location&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D87DB0">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6EF2E568" w14:textId="488359FD" w:rsidR="00D758CC" w:rsidRPr="00AF321F" w:rsidRDefault="00E77432" w:rsidP="00ED02E2">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D0EF4">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D0EF4">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the 24th International Conference on World Wide Web&lt;/secondary-title&gt;&lt;/titles&gt;&lt;pages&gt;307-313&lt;/pages&gt;&lt;dates&gt;&lt;year&gt;2015&lt;/year&gt;&lt;/dates&gt;&lt;pub-location&gt;Florence&lt;/pub-location&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46F8D8D7" w:rsidR="0006357B" w:rsidRDefault="0006357B" w:rsidP="006F5778">
      <w:pPr>
        <w:pStyle w:val="-0"/>
      </w:pPr>
      <w:bookmarkStart w:id="40" w:name="_Toc480791756"/>
      <w:r w:rsidRPr="006F5778">
        <w:rPr>
          <w:rFonts w:hint="eastAsia"/>
        </w:rPr>
        <w:lastRenderedPageBreak/>
        <w:t>数据集</w:t>
      </w:r>
      <w:bookmarkEnd w:id="40"/>
    </w:p>
    <w:p w14:paraId="3EDC7937" w14:textId="77777777" w:rsidR="00D758CC" w:rsidRPr="00D758CC" w:rsidRDefault="00D758CC" w:rsidP="00D758CC">
      <w:pPr>
        <w:pStyle w:val="a3"/>
      </w:pPr>
    </w:p>
    <w:p w14:paraId="719E0C0C" w14:textId="5AA88180" w:rsidR="00F07F8C" w:rsidRDefault="003E3182" w:rsidP="007E6A07">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4ACB2A4C" w14:textId="0D7CFD18" w:rsidR="00B321FD" w:rsidRDefault="00B321FD" w:rsidP="007E6A07">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312BFB1A" w14:textId="67D63C3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E71472">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71472">
        <w:fldChar w:fldCharType="separate"/>
      </w:r>
      <w:r w:rsidR="00E32EE4" w:rsidRPr="00E32EE4">
        <w:rPr>
          <w:noProof/>
          <w:vertAlign w:val="superscript"/>
        </w:rPr>
        <w:t>[52]</w:t>
      </w:r>
      <w:r w:rsidR="00E71472">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007C1E85" w14:textId="7B8287AC" w:rsidR="007648B2" w:rsidRDefault="007648B2" w:rsidP="00340D43">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是国内领先的网络视频业务提供商，其月活跃用户超过</w:t>
      </w:r>
      <w:r w:rsidR="007C0C5B">
        <w:rPr>
          <w:rFonts w:hint="eastAsia"/>
        </w:rPr>
        <w:t>5</w:t>
      </w:r>
      <w:r w:rsidR="007C0C5B">
        <w:rPr>
          <w:rFonts w:hint="eastAsia"/>
        </w:rPr>
        <w:t>亿人，平均的日播放量在</w:t>
      </w:r>
      <w:r w:rsidR="007C0C5B">
        <w:rPr>
          <w:rFonts w:hint="eastAsia"/>
        </w:rPr>
        <w:t>8</w:t>
      </w:r>
      <w:r w:rsidR="007C0C5B">
        <w:rPr>
          <w:rFonts w:hint="eastAsia"/>
        </w:rPr>
        <w:t>亿次以上</w:t>
      </w:r>
      <w:r w:rsidR="007C0C5B">
        <w:fldChar w:fldCharType="begin"/>
      </w:r>
      <w:r w:rsidR="00E32EE4">
        <w:instrText xml:space="preserve"> ADDIN EN.CITE &lt;EndNote&gt;&lt;Cite ExcludeYear="1"&gt;&lt;Author&gt;Youku&lt;/Author&gt;&lt;RecNum&gt;79&lt;/RecNum&gt;&lt;DisplayText&gt;&lt;style face="superscript"&gt;[73]&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E32EE4" w:rsidRPr="00E32EE4">
        <w:rPr>
          <w:noProof/>
          <w:vertAlign w:val="superscript"/>
        </w:rPr>
        <w:t>[73]</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的</w:t>
      </w:r>
      <w:r w:rsidRPr="007648B2">
        <w:rPr>
          <w:rFonts w:hint="eastAsia"/>
        </w:rPr>
        <w:t>分析</w:t>
      </w:r>
      <w:r>
        <w:rPr>
          <w:rFonts w:hint="eastAsia"/>
        </w:rPr>
        <w:t>结果</w:t>
      </w:r>
      <w:r w:rsidRPr="007648B2">
        <w:rPr>
          <w:rFonts w:hint="eastAsia"/>
        </w:rPr>
        <w:t>，</w:t>
      </w:r>
      <w:r>
        <w:rPr>
          <w:rFonts w:hint="eastAsia"/>
        </w:rPr>
        <w:t>我们通过</w:t>
      </w:r>
      <w:r>
        <w:rPr>
          <w:rFonts w:hint="eastAsia"/>
        </w:rPr>
        <w:t>HTTP</w:t>
      </w:r>
      <w:r>
        <w:rPr>
          <w:rFonts w:hint="eastAsia"/>
        </w:rPr>
        <w:t>请求</w:t>
      </w:r>
      <w:r>
        <w:rPr>
          <w:rFonts w:hint="eastAsia"/>
        </w:rPr>
        <w:t>URL</w:t>
      </w:r>
      <w:r>
        <w:rPr>
          <w:rFonts w:hint="eastAsia"/>
        </w:rPr>
        <w:t>进一步</w:t>
      </w:r>
      <w:r w:rsidR="007C0C5B">
        <w:rPr>
          <w:rFonts w:hint="eastAsia"/>
        </w:rPr>
        <w:t>从采集数据中</w:t>
      </w:r>
      <w:r>
        <w:rPr>
          <w:rFonts w:hint="eastAsia"/>
        </w:rPr>
        <w:t>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w:t>
      </w:r>
      <w:r w:rsidR="00AB4B8E">
        <w:rPr>
          <w:rFonts w:hint="eastAsia"/>
        </w:rPr>
        <w:lastRenderedPageBreak/>
        <w:t>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216246A2" w14:textId="6065C9B4" w:rsidR="00B746F3" w:rsidRDefault="00B746F3" w:rsidP="00340D43">
      <w:pPr>
        <w:pStyle w:val="a6"/>
      </w:pPr>
      <w:r>
        <w:rPr>
          <w:rFonts w:hint="eastAsia"/>
        </w:rPr>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72"/>
        <w:gridCol w:w="1659"/>
        <w:gridCol w:w="1623"/>
        <w:gridCol w:w="1634"/>
        <w:gridCol w:w="1634"/>
      </w:tblGrid>
      <w:tr w:rsidR="00B746F3" w14:paraId="74DB2A37" w14:textId="77777777" w:rsidTr="00D85DA5">
        <w:trPr>
          <w:jc w:val="center"/>
        </w:trPr>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D85DA5">
        <w:trPr>
          <w:jc w:val="center"/>
        </w:trPr>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D85DA5">
        <w:trPr>
          <w:jc w:val="center"/>
        </w:trPr>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D85DA5">
        <w:trPr>
          <w:jc w:val="center"/>
        </w:trPr>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D85DA5">
        <w:trPr>
          <w:jc w:val="center"/>
        </w:trPr>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D85DA5">
        <w:trPr>
          <w:jc w:val="center"/>
        </w:trPr>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D85DA5">
        <w:trPr>
          <w:jc w:val="center"/>
        </w:trPr>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D85DA5">
        <w:trPr>
          <w:jc w:val="center"/>
        </w:trPr>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D85DA5">
        <w:trPr>
          <w:jc w:val="center"/>
        </w:trPr>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D85DA5">
        <w:trPr>
          <w:jc w:val="center"/>
        </w:trPr>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D85DA5">
        <w:trPr>
          <w:jc w:val="center"/>
        </w:trPr>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6F4819CD" w14:textId="77777777" w:rsidR="006D0344" w:rsidRDefault="006D0344" w:rsidP="00191F87">
      <w:pPr>
        <w:pStyle w:val="a3"/>
        <w:jc w:val="center"/>
      </w:pPr>
    </w:p>
    <w:p w14:paraId="6839DCFB" w14:textId="3D11531B" w:rsidR="00B033FB" w:rsidRDefault="00A07DEE" w:rsidP="006F5778">
      <w:pPr>
        <w:pStyle w:val="-0"/>
      </w:pPr>
      <w:bookmarkStart w:id="41" w:name="_Toc480791757"/>
      <w:r w:rsidRPr="006F5778">
        <w:rPr>
          <w:rFonts w:hint="eastAsia"/>
        </w:rPr>
        <w:t>用户</w:t>
      </w:r>
      <w:r w:rsidR="003A12EA" w:rsidRPr="006F5778">
        <w:rPr>
          <w:rFonts w:hint="eastAsia"/>
        </w:rPr>
        <w:t>数据</w:t>
      </w:r>
      <w:r w:rsidR="006C49E3" w:rsidRPr="006F5778">
        <w:t>消耗</w:t>
      </w:r>
      <w:r w:rsidRPr="006F5778">
        <w:rPr>
          <w:rFonts w:hint="eastAsia"/>
        </w:rPr>
        <w:t>特性分析</w:t>
      </w:r>
      <w:bookmarkEnd w:id="41"/>
    </w:p>
    <w:p w14:paraId="63408011" w14:textId="77777777" w:rsidR="006D0344" w:rsidRPr="006D0344" w:rsidRDefault="006D0344" w:rsidP="006D0344">
      <w:pPr>
        <w:pStyle w:val="a3"/>
      </w:pPr>
    </w:p>
    <w:p w14:paraId="2BF6E2D0" w14:textId="2C5B7082" w:rsidR="00170937" w:rsidRPr="006F5778" w:rsidRDefault="003A12EA" w:rsidP="006F5778">
      <w:pPr>
        <w:pStyle w:val="-1"/>
      </w:pPr>
      <w:bookmarkStart w:id="42" w:name="_Toc480791758"/>
      <w:r w:rsidRPr="006F5778">
        <w:rPr>
          <w:rFonts w:hint="eastAsia"/>
        </w:rPr>
        <w:t>流量字节数</w:t>
      </w:r>
      <w:bookmarkEnd w:id="42"/>
    </w:p>
    <w:p w14:paraId="67E7B81B" w14:textId="599BC10D" w:rsidR="00F17DF7" w:rsidRDefault="00E855B4" w:rsidP="00340D4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B95BAB">
        <w:rPr>
          <w:rFonts w:hint="eastAsia"/>
        </w:rPr>
        <w:t>整体</w:t>
      </w:r>
      <w:r w:rsidR="00885C14">
        <w:rPr>
          <w:rFonts w:hint="eastAsia"/>
        </w:rPr>
        <w:t>分布是十分不均匀的。对于大多数用户而言，</w:t>
      </w:r>
      <w:r w:rsidR="00B95BAB">
        <w:rPr>
          <w:rFonts w:hint="eastAsia"/>
        </w:rPr>
        <w:t>其</w:t>
      </w:r>
      <w:r w:rsidR="00885C14">
        <w:rPr>
          <w:rFonts w:hint="eastAsia"/>
        </w:rPr>
        <w:t>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B95BAB">
        <w:rPr>
          <w:rFonts w:hint="eastAsia"/>
        </w:rPr>
        <w:t>不到</w:t>
      </w:r>
      <w:r w:rsidR="00885C14">
        <w:rPr>
          <w:rFonts w:hint="eastAsia"/>
        </w:rPr>
        <w:t>2MB</w:t>
      </w:r>
      <w:r w:rsidR="00885C14">
        <w:rPr>
          <w:rFonts w:hint="eastAsia"/>
        </w:rPr>
        <w:t>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FE5050">
        <w:rPr>
          <w:rFonts w:hint="eastAsia"/>
        </w:rPr>
        <w:t>存在</w:t>
      </w:r>
      <w:r w:rsidR="0097640C">
        <w:rPr>
          <w:rFonts w:hint="eastAsia"/>
        </w:rPr>
        <w:t>某些用户</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7BB2484D" w14:textId="77777777" w:rsidR="00411B0E" w:rsidRDefault="00411B0E" w:rsidP="00411B0E">
      <w:pPr>
        <w:pStyle w:val="a3"/>
      </w:pPr>
    </w:p>
    <w:p w14:paraId="1BB52FCC" w14:textId="77777777" w:rsidR="00411B0E" w:rsidRPr="006F5778" w:rsidRDefault="00411B0E" w:rsidP="00411B0E">
      <w:pPr>
        <w:pStyle w:val="-1"/>
      </w:pPr>
      <w:bookmarkStart w:id="43" w:name="_Toc480791759"/>
      <w:r w:rsidRPr="006F5778">
        <w:rPr>
          <w:rFonts w:hint="eastAsia"/>
        </w:rPr>
        <w:t>重度</w:t>
      </w:r>
      <w:r w:rsidRPr="006F5778">
        <w:t>用户</w:t>
      </w:r>
      <w:r w:rsidRPr="006F5778">
        <w:rPr>
          <w:rFonts w:hint="eastAsia"/>
        </w:rPr>
        <w:t>检测</w:t>
      </w:r>
      <w:bookmarkEnd w:id="43"/>
    </w:p>
    <w:p w14:paraId="3B0D0E19" w14:textId="1F79A228" w:rsidR="00411B0E" w:rsidRDefault="00411B0E" w:rsidP="006A4E69">
      <w:pPr>
        <w:pStyle w:val="a3"/>
        <w:ind w:firstLine="420"/>
      </w:pPr>
      <w:r>
        <w:rPr>
          <w:rFonts w:hint="eastAsia"/>
        </w:rPr>
        <w:t>对于重度用户的检测问题，一个简单的解决方法是设置一个阈值，然后将所有考察指标超出该阈值的用户判定为重度用户。通常，阈值的具体数值是根据研究者经验来设置的，这显然存在着一定的独断性。另外，人工设置的阈值往往具</w:t>
      </w: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7DF081" w14:textId="2E5F5E66" w:rsidR="006D0344" w:rsidRDefault="008324D1" w:rsidP="00411B0E">
      <w:pPr>
        <w:pStyle w:val="a6"/>
      </w:pPr>
      <w:r>
        <w:rPr>
          <w:rFonts w:hint="eastAsia"/>
        </w:rPr>
        <w:t>图</w:t>
      </w:r>
      <w:r>
        <w:rPr>
          <w:rFonts w:hint="eastAsia"/>
        </w:rPr>
        <w:t xml:space="preserve">4-2 </w:t>
      </w:r>
      <w:r w:rsidR="00966962">
        <w:rPr>
          <w:rFonts w:hint="eastAsia"/>
        </w:rPr>
        <w:t>用户的流量字节数累积分布函数。</w:t>
      </w:r>
    </w:p>
    <w:p w14:paraId="5019AA5F" w14:textId="184E9154" w:rsidR="00AA5386" w:rsidRDefault="006A4E69" w:rsidP="00411B0E">
      <w:pPr>
        <w:pStyle w:val="a3"/>
      </w:pPr>
      <w:r>
        <w:rPr>
          <w:rFonts w:hint="eastAsia"/>
        </w:rPr>
        <w:t>有较</w:t>
      </w:r>
      <w:r w:rsidR="00252CF5">
        <w:rPr>
          <w:rFonts w:hint="eastAsia"/>
        </w:rPr>
        <w:t>弱的通用性，即</w:t>
      </w:r>
      <w:r w:rsidR="00215CDF">
        <w:rPr>
          <w:rFonts w:hint="eastAsia"/>
        </w:rPr>
        <w:t>对某个数据集合适的阈值可能并不适用于对其他的数据集。</w:t>
      </w:r>
      <w:r w:rsidR="0026142E">
        <w:rPr>
          <w:rFonts w:hint="eastAsia"/>
        </w:rPr>
        <w:t>为解决这些问题，我们基于洛伦兹曲线</w:t>
      </w:r>
      <w:r w:rsidR="00CF5253">
        <w:rPr>
          <w:rFonts w:hint="eastAsia"/>
        </w:rPr>
        <w:t>（</w:t>
      </w:r>
      <w:r w:rsidR="00CF5253" w:rsidRPr="00824D85">
        <w:t>Lorenz curve</w:t>
      </w:r>
      <w:r w:rsidR="00CF5253">
        <w:rPr>
          <w:rFonts w:hint="eastAsia"/>
        </w:rPr>
        <w:t>）</w:t>
      </w:r>
      <w:r w:rsidR="00446287">
        <w:fldChar w:fldCharType="begin"/>
      </w:r>
      <w:r w:rsidR="00E32EE4">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E32EE4" w:rsidRPr="00E32EE4">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670CD1C3" w:rsidR="00785879" w:rsidRPr="00AE68BA" w:rsidRDefault="00785879" w:rsidP="00A14570">
      <w:pPr>
        <w:pStyle w:val="a3"/>
        <w:wordWrap w:val="0"/>
        <w:spacing w:line="360" w:lineRule="auto"/>
        <w:jc w:val="right"/>
      </w:pPr>
      <m:oMathPara>
        <m:oMathParaPr>
          <m:jc m:val="right"/>
        </m:oMathParaPr>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nor/>
            </m:rPr>
            <w:rPr>
              <w:rFonts w:ascii="Cambria Math" w:hAnsi="Cambria Math"/>
            </w:rPr>
            <m:t xml:space="preserve">                                                    (4-1)</m:t>
          </m:r>
        </m:oMath>
      </m:oMathPara>
    </w:p>
    <w:p w14:paraId="2FA7EBC5" w14:textId="281A991D"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w:t>
      </w:r>
      <w:r w:rsidR="00246C00">
        <w:rPr>
          <w:rFonts w:hint="eastAsia"/>
        </w:rPr>
        <w:t>检测</w:t>
      </w:r>
      <w:r>
        <w:rPr>
          <w:rFonts w:hint="eastAsia"/>
        </w:rPr>
        <w:t>方法的思路，是希望在洛伦兹曲线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2607EBB" w:rsidR="00777B64" w:rsidRPr="00A14570" w:rsidRDefault="002865FF" w:rsidP="00A14570">
      <w:pPr>
        <w:pStyle w:val="a3"/>
        <w:wordWrap w:val="0"/>
        <w:spacing w:line="720" w:lineRule="auto"/>
        <w:jc w:val="right"/>
      </w:pPr>
      <m:oMathPara>
        <m:oMathParaPr>
          <m:jc m:val="right"/>
        </m:oMathParaPr>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nor/>
            </m:rPr>
            <w:rPr>
              <w:rFonts w:ascii="Cambria Math" w:hAnsi="Cambria Math"/>
            </w:rPr>
            <m:t xml:space="preserve">                                          (4-2)</m:t>
          </m:r>
        </m:oMath>
      </m:oMathPara>
    </w:p>
    <w:p w14:paraId="17CFFBFB" w14:textId="0929BC2A" w:rsidR="006603B6" w:rsidRPr="00FE13D0" w:rsidRDefault="00502E07" w:rsidP="005F20FF">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w:t>
      </w:r>
      <w:r w:rsidR="000D27F7">
        <w:rPr>
          <w:rFonts w:hint="eastAsia"/>
        </w:rPr>
        <w:lastRenderedPageBreak/>
        <w:t>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E32EE4">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number&gt;1&lt;/number&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E32EE4" w:rsidRPr="00E32EE4">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C6F1A8" w14:textId="4EE64BF3" w:rsidR="006603B6" w:rsidRPr="003B7CD4" w:rsidRDefault="00D05DD9" w:rsidP="005F20FF">
      <w:pPr>
        <w:pStyle w:val="a6"/>
      </w:pPr>
      <w:r>
        <w:rPr>
          <w:rFonts w:hint="eastAsia"/>
        </w:rPr>
        <w:t>图</w:t>
      </w:r>
      <w:r>
        <w:rPr>
          <w:rFonts w:hint="eastAsia"/>
        </w:rPr>
        <w:t xml:space="preserve">4-3 </w:t>
      </w:r>
      <w:r w:rsidR="00325779">
        <w:rPr>
          <w:rFonts w:hint="eastAsia"/>
        </w:rPr>
        <w:t>基于</w:t>
      </w:r>
      <w:r>
        <w:rPr>
          <w:rFonts w:hint="eastAsia"/>
        </w:rPr>
        <w:t>洛伦兹曲线</w:t>
      </w:r>
      <w:r w:rsidR="00325779">
        <w:rPr>
          <w:rFonts w:hint="eastAsia"/>
        </w:rPr>
        <w:t>的</w:t>
      </w:r>
      <w:r>
        <w:rPr>
          <w:rFonts w:hint="eastAsia"/>
        </w:rPr>
        <w:t>重度用户检测准则示意图</w:t>
      </w:r>
      <w:r w:rsidR="002349EE">
        <w:rPr>
          <w:rFonts w:hint="eastAsia"/>
        </w:rPr>
        <w:t>。</w:t>
      </w:r>
    </w:p>
    <w:p w14:paraId="02581E35" w14:textId="19EB92ED" w:rsidR="001E7828" w:rsidRDefault="00446287" w:rsidP="00446287">
      <w:pPr>
        <w:pStyle w:val="a3"/>
      </w:pPr>
      <w:r>
        <w:rPr>
          <w:rFonts w:hint="eastAsia"/>
        </w:rPr>
        <w:tab/>
      </w:r>
      <w:r w:rsidR="00E13484">
        <w:rPr>
          <w:rFonts w:hint="eastAsia"/>
        </w:rPr>
        <w:t>通过</w:t>
      </w:r>
      <w:r>
        <w:rPr>
          <w:rFonts w:hint="eastAsia"/>
        </w:rPr>
        <w:t>上述方法，我们从数据集</w:t>
      </w:r>
      <w:r>
        <w:t>74,928</w:t>
      </w:r>
      <w:r>
        <w:rPr>
          <w:rFonts w:hint="eastAsia"/>
        </w:rPr>
        <w:t>位移动视频用户中</w:t>
      </w:r>
      <w:r w:rsidR="00E13484">
        <w:rPr>
          <w:rFonts w:hint="eastAsia"/>
        </w:rPr>
        <w:t>共</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46806705" w14:textId="77777777" w:rsidR="006D0344" w:rsidRPr="001E7828" w:rsidRDefault="006D0344" w:rsidP="00446287">
      <w:pPr>
        <w:pStyle w:val="a3"/>
      </w:pPr>
    </w:p>
    <w:p w14:paraId="573D6528" w14:textId="1F619C38" w:rsidR="00F7213D" w:rsidRPr="006F5778" w:rsidRDefault="00F7213D" w:rsidP="006F5778">
      <w:pPr>
        <w:pStyle w:val="-1"/>
      </w:pPr>
      <w:bookmarkStart w:id="44" w:name="_Toc480791760"/>
      <w:r w:rsidRPr="006F5778">
        <w:rPr>
          <w:rFonts w:hint="eastAsia"/>
        </w:rPr>
        <w:t>活跃时长</w:t>
      </w:r>
      <w:bookmarkEnd w:id="44"/>
    </w:p>
    <w:p w14:paraId="1D0C4EA0" w14:textId="77777777"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33077B">
        <w:rPr>
          <w:rFonts w:hint="eastAsia"/>
        </w:rPr>
        <w:t>在</w:t>
      </w:r>
      <w:r w:rsidR="00983AF9">
        <w:rPr>
          <w:rFonts w:hint="eastAsia"/>
        </w:rPr>
        <w:t>某一次网络视频业</w:t>
      </w:r>
      <w:r w:rsidR="00950EF8">
        <w:rPr>
          <w:rFonts w:hint="eastAsia"/>
        </w:rPr>
        <w:t>务</w:t>
      </w:r>
      <w:r w:rsidR="009D60D5">
        <w:rPr>
          <w:rFonts w:hint="eastAsia"/>
        </w:rPr>
        <w:t>的使用中</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户所有会话的时长总和定义为其业务总时长。</w:t>
      </w:r>
    </w:p>
    <w:p w14:paraId="74BE5083" w14:textId="4D73ABCF" w:rsidR="001F01C8" w:rsidRDefault="00805796" w:rsidP="007E415D">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w:t>
      </w:r>
      <w:r>
        <w:rPr>
          <w:rFonts w:hint="eastAsia"/>
        </w:rPr>
        <w:lastRenderedPageBreak/>
        <w:t>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390323" w14:textId="6992F87E" w:rsidR="001F01C8" w:rsidRPr="006833F3" w:rsidRDefault="00B61888" w:rsidP="007E415D">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232809E0" w14:textId="4653E0E0" w:rsidR="0033077B" w:rsidRDefault="00827383" w:rsidP="007E415D">
      <w:pPr>
        <w:pStyle w:val="a3"/>
        <w:ind w:firstLine="420"/>
      </w:pPr>
      <w:r>
        <w:rPr>
          <w:rFonts w:hint="eastAsia"/>
        </w:rPr>
        <w:t>图</w:t>
      </w:r>
      <w:r>
        <w:rPr>
          <w:rFonts w:hint="eastAsia"/>
        </w:rPr>
        <w:t>4-</w:t>
      </w:r>
      <w:r w:rsidR="00D20857">
        <w:rPr>
          <w:rFonts w:hint="eastAsia"/>
        </w:rPr>
        <w:t>5</w:t>
      </w:r>
      <w:r w:rsidR="00D20857">
        <w:t>(a)</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观看</w:t>
      </w:r>
      <w:r w:rsidR="00416ABE">
        <w:rPr>
          <w:rFonts w:hint="eastAsia"/>
        </w:rPr>
        <w:t>移动</w:t>
      </w:r>
      <w:r w:rsidR="005F5B44">
        <w:rPr>
          <w:rFonts w:hint="eastAsia"/>
        </w:rPr>
        <w:t>视频的行为发生在他们的零散</w:t>
      </w:r>
      <w:r w:rsidR="00416ABE">
        <w:rPr>
          <w:rFonts w:hint="eastAsia"/>
        </w:rPr>
        <w:t>闲暇</w:t>
      </w:r>
      <w:r w:rsidR="005F5B44">
        <w:rPr>
          <w:rFonts w:hint="eastAsia"/>
        </w:rPr>
        <w:t>时间。此外，</w:t>
      </w:r>
      <w:r w:rsidR="00416ABE">
        <w:rPr>
          <w:rFonts w:hint="eastAsia"/>
        </w:rPr>
        <w:t>移动设备的</w:t>
      </w:r>
      <w:r w:rsidR="005F5B44">
        <w:rPr>
          <w:rFonts w:hint="eastAsia"/>
        </w:rPr>
        <w:t>电池电量与</w:t>
      </w:r>
      <w:r w:rsidR="00416ABE">
        <w:rPr>
          <w:rFonts w:hint="eastAsia"/>
        </w:rPr>
        <w:t>移动网络的</w:t>
      </w:r>
      <w:r w:rsidR="005F5B44">
        <w:rPr>
          <w:rFonts w:hint="eastAsia"/>
        </w:rPr>
        <w:t>流量计费等因素也会对移动用户观看视频的时长产生限制</w:t>
      </w:r>
      <w:r w:rsidR="00242C81">
        <w:rPr>
          <w:rFonts w:hint="eastAsia"/>
        </w:rPr>
        <w:t>影响</w:t>
      </w:r>
      <w:r w:rsidR="005F5B44">
        <w:rPr>
          <w:rFonts w:hint="eastAsia"/>
        </w:rPr>
        <w:t>。而对于业务总时长，我们可以看出其分布曲线与用户会话时长对曲线非常类似。这是由于大多数用户的会话数往往较少。图</w:t>
      </w:r>
      <w:r w:rsidR="005F5B44">
        <w:rPr>
          <w:rFonts w:hint="eastAsia"/>
        </w:rPr>
        <w:t>4-5</w:t>
      </w:r>
      <w:r w:rsidR="00D20857">
        <w:t>(b)</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3329A913" w14:textId="77777777" w:rsidR="001F66A9" w:rsidRDefault="001F66A9" w:rsidP="001F66A9">
      <w:pPr>
        <w:pStyle w:val="a3"/>
      </w:pPr>
      <w:r>
        <w:rPr>
          <w:rFonts w:hint="eastAsia"/>
        </w:rPr>
        <w:tab/>
      </w:r>
      <w:r>
        <w:rPr>
          <w:rFonts w:hint="eastAsia"/>
        </w:rPr>
        <w:t>我们进一步对移动视频用户的活跃时长分布函数进行了研究。在比较了多种假设的分布形式，我们发现用户的会话时长分布与业务总时长分布都可以使用</w:t>
      </w:r>
      <w:r w:rsidRPr="00C8597C">
        <w:t>Pareto Type 2</w:t>
      </w:r>
      <w:r>
        <w:rPr>
          <w:rFonts w:hint="eastAsia"/>
        </w:rPr>
        <w:t>分布</w:t>
      </w:r>
      <w:r>
        <w:fldChar w:fldCharType="begin"/>
      </w:r>
      <w:r>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fldChar w:fldCharType="separate"/>
      </w:r>
      <w:r w:rsidRPr="00E32EE4">
        <w:rPr>
          <w:noProof/>
          <w:vertAlign w:val="superscript"/>
        </w:rPr>
        <w:t>[76]</w:t>
      </w:r>
      <w:r>
        <w:fldChar w:fldCharType="end"/>
      </w:r>
      <w:r>
        <w:rPr>
          <w:rFonts w:hint="eastAsia"/>
        </w:rPr>
        <w:t>来拟合。</w:t>
      </w:r>
      <w:r w:rsidRPr="00C8597C">
        <w:t>Pareto Type 2</w:t>
      </w:r>
      <w:r>
        <w:rPr>
          <w:rFonts w:hint="eastAsia"/>
        </w:rPr>
        <w:t>分布的概率密度函数形式如下：</w:t>
      </w:r>
    </w:p>
    <w:p w14:paraId="604804B5" w14:textId="77777777" w:rsidR="001F66A9" w:rsidRPr="00A14570" w:rsidRDefault="001F66A9" w:rsidP="001F66A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nor/>
            </m:rPr>
            <w:rPr>
              <w:rFonts w:ascii="Cambria Math" w:hAnsi="Cambria Math"/>
            </w:rPr>
            <m:t xml:space="preserve">                                             (4-3)</m:t>
          </m:r>
        </m:oMath>
      </m:oMathPara>
    </w:p>
    <w:p w14:paraId="74DFB571" w14:textId="2ADB66D4" w:rsidR="001F66A9" w:rsidRDefault="001F66A9" w:rsidP="006A4E69">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表</w:t>
      </w:r>
      <w:r>
        <w:rPr>
          <w:rFonts w:hint="eastAsia"/>
        </w:rPr>
        <w:t>4-2</w:t>
      </w:r>
      <w:r>
        <w:rPr>
          <w:rFonts w:hint="eastAsia"/>
        </w:rPr>
        <w:t>给出了对数据集拟合的分布模型参数。图</w:t>
      </w:r>
      <w:r>
        <w:rPr>
          <w:rFonts w:hint="eastAsia"/>
        </w:rPr>
        <w:t>4-6</w:t>
      </w:r>
      <w:r>
        <w:rPr>
          <w:rFonts w:hint="eastAsia"/>
        </w:rPr>
        <w:t>和图</w:t>
      </w:r>
      <w:r>
        <w:rPr>
          <w:rFonts w:hint="eastAsia"/>
        </w:rPr>
        <w:t>4-7</w:t>
      </w:r>
      <w:r>
        <w:rPr>
          <w:rFonts w:hint="eastAsia"/>
        </w:rPr>
        <w:t>给出了对四种情形的拟合结果</w:t>
      </w:r>
      <w:r>
        <w:rPr>
          <w:rFonts w:hint="eastAsia"/>
        </w:rPr>
        <w:t>Q</w:t>
      </w:r>
      <w:r>
        <w:t>-</w:t>
      </w:r>
      <w:r>
        <w:rPr>
          <w:rFonts w:hint="eastAsia"/>
        </w:rPr>
        <w:t>Q</w:t>
      </w:r>
      <w:r>
        <w:rPr>
          <w:rFonts w:hint="eastAsia"/>
        </w:rPr>
        <w:t>图。可以看出，各图中的散点都大体分布在直线</w:t>
      </w:r>
      <m:oMath>
        <m:r>
          <w:rPr>
            <w:rFonts w:ascii="Cambria Math" w:hAnsi="Cambria Math"/>
          </w:rPr>
          <m:t>y=x</m:t>
        </m:r>
      </m:oMath>
      <w:r>
        <w:rPr>
          <w:rFonts w:hint="eastAsia"/>
        </w:rPr>
        <w:t>上，这表明</w:t>
      </w:r>
      <w:r w:rsidRPr="00C8597C">
        <w:t>Pareto Type 2</w:t>
      </w:r>
      <w:r>
        <w:rPr>
          <w:rFonts w:hint="eastAsia"/>
        </w:rPr>
        <w:t>分布是对用户活跃时长分</w:t>
      </w:r>
      <w:r>
        <w:rPr>
          <w:rFonts w:hint="eastAsia"/>
        </w:rPr>
        <w:lastRenderedPageBreak/>
        <w:t>布的一个很好的近似。</w:t>
      </w: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812994" w14:textId="1AE6C8D2" w:rsidR="00E9298F" w:rsidRDefault="003553FB" w:rsidP="007E415D">
      <w:pPr>
        <w:pStyle w:val="a6"/>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754B3F">
        <w:rPr>
          <w:rFonts w:hint="eastAsia"/>
        </w:rPr>
        <w:t>：</w:t>
      </w:r>
      <w:r w:rsidR="00152C7F">
        <w:t>(a)</w:t>
      </w:r>
      <w:r w:rsidR="008C46BA">
        <w:rPr>
          <w:rFonts w:hint="eastAsia"/>
        </w:rPr>
        <w:t>会话时长与业务总时长累积分布函数</w:t>
      </w:r>
      <w:r w:rsidR="00C51B77">
        <w:rPr>
          <w:rFonts w:hint="eastAsia"/>
        </w:rPr>
        <w:t>；</w:t>
      </w:r>
      <w:r w:rsidR="00152C7F">
        <w:t>(b)</w:t>
      </w:r>
      <w:r w:rsidR="007D575D">
        <w:rPr>
          <w:rFonts w:hint="eastAsia"/>
        </w:rPr>
        <w:t>会话数累积分布函数。</w:t>
      </w:r>
    </w:p>
    <w:p w14:paraId="40FB956D" w14:textId="2FCE8597" w:rsidR="005F3D4C" w:rsidRPr="001F66A9" w:rsidRDefault="005F3D4C" w:rsidP="001F66A9">
      <w:pPr>
        <w:pStyle w:val="a3"/>
        <w:jc w:val="center"/>
      </w:pPr>
    </w:p>
    <w:p w14:paraId="3A95D1F3" w14:textId="4445C056" w:rsidR="00AD0422" w:rsidRDefault="00AD0422" w:rsidP="007E415D">
      <w:pPr>
        <w:pStyle w:val="a6"/>
      </w:pPr>
      <w:r>
        <w:rPr>
          <w:rFonts w:hint="eastAsia"/>
        </w:rPr>
        <w:t>表</w:t>
      </w:r>
      <w:r>
        <w:rPr>
          <w:rFonts w:hint="eastAsia"/>
        </w:rPr>
        <w:t xml:space="preserve">4-2 </w:t>
      </w:r>
      <w:r w:rsidRPr="00C8597C">
        <w:t>Pareto Type 2</w:t>
      </w:r>
      <w:r>
        <w:rPr>
          <w:rFonts w:hint="eastAsia"/>
        </w:rPr>
        <w:t>分布模型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691"/>
        <w:gridCol w:w="1755"/>
        <w:gridCol w:w="1776"/>
      </w:tblGrid>
      <w:tr w:rsidR="00AD0422" w14:paraId="3E1927C1" w14:textId="77777777" w:rsidTr="00D85DA5">
        <w:trPr>
          <w:jc w:val="center"/>
        </w:trPr>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D85DA5">
        <w:trPr>
          <w:jc w:val="center"/>
        </w:trPr>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D85DA5">
        <w:trPr>
          <w:jc w:val="center"/>
        </w:trPr>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D85DA5">
        <w:trPr>
          <w:jc w:val="center"/>
        </w:trPr>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D85DA5">
        <w:trPr>
          <w:jc w:val="center"/>
        </w:trPr>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0300C9A2" w14:textId="39C79F9B" w:rsidR="00EF1C60" w:rsidRDefault="00EF1C60" w:rsidP="00DE75FD">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242624">
        <w:rPr>
          <w:rFonts w:hint="eastAsia"/>
        </w:rPr>
        <w:t>；</w:t>
      </w:r>
      <w:r w:rsidR="008D320E">
        <w:t>(b)</w:t>
      </w:r>
      <w:r w:rsidR="008D320E">
        <w:rPr>
          <w:rFonts w:hint="eastAsia"/>
        </w:rPr>
        <w:t>重度用户。</w:t>
      </w:r>
    </w:p>
    <w:p w14:paraId="50440D7D" w14:textId="1B428B74" w:rsidR="00EF1C60" w:rsidRDefault="00EF1C60" w:rsidP="00EF1C60">
      <w:pPr>
        <w:pStyle w:val="a3"/>
        <w:spacing w:line="240" w:lineRule="auto"/>
        <w:jc w:val="center"/>
      </w:pPr>
      <w:r>
        <w:rPr>
          <w:rFonts w:hint="eastAsia"/>
          <w:noProof/>
        </w:rPr>
        <w:lastRenderedPageBreak/>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2D33716A" w14:textId="47BA0378" w:rsidR="002354EC" w:rsidRDefault="00EF1C60" w:rsidP="00DE75FD">
      <w:pPr>
        <w:pStyle w:val="a6"/>
      </w:pPr>
      <w:r>
        <w:rPr>
          <w:rFonts w:hint="eastAsia"/>
        </w:rPr>
        <w:t>图</w:t>
      </w:r>
      <w:r>
        <w:rPr>
          <w:rFonts w:hint="eastAsia"/>
        </w:rPr>
        <w:t>4-7</w:t>
      </w:r>
      <w:r w:rsidR="00C55276">
        <w:rPr>
          <w:rFonts w:hint="eastAsia"/>
        </w:rPr>
        <w:t xml:space="preserve"> </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242624">
        <w:rPr>
          <w:rFonts w:hint="eastAsia"/>
        </w:rPr>
        <w:t>；</w:t>
      </w:r>
      <w:r w:rsidR="00BF0A11">
        <w:t>(b)</w:t>
      </w:r>
      <w:r w:rsidR="00BF0A11">
        <w:rPr>
          <w:rFonts w:hint="eastAsia"/>
        </w:rPr>
        <w:t>重度用户。</w:t>
      </w:r>
    </w:p>
    <w:p w14:paraId="45796DAF" w14:textId="77777777" w:rsidR="006D0344" w:rsidRDefault="006D0344" w:rsidP="005A6A12">
      <w:pPr>
        <w:pStyle w:val="a3"/>
        <w:jc w:val="center"/>
      </w:pPr>
    </w:p>
    <w:p w14:paraId="4FF19E46" w14:textId="1402D86D" w:rsidR="00056A75" w:rsidRDefault="00A07DEE" w:rsidP="006F5778">
      <w:pPr>
        <w:pStyle w:val="-0"/>
      </w:pPr>
      <w:bookmarkStart w:id="45" w:name="_Toc480791761"/>
      <w:r w:rsidRPr="006F5778">
        <w:rPr>
          <w:rFonts w:hint="eastAsia"/>
        </w:rPr>
        <w:t>用户</w:t>
      </w:r>
      <w:r w:rsidR="00056A75" w:rsidRPr="006F5778">
        <w:t>位置</w:t>
      </w:r>
      <w:r w:rsidR="00883154" w:rsidRPr="006F5778">
        <w:rPr>
          <w:rFonts w:hint="eastAsia"/>
        </w:rPr>
        <w:t>移动</w:t>
      </w:r>
      <w:r w:rsidRPr="006F5778">
        <w:rPr>
          <w:rFonts w:hint="eastAsia"/>
        </w:rPr>
        <w:t>特性分析</w:t>
      </w:r>
      <w:bookmarkEnd w:id="45"/>
    </w:p>
    <w:p w14:paraId="6776FEC2" w14:textId="77777777" w:rsidR="006D0344" w:rsidRPr="006D0344" w:rsidRDefault="006D0344" w:rsidP="006D0344">
      <w:pPr>
        <w:pStyle w:val="a3"/>
      </w:pPr>
    </w:p>
    <w:p w14:paraId="18065929" w14:textId="40D07501" w:rsidR="00786914" w:rsidRDefault="00B92AE9" w:rsidP="004C69E8">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46">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5B18359C" w14:textId="561834C4" w:rsidR="006D0344" w:rsidRDefault="00D145B7" w:rsidP="00D92162">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1B35A34B" w14:textId="4BA0B935" w:rsidR="00B92AE9" w:rsidRPr="006F5778" w:rsidRDefault="00B92AE9" w:rsidP="006F5778">
      <w:pPr>
        <w:pStyle w:val="-1"/>
      </w:pPr>
      <w:bookmarkStart w:id="46" w:name="_Toc480791762"/>
      <w:r w:rsidRPr="006F5778">
        <w:rPr>
          <w:rFonts w:hint="eastAsia"/>
        </w:rPr>
        <w:lastRenderedPageBreak/>
        <w:t>访问小区数</w:t>
      </w:r>
      <w:bookmarkEnd w:id="46"/>
    </w:p>
    <w:p w14:paraId="4E973FCA" w14:textId="713C60AC" w:rsidR="0071459D" w:rsidRDefault="00B92AE9" w:rsidP="004C69E8">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70CE5890" w14:textId="1C3FBC1C" w:rsidR="00980870" w:rsidRDefault="00683C77" w:rsidP="00683C77">
      <w:pPr>
        <w:pStyle w:val="a3"/>
        <w:spacing w:line="240" w:lineRule="auto"/>
        <w:jc w:val="center"/>
      </w:pPr>
      <w:r>
        <w:rPr>
          <w:rFonts w:hint="eastAsia"/>
          <w:noProof/>
        </w:rPr>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742807" w14:textId="3455A2B7" w:rsidR="0071459D" w:rsidRDefault="00683C77" w:rsidP="004C69E8">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4ACD9968" w14:textId="77777777" w:rsidR="006D0344" w:rsidRPr="005E2AE9" w:rsidRDefault="006D0344" w:rsidP="000B646B">
      <w:pPr>
        <w:pStyle w:val="a3"/>
        <w:jc w:val="center"/>
      </w:pPr>
    </w:p>
    <w:p w14:paraId="2449E127" w14:textId="310764CE" w:rsidR="005E2AE9" w:rsidRPr="006F5778" w:rsidRDefault="00214198" w:rsidP="006F5778">
      <w:pPr>
        <w:pStyle w:val="-1"/>
      </w:pPr>
      <w:bookmarkStart w:id="47" w:name="_Toc480791763"/>
      <w:r w:rsidRPr="006F5778">
        <w:rPr>
          <w:rFonts w:hint="eastAsia"/>
        </w:rPr>
        <w:t>请求</w:t>
      </w:r>
      <w:r w:rsidR="005E2AE9" w:rsidRPr="006F5778">
        <w:rPr>
          <w:rFonts w:hint="eastAsia"/>
        </w:rPr>
        <w:t>位置</w:t>
      </w:r>
      <w:bookmarkEnd w:id="47"/>
    </w:p>
    <w:p w14:paraId="332D4C50" w14:textId="5450269D" w:rsidR="00881819" w:rsidRDefault="00CB38F5" w:rsidP="004C69E8">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5738E6">
        <w:rPr>
          <w:rFonts w:hint="eastAsia"/>
        </w:rPr>
        <w:t>精度。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w:t>
      </w:r>
      <w:r w:rsidR="00CD5E5B">
        <w:rPr>
          <w:rFonts w:hint="eastAsia"/>
        </w:rPr>
        <w:lastRenderedPageBreak/>
        <w:t>优化</w:t>
      </w:r>
      <w:r w:rsidR="00FA0016">
        <w:rPr>
          <w:rFonts w:hint="eastAsia"/>
        </w:rPr>
        <w:t>此处</w:t>
      </w:r>
      <w:r w:rsidR="00CD5E5B">
        <w:rPr>
          <w:rFonts w:hint="eastAsia"/>
        </w:rPr>
        <w:t>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2CD4CF54" w14:textId="21E6309A" w:rsidR="00881819" w:rsidRDefault="006372FB" w:rsidP="004C69E8">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659F176B" w14:textId="0F0981C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w:t>
      </w:r>
      <w:r w:rsidR="00E244C9">
        <w:rPr>
          <w:rFonts w:hint="eastAsia"/>
        </w:rPr>
        <w:t>定义</w:t>
      </w:r>
      <w:r w:rsidR="004F50F7">
        <w:rPr>
          <w:rFonts w:hint="eastAsia"/>
        </w:rPr>
        <w:t>如下：</w:t>
      </w:r>
    </w:p>
    <w:p w14:paraId="181ECC16" w14:textId="1D056D48" w:rsidR="00291989" w:rsidRPr="00A14570" w:rsidRDefault="004F50F7" w:rsidP="00A14570">
      <w:pPr>
        <w:pStyle w:val="a3"/>
        <w:wordWrap w:val="0"/>
        <w:spacing w:line="360" w:lineRule="auto"/>
        <w:jc w:val="right"/>
      </w:pPr>
      <m:oMathPara>
        <m:oMathParaPr>
          <m:jc m:val="right"/>
        </m:oMathParaPr>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4-4)</m:t>
          </m:r>
        </m:oMath>
      </m:oMathPara>
    </w:p>
    <w:p w14:paraId="69E27425" w14:textId="712742C9" w:rsidR="00CB38F5" w:rsidRPr="00A14570" w:rsidRDefault="002865FF"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nor/>
            </m:rPr>
            <w:rPr>
              <w:rFonts w:ascii="Cambria Math" w:hAnsi="Cambria Math"/>
            </w:rPr>
            <m:t xml:space="preserve">                                                       (4-5)</m:t>
          </m:r>
        </m:oMath>
      </m:oMathPara>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E973EDE" w14:textId="2F4F3284" w:rsidR="00584645" w:rsidRDefault="00E51B5C" w:rsidP="00F62507">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w:t>
      </w:r>
      <w:r w:rsidR="00E866DD">
        <w:rPr>
          <w:rFonts w:hint="eastAsia"/>
        </w:rPr>
        <w:t>。我们</w:t>
      </w:r>
      <w:r w:rsidR="00FB6FD5">
        <w:rPr>
          <w:rFonts w:hint="eastAsia"/>
        </w:rPr>
        <w:t>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w:t>
      </w:r>
      <w:r w:rsidR="00FB6FD5">
        <w:rPr>
          <w:rFonts w:hint="eastAsia"/>
        </w:rPr>
        <w:lastRenderedPageBreak/>
        <w:t>刻相似的结果图。从图中可以看出，热点地区一直保持在地图的中西部、东北部和东南部。</w:t>
      </w: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1A7B95" w14:textId="0C51CC0F" w:rsidR="001A4D48" w:rsidRDefault="00584645" w:rsidP="00F62507">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33A4D2C9" w14:textId="77777777" w:rsidR="003803D5" w:rsidRPr="003803D5" w:rsidRDefault="003803D5" w:rsidP="003803D5">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81FFF8B" w14:textId="390E0BF7" w:rsidR="002030AC" w:rsidRDefault="003D3D82" w:rsidP="00F62507">
      <w:pPr>
        <w:pStyle w:val="a6"/>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sidR="007A37CB">
        <w:rPr>
          <w:rFonts w:hint="eastAsia"/>
        </w:rPr>
        <w:t>、</w:t>
      </w:r>
      <w:r>
        <w:rPr>
          <w:rFonts w:hint="eastAsia"/>
        </w:rPr>
        <w:t>下图</w:t>
      </w:r>
      <w:r w:rsidR="00BC3066">
        <w:rPr>
          <w:rFonts w:hint="eastAsia"/>
        </w:rPr>
        <w:t>时刻：</w:t>
      </w:r>
      <w:r>
        <w:rPr>
          <w:rFonts w:hint="eastAsia"/>
        </w:rPr>
        <w:t>2:00</w:t>
      </w:r>
      <w:r>
        <w:rPr>
          <w:rFonts w:hint="eastAsia"/>
        </w:rPr>
        <w:t>。</w:t>
      </w:r>
    </w:p>
    <w:p w14:paraId="3C0FB6BA" w14:textId="48AC8F85"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w:t>
      </w:r>
      <w:r w:rsidR="00FB6FD5">
        <w:rPr>
          <w:rFonts w:hint="eastAsia"/>
        </w:rPr>
        <w:t>的</w:t>
      </w:r>
      <w:r w:rsidR="000D6EE0">
        <w:rPr>
          <w:rFonts w:hint="eastAsia"/>
        </w:rPr>
        <w:t>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51B5899F" w:rsidR="00251B8D" w:rsidRPr="00A14570" w:rsidRDefault="002865FF"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nor/>
            </m:rPr>
            <w:rPr>
              <w:rFonts w:ascii="Cambria Math" w:hAnsi="Cambria Math"/>
            </w:rPr>
            <m:t xml:space="preserve">                             (4-6)</m:t>
          </m:r>
        </m:oMath>
      </m:oMathPara>
    </w:p>
    <w:p w14:paraId="05584239" w14:textId="58BB3305" w:rsidR="0082105D" w:rsidRDefault="00113DAF" w:rsidP="00DB0564">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w:t>
      </w:r>
      <w:r w:rsidR="00341C5A">
        <w:rPr>
          <w:rFonts w:hint="eastAsia"/>
        </w:rPr>
        <w:t>13</w:t>
      </w:r>
      <w:r w:rsidR="00CA6E8B">
        <w:rPr>
          <w:rFonts w:hint="eastAsia"/>
        </w:rPr>
        <w:t>中，</w:t>
      </w:r>
      <w:r w:rsidR="0024353C">
        <w:rPr>
          <w:rFonts w:hint="eastAsia"/>
        </w:rPr>
        <w:t>我们</w:t>
      </w:r>
      <w:r w:rsidR="00CA6E8B">
        <w:rPr>
          <w:rFonts w:hint="eastAsia"/>
        </w:rPr>
        <w:t>对于</w:t>
      </w:r>
      <w:r w:rsidR="0024353C">
        <w:rPr>
          <w:rFonts w:hint="eastAsia"/>
        </w:rPr>
        <w:t>数据集中</w:t>
      </w:r>
      <w:r w:rsidR="003803D5">
        <w:rPr>
          <w:rFonts w:hint="eastAsia"/>
        </w:rPr>
        <w:t>多天</w:t>
      </w:r>
      <w:r w:rsidR="00F02CDC">
        <w:rPr>
          <w:rFonts w:hint="eastAsia"/>
        </w:rPr>
        <w:t>使用移动视频业务</w:t>
      </w:r>
      <w:r w:rsidR="003B705F">
        <w:rPr>
          <w:rFonts w:hint="eastAsia"/>
        </w:rPr>
        <w:lastRenderedPageBreak/>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090E897" w14:textId="68BC74D2" w:rsidR="00AE590E" w:rsidRDefault="0082105D" w:rsidP="00DB0564">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4C830EA9" w14:textId="77777777" w:rsidR="006D0344" w:rsidRDefault="006D0344" w:rsidP="00640F57">
      <w:pPr>
        <w:pStyle w:val="a3"/>
        <w:jc w:val="center"/>
      </w:pPr>
    </w:p>
    <w:p w14:paraId="3E0037C9" w14:textId="6A734205" w:rsidR="005E2AE9" w:rsidRPr="006F5778" w:rsidRDefault="005E2AE9" w:rsidP="006F5778">
      <w:pPr>
        <w:pStyle w:val="-1"/>
      </w:pPr>
      <w:bookmarkStart w:id="48" w:name="_Toc480791764"/>
      <w:r w:rsidRPr="006F5778">
        <w:rPr>
          <w:rFonts w:hint="eastAsia"/>
        </w:rPr>
        <w:t>移动模式</w:t>
      </w:r>
      <w:bookmarkEnd w:id="48"/>
    </w:p>
    <w:p w14:paraId="3134CC10" w14:textId="2C2CD4F7"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933F78">
        <w:rPr>
          <w:rFonts w:hint="eastAsia"/>
        </w:rPr>
        <w:t>指标</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563A31" w:rsidR="00777496" w:rsidRPr="00A14570" w:rsidRDefault="002865FF"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nor/>
            </m:rPr>
            <w:rPr>
              <w:rFonts w:ascii="Cambria Math" w:hAnsi="Cambria Math"/>
            </w:rPr>
            <m:t xml:space="preserve">       (4-7)</m:t>
          </m:r>
        </m:oMath>
      </m:oMathPara>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20DA8A5C" w14:textId="0F42BA7A" w:rsidR="00DB0564" w:rsidRPr="00C238A4" w:rsidRDefault="00971CC1" w:rsidP="00C238A4">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25787DED" w14:textId="47DCC3C3" w:rsidR="003647C4" w:rsidRDefault="003647C4" w:rsidP="00DB0564">
      <w:pPr>
        <w:pStyle w:val="a6"/>
      </w:pPr>
      <w:r>
        <w:rPr>
          <w:rFonts w:hint="eastAsia"/>
        </w:rPr>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518"/>
        <w:gridCol w:w="2300"/>
        <w:gridCol w:w="2202"/>
        <w:gridCol w:w="2202"/>
      </w:tblGrid>
      <w:tr w:rsidR="00DE4847" w14:paraId="177D1458" w14:textId="77777777" w:rsidTr="00D85DA5">
        <w:trPr>
          <w:jc w:val="center"/>
        </w:trPr>
        <w:tc>
          <w:tcPr>
            <w:tcW w:w="1518"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300"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02"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02"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85DA5">
        <w:trPr>
          <w:trHeight w:val="403"/>
          <w:jc w:val="center"/>
        </w:trPr>
        <w:tc>
          <w:tcPr>
            <w:tcW w:w="1518" w:type="dxa"/>
            <w:tcBorders>
              <w:bottom w:val="nil"/>
            </w:tcBorders>
          </w:tcPr>
          <w:p w14:paraId="7BDBA78E" w14:textId="622B8DB5" w:rsidR="007E74F6" w:rsidRDefault="007E74F6" w:rsidP="003647C4">
            <w:pPr>
              <w:pStyle w:val="a3"/>
              <w:jc w:val="center"/>
            </w:pPr>
            <w:r>
              <w:rPr>
                <w:rFonts w:hint="eastAsia"/>
              </w:rPr>
              <w:t>1</w:t>
            </w:r>
          </w:p>
        </w:tc>
        <w:tc>
          <w:tcPr>
            <w:tcW w:w="2300" w:type="dxa"/>
            <w:tcBorders>
              <w:bottom w:val="nil"/>
            </w:tcBorders>
          </w:tcPr>
          <w:p w14:paraId="34821FBA" w14:textId="397D71F5" w:rsidR="007E74F6" w:rsidRPr="00DE4847" w:rsidRDefault="002865FF"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bottom w:val="nil"/>
            </w:tcBorders>
          </w:tcPr>
          <w:p w14:paraId="7F07FF67" w14:textId="2869FEC8" w:rsidR="007E74F6" w:rsidRDefault="00DE4847" w:rsidP="003647C4">
            <w:pPr>
              <w:pStyle w:val="a3"/>
              <w:jc w:val="center"/>
            </w:pPr>
            <w:r>
              <w:t>82.76%</w:t>
            </w:r>
          </w:p>
        </w:tc>
        <w:tc>
          <w:tcPr>
            <w:tcW w:w="2202"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85DA5">
        <w:trPr>
          <w:trHeight w:val="403"/>
          <w:jc w:val="center"/>
        </w:trPr>
        <w:tc>
          <w:tcPr>
            <w:tcW w:w="1518" w:type="dxa"/>
            <w:tcBorders>
              <w:top w:val="nil"/>
              <w:bottom w:val="nil"/>
            </w:tcBorders>
          </w:tcPr>
          <w:p w14:paraId="0CED6389" w14:textId="3BE839B6" w:rsidR="007E74F6" w:rsidRDefault="007E74F6" w:rsidP="003647C4">
            <w:pPr>
              <w:pStyle w:val="a3"/>
              <w:jc w:val="center"/>
            </w:pPr>
            <w:r>
              <w:rPr>
                <w:rFonts w:hint="eastAsia"/>
              </w:rPr>
              <w:t>2</w:t>
            </w:r>
          </w:p>
        </w:tc>
        <w:tc>
          <w:tcPr>
            <w:tcW w:w="2300" w:type="dxa"/>
            <w:tcBorders>
              <w:top w:val="nil"/>
              <w:bottom w:val="nil"/>
            </w:tcBorders>
          </w:tcPr>
          <w:p w14:paraId="09047995" w14:textId="29C047BC" w:rsidR="007E74F6" w:rsidRPr="00DE4847" w:rsidRDefault="002865FF"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0BB8F9D6" w14:textId="055FF6EE" w:rsidR="007E74F6" w:rsidRDefault="00DE4847" w:rsidP="003647C4">
            <w:pPr>
              <w:pStyle w:val="a3"/>
              <w:jc w:val="center"/>
            </w:pPr>
            <w:r>
              <w:t>7.84%</w:t>
            </w:r>
          </w:p>
        </w:tc>
        <w:tc>
          <w:tcPr>
            <w:tcW w:w="2202"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85DA5">
        <w:trPr>
          <w:trHeight w:val="403"/>
          <w:jc w:val="center"/>
        </w:trPr>
        <w:tc>
          <w:tcPr>
            <w:tcW w:w="1518" w:type="dxa"/>
            <w:tcBorders>
              <w:top w:val="nil"/>
              <w:bottom w:val="nil"/>
            </w:tcBorders>
          </w:tcPr>
          <w:p w14:paraId="28EBDD81" w14:textId="56FAD69B" w:rsidR="007E74F6" w:rsidRDefault="007E74F6" w:rsidP="003647C4">
            <w:pPr>
              <w:pStyle w:val="a3"/>
              <w:jc w:val="center"/>
            </w:pPr>
            <w:r>
              <w:rPr>
                <w:rFonts w:hint="eastAsia"/>
              </w:rPr>
              <w:t>3</w:t>
            </w:r>
          </w:p>
        </w:tc>
        <w:tc>
          <w:tcPr>
            <w:tcW w:w="2300" w:type="dxa"/>
            <w:tcBorders>
              <w:top w:val="nil"/>
              <w:bottom w:val="nil"/>
            </w:tcBorders>
          </w:tcPr>
          <w:p w14:paraId="13DCAB21" w14:textId="3AAEA31B" w:rsidR="007E74F6" w:rsidRPr="00DE4847" w:rsidRDefault="002865FF"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top w:val="nil"/>
              <w:bottom w:val="nil"/>
            </w:tcBorders>
          </w:tcPr>
          <w:p w14:paraId="139DC597" w14:textId="4FA4DDB4" w:rsidR="007E74F6" w:rsidRDefault="00AC4FC6" w:rsidP="003647C4">
            <w:pPr>
              <w:pStyle w:val="a3"/>
              <w:jc w:val="center"/>
            </w:pPr>
            <w:r>
              <w:t>1.16%</w:t>
            </w:r>
          </w:p>
        </w:tc>
        <w:tc>
          <w:tcPr>
            <w:tcW w:w="2202"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85DA5">
        <w:trPr>
          <w:trHeight w:val="403"/>
          <w:jc w:val="center"/>
        </w:trPr>
        <w:tc>
          <w:tcPr>
            <w:tcW w:w="1518" w:type="dxa"/>
            <w:tcBorders>
              <w:top w:val="nil"/>
              <w:bottom w:val="nil"/>
            </w:tcBorders>
          </w:tcPr>
          <w:p w14:paraId="5D9F6444" w14:textId="7007C9D4" w:rsidR="007E74F6" w:rsidRDefault="007E74F6" w:rsidP="003647C4">
            <w:pPr>
              <w:pStyle w:val="a3"/>
              <w:jc w:val="center"/>
            </w:pPr>
            <w:r>
              <w:rPr>
                <w:rFonts w:hint="eastAsia"/>
              </w:rPr>
              <w:t>4</w:t>
            </w:r>
          </w:p>
        </w:tc>
        <w:tc>
          <w:tcPr>
            <w:tcW w:w="2300" w:type="dxa"/>
            <w:tcBorders>
              <w:top w:val="nil"/>
              <w:bottom w:val="nil"/>
            </w:tcBorders>
          </w:tcPr>
          <w:p w14:paraId="2D4CBCF8" w14:textId="5B785C4E" w:rsidR="007E74F6" w:rsidRPr="00DE4847" w:rsidRDefault="002865FF"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02" w:type="dxa"/>
            <w:tcBorders>
              <w:top w:val="nil"/>
              <w:bottom w:val="nil"/>
            </w:tcBorders>
          </w:tcPr>
          <w:p w14:paraId="73FA3362" w14:textId="02DA212E" w:rsidR="007E74F6" w:rsidRDefault="00AC4FC6" w:rsidP="003647C4">
            <w:pPr>
              <w:pStyle w:val="a3"/>
              <w:jc w:val="center"/>
            </w:pPr>
            <w:r>
              <w:t>1.05%</w:t>
            </w:r>
          </w:p>
        </w:tc>
        <w:tc>
          <w:tcPr>
            <w:tcW w:w="2202"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85DA5">
        <w:trPr>
          <w:trHeight w:val="403"/>
          <w:jc w:val="center"/>
        </w:trPr>
        <w:tc>
          <w:tcPr>
            <w:tcW w:w="1518" w:type="dxa"/>
            <w:tcBorders>
              <w:top w:val="nil"/>
              <w:bottom w:val="nil"/>
            </w:tcBorders>
          </w:tcPr>
          <w:p w14:paraId="2CC16075" w14:textId="75D6BBD4" w:rsidR="007E74F6" w:rsidRDefault="007E74F6" w:rsidP="003647C4">
            <w:pPr>
              <w:pStyle w:val="a3"/>
              <w:jc w:val="center"/>
            </w:pPr>
            <w:r>
              <w:rPr>
                <w:rFonts w:hint="eastAsia"/>
              </w:rPr>
              <w:t>5</w:t>
            </w:r>
          </w:p>
        </w:tc>
        <w:tc>
          <w:tcPr>
            <w:tcW w:w="2300" w:type="dxa"/>
            <w:tcBorders>
              <w:top w:val="nil"/>
              <w:bottom w:val="nil"/>
            </w:tcBorders>
          </w:tcPr>
          <w:p w14:paraId="55F005E2" w14:textId="6242F391" w:rsidR="007E74F6" w:rsidRPr="00DE4847" w:rsidRDefault="002865FF"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741E9C1F" w14:textId="6FE6D574" w:rsidR="007E74F6" w:rsidRDefault="00210ED0" w:rsidP="003647C4">
            <w:pPr>
              <w:pStyle w:val="a3"/>
              <w:jc w:val="center"/>
            </w:pPr>
            <w:r>
              <w:t>0.66%</w:t>
            </w:r>
          </w:p>
        </w:tc>
        <w:tc>
          <w:tcPr>
            <w:tcW w:w="2202"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85DA5">
        <w:trPr>
          <w:trHeight w:val="403"/>
          <w:jc w:val="center"/>
        </w:trPr>
        <w:tc>
          <w:tcPr>
            <w:tcW w:w="1518" w:type="dxa"/>
            <w:tcBorders>
              <w:top w:val="nil"/>
            </w:tcBorders>
          </w:tcPr>
          <w:p w14:paraId="7D8C90D9" w14:textId="49F0B0EC" w:rsidR="007E74F6" w:rsidRDefault="007E74F6" w:rsidP="003647C4">
            <w:pPr>
              <w:pStyle w:val="a3"/>
              <w:jc w:val="center"/>
            </w:pPr>
            <w:r>
              <w:rPr>
                <w:rFonts w:hint="eastAsia"/>
              </w:rPr>
              <w:t>6</w:t>
            </w:r>
          </w:p>
        </w:tc>
        <w:tc>
          <w:tcPr>
            <w:tcW w:w="2300" w:type="dxa"/>
            <w:tcBorders>
              <w:top w:val="nil"/>
            </w:tcBorders>
          </w:tcPr>
          <w:p w14:paraId="6CBB23F4" w14:textId="4D43CE54" w:rsidR="007E74F6" w:rsidRPr="00142759" w:rsidRDefault="002865FF"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02" w:type="dxa"/>
            <w:tcBorders>
              <w:top w:val="nil"/>
            </w:tcBorders>
          </w:tcPr>
          <w:p w14:paraId="625F44B2" w14:textId="0597AF57" w:rsidR="007E74F6" w:rsidRDefault="00210ED0" w:rsidP="003647C4">
            <w:pPr>
              <w:pStyle w:val="a3"/>
              <w:jc w:val="center"/>
            </w:pPr>
            <w:r>
              <w:t>0.35%</w:t>
            </w:r>
          </w:p>
        </w:tc>
        <w:tc>
          <w:tcPr>
            <w:tcW w:w="2202"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7DBB61C9" w14:textId="409B8F5B" w:rsidR="0017240B" w:rsidRDefault="00082107" w:rsidP="00DB0564">
      <w:pPr>
        <w:pStyle w:val="a3"/>
      </w:pPr>
      <w:r>
        <w:rPr>
          <w:rFonts w:hint="eastAsia"/>
        </w:rPr>
        <w:tab/>
      </w:r>
      <w:r w:rsidR="0042525E">
        <w:rPr>
          <w:rFonts w:hint="eastAsia"/>
        </w:rPr>
        <w:t>接下来，我们对用户移动模式</w:t>
      </w:r>
      <w:r>
        <w:rPr>
          <w:rFonts w:hint="eastAsia"/>
        </w:rPr>
        <w:t>的停留时间进行分析。图</w:t>
      </w:r>
      <w:r>
        <w:rPr>
          <w:rFonts w:hint="eastAsia"/>
        </w:rPr>
        <w:t>4-</w:t>
      </w:r>
      <w:r w:rsidR="00BE591E">
        <w:rPr>
          <w:rFonts w:hint="eastAsia"/>
        </w:rPr>
        <w:t>14</w:t>
      </w:r>
      <w:r>
        <w:rPr>
          <w:rFonts w:hint="eastAsia"/>
        </w:rPr>
        <w:t>显示了所有用户</w:t>
      </w:r>
      <w:r w:rsidR="000655C7">
        <w:rPr>
          <w:rFonts w:hint="eastAsia"/>
        </w:rPr>
        <w:t>以及</w:t>
      </w:r>
      <w:r>
        <w:rPr>
          <w:rFonts w:hint="eastAsia"/>
        </w:rPr>
        <w:t>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18A35661" w14:textId="77777777" w:rsidR="0017240B" w:rsidRDefault="0017240B" w:rsidP="0017240B">
      <w:pPr>
        <w:pStyle w:val="a3"/>
        <w:spacing w:line="240" w:lineRule="auto"/>
        <w:jc w:val="center"/>
      </w:pPr>
      <w:r>
        <w:rPr>
          <w:noProof/>
        </w:rPr>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A6AE912" w14:textId="3D82AB80" w:rsidR="00DB0564" w:rsidRDefault="0017240B" w:rsidP="00724712">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5FCB3F97" w14:textId="02FB091E" w:rsidR="00240F0D" w:rsidRDefault="00240F0D" w:rsidP="00DB0564">
      <w:pPr>
        <w:pStyle w:val="a6"/>
      </w:pPr>
      <w:r>
        <w:rPr>
          <w:rFonts w:hint="eastAsia"/>
        </w:rPr>
        <w:lastRenderedPageBreak/>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09"/>
        <w:gridCol w:w="3402"/>
        <w:gridCol w:w="1888"/>
        <w:gridCol w:w="2123"/>
      </w:tblGrid>
      <w:tr w:rsidR="00693DAB" w14:paraId="51834935" w14:textId="77777777" w:rsidTr="00693DAB">
        <w:trPr>
          <w:jc w:val="center"/>
        </w:trPr>
        <w:tc>
          <w:tcPr>
            <w:tcW w:w="809"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02"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1888" w:type="dxa"/>
            <w:tcBorders>
              <w:bottom w:val="single" w:sz="4" w:space="0" w:color="auto"/>
            </w:tcBorders>
          </w:tcPr>
          <w:p w14:paraId="721ECBE6" w14:textId="13BBC1F4" w:rsidR="00240F0D" w:rsidRPr="007E74F6" w:rsidRDefault="00240F0D" w:rsidP="00693DAB">
            <w:pPr>
              <w:pStyle w:val="a3"/>
              <w:jc w:val="center"/>
              <w:rPr>
                <w:b/>
              </w:rPr>
            </w:pPr>
            <w:r w:rsidRPr="007E74F6">
              <w:rPr>
                <w:rFonts w:hint="eastAsia"/>
                <w:b/>
              </w:rPr>
              <w:t>所有用户占比</w:t>
            </w:r>
          </w:p>
        </w:tc>
        <w:tc>
          <w:tcPr>
            <w:tcW w:w="2123" w:type="dxa"/>
            <w:tcBorders>
              <w:bottom w:val="single" w:sz="4" w:space="0" w:color="auto"/>
            </w:tcBorders>
          </w:tcPr>
          <w:p w14:paraId="228132B7" w14:textId="250C6FF4" w:rsidR="00240F0D" w:rsidRPr="007E74F6" w:rsidRDefault="00240F0D" w:rsidP="00693DAB">
            <w:pPr>
              <w:pStyle w:val="a3"/>
              <w:jc w:val="center"/>
              <w:rPr>
                <w:b/>
              </w:rPr>
            </w:pPr>
            <w:r w:rsidRPr="007E74F6">
              <w:rPr>
                <w:rFonts w:hint="eastAsia"/>
                <w:b/>
              </w:rPr>
              <w:t>非静止用户占比</w:t>
            </w:r>
          </w:p>
        </w:tc>
      </w:tr>
      <w:tr w:rsidR="00693DAB" w14:paraId="63C47B7F" w14:textId="77777777" w:rsidTr="00693DAB">
        <w:trPr>
          <w:trHeight w:val="403"/>
          <w:jc w:val="center"/>
        </w:trPr>
        <w:tc>
          <w:tcPr>
            <w:tcW w:w="809" w:type="dxa"/>
            <w:tcBorders>
              <w:bottom w:val="nil"/>
            </w:tcBorders>
          </w:tcPr>
          <w:p w14:paraId="349C4EF8" w14:textId="77777777" w:rsidR="00240F0D" w:rsidRDefault="00240F0D" w:rsidP="00B16A7B">
            <w:pPr>
              <w:pStyle w:val="a3"/>
              <w:jc w:val="center"/>
            </w:pPr>
            <w:r>
              <w:rPr>
                <w:rFonts w:hint="eastAsia"/>
              </w:rPr>
              <w:t>1</w:t>
            </w:r>
          </w:p>
        </w:tc>
        <w:tc>
          <w:tcPr>
            <w:tcW w:w="3402"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1888"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23" w:type="dxa"/>
            <w:tcBorders>
              <w:bottom w:val="nil"/>
            </w:tcBorders>
          </w:tcPr>
          <w:p w14:paraId="6E1CD92D" w14:textId="0937A405" w:rsidR="00240F0D" w:rsidRDefault="00CD3E43" w:rsidP="00B16A7B">
            <w:pPr>
              <w:pStyle w:val="a3"/>
              <w:jc w:val="center"/>
            </w:pPr>
            <w:r>
              <w:rPr>
                <w:rFonts w:hint="eastAsia"/>
              </w:rPr>
              <w:t>-</w:t>
            </w:r>
          </w:p>
        </w:tc>
      </w:tr>
      <w:tr w:rsidR="00693DAB" w14:paraId="7291E44F" w14:textId="77777777" w:rsidTr="00693DAB">
        <w:trPr>
          <w:trHeight w:val="403"/>
          <w:jc w:val="center"/>
        </w:trPr>
        <w:tc>
          <w:tcPr>
            <w:tcW w:w="809" w:type="dxa"/>
            <w:tcBorders>
              <w:top w:val="nil"/>
              <w:bottom w:val="nil"/>
            </w:tcBorders>
          </w:tcPr>
          <w:p w14:paraId="03C2A390" w14:textId="77777777" w:rsidR="00240F0D" w:rsidRDefault="00240F0D" w:rsidP="00B16A7B">
            <w:pPr>
              <w:pStyle w:val="a3"/>
              <w:jc w:val="center"/>
            </w:pPr>
            <w:r>
              <w:rPr>
                <w:rFonts w:hint="eastAsia"/>
              </w:rPr>
              <w:t>2</w:t>
            </w:r>
          </w:p>
        </w:tc>
        <w:tc>
          <w:tcPr>
            <w:tcW w:w="3402"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1888"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23" w:type="dxa"/>
            <w:tcBorders>
              <w:top w:val="nil"/>
              <w:bottom w:val="nil"/>
            </w:tcBorders>
          </w:tcPr>
          <w:p w14:paraId="523912C5" w14:textId="369C124F" w:rsidR="00240F0D" w:rsidRDefault="00CD3E43" w:rsidP="00B16A7B">
            <w:pPr>
              <w:pStyle w:val="a3"/>
              <w:jc w:val="center"/>
            </w:pPr>
            <w:r>
              <w:rPr>
                <w:rFonts w:hint="eastAsia"/>
              </w:rPr>
              <w:t>-</w:t>
            </w:r>
          </w:p>
        </w:tc>
      </w:tr>
      <w:tr w:rsidR="00693DAB" w14:paraId="6DF84520" w14:textId="77777777" w:rsidTr="00693DAB">
        <w:trPr>
          <w:trHeight w:val="403"/>
          <w:jc w:val="center"/>
        </w:trPr>
        <w:tc>
          <w:tcPr>
            <w:tcW w:w="809" w:type="dxa"/>
            <w:tcBorders>
              <w:top w:val="nil"/>
              <w:bottom w:val="nil"/>
            </w:tcBorders>
          </w:tcPr>
          <w:p w14:paraId="61F0953F" w14:textId="77777777" w:rsidR="00240F0D" w:rsidRDefault="00240F0D" w:rsidP="00B16A7B">
            <w:pPr>
              <w:pStyle w:val="a3"/>
              <w:jc w:val="center"/>
            </w:pPr>
            <w:r>
              <w:rPr>
                <w:rFonts w:hint="eastAsia"/>
              </w:rPr>
              <w:t>3</w:t>
            </w:r>
          </w:p>
        </w:tc>
        <w:tc>
          <w:tcPr>
            <w:tcW w:w="3402"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23"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693DAB" w14:paraId="58462893" w14:textId="77777777" w:rsidTr="00693DAB">
        <w:trPr>
          <w:trHeight w:val="403"/>
          <w:jc w:val="center"/>
        </w:trPr>
        <w:tc>
          <w:tcPr>
            <w:tcW w:w="809" w:type="dxa"/>
            <w:tcBorders>
              <w:top w:val="nil"/>
              <w:bottom w:val="nil"/>
            </w:tcBorders>
          </w:tcPr>
          <w:p w14:paraId="6880D781" w14:textId="77777777" w:rsidR="00240F0D" w:rsidRDefault="00240F0D" w:rsidP="00B16A7B">
            <w:pPr>
              <w:pStyle w:val="a3"/>
              <w:jc w:val="center"/>
            </w:pPr>
            <w:r>
              <w:rPr>
                <w:rFonts w:hint="eastAsia"/>
              </w:rPr>
              <w:t>4</w:t>
            </w:r>
          </w:p>
        </w:tc>
        <w:tc>
          <w:tcPr>
            <w:tcW w:w="3402"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23"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693DAB" w14:paraId="164E5271" w14:textId="77777777" w:rsidTr="00693DAB">
        <w:trPr>
          <w:trHeight w:val="403"/>
          <w:jc w:val="center"/>
        </w:trPr>
        <w:tc>
          <w:tcPr>
            <w:tcW w:w="809" w:type="dxa"/>
            <w:tcBorders>
              <w:top w:val="nil"/>
              <w:bottom w:val="nil"/>
            </w:tcBorders>
          </w:tcPr>
          <w:p w14:paraId="168F86EA" w14:textId="77777777" w:rsidR="00240F0D" w:rsidRDefault="00240F0D" w:rsidP="00B16A7B">
            <w:pPr>
              <w:pStyle w:val="a3"/>
              <w:jc w:val="center"/>
            </w:pPr>
            <w:r>
              <w:rPr>
                <w:rFonts w:hint="eastAsia"/>
              </w:rPr>
              <w:t>5</w:t>
            </w:r>
          </w:p>
        </w:tc>
        <w:tc>
          <w:tcPr>
            <w:tcW w:w="3402"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1888"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23"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693DAB" w14:paraId="12CBD437" w14:textId="77777777" w:rsidTr="00693DAB">
        <w:trPr>
          <w:trHeight w:val="403"/>
          <w:jc w:val="center"/>
        </w:trPr>
        <w:tc>
          <w:tcPr>
            <w:tcW w:w="809" w:type="dxa"/>
            <w:tcBorders>
              <w:top w:val="nil"/>
            </w:tcBorders>
          </w:tcPr>
          <w:p w14:paraId="55BD6A5A" w14:textId="77777777" w:rsidR="00240F0D" w:rsidRDefault="00240F0D" w:rsidP="00B16A7B">
            <w:pPr>
              <w:pStyle w:val="a3"/>
              <w:jc w:val="center"/>
            </w:pPr>
            <w:r>
              <w:rPr>
                <w:rFonts w:hint="eastAsia"/>
              </w:rPr>
              <w:t>6</w:t>
            </w:r>
          </w:p>
        </w:tc>
        <w:tc>
          <w:tcPr>
            <w:tcW w:w="3402"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23"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5AD6481A" w14:textId="77777777" w:rsidR="006D0344" w:rsidRDefault="006D0344" w:rsidP="00F67D8A">
      <w:pPr>
        <w:pStyle w:val="a3"/>
        <w:jc w:val="center"/>
      </w:pPr>
    </w:p>
    <w:p w14:paraId="5E6290E3" w14:textId="26668457" w:rsidR="00E81C49" w:rsidRDefault="00A07DEE" w:rsidP="006F5778">
      <w:pPr>
        <w:pStyle w:val="-0"/>
      </w:pPr>
      <w:bookmarkStart w:id="49" w:name="_Toc480791765"/>
      <w:r w:rsidRPr="006F5778">
        <w:rPr>
          <w:rFonts w:hint="eastAsia"/>
        </w:rPr>
        <w:t>用户</w:t>
      </w:r>
      <w:r w:rsidR="003002A4" w:rsidRPr="006F5778">
        <w:t>业务</w:t>
      </w:r>
      <w:r w:rsidR="00D077AB" w:rsidRPr="006F5778">
        <w:rPr>
          <w:rFonts w:hint="eastAsia"/>
        </w:rPr>
        <w:t>使用</w:t>
      </w:r>
      <w:r w:rsidRPr="006F5778">
        <w:rPr>
          <w:rFonts w:hint="eastAsia"/>
        </w:rPr>
        <w:t>特性分析</w:t>
      </w:r>
      <w:bookmarkEnd w:id="49"/>
    </w:p>
    <w:p w14:paraId="1FD74079" w14:textId="77777777" w:rsidR="006D0344" w:rsidRPr="006D0344" w:rsidRDefault="006D0344" w:rsidP="006D0344">
      <w:pPr>
        <w:pStyle w:val="a3"/>
      </w:pPr>
    </w:p>
    <w:p w14:paraId="78AB12EB" w14:textId="130A0238" w:rsidR="005A0F66" w:rsidRPr="006F5778" w:rsidRDefault="005A0F66" w:rsidP="006F5778">
      <w:pPr>
        <w:pStyle w:val="-1"/>
      </w:pPr>
      <w:bookmarkStart w:id="50" w:name="_Toc480791766"/>
      <w:r w:rsidRPr="006F5778">
        <w:rPr>
          <w:rFonts w:hint="eastAsia"/>
        </w:rPr>
        <w:t>观看视频数</w:t>
      </w:r>
      <w:bookmarkEnd w:id="50"/>
    </w:p>
    <w:p w14:paraId="7B6FE001" w14:textId="427C0C24" w:rsidR="00652B68" w:rsidRDefault="004C7FFE" w:rsidP="00DB0564">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31B66B4E" w14:textId="77777777" w:rsidR="00076A6F" w:rsidRDefault="00076A6F" w:rsidP="003D4E45">
      <w:pPr>
        <w:pStyle w:val="a3"/>
      </w:pPr>
    </w:p>
    <w:p w14:paraId="6E359989" w14:textId="77777777" w:rsidR="00076A6F" w:rsidRPr="006F5778" w:rsidRDefault="00076A6F" w:rsidP="00076A6F">
      <w:pPr>
        <w:pStyle w:val="-1"/>
      </w:pPr>
      <w:bookmarkStart w:id="51" w:name="_Toc480791767"/>
      <w:r w:rsidRPr="006F5778">
        <w:rPr>
          <w:rFonts w:hint="eastAsia"/>
        </w:rPr>
        <w:t>观看时刻</w:t>
      </w:r>
      <w:bookmarkEnd w:id="51"/>
    </w:p>
    <w:p w14:paraId="0BB92E75" w14:textId="57382C5B" w:rsidR="001A1E7E" w:rsidRDefault="00076A6F" w:rsidP="00FB2E85">
      <w:pPr>
        <w:pStyle w:val="a3"/>
        <w:ind w:firstLine="420"/>
      </w:pPr>
      <w:r>
        <w:rPr>
          <w:rFonts w:hint="eastAsia"/>
        </w:rPr>
        <w:t>接下来，我们对用户业务使用的整体昼夜节律模式进行了分析。图</w:t>
      </w:r>
      <w:r>
        <w:rPr>
          <w:rFonts w:hint="eastAsia"/>
        </w:rPr>
        <w:t>4-</w:t>
      </w:r>
      <w:r>
        <w:t>16</w:t>
      </w:r>
      <w:r>
        <w:rPr>
          <w:rFonts w:hint="eastAsia"/>
        </w:rPr>
        <w:t>显示了我们数据集中各个小时内用户的观看视频数分布。可以看出，视频数在一天内的变化十分剧烈，在白天的数值较高而在深夜与凌晨的数值较低。具体来讲，用户观看的视频数在早晨</w:t>
      </w:r>
      <w:r>
        <w:rPr>
          <w:rFonts w:hint="eastAsia"/>
        </w:rPr>
        <w:t>4:00</w:t>
      </w:r>
      <w:r>
        <w:rPr>
          <w:rFonts w:hint="eastAsia"/>
        </w:rPr>
        <w:t>至</w:t>
      </w:r>
      <w:r>
        <w:rPr>
          <w:rFonts w:hint="eastAsia"/>
        </w:rPr>
        <w:t>8:00</w:t>
      </w:r>
      <w:r>
        <w:rPr>
          <w:rFonts w:hint="eastAsia"/>
        </w:rPr>
        <w:t>时间段有一个明显的增长。在白天</w:t>
      </w:r>
      <w:r>
        <w:rPr>
          <w:rFonts w:hint="eastAsia"/>
        </w:rPr>
        <w:t>9:00</w:t>
      </w:r>
      <w:r>
        <w:rPr>
          <w:rFonts w:hint="eastAsia"/>
        </w:rPr>
        <w:t>至</w:t>
      </w:r>
    </w:p>
    <w:p w14:paraId="6FF1C540" w14:textId="4B4CE702" w:rsidR="003E21AC" w:rsidRDefault="00504368" w:rsidP="003E21AC">
      <w:pPr>
        <w:pStyle w:val="a3"/>
        <w:spacing w:line="240" w:lineRule="auto"/>
        <w:jc w:val="center"/>
      </w:pPr>
      <w:r>
        <w:rPr>
          <w:noProof/>
        </w:rPr>
        <w:lastRenderedPageBreak/>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6DB0A89" w14:textId="60438F3D" w:rsidR="00CB391D" w:rsidRDefault="003E21AC" w:rsidP="00EB308D">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w:t>
      </w:r>
      <w:r w:rsidR="00DF42C8">
        <w:rPr>
          <w:rFonts w:hint="eastAsia"/>
        </w:rPr>
        <w:t>的</w:t>
      </w:r>
      <w:r w:rsidR="0038005B">
        <w:rPr>
          <w:rFonts w:hint="eastAsia"/>
        </w:rPr>
        <w:t>观看视频数累积分布函数</w:t>
      </w:r>
      <w:r w:rsidR="00504368">
        <w:rPr>
          <w:rFonts w:hint="eastAsia"/>
        </w:rPr>
        <w:t>。</w:t>
      </w:r>
      <w:r w:rsidR="00D828C3">
        <w:t>(b)</w:t>
      </w:r>
      <w:r w:rsidR="00504368">
        <w:rPr>
          <w:rFonts w:hint="eastAsia"/>
        </w:rPr>
        <w:t>双对数</w:t>
      </w:r>
      <w:r w:rsidR="00B149CE">
        <w:rPr>
          <w:rFonts w:hint="eastAsia"/>
        </w:rPr>
        <w:t>坐标</w:t>
      </w:r>
      <w:r w:rsidR="00504368">
        <w:rPr>
          <w:rFonts w:hint="eastAsia"/>
        </w:rPr>
        <w:t>尺度下</w:t>
      </w:r>
      <w:r w:rsidR="00967467">
        <w:rPr>
          <w:rFonts w:hint="eastAsia"/>
        </w:rPr>
        <w:t>，</w:t>
      </w:r>
      <w:r w:rsidR="00504368">
        <w:rPr>
          <w:rFonts w:hint="eastAsia"/>
        </w:rPr>
        <w:t>观看视频数与用户数的关系。</w:t>
      </w:r>
    </w:p>
    <w:p w14:paraId="603CCE24" w14:textId="71023A74" w:rsidR="001E08EF" w:rsidRDefault="00213A1F" w:rsidP="001A1E7E">
      <w:pPr>
        <w:pStyle w:val="a3"/>
      </w:pPr>
      <w:r>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D87DB0">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17BD2C86" w14:textId="57E5F0DC" w:rsidR="001E08EF" w:rsidRDefault="001E08EF" w:rsidP="001E08EF">
      <w:pPr>
        <w:pStyle w:val="a3"/>
        <w:spacing w:line="240" w:lineRule="auto"/>
        <w:jc w:val="center"/>
      </w:pPr>
      <w:r>
        <w:rPr>
          <w:noProof/>
        </w:rPr>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FF1FD4">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20A1235B" w14:textId="77777777" w:rsidR="003803D5" w:rsidRPr="003803D5" w:rsidRDefault="003803D5" w:rsidP="003803D5">
      <w:pPr>
        <w:pStyle w:val="a3"/>
      </w:pPr>
    </w:p>
    <w:p w14:paraId="55F33A86" w14:textId="5B4037EA" w:rsidR="00E81C49" w:rsidRPr="006F5778" w:rsidRDefault="00775708" w:rsidP="006F5778">
      <w:pPr>
        <w:pStyle w:val="-1"/>
      </w:pPr>
      <w:bookmarkStart w:id="52" w:name="_Toc480791768"/>
      <w:r w:rsidRPr="006F5778">
        <w:rPr>
          <w:rFonts w:hint="eastAsia"/>
        </w:rPr>
        <w:t>重复播放行为</w:t>
      </w:r>
      <w:bookmarkEnd w:id="52"/>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62BAC741" w:rsidR="002F4370" w:rsidRPr="00A14570" w:rsidRDefault="002865FF"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nor/>
            </m:rPr>
            <w:rPr>
              <w:rFonts w:ascii="Cambria Math" w:hAnsi="Cambria Math"/>
            </w:rPr>
            <m:t xml:space="preserve">                                                          (4-8)</m:t>
          </m:r>
        </m:oMath>
      </m:oMathPara>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65C21B5B" w14:textId="6130978F" w:rsidR="00DD2D76" w:rsidRDefault="006A6FA6" w:rsidP="00DB0564">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003CE32B" w14:textId="49282A3E" w:rsidR="00526474" w:rsidRDefault="00526474" w:rsidP="00526474">
      <w:pPr>
        <w:pStyle w:val="a3"/>
        <w:spacing w:line="240" w:lineRule="auto"/>
        <w:jc w:val="center"/>
      </w:pPr>
      <w:r>
        <w:rPr>
          <w:noProof/>
        </w:rPr>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A2C6622" w14:textId="203333E0" w:rsidR="00640A7D" w:rsidRDefault="00526474" w:rsidP="00DB0564">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48944E84" w14:textId="77777777" w:rsidR="00CB391D" w:rsidRDefault="00CB391D" w:rsidP="007B5676">
      <w:pPr>
        <w:pStyle w:val="a3"/>
        <w:jc w:val="center"/>
      </w:pPr>
    </w:p>
    <w:p w14:paraId="6CC35997" w14:textId="32D77420" w:rsidR="008F16B9" w:rsidRDefault="000A4F5A" w:rsidP="006F5778">
      <w:pPr>
        <w:pStyle w:val="-0"/>
      </w:pPr>
      <w:bookmarkStart w:id="53" w:name="_Toc480791769"/>
      <w:r w:rsidRPr="006F5778">
        <w:rPr>
          <w:rFonts w:hint="eastAsia"/>
        </w:rPr>
        <w:t>多角度用户行为</w:t>
      </w:r>
      <w:r w:rsidR="007C7B63" w:rsidRPr="006F5778">
        <w:rPr>
          <w:rFonts w:hint="eastAsia"/>
        </w:rPr>
        <w:t>交叉</w:t>
      </w:r>
      <w:r w:rsidR="00E67F8B" w:rsidRPr="006F5778">
        <w:rPr>
          <w:rFonts w:hint="eastAsia"/>
        </w:rPr>
        <w:t>比较</w:t>
      </w:r>
      <w:bookmarkEnd w:id="53"/>
    </w:p>
    <w:p w14:paraId="4883683E" w14:textId="77777777" w:rsidR="00CB391D" w:rsidRPr="00CB391D" w:rsidRDefault="00CB391D" w:rsidP="00CB391D">
      <w:pPr>
        <w:pStyle w:val="a3"/>
      </w:pPr>
    </w:p>
    <w:p w14:paraId="08C6BEE5" w14:textId="09CF5FED" w:rsidR="00945DE1" w:rsidRDefault="00442F2E" w:rsidP="00DB0564">
      <w:pPr>
        <w:pStyle w:val="a3"/>
        <w:ind w:firstLine="420"/>
      </w:pPr>
      <w:r>
        <w:rPr>
          <w:rFonts w:hint="eastAsia"/>
        </w:rPr>
        <w:t>为了更好的理解用户行为对不同类型资源</w:t>
      </w:r>
      <w:r w:rsidR="002F0D78">
        <w:rPr>
          <w:rFonts w:hint="eastAsia"/>
        </w:rPr>
        <w:t>的</w:t>
      </w:r>
      <w:r>
        <w:rPr>
          <w:rFonts w:hint="eastAsia"/>
        </w:rPr>
        <w:t>消耗影响，我们</w:t>
      </w:r>
      <w:r w:rsidR="000A4F5A">
        <w:rPr>
          <w:rFonts w:hint="eastAsia"/>
        </w:rPr>
        <w:t>在本小节对三个分析角度（数据消耗、位置移动、业务使用）之间的</w:t>
      </w:r>
      <w:r w:rsidR="00CB69B4">
        <w:rPr>
          <w:rFonts w:hint="eastAsia"/>
        </w:rPr>
        <w:t>用户进行</w:t>
      </w:r>
      <w:r w:rsidR="002F2978">
        <w:rPr>
          <w:rFonts w:hint="eastAsia"/>
        </w:rPr>
        <w:t>关联</w:t>
      </w:r>
      <w:r w:rsidR="00CB69B4">
        <w:rPr>
          <w:rFonts w:hint="eastAsia"/>
        </w:rPr>
        <w:t>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E32EE4">
        <w:instrText xml:space="preserve"> ADDIN EN.CITE &lt;EndNote&gt;&lt;Cite&gt;&lt;Author&gt;Venn&lt;/Author&gt;&lt;Year&gt;1880&lt;/Year&gt;&lt;RecNum&gt;130&lt;/RecNum&gt;&lt;DisplayText&gt;&lt;style face="superscript"&gt;[77]&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E32EE4" w:rsidRPr="00E32EE4">
        <w:rPr>
          <w:noProof/>
          <w:vertAlign w:val="superscript"/>
        </w:rPr>
        <w:t>[77]</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4B96038C" w14:textId="77777777" w:rsidR="00945DE1" w:rsidRDefault="00945DE1" w:rsidP="00945DE1">
      <w:pPr>
        <w:pStyle w:val="a3"/>
        <w:spacing w:line="240" w:lineRule="auto"/>
        <w:jc w:val="center"/>
      </w:pPr>
      <w:r>
        <w:rPr>
          <w:rFonts w:hint="eastAsia"/>
          <w:noProof/>
        </w:rPr>
        <w:lastRenderedPageBreak/>
        <w:drawing>
          <wp:inline distT="0" distB="0" distL="0" distR="0" wp14:anchorId="714DE53F" wp14:editId="06859110">
            <wp:extent cx="2700000" cy="27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14:paraId="0EF72920" w14:textId="497C86CB" w:rsidR="00964E84" w:rsidRDefault="00945DE1" w:rsidP="00DB0564">
      <w:pPr>
        <w:pStyle w:val="a6"/>
      </w:pPr>
      <w:r>
        <w:rPr>
          <w:rFonts w:hint="eastAsia"/>
        </w:rPr>
        <w:t>图</w:t>
      </w:r>
      <w:r>
        <w:rPr>
          <w:rFonts w:hint="eastAsia"/>
        </w:rPr>
        <w:t>4-</w:t>
      </w:r>
      <w:r w:rsidR="000B226B">
        <w:rPr>
          <w:rFonts w:hint="eastAsia"/>
        </w:rPr>
        <w:t>18</w:t>
      </w:r>
      <w:r>
        <w:rPr>
          <w:rFonts w:hint="eastAsia"/>
        </w:rPr>
        <w:t xml:space="preserve"> </w:t>
      </w:r>
      <w:r>
        <w:rPr>
          <w:rFonts w:hint="eastAsia"/>
        </w:rPr>
        <w:t>三种</w:t>
      </w:r>
      <w:r w:rsidR="00D14207">
        <w:rPr>
          <w:rFonts w:hint="eastAsia"/>
        </w:rPr>
        <w:t>类型</w:t>
      </w:r>
      <w:r>
        <w:rPr>
          <w:rFonts w:hint="eastAsia"/>
        </w:rPr>
        <w:t>重度用户集合的文氏图</w:t>
      </w:r>
      <w:r w:rsidR="00A76A0A">
        <w:rPr>
          <w:rFonts w:hint="eastAsia"/>
        </w:rPr>
        <w:t>。</w:t>
      </w:r>
    </w:p>
    <w:p w14:paraId="32703FB0" w14:textId="7ED027C6" w:rsidR="006325BA" w:rsidRDefault="00071B56" w:rsidP="00DB0564">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FF1FD4">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2214AF" w:rsidRDefault="00ED749B" w:rsidP="00DB0564">
      <w:pPr>
        <w:pStyle w:val="a3"/>
      </w:pPr>
    </w:p>
    <w:p w14:paraId="3DBBC84B" w14:textId="6AA2823F" w:rsidR="00183849" w:rsidRDefault="00F96B4B" w:rsidP="006F5778">
      <w:pPr>
        <w:pStyle w:val="-0"/>
      </w:pPr>
      <w:bookmarkStart w:id="54" w:name="_Toc480791770"/>
      <w:r w:rsidRPr="006F5778">
        <w:t>本章</w:t>
      </w:r>
      <w:r w:rsidRPr="006F5778">
        <w:rPr>
          <w:rFonts w:hint="eastAsia"/>
        </w:rPr>
        <w:t>小结</w:t>
      </w:r>
      <w:bookmarkEnd w:id="54"/>
    </w:p>
    <w:p w14:paraId="7442FC2B" w14:textId="77777777" w:rsidR="00CB391D" w:rsidRPr="00CB391D" w:rsidRDefault="00CB391D" w:rsidP="00CB391D">
      <w:pPr>
        <w:pStyle w:val="a3"/>
      </w:pPr>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w:t>
      </w:r>
      <w:r w:rsidR="00390BEC">
        <w:rPr>
          <w:rFonts w:hint="eastAsia"/>
        </w:rPr>
        <w:lastRenderedPageBreak/>
        <w:t>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3BD28020" w:rsidR="00A53F63" w:rsidRDefault="00702489" w:rsidP="00A40FA1">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t>基于对用户观看时刻和请求位置的分析，</w:t>
      </w:r>
      <w:r w:rsidR="001A3998">
        <w:rPr>
          <w:rFonts w:hint="eastAsia"/>
        </w:rPr>
        <w:t>我们发现</w:t>
      </w:r>
      <w:r w:rsidR="00847B6A">
        <w:rPr>
          <w:rFonts w:hint="eastAsia"/>
        </w:rPr>
        <w:t>移动视频业务</w:t>
      </w:r>
      <w:r w:rsidR="001A3998">
        <w:rPr>
          <w:rFonts w:hint="eastAsia"/>
        </w:rPr>
        <w:t>存在着明显的</w:t>
      </w:r>
      <w:r w:rsidR="00847B6A">
        <w:rPr>
          <w:rFonts w:hint="eastAsia"/>
        </w:rPr>
        <w:t>高峰期和</w:t>
      </w:r>
      <w:r w:rsidR="001A3998">
        <w:rPr>
          <w:rFonts w:hint="eastAsia"/>
        </w:rPr>
        <w:t>热点</w:t>
      </w:r>
      <w:r w:rsidR="00754AE4">
        <w:rPr>
          <w:rFonts w:hint="eastAsia"/>
        </w:rPr>
        <w:t>地区</w:t>
      </w:r>
      <w:r w:rsidR="00847B6A">
        <w:rPr>
          <w:rFonts w:hint="eastAsia"/>
        </w:rPr>
        <w:t>。</w:t>
      </w:r>
      <w:r w:rsidR="00CD79EF">
        <w:rPr>
          <w:rFonts w:hint="eastAsia"/>
        </w:rPr>
        <w:t>网络运营商可以</w:t>
      </w:r>
      <w:r w:rsidR="00847B6A">
        <w:rPr>
          <w:rFonts w:hint="eastAsia"/>
        </w:rPr>
        <w:t>在这些关键的时间与空间节点</w:t>
      </w:r>
      <w:r w:rsidR="00CD79EF">
        <w:rPr>
          <w:rFonts w:hint="eastAsia"/>
        </w:rPr>
        <w:t>部署</w:t>
      </w:r>
      <w:r w:rsidR="0058424C">
        <w:rPr>
          <w:rFonts w:hint="eastAsia"/>
        </w:rPr>
        <w:t>专门</w:t>
      </w:r>
      <w:r w:rsidR="00CD79EF">
        <w:rPr>
          <w:rFonts w:hint="eastAsia"/>
        </w:rPr>
        <w:t>的缓存服务器，来减轻</w:t>
      </w:r>
      <w:r w:rsidR="00847B6A">
        <w:rPr>
          <w:rFonts w:hint="eastAsia"/>
        </w:rPr>
        <w:t>视频</w:t>
      </w:r>
      <w:r w:rsidR="00CD79EF">
        <w:rPr>
          <w:rFonts w:hint="eastAsia"/>
        </w:rPr>
        <w:t>服务器</w:t>
      </w:r>
      <w:r w:rsidR="00847B6A">
        <w:rPr>
          <w:rFonts w:hint="eastAsia"/>
        </w:rPr>
        <w:t>的</w:t>
      </w:r>
      <w:r w:rsidR="00CD79EF">
        <w:rPr>
          <w:rFonts w:hint="eastAsia"/>
        </w:rPr>
        <w:t>传输压力</w:t>
      </w:r>
      <w:r w:rsidR="00847B6A">
        <w:rPr>
          <w:rFonts w:hint="eastAsia"/>
        </w:rPr>
        <w:t>、</w:t>
      </w:r>
      <w:r w:rsidR="00CD79EF">
        <w:rPr>
          <w:rFonts w:hint="eastAsia"/>
        </w:rPr>
        <w:t>减少视频传输时延</w:t>
      </w:r>
      <w:r w:rsidR="00847B6A">
        <w:rPr>
          <w:rFonts w:hint="eastAsia"/>
        </w:rPr>
        <w:t>、进而</w:t>
      </w:r>
      <w:r w:rsidR="00813E4E">
        <w:rPr>
          <w:rFonts w:hint="eastAsia"/>
        </w:rPr>
        <w:t>提升用户体验</w:t>
      </w:r>
      <w:r w:rsidR="00CD79EF">
        <w:rPr>
          <w:rFonts w:hint="eastAsia"/>
        </w:rPr>
        <w:t>。</w:t>
      </w:r>
      <w:r w:rsidR="007F1C62">
        <w:rPr>
          <w:rFonts w:hint="eastAsia"/>
        </w:rPr>
        <w:t>而根据对用户重复播放行为的分析，</w:t>
      </w:r>
      <w:r w:rsidR="00B556E8" w:rsidRPr="00B556E8">
        <w:rPr>
          <w:rFonts w:hint="eastAsia"/>
        </w:rPr>
        <w:t>我们发现</w:t>
      </w:r>
      <w:r w:rsidR="00123913">
        <w:rPr>
          <w:rFonts w:hint="eastAsia"/>
        </w:rPr>
        <w:t>有</w:t>
      </w:r>
      <w:r w:rsidR="00B556E8" w:rsidRPr="00B556E8">
        <w:rPr>
          <w:rFonts w:hint="eastAsia"/>
        </w:rPr>
        <w:t>3</w:t>
      </w:r>
      <w:r w:rsidR="00123913">
        <w:rPr>
          <w:rFonts w:hint="eastAsia"/>
        </w:rPr>
        <w:t>5</w:t>
      </w:r>
      <w:r w:rsidR="00B556E8" w:rsidRPr="00B556E8">
        <w:rPr>
          <w:rFonts w:hint="eastAsia"/>
        </w:rPr>
        <w:t>％的用户</w:t>
      </w:r>
      <w:r w:rsidR="00123913">
        <w:rPr>
          <w:rFonts w:hint="eastAsia"/>
        </w:rPr>
        <w:t>在重复观看</w:t>
      </w:r>
      <w:r w:rsidR="00123913" w:rsidRPr="00B556E8">
        <w:rPr>
          <w:rFonts w:hint="eastAsia"/>
        </w:rPr>
        <w:t>超过一半的视频</w:t>
      </w:r>
      <w:r w:rsidR="00123913">
        <w:rPr>
          <w:rFonts w:hint="eastAsia"/>
        </w:rPr>
        <w:t>。对</w:t>
      </w:r>
      <w:r w:rsidR="00B556E8" w:rsidRPr="00B556E8">
        <w:rPr>
          <w:rFonts w:hint="eastAsia"/>
        </w:rPr>
        <w:t>这些</w:t>
      </w:r>
      <w:r w:rsidR="00123913">
        <w:rPr>
          <w:rFonts w:hint="eastAsia"/>
        </w:rPr>
        <w:t>重放</w:t>
      </w:r>
      <w:r w:rsidR="00B556E8" w:rsidRPr="00B556E8">
        <w:rPr>
          <w:rFonts w:hint="eastAsia"/>
        </w:rPr>
        <w:t>视频的传输</w:t>
      </w:r>
      <w:r w:rsidR="00123913">
        <w:rPr>
          <w:rFonts w:hint="eastAsia"/>
        </w:rPr>
        <w:t>会</w:t>
      </w:r>
      <w:r w:rsidR="00B556E8" w:rsidRPr="00B556E8">
        <w:rPr>
          <w:rFonts w:hint="eastAsia"/>
        </w:rPr>
        <w:t>导致不必要的网络流量</w:t>
      </w:r>
      <w:r w:rsidR="00123913">
        <w:rPr>
          <w:rFonts w:hint="eastAsia"/>
        </w:rPr>
        <w:t>消耗</w:t>
      </w:r>
      <w:r w:rsidR="00B556E8" w:rsidRPr="00B556E8">
        <w:rPr>
          <w:rFonts w:hint="eastAsia"/>
        </w:rPr>
        <w:t>。</w:t>
      </w:r>
      <w:r w:rsidR="00123913">
        <w:rPr>
          <w:rFonts w:hint="eastAsia"/>
        </w:rPr>
        <w:t>业务提供商可以</w:t>
      </w:r>
      <w:r w:rsidR="00863E2C">
        <w:rPr>
          <w:rFonts w:hint="eastAsia"/>
        </w:rPr>
        <w:t>调整</w:t>
      </w:r>
      <w:r w:rsidR="00863E2C">
        <w:rPr>
          <w:rFonts w:hint="eastAsia"/>
        </w:rPr>
        <w:t>APP</w:t>
      </w:r>
      <w:r w:rsidR="00863E2C">
        <w:rPr>
          <w:rFonts w:hint="eastAsia"/>
        </w:rPr>
        <w:t>设计，</w:t>
      </w:r>
      <w:r w:rsidR="00123913">
        <w:rPr>
          <w:rFonts w:hint="eastAsia"/>
        </w:rPr>
        <w:t>将用户频繁请求的视频文件直接保存在用户设备上，</w:t>
      </w:r>
      <w:r w:rsidR="00863E2C">
        <w:rPr>
          <w:rFonts w:hint="eastAsia"/>
        </w:rPr>
        <w:t>这样既能节省带宽又能</w:t>
      </w:r>
      <w:r w:rsidR="00863E2C" w:rsidRPr="00B556E8">
        <w:rPr>
          <w:rFonts w:hint="eastAsia"/>
        </w:rPr>
        <w:t>减少播放延迟。</w:t>
      </w:r>
      <w:r w:rsidR="00423950">
        <w:rPr>
          <w:rFonts w:hint="eastAsia"/>
        </w:rPr>
        <w:t>另外，</w:t>
      </w:r>
      <w:r w:rsidR="006C11E4">
        <w:rPr>
          <w:rFonts w:hint="eastAsia"/>
        </w:rPr>
        <w:t>通过对用户数据消耗和业务使用的分析，我们发现移动视频用户的活跃时长较短、观看视频数较少。</w:t>
      </w:r>
      <w:r w:rsidR="00157566">
        <w:rPr>
          <w:rFonts w:hint="eastAsia"/>
        </w:rPr>
        <w:t>这意味着常见的文件下载</w:t>
      </w:r>
      <w:r w:rsidR="00157566">
        <w:rPr>
          <w:rFonts w:hint="eastAsia"/>
        </w:rPr>
        <w:t>P2P</w:t>
      </w:r>
      <w:r w:rsidR="00157566">
        <w:rPr>
          <w:rFonts w:hint="eastAsia"/>
        </w:rPr>
        <w:t>技术</w:t>
      </w:r>
      <w:r w:rsidR="00AD0EFC">
        <w:rPr>
          <w:rFonts w:hint="eastAsia"/>
        </w:rPr>
        <w:t>（需要</w:t>
      </w:r>
      <w:r w:rsidR="00AD0EFC">
        <w:rPr>
          <w:rFonts w:hint="eastAsia"/>
        </w:rPr>
        <w:t>peer</w:t>
      </w:r>
      <w:r w:rsidR="00AD0EFC">
        <w:rPr>
          <w:rFonts w:hint="eastAsia"/>
        </w:rPr>
        <w:t>长时在线进行上传</w:t>
      </w:r>
      <w:r w:rsidR="002C4E9E">
        <w:rPr>
          <w:rFonts w:hint="eastAsia"/>
        </w:rPr>
        <w:t>共享</w:t>
      </w:r>
      <w:r w:rsidR="00AD0EFC">
        <w:rPr>
          <w:rFonts w:hint="eastAsia"/>
        </w:rPr>
        <w:t>）</w:t>
      </w:r>
      <w:r w:rsidR="003319AF">
        <w:fldChar w:fldCharType="begin"/>
      </w:r>
      <w:r w:rsidR="003319AF">
        <w:instrText xml:space="preserve"> ADDIN EN.CITE &lt;EndNote&gt;&lt;Cite&gt;&lt;Author&gt;Cha&lt;/Author&gt;&lt;Year&gt;2007&lt;/Year&gt;&lt;RecNum&gt;19&lt;/RecNum&gt;&lt;DisplayText&gt;&lt;style face="superscript"&gt;[30,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eng&lt;/Author&gt;&lt;Year&gt;2013&lt;/Year&gt;&lt;RecNum&gt;30&lt;/RecNum&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3319AF">
        <w:fldChar w:fldCharType="separate"/>
      </w:r>
      <w:r w:rsidR="003319AF" w:rsidRPr="003319AF">
        <w:rPr>
          <w:noProof/>
          <w:vertAlign w:val="superscript"/>
        </w:rPr>
        <w:t>[30, 37]</w:t>
      </w:r>
      <w:r w:rsidR="003319AF">
        <w:fldChar w:fldCharType="end"/>
      </w:r>
      <w:r w:rsidR="00AD0EFC">
        <w:rPr>
          <w:rFonts w:hint="eastAsia"/>
        </w:rPr>
        <w:t>，并不适用于网络视频业务。</w:t>
      </w:r>
      <w:r w:rsidR="00254A2C">
        <w:rPr>
          <w:rFonts w:hint="eastAsia"/>
        </w:rPr>
        <w:t>相比之下，</w:t>
      </w:r>
      <w:r w:rsidR="00A40FA1">
        <w:rPr>
          <w:rFonts w:hint="eastAsia"/>
        </w:rPr>
        <w:t>引入大规模内容分发网络（</w:t>
      </w:r>
      <w:r w:rsidR="00A40FA1">
        <w:rPr>
          <w:rFonts w:hint="eastAsia"/>
        </w:rPr>
        <w:t>CDN</w:t>
      </w:r>
      <w:r w:rsidR="00A40FA1">
        <w:rPr>
          <w:rFonts w:hint="eastAsia"/>
        </w:rPr>
        <w:t>）以及专用缓存服务器来</w:t>
      </w:r>
      <w:r w:rsidR="005573B1">
        <w:rPr>
          <w:rFonts w:hint="eastAsia"/>
        </w:rPr>
        <w:t>进行</w:t>
      </w:r>
      <w:r w:rsidR="00A40FA1">
        <w:rPr>
          <w:rFonts w:hint="eastAsia"/>
        </w:rPr>
        <w:t>网络视频</w:t>
      </w:r>
      <w:r w:rsidR="005573B1">
        <w:rPr>
          <w:rFonts w:hint="eastAsia"/>
        </w:rPr>
        <w:t>的分发</w:t>
      </w:r>
      <w:r w:rsidR="00A40FA1">
        <w:rPr>
          <w:rFonts w:hint="eastAsia"/>
        </w:rPr>
        <w:t>是更</w:t>
      </w:r>
      <w:r w:rsidR="005573B1">
        <w:rPr>
          <w:rFonts w:hint="eastAsia"/>
        </w:rPr>
        <w:t>为</w:t>
      </w:r>
      <w:r w:rsidR="00A40FA1">
        <w:rPr>
          <w:rFonts w:hint="eastAsia"/>
        </w:rPr>
        <w:t>有效的。</w:t>
      </w:r>
      <w:r w:rsidR="00423950">
        <w:rPr>
          <w:rFonts w:hint="eastAsia"/>
        </w:rPr>
        <w:t>此外，本章还专门对</w:t>
      </w:r>
      <w:r w:rsidR="00E722D7">
        <w:rPr>
          <w:rFonts w:hint="eastAsia"/>
        </w:rPr>
        <w:t>重度用户</w:t>
      </w:r>
      <w:r w:rsidR="00423950">
        <w:rPr>
          <w:rFonts w:hint="eastAsia"/>
        </w:rPr>
        <w:t>的行为特性进行了深入研究。重度</w:t>
      </w:r>
      <w:r w:rsidR="00E722D7">
        <w:rPr>
          <w:rFonts w:hint="eastAsia"/>
        </w:rPr>
        <w:t>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327E8D32" w14:textId="77777777" w:rsidR="00A464AB" w:rsidRDefault="00A464AB" w:rsidP="00CA0755">
      <w:pPr>
        <w:pStyle w:val="a3"/>
        <w:ind w:firstLine="420"/>
      </w:pPr>
    </w:p>
    <w:p w14:paraId="3BFB761B" w14:textId="7B2E5FD3" w:rsidR="00A464AB" w:rsidRDefault="00A464AB">
      <w:pPr>
        <w:widowControl/>
        <w:jc w:val="left"/>
        <w:rPr>
          <w:rFonts w:ascii="Times New Roman" w:eastAsia="宋体" w:hAnsi="Times New Roman"/>
          <w:sz w:val="24"/>
        </w:rPr>
      </w:pPr>
      <w:r>
        <w:br w:type="page"/>
      </w:r>
    </w:p>
    <w:p w14:paraId="3D1F120C" w14:textId="77777777" w:rsidR="00A464AB" w:rsidRDefault="00A464AB" w:rsidP="00CA0755">
      <w:pPr>
        <w:pStyle w:val="a3"/>
        <w:ind w:firstLine="420"/>
      </w:pPr>
    </w:p>
    <w:p w14:paraId="38EEB377" w14:textId="77777777" w:rsidR="00A464AB" w:rsidRDefault="00A464AB" w:rsidP="00CA0755">
      <w:pPr>
        <w:pStyle w:val="a3"/>
        <w:ind w:firstLine="420"/>
      </w:pPr>
    </w:p>
    <w:p w14:paraId="3867A4E9" w14:textId="77777777" w:rsidR="00A464AB" w:rsidRDefault="00A464AB" w:rsidP="00CA0755">
      <w:pPr>
        <w:pStyle w:val="a3"/>
        <w:ind w:firstLine="420"/>
      </w:pPr>
    </w:p>
    <w:p w14:paraId="28B075F3" w14:textId="14A9A640" w:rsidR="00CA0755" w:rsidRPr="00CA0755" w:rsidRDefault="00CA0755" w:rsidP="00CA0755">
      <w:pPr>
        <w:widowControl/>
        <w:jc w:val="left"/>
        <w:rPr>
          <w:rFonts w:ascii="Times New Roman" w:eastAsia="宋体" w:hAnsi="Times New Roman"/>
          <w:sz w:val="24"/>
        </w:rPr>
      </w:pPr>
      <w:r>
        <w:br w:type="page"/>
      </w:r>
    </w:p>
    <w:p w14:paraId="0716782A" w14:textId="77777777" w:rsidR="00B671DC" w:rsidRPr="0047728E" w:rsidRDefault="00B671DC" w:rsidP="0047728E">
      <w:pPr>
        <w:pStyle w:val="-"/>
        <w:ind w:left="630"/>
        <w:sectPr w:rsidR="00B671DC" w:rsidRPr="0047728E" w:rsidSect="00B22DA7">
          <w:headerReference w:type="default" r:id="rId61"/>
          <w:type w:val="continuous"/>
          <w:pgSz w:w="11906" w:h="16838"/>
          <w:pgMar w:top="1440" w:right="1800" w:bottom="1440" w:left="1800" w:header="851" w:footer="992" w:gutter="0"/>
          <w:cols w:space="425"/>
          <w:docGrid w:type="lines" w:linePitch="312"/>
        </w:sectPr>
      </w:pPr>
    </w:p>
    <w:p w14:paraId="0DCE05C3" w14:textId="475AF283" w:rsidR="002C4EA4" w:rsidRPr="0047728E" w:rsidRDefault="00314E5B" w:rsidP="0047728E">
      <w:pPr>
        <w:pStyle w:val="-"/>
        <w:ind w:left="630"/>
      </w:pPr>
      <w:bookmarkStart w:id="55" w:name="_Toc480791771"/>
      <w:r w:rsidRPr="0047728E">
        <w:lastRenderedPageBreak/>
        <w:t>综合性</w:t>
      </w:r>
      <w:r w:rsidR="002C4EA4" w:rsidRPr="0047728E">
        <w:t>网络视频</w:t>
      </w:r>
      <w:r w:rsidR="002C4CD0" w:rsidRPr="0047728E">
        <w:t>业务</w:t>
      </w:r>
      <w:r w:rsidR="002C4EA4" w:rsidRPr="0047728E">
        <w:rPr>
          <w:rFonts w:hint="eastAsia"/>
        </w:rPr>
        <w:t>用户</w:t>
      </w:r>
      <w:r w:rsidR="006A796F" w:rsidRPr="0047728E">
        <w:rPr>
          <w:rFonts w:hint="eastAsia"/>
        </w:rPr>
        <w:t>喜好</w:t>
      </w:r>
      <w:r w:rsidR="00B427F4" w:rsidRPr="0047728E">
        <w:rPr>
          <w:rFonts w:hint="eastAsia"/>
        </w:rPr>
        <w:t>特性</w:t>
      </w:r>
      <w:r w:rsidR="002C4CD0" w:rsidRPr="0047728E">
        <w:t>对比</w:t>
      </w:r>
      <w:r w:rsidR="006A796F" w:rsidRPr="0047728E">
        <w:rPr>
          <w:rFonts w:hint="eastAsia"/>
        </w:rPr>
        <w:t>分析</w:t>
      </w:r>
      <w:bookmarkEnd w:id="55"/>
    </w:p>
    <w:p w14:paraId="48D1022B" w14:textId="77777777" w:rsidR="00CB391D" w:rsidRDefault="00CB391D" w:rsidP="00CB391D">
      <w:pPr>
        <w:pStyle w:val="a3"/>
      </w:pPr>
    </w:p>
    <w:p w14:paraId="154D11E7" w14:textId="77777777" w:rsidR="00CB391D" w:rsidRPr="00CB391D" w:rsidRDefault="00CB391D" w:rsidP="00CB391D">
      <w:pPr>
        <w:pStyle w:val="a3"/>
      </w:pPr>
    </w:p>
    <w:p w14:paraId="1C8EF0B6" w14:textId="0EB17333" w:rsidR="002C483B" w:rsidRDefault="002C4EA4" w:rsidP="006F5778">
      <w:pPr>
        <w:pStyle w:val="-0"/>
      </w:pPr>
      <w:bookmarkStart w:id="56" w:name="_Toc480791772"/>
      <w:r w:rsidRPr="006F5778">
        <w:rPr>
          <w:rFonts w:hint="eastAsia"/>
        </w:rPr>
        <w:t>概述</w:t>
      </w:r>
      <w:bookmarkEnd w:id="56"/>
    </w:p>
    <w:p w14:paraId="4773E549" w14:textId="77777777" w:rsidR="00CB391D" w:rsidRPr="00CB391D" w:rsidRDefault="00CB391D" w:rsidP="00CB391D">
      <w:pPr>
        <w:pStyle w:val="a3"/>
      </w:pPr>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5E310943" w14:textId="4BFA2BAC" w:rsidR="002B30A7" w:rsidRDefault="00DF0AFD" w:rsidP="00293146">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62">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20CD3F8B" w14:textId="576A4C10" w:rsidR="002B30A7" w:rsidRDefault="00CD0BF4" w:rsidP="00293146">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64AF3D08" w14:textId="6092B0CF" w:rsidR="005E2615"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w:t>
      </w:r>
      <w:r w:rsidR="00277850">
        <w:rPr>
          <w:rFonts w:hint="eastAsia"/>
        </w:rPr>
        <w:lastRenderedPageBreak/>
        <w:t>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44300DB7" w14:textId="77777777" w:rsidR="00CB391D" w:rsidRPr="006C14D2" w:rsidRDefault="00CB391D" w:rsidP="00325483">
      <w:pPr>
        <w:pStyle w:val="a3"/>
        <w:ind w:firstLine="420"/>
      </w:pPr>
    </w:p>
    <w:p w14:paraId="5F472D28" w14:textId="17C2EB36" w:rsidR="002C4EA4" w:rsidRDefault="002C4EA4" w:rsidP="006F5778">
      <w:pPr>
        <w:pStyle w:val="-0"/>
      </w:pPr>
      <w:bookmarkStart w:id="57" w:name="_Toc480791773"/>
      <w:r w:rsidRPr="006F5778">
        <w:rPr>
          <w:rFonts w:hint="eastAsia"/>
        </w:rPr>
        <w:t>研究现状</w:t>
      </w:r>
      <w:bookmarkEnd w:id="57"/>
    </w:p>
    <w:p w14:paraId="2B10BD37" w14:textId="77777777" w:rsidR="00CB391D" w:rsidRPr="00CB391D" w:rsidRDefault="00CB391D" w:rsidP="00CB391D">
      <w:pPr>
        <w:pStyle w:val="a3"/>
      </w:pPr>
    </w:p>
    <w:p w14:paraId="287AB2AF" w14:textId="31046E3B"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D0EF4">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the 15th IEEE International Symposium on A World of Wireless, Mobile and Multimedia Networks&lt;/secondary-title&gt;&lt;/titles&gt;&lt;pages&gt;1-9&lt;/pages&gt;&lt;dates&gt;&lt;year&gt;2014&lt;/year&gt;&lt;/dates&gt;&lt;pub-location&gt;Sydney&lt;/pub-location&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398A4A04" w:rsidR="00EE0996"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D87DB0">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the 7th ACM SIGCOMM Conference on Internet Measurement&lt;/secondary-title&gt;&lt;/titles&gt;&lt;pages&gt;29-42&lt;/pages&gt;&lt;dates&gt;&lt;year&gt;2007&lt;/year&gt;&lt;/dates&gt;&lt;pub-location&gt;San Diego&lt;/pub-location&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E32EE4">
        <w:instrText xml:space="preserve"> ADDIN EN.CITE &lt;EndNote&gt;&lt;Cite&gt;&lt;Author&gt;Wilson&lt;/Author&gt;&lt;Year&gt;2009&lt;/Year&gt;&lt;RecNum&gt;33&lt;/RecNum&gt;&lt;DisplayText&gt;&lt;style face="superscript"&gt;[78]&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the 4th ACM European Conference on Computer systems&lt;/secondary-title&gt;&lt;/titles&gt;&lt;pages&gt;205-218&lt;/pages&gt;&lt;dates&gt;&lt;year&gt;2009&lt;/year&gt;&lt;/dates&gt;&lt;pub-location&gt;Nuremberg&lt;/pub-location&gt;&lt;publisher&gt;ACM&lt;/publisher&gt;&lt;isbn&gt;1605584827&lt;/isbn&gt;&lt;urls&gt;&lt;/urls&gt;&lt;/record&gt;&lt;/Cite&gt;&lt;/EndNote&gt;</w:instrText>
      </w:r>
      <w:r w:rsidR="009C47D8">
        <w:fldChar w:fldCharType="separate"/>
      </w:r>
      <w:r w:rsidR="00E32EE4" w:rsidRPr="00E32EE4">
        <w:rPr>
          <w:noProof/>
          <w:vertAlign w:val="superscript"/>
        </w:rPr>
        <w:t>[78]</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E32EE4">
        <w:instrText xml:space="preserve"> ADDIN EN.CITE &lt;EndNote&gt;&lt;Cite&gt;&lt;Author&gt;Kwak&lt;/Author&gt;&lt;Year&gt;2010&lt;/Year&gt;&lt;RecNum&gt;34&lt;/RecNum&gt;&lt;DisplayText&gt;&lt;style face="superscript"&gt;[79]&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the 19th International Conference on World Wide Web&lt;/secondary-title&gt;&lt;/titles&gt;&lt;pages&gt;591-600&lt;/pages&gt;&lt;dates&gt;&lt;year&gt;2010&lt;/year&gt;&lt;/dates&gt;&lt;pub-location&gt;Raleigh&lt;/pub-location&gt;&lt;publisher&gt;ACM&lt;/publisher&gt;&lt;isbn&gt;1605587990&lt;/isbn&gt;&lt;urls&gt;&lt;/urls&gt;&lt;/record&gt;&lt;/Cite&gt;&lt;/EndNote&gt;</w:instrText>
      </w:r>
      <w:r w:rsidR="003D6C6B">
        <w:fldChar w:fldCharType="separate"/>
      </w:r>
      <w:r w:rsidR="00E32EE4" w:rsidRPr="00E32EE4">
        <w:rPr>
          <w:noProof/>
          <w:vertAlign w:val="superscript"/>
        </w:rPr>
        <w:t>[79]</w:t>
      </w:r>
      <w:r w:rsidR="003D6C6B">
        <w:fldChar w:fldCharType="end"/>
      </w:r>
      <w:r w:rsidR="00DB58F0">
        <w:rPr>
          <w:rFonts w:hint="eastAsia"/>
        </w:rPr>
        <w:t>中，</w:t>
      </w:r>
      <w:r w:rsidR="00DB58F0">
        <w:rPr>
          <w:rFonts w:hint="eastAsia"/>
        </w:rPr>
        <w:lastRenderedPageBreak/>
        <w:t>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D0EF4">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lt;/secondary-title&gt;&lt;/titles&gt;&lt;periodical&gt;&lt;full-title&gt;ACM Transactions on Multimedia Computing, Communications, and Applications&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D87DB0">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3C37B98D" w14:textId="77777777" w:rsidR="00CB391D" w:rsidRPr="000E4679" w:rsidRDefault="00CB391D" w:rsidP="00871518">
      <w:pPr>
        <w:pStyle w:val="a3"/>
      </w:pPr>
    </w:p>
    <w:p w14:paraId="2AA340BF" w14:textId="19ED0D30" w:rsidR="002C4EA4" w:rsidRDefault="002C4EA4" w:rsidP="006F5778">
      <w:pPr>
        <w:pStyle w:val="-0"/>
      </w:pPr>
      <w:bookmarkStart w:id="58" w:name="_Toc480791774"/>
      <w:r w:rsidRPr="006F5778">
        <w:rPr>
          <w:rFonts w:hint="eastAsia"/>
        </w:rPr>
        <w:t>数据集</w:t>
      </w:r>
      <w:bookmarkEnd w:id="58"/>
    </w:p>
    <w:p w14:paraId="68BB9D6C" w14:textId="77777777" w:rsidR="00CB391D" w:rsidRPr="00CB391D" w:rsidRDefault="00CB391D" w:rsidP="00CB391D">
      <w:pPr>
        <w:pStyle w:val="a3"/>
      </w:pPr>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0093355E" w14:textId="77777777" w:rsidR="00CB391D" w:rsidRDefault="00CB391D" w:rsidP="003D6C6B">
      <w:pPr>
        <w:pStyle w:val="a3"/>
        <w:ind w:firstLine="420"/>
      </w:pPr>
    </w:p>
    <w:p w14:paraId="700DC182" w14:textId="4B7D9F7A" w:rsidR="003D6C6B" w:rsidRPr="006F5778" w:rsidRDefault="00A33CD5" w:rsidP="006F5778">
      <w:pPr>
        <w:pStyle w:val="-1"/>
      </w:pPr>
      <w:bookmarkStart w:id="59" w:name="_Toc480791775"/>
      <w:r w:rsidRPr="006F5778">
        <w:rPr>
          <w:rFonts w:hint="eastAsia"/>
        </w:rPr>
        <w:t>大规模网络流量</w:t>
      </w:r>
      <w:bookmarkEnd w:id="59"/>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07CE6AED" w:rsid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爬虫程序</w:t>
      </w:r>
      <w:r w:rsidR="00914533">
        <w:rPr>
          <w:rFonts w:hint="eastAsia"/>
        </w:rPr>
        <w:t>，</w:t>
      </w:r>
      <w:r w:rsidR="00120D6C">
        <w:rPr>
          <w:rFonts w:hint="eastAsia"/>
        </w:rPr>
        <w:t>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2A7317AA" w14:textId="77777777" w:rsidR="00CB391D" w:rsidRPr="00666FF4" w:rsidRDefault="00CB391D" w:rsidP="00120D6C">
      <w:pPr>
        <w:pStyle w:val="a3"/>
        <w:ind w:firstLine="420"/>
      </w:pPr>
    </w:p>
    <w:p w14:paraId="632E55EE" w14:textId="7512F85E" w:rsidR="00470BAE" w:rsidRPr="006F5778" w:rsidRDefault="00AC1238" w:rsidP="006F5778">
      <w:pPr>
        <w:pStyle w:val="-1"/>
      </w:pPr>
      <w:bookmarkStart w:id="60" w:name="_Toc480791776"/>
      <w:r w:rsidRPr="006F5778">
        <w:rPr>
          <w:rFonts w:hint="eastAsia"/>
        </w:rPr>
        <w:t>长时期视频元信息</w:t>
      </w:r>
      <w:bookmarkEnd w:id="60"/>
    </w:p>
    <w:p w14:paraId="5E8F92EB" w14:textId="70B975E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w:t>
      </w:r>
      <w:r w:rsidR="009B1CC2">
        <w:rPr>
          <w:rFonts w:hint="eastAsia"/>
        </w:rPr>
        <w:lastRenderedPageBreak/>
        <w:t>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每天的视频播放量序列。</w:t>
      </w:r>
    </w:p>
    <w:p w14:paraId="6BD4A55B" w14:textId="01B00B25" w:rsidR="004B0759"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56113BBE" w14:textId="77777777" w:rsidR="00CB391D" w:rsidRPr="00DC5F28" w:rsidRDefault="00CB391D" w:rsidP="007B0B75">
      <w:pPr>
        <w:pStyle w:val="a3"/>
      </w:pPr>
    </w:p>
    <w:p w14:paraId="21DFF62D" w14:textId="68E173C0" w:rsidR="00FE47AA" w:rsidRDefault="00BE0A16" w:rsidP="006F5778">
      <w:pPr>
        <w:pStyle w:val="-0"/>
      </w:pPr>
      <w:bookmarkStart w:id="61" w:name="_Toc480791777"/>
      <w:r w:rsidRPr="006F5778">
        <w:t>用户</w:t>
      </w:r>
      <w:r w:rsidR="00FE47AA" w:rsidRPr="006F5778">
        <w:t>活跃</w:t>
      </w:r>
      <w:r w:rsidR="00420C03" w:rsidRPr="006F5778">
        <w:rPr>
          <w:rFonts w:hint="eastAsia"/>
        </w:rPr>
        <w:t>度</w:t>
      </w:r>
      <w:r w:rsidR="0022038E" w:rsidRPr="006F5778">
        <w:rPr>
          <w:rFonts w:hint="eastAsia"/>
        </w:rPr>
        <w:t>分析</w:t>
      </w:r>
      <w:bookmarkEnd w:id="61"/>
    </w:p>
    <w:p w14:paraId="0DF1A688" w14:textId="77777777" w:rsidR="00CB391D" w:rsidRPr="00CB391D" w:rsidRDefault="00CB391D" w:rsidP="00CB391D">
      <w:pPr>
        <w:pStyle w:val="a3"/>
      </w:pPr>
    </w:p>
    <w:p w14:paraId="4AF3DA08" w14:textId="1AF62FCE" w:rsidR="004E66F6" w:rsidRPr="006F5778" w:rsidRDefault="00016A4B" w:rsidP="006F5778">
      <w:pPr>
        <w:pStyle w:val="-1"/>
      </w:pPr>
      <w:bookmarkStart w:id="62" w:name="_Toc480791778"/>
      <w:r w:rsidRPr="006F5778">
        <w:rPr>
          <w:rFonts w:hint="eastAsia"/>
        </w:rPr>
        <w:t>每</w:t>
      </w:r>
      <w:r w:rsidR="00D944C6" w:rsidRPr="006F5778">
        <w:rPr>
          <w:rFonts w:hint="eastAsia"/>
        </w:rPr>
        <w:t>天</w:t>
      </w:r>
      <w:r w:rsidRPr="006F5778">
        <w:rPr>
          <w:rFonts w:hint="eastAsia"/>
        </w:rPr>
        <w:t>活跃度</w:t>
      </w:r>
      <w:bookmarkEnd w:id="62"/>
    </w:p>
    <w:p w14:paraId="75AC717A" w14:textId="148C4C40" w:rsidR="006651CC" w:rsidRDefault="00C27AB5" w:rsidP="00E41321">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19D9EDD7" w14:textId="297EE9FF" w:rsidR="004B22BE" w:rsidRDefault="00CD16C1" w:rsidP="00583507">
      <w:pPr>
        <w:pStyle w:val="a3"/>
        <w:spacing w:line="240" w:lineRule="auto"/>
        <w:jc w:val="center"/>
      </w:pPr>
      <w:r>
        <w:rPr>
          <w:noProof/>
        </w:rPr>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70DD929D" w:rsidR="004B22BE" w:rsidRDefault="00583507" w:rsidP="00FF1FD4">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w:t>
      </w:r>
      <w:r w:rsidR="00D14207">
        <w:rPr>
          <w:rFonts w:hint="eastAsia"/>
        </w:rPr>
        <w:t>12/12</w:t>
      </w:r>
      <w:r w:rsidR="00D14207">
        <w:rPr>
          <w:rFonts w:hint="eastAsia"/>
        </w:rPr>
        <w:t>、</w:t>
      </w:r>
      <w:r w:rsidR="00D14207">
        <w:rPr>
          <w:rFonts w:hint="eastAsia"/>
        </w:rPr>
        <w:t>12/13</w:t>
      </w:r>
      <w:r w:rsidR="009D27B9">
        <w:rPr>
          <w:rFonts w:hint="eastAsia"/>
        </w:rPr>
        <w:t>为周末。</w:t>
      </w:r>
    </w:p>
    <w:p w14:paraId="0A606C4C" w14:textId="509E0038" w:rsidR="00040736" w:rsidRDefault="00CE633E" w:rsidP="006F5778">
      <w:pPr>
        <w:pStyle w:val="-1"/>
      </w:pPr>
      <w:bookmarkStart w:id="63" w:name="_Toc480791779"/>
      <w:r w:rsidRPr="006F5778">
        <w:rPr>
          <w:rFonts w:hint="eastAsia"/>
        </w:rPr>
        <w:lastRenderedPageBreak/>
        <w:t>每小时活跃度</w:t>
      </w:r>
      <w:bookmarkEnd w:id="63"/>
    </w:p>
    <w:p w14:paraId="4645284F" w14:textId="77777777" w:rsidR="00CB391D" w:rsidRPr="00CB391D" w:rsidRDefault="00CB391D" w:rsidP="00CB391D">
      <w:pPr>
        <w:pStyle w:val="a3"/>
      </w:pPr>
    </w:p>
    <w:p w14:paraId="4AE9B2A4" w14:textId="14C76AF8" w:rsidR="00D20F1C" w:rsidRDefault="00FE7E44" w:rsidP="00CF05A1">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78BACB6F" w14:textId="733F1F04" w:rsidR="00D20F1C" w:rsidRDefault="009D3922" w:rsidP="003D715B">
      <w:pPr>
        <w:pStyle w:val="a3"/>
        <w:spacing w:line="240" w:lineRule="auto"/>
        <w:jc w:val="center"/>
      </w:pPr>
      <w:r>
        <w:rPr>
          <w:rFonts w:hint="eastAsia"/>
          <w:noProof/>
        </w:rPr>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E96B688" w14:textId="415F6484" w:rsidR="00D20F1C" w:rsidRDefault="003D715B" w:rsidP="00CF05A1">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w:t>
      </w:r>
      <w:r>
        <w:rPr>
          <w:rFonts w:hint="eastAsia"/>
        </w:rPr>
        <w:lastRenderedPageBreak/>
        <w:t>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6628353D" w14:textId="77777777" w:rsidR="00CB391D" w:rsidRDefault="00CB391D" w:rsidP="006821A3">
      <w:pPr>
        <w:pStyle w:val="a3"/>
        <w:ind w:firstLine="420"/>
      </w:pPr>
    </w:p>
    <w:p w14:paraId="3A31B4D0" w14:textId="248264E9" w:rsidR="004D3C80" w:rsidRPr="006F5778" w:rsidRDefault="00DA27EA" w:rsidP="006F5778">
      <w:pPr>
        <w:pStyle w:val="-1"/>
      </w:pPr>
      <w:bookmarkStart w:id="64" w:name="_Toc480791780"/>
      <w:r w:rsidRPr="006F5778">
        <w:rPr>
          <w:rFonts w:hint="eastAsia"/>
        </w:rPr>
        <w:t>用户业务使用</w:t>
      </w:r>
      <w:bookmarkEnd w:id="64"/>
    </w:p>
    <w:p w14:paraId="7208AB82" w14:textId="039FED2E" w:rsidR="00A57745" w:rsidRDefault="00EC7BCE" w:rsidP="00CF05A1">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6D52017" w14:textId="7734E0C2" w:rsidR="00A57745" w:rsidRDefault="006D2A62" w:rsidP="00CF05A1">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w:t>
      </w:r>
      <w:r w:rsidR="00F31016">
        <w:rPr>
          <w:rFonts w:hint="eastAsia"/>
        </w:rPr>
        <w:t>的</w:t>
      </w:r>
      <w:r w:rsidR="00D21266">
        <w:rPr>
          <w:rFonts w:hint="eastAsia"/>
        </w:rPr>
        <w:t>业务使用强度累积分布函数。</w:t>
      </w:r>
      <w:r w:rsidR="00D21266">
        <w:t>(b)</w:t>
      </w:r>
      <w:r w:rsidR="00F31016">
        <w:rPr>
          <w:rFonts w:hint="eastAsia"/>
        </w:rPr>
        <w:t>经排序的</w:t>
      </w:r>
      <w:r w:rsidR="00D21266">
        <w:rPr>
          <w:rFonts w:hint="eastAsia"/>
        </w:rPr>
        <w:t>用户比例与业务使用强度累积占比</w:t>
      </w:r>
      <w:r w:rsidR="004E39E1">
        <w:rPr>
          <w:rFonts w:hint="eastAsia"/>
        </w:rPr>
        <w:t>的</w:t>
      </w:r>
      <w:r w:rsidR="00D21266">
        <w:rPr>
          <w:rFonts w:hint="eastAsia"/>
        </w:rPr>
        <w:t>关系。</w:t>
      </w:r>
    </w:p>
    <w:p w14:paraId="2F8F5D7F" w14:textId="65584EE7" w:rsidR="00CB391D" w:rsidRPr="00FD6908" w:rsidRDefault="008840B0" w:rsidP="003C0E9E">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E32EE4">
        <w:instrText xml:space="preserve"> ADDIN EN.CITE &lt;EndNote&gt;&lt;Cite&gt;&lt;Author&gt;Juran&lt;/Author&gt;&lt;Year&gt;1954&lt;/Year&gt;&lt;RecNum&gt;37&lt;/RecNum&gt;&lt;DisplayText&gt;&lt;style face="superscript"&gt;[80]&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E32EE4" w:rsidRPr="00E32EE4">
        <w:rPr>
          <w:noProof/>
          <w:vertAlign w:val="superscript"/>
        </w:rPr>
        <w:t>[80]</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09538515" w:rsidR="002C4EA4" w:rsidRDefault="006920EE" w:rsidP="006F5778">
      <w:pPr>
        <w:pStyle w:val="-0"/>
      </w:pPr>
      <w:bookmarkStart w:id="65" w:name="_Toc480791781"/>
      <w:r w:rsidRPr="006F5778">
        <w:lastRenderedPageBreak/>
        <w:t>视频属性</w:t>
      </w:r>
      <w:r w:rsidR="0022038E" w:rsidRPr="006F5778">
        <w:rPr>
          <w:rFonts w:hint="eastAsia"/>
        </w:rPr>
        <w:t>分析</w:t>
      </w:r>
      <w:bookmarkEnd w:id="65"/>
    </w:p>
    <w:p w14:paraId="59221854" w14:textId="77777777" w:rsidR="00CB391D" w:rsidRPr="00CB391D" w:rsidRDefault="00CB391D" w:rsidP="00CB391D">
      <w:pPr>
        <w:pStyle w:val="a3"/>
      </w:pPr>
    </w:p>
    <w:p w14:paraId="550CD858" w14:textId="4897731D" w:rsidR="00AF3AC9" w:rsidRPr="006F5778" w:rsidRDefault="00AF3AC9" w:rsidP="006F5778">
      <w:pPr>
        <w:pStyle w:val="-1"/>
      </w:pPr>
      <w:bookmarkStart w:id="66" w:name="_Toc480791782"/>
      <w:r w:rsidRPr="006F5778">
        <w:rPr>
          <w:rFonts w:hint="eastAsia"/>
        </w:rPr>
        <w:t>视频</w:t>
      </w:r>
      <w:r w:rsidRPr="006F5778">
        <w:t>类型</w:t>
      </w:r>
      <w:bookmarkEnd w:id="66"/>
    </w:p>
    <w:p w14:paraId="29A8C486" w14:textId="16B6D6D6" w:rsidR="00934729" w:rsidRDefault="006920EE" w:rsidP="00CF05A1">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891894">
        <w:rPr>
          <w:rFonts w:hint="eastAsia"/>
        </w:rPr>
        <w:t>了</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w:t>
      </w:r>
      <w:r w:rsidR="005143BD">
        <w:rPr>
          <w:rFonts w:hint="eastAsia"/>
        </w:rPr>
        <w:t>存在着较大的差异</w:t>
      </w:r>
      <w:r w:rsidR="004E6140">
        <w:rPr>
          <w:rFonts w:hint="eastAsia"/>
        </w:rPr>
        <w:t>。</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7360537A" w14:textId="3CE8508B" w:rsidR="002D0FA9" w:rsidRDefault="000D19A4" w:rsidP="00CF05A1">
      <w:pPr>
        <w:pStyle w:val="a6"/>
      </w:pPr>
      <w:r>
        <w:rPr>
          <w:rFonts w:hint="eastAsia"/>
        </w:rPr>
        <w:t>表</w:t>
      </w:r>
      <w:r>
        <w:rPr>
          <w:rFonts w:hint="eastAsia"/>
        </w:rPr>
        <w:t>5-</w:t>
      </w:r>
      <w:r w:rsidR="000163A3">
        <w:rPr>
          <w:rFonts w:hint="eastAsia"/>
        </w:rPr>
        <w:t>1</w:t>
      </w:r>
      <w:r w:rsidR="00172C72">
        <w:rPr>
          <w:rFonts w:hint="eastAsia"/>
        </w:rPr>
        <w:t xml:space="preserve"> </w:t>
      </w:r>
      <w:r w:rsidR="00CF05A1">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9"/>
        <w:gridCol w:w="1668"/>
        <w:gridCol w:w="1653"/>
        <w:gridCol w:w="1641"/>
        <w:gridCol w:w="1641"/>
      </w:tblGrid>
      <w:tr w:rsidR="00A72072" w14:paraId="788F7FCF" w14:textId="77777777" w:rsidTr="00B43CE7">
        <w:trPr>
          <w:jc w:val="center"/>
        </w:trPr>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B43CE7">
        <w:trPr>
          <w:jc w:val="center"/>
        </w:trPr>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B43CE7">
        <w:trPr>
          <w:jc w:val="center"/>
        </w:trPr>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B43CE7">
        <w:trPr>
          <w:jc w:val="center"/>
        </w:trPr>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B43CE7">
        <w:trPr>
          <w:jc w:val="center"/>
        </w:trPr>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B43CE7">
        <w:trPr>
          <w:jc w:val="center"/>
        </w:trPr>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B43CE7">
        <w:trPr>
          <w:jc w:val="center"/>
        </w:trPr>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B43CE7">
        <w:trPr>
          <w:jc w:val="center"/>
        </w:trPr>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B43CE7">
        <w:trPr>
          <w:jc w:val="center"/>
        </w:trPr>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B43CE7">
        <w:trPr>
          <w:jc w:val="center"/>
        </w:trPr>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B43CE7">
        <w:trPr>
          <w:jc w:val="center"/>
        </w:trPr>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B43CE7">
        <w:trPr>
          <w:jc w:val="center"/>
        </w:trPr>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bl>
    <w:p w14:paraId="7F5C993E" w14:textId="77777777" w:rsidR="00CF05A1" w:rsidRDefault="00CF05A1">
      <w:pPr>
        <w:jc w:val="left"/>
      </w:pPr>
    </w:p>
    <w:p w14:paraId="1E6FE6FF" w14:textId="77777777" w:rsidR="00CF05A1" w:rsidRDefault="00CF05A1">
      <w:pPr>
        <w:jc w:val="left"/>
      </w:pPr>
    </w:p>
    <w:p w14:paraId="45FD87B3" w14:textId="23B945CC" w:rsidR="00CF05A1" w:rsidRPr="00CF05A1" w:rsidRDefault="00573075" w:rsidP="00CF05A1">
      <w:pPr>
        <w:pStyle w:val="a6"/>
      </w:pPr>
      <w:r>
        <w:rPr>
          <w:rFonts w:hint="eastAsia"/>
        </w:rPr>
        <w:lastRenderedPageBreak/>
        <w:t>（</w:t>
      </w:r>
      <w:r w:rsidR="00424D94">
        <w:rPr>
          <w:rFonts w:hint="eastAsia"/>
        </w:rPr>
        <w:t>续上表</w:t>
      </w:r>
      <w:r>
        <w:rPr>
          <w:rFonts w:hint="eastAsia"/>
        </w:rPr>
        <w:t>）</w:t>
      </w:r>
      <w:r w:rsidR="00D46843">
        <w:rPr>
          <w:rFonts w:hint="eastAsia"/>
        </w:rPr>
        <w:t xml:space="preserve"> </w:t>
      </w:r>
      <w:r w:rsidR="00B23249">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2"/>
        <w:gridCol w:w="1694"/>
        <w:gridCol w:w="1648"/>
        <w:gridCol w:w="1634"/>
        <w:gridCol w:w="1634"/>
      </w:tblGrid>
      <w:tr w:rsidR="00A72072" w14:paraId="1AA3C5C8" w14:textId="77777777" w:rsidTr="00B43CE7">
        <w:trPr>
          <w:jc w:val="center"/>
        </w:trPr>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B43CE7">
        <w:trPr>
          <w:jc w:val="center"/>
        </w:trPr>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B43CE7">
        <w:trPr>
          <w:jc w:val="center"/>
        </w:trPr>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B43CE7">
        <w:trPr>
          <w:jc w:val="center"/>
        </w:trPr>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B43CE7">
        <w:trPr>
          <w:jc w:val="center"/>
        </w:trPr>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B43CE7">
        <w:trPr>
          <w:jc w:val="center"/>
        </w:trPr>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B43CE7">
        <w:trPr>
          <w:jc w:val="center"/>
        </w:trPr>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B43CE7">
        <w:trPr>
          <w:jc w:val="center"/>
        </w:trPr>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B43CE7">
        <w:trPr>
          <w:jc w:val="center"/>
        </w:trPr>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B43CE7">
        <w:trPr>
          <w:jc w:val="center"/>
        </w:trPr>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B43CE7">
        <w:trPr>
          <w:jc w:val="center"/>
        </w:trPr>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B43CE7">
        <w:trPr>
          <w:jc w:val="center"/>
        </w:trPr>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5E7712A0" w:rsidR="008C58C8" w:rsidRPr="008067FE" w:rsidRDefault="002865FF" w:rsidP="008067FE">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5-1)</m:t>
          </m:r>
        </m:oMath>
      </m:oMathPara>
    </w:p>
    <w:p w14:paraId="4C489088" w14:textId="401D483C" w:rsidR="008C58C8" w:rsidRPr="008067FE" w:rsidRDefault="002865FF" w:rsidP="008067FE">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nor/>
            </m:rPr>
            <w:rPr>
              <w:rFonts w:ascii="Cambria Math" w:hAnsi="Cambria Math"/>
            </w:rPr>
            <m:t xml:space="preserve">                                                (5-2)</m:t>
          </m:r>
        </m:oMath>
      </m:oMathPara>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0D76B9C3" w14:textId="6E6F3FBE" w:rsidR="001648C7" w:rsidRDefault="00203E1A" w:rsidP="004F2CB7">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lastRenderedPageBreak/>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FF1FD4">
      <w:pPr>
        <w:pStyle w:val="a6"/>
      </w:pPr>
      <w:r>
        <w:rPr>
          <w:rFonts w:hint="eastAsia"/>
        </w:rPr>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0C0C365F" w14:textId="77777777" w:rsidR="00CB391D" w:rsidRDefault="00CB391D" w:rsidP="0005127D">
      <w:pPr>
        <w:pStyle w:val="a3"/>
      </w:pPr>
    </w:p>
    <w:p w14:paraId="26222AE4" w14:textId="36A5CD89" w:rsidR="00D44263" w:rsidRPr="006F5778" w:rsidRDefault="00D9524F" w:rsidP="006F5778">
      <w:pPr>
        <w:pStyle w:val="-1"/>
      </w:pPr>
      <w:bookmarkStart w:id="67" w:name="_Toc480791783"/>
      <w:r w:rsidRPr="006F5778">
        <w:rPr>
          <w:rFonts w:hint="eastAsia"/>
        </w:rPr>
        <w:t>视频时长</w:t>
      </w:r>
      <w:bookmarkEnd w:id="67"/>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63A088B7" w14:textId="0DED94B9" w:rsidR="00CE13E9" w:rsidRDefault="000C23E2" w:rsidP="004F2CB7">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43385798" w14:textId="77777777" w:rsidR="00584672" w:rsidRDefault="00584672" w:rsidP="00584672">
      <w:pPr>
        <w:pStyle w:val="a3"/>
      </w:pPr>
    </w:p>
    <w:p w14:paraId="638541E6" w14:textId="77777777" w:rsidR="00584672" w:rsidRPr="006F5778" w:rsidRDefault="00584672" w:rsidP="00584672">
      <w:pPr>
        <w:pStyle w:val="-1"/>
      </w:pPr>
      <w:bookmarkStart w:id="68" w:name="_Toc480791784"/>
      <w:r w:rsidRPr="006F5778">
        <w:t>视频</w:t>
      </w:r>
      <w:r w:rsidRPr="006F5778">
        <w:rPr>
          <w:rFonts w:hint="eastAsia"/>
        </w:rPr>
        <w:t>播放量</w:t>
      </w:r>
      <w:bookmarkEnd w:id="68"/>
    </w:p>
    <w:p w14:paraId="643B517E" w14:textId="6BCE4FF4" w:rsidR="000840B8" w:rsidRDefault="00584672" w:rsidP="00BF64DB">
      <w:pPr>
        <w:pStyle w:val="a3"/>
        <w:ind w:firstLine="420"/>
      </w:pPr>
      <w:r>
        <w:rPr>
          <w:rFonts w:hint="eastAsia"/>
        </w:rPr>
        <w:t>在本小节中，我们对用户的上传视频与播放视频，在动态播放量方面的特性进行分析。视频的播放量在一定程度上反映了用户对于视频的访问模式。对于用户的上传视频，我们检查了自其发布一个月后的视频播放量。而对于用户的播放</w:t>
      </w: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FF1FD4">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6504D55E" w14:textId="5D81AF91" w:rsidR="008A706B" w:rsidRDefault="004A7BF0" w:rsidP="000840B8">
      <w:pPr>
        <w:pStyle w:val="a3"/>
      </w:pPr>
      <w:r>
        <w:rPr>
          <w:rFonts w:hint="eastAsia"/>
        </w:rPr>
        <w:t>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 </w:instrText>
      </w:r>
      <w:r w:rsidR="00E32EE4">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DATA </w:instrText>
      </w:r>
      <w:r w:rsidR="00E32EE4">
        <w:fldChar w:fldCharType="end"/>
      </w:r>
      <w:r w:rsidR="00E70EDD">
        <w:fldChar w:fldCharType="separate"/>
      </w:r>
      <w:r w:rsidR="00E32EE4" w:rsidRPr="00E32EE4">
        <w:rPr>
          <w:noProof/>
          <w:vertAlign w:val="superscript"/>
        </w:rPr>
        <w:t>[31, 81, 82]</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E32EE4">
        <w:instrText xml:space="preserve"> ADDIN EN.CITE &lt;EndNote&gt;&lt;Cite&gt;&lt;Author&gt;Powers&lt;/Author&gt;&lt;Year&gt;1998&lt;/Year&gt;&lt;RecNum&gt;38&lt;/RecNum&gt;&lt;DisplayText&gt;&lt;style face="superscript"&gt;[83]&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the Joint Conferences on New Methods in Language Processing and Computational Natural Language Learning&lt;/secondary-title&gt;&lt;/titles&gt;&lt;pages&gt;151-160&lt;/pages&gt;&lt;dates&gt;&lt;year&gt;1998&lt;/year&gt;&lt;/dates&gt;&lt;pub-location&gt;Sydney&lt;/pub-location&gt;&lt;publisher&gt;Association for Computational Linguistics&lt;/publisher&gt;&lt;isbn&gt;0725806346&lt;/isbn&gt;&lt;urls&gt;&lt;/urls&gt;&lt;/record&gt;&lt;/Cite&gt;&lt;/EndNote&gt;</w:instrText>
      </w:r>
      <w:r w:rsidR="008E3586">
        <w:fldChar w:fldCharType="separate"/>
      </w:r>
      <w:r w:rsidR="00E32EE4" w:rsidRPr="00E32EE4">
        <w:rPr>
          <w:noProof/>
          <w:vertAlign w:val="superscript"/>
        </w:rPr>
        <w:t>[83]</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12C6E742" w:rsidR="008A706B" w:rsidRPr="001F61B3" w:rsidRDefault="002865FF" w:rsidP="001F61B3">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nor/>
            </m:rPr>
            <w:rPr>
              <w:rFonts w:ascii="Cambria Math" w:hAnsi="Cambria Math"/>
            </w:rPr>
            <m:t xml:space="preserve">                                                 (5-3)</m:t>
          </m:r>
        </m:oMath>
      </m:oMathPara>
    </w:p>
    <w:p w14:paraId="3DCC61FB" w14:textId="70E7B446"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下</w:t>
      </w:r>
      <w:r w:rsidR="00B95FBC">
        <w:rPr>
          <w:rFonts w:hint="eastAsia"/>
        </w:rPr>
        <w:t>呈现为一条直线：</w:t>
      </w:r>
    </w:p>
    <w:p w14:paraId="120ABABD" w14:textId="3988B995" w:rsidR="00B95FBC" w:rsidRPr="00C07895" w:rsidRDefault="00B95FBC" w:rsidP="00C07895">
      <w:pPr>
        <w:pStyle w:val="a3"/>
        <w:wordWrap w:val="0"/>
        <w:spacing w:line="360" w:lineRule="auto"/>
        <w:jc w:val="right"/>
      </w:pPr>
      <m:oMathPara>
        <m:oMathParaPr>
          <m:jc m:val="right"/>
        </m:oMathParaPr>
        <m:oMath>
          <m:r>
            <w:rPr>
              <w:rFonts w:ascii="Cambria Math" w:hAnsi="Cambria Math"/>
            </w:rPr>
            <m:t>y= α∙x+ β</m:t>
          </m:r>
          <m:r>
            <m:rPr>
              <m:nor/>
            </m:rPr>
            <w:rPr>
              <w:rFonts w:ascii="Cambria Math" w:hAnsi="Cambria Math"/>
            </w:rPr>
            <m:t xml:space="preserve">                                                      (5-4)</m:t>
          </m:r>
        </m:oMath>
      </m:oMathPara>
    </w:p>
    <w:p w14:paraId="5D14FBFF" w14:textId="374EADEB" w:rsidR="00B95FBC" w:rsidRDefault="00B95FBC" w:rsidP="00695006">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513F22" w14:textId="6072E9FC" w:rsidR="00121180" w:rsidRDefault="00121180" w:rsidP="00695006">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42D453D5" w14:textId="44BE4841" w:rsidR="00B86A7B" w:rsidRPr="00B54338" w:rsidRDefault="00E70EDD" w:rsidP="00D7591B">
      <w:pPr>
        <w:pStyle w:val="a3"/>
      </w:pPr>
      <w:r>
        <w:rPr>
          <w:rFonts w:hint="eastAsia"/>
        </w:rPr>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6A3DAC">
        <w:rPr>
          <w:rFonts w:hint="eastAsia"/>
        </w:rPr>
        <w:t>验证，</w:t>
      </w:r>
      <w:r w:rsidR="00B54338">
        <w:rPr>
          <w:rFonts w:hint="eastAsia"/>
        </w:rPr>
        <w:t>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w:t>
      </w:r>
      <w:r w:rsidR="000B2B9B">
        <w:rPr>
          <w:rFonts w:hint="eastAsia"/>
        </w:rPr>
        <w:lastRenderedPageBreak/>
        <w:t>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r w:rsidR="00BE6D7A">
        <w:rPr>
          <w:rFonts w:hint="eastAsia"/>
        </w:rPr>
        <w:t>具体模型函数如下。</w:t>
      </w:r>
    </w:p>
    <w:p w14:paraId="67F0111F" w14:textId="3D2CFC17" w:rsidR="002C1668" w:rsidRPr="00080170" w:rsidRDefault="00F55D15" w:rsidP="00080170">
      <w:pPr>
        <w:pStyle w:val="a3"/>
        <w:wordWrap w:val="0"/>
        <w:spacing w:line="720" w:lineRule="auto"/>
        <w:jc w:val="right"/>
      </w:pPr>
      <m:oMathPara>
        <m:oMathParaPr>
          <m:jc m:val="right"/>
        </m:oMathParaPr>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nor/>
            </m:rPr>
            <w:rPr>
              <w:rFonts w:ascii="Cambria Math" w:hAnsi="Cambria Math"/>
            </w:rPr>
            <m:t xml:space="preserve">                                           (5-5)</m:t>
          </m:r>
        </m:oMath>
      </m:oMathPara>
    </w:p>
    <w:p w14:paraId="7FCDD35C" w14:textId="41B550A6" w:rsidR="002C1668" w:rsidRPr="005C6F2B" w:rsidRDefault="00377A08" w:rsidP="001839AB">
      <w:pPr>
        <w:pStyle w:val="a3"/>
      </w:pPr>
      <w:r>
        <w:rPr>
          <w:rFonts w:hint="eastAsia"/>
        </w:rPr>
        <w:t>我们对实际数据运行了线性回归来进行验证，</w:t>
      </w:r>
      <w:r w:rsidR="0005466D">
        <w:rPr>
          <w:rFonts w:hint="eastAsia"/>
        </w:rPr>
        <w:t>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357FC4E1" w14:textId="77777777" w:rsidR="00CB391D" w:rsidRDefault="00CB391D" w:rsidP="00FF270E">
      <w:pPr>
        <w:pStyle w:val="a3"/>
        <w:ind w:firstLine="420"/>
      </w:pPr>
    </w:p>
    <w:p w14:paraId="1B4FD898" w14:textId="507060A6" w:rsidR="000D15C6" w:rsidRDefault="000D15C6" w:rsidP="006F5778">
      <w:pPr>
        <w:pStyle w:val="-0"/>
      </w:pPr>
      <w:bookmarkStart w:id="69" w:name="_Toc480791785"/>
      <w:r w:rsidRPr="006F5778">
        <w:t>用户关系</w:t>
      </w:r>
      <w:r w:rsidR="0022038E" w:rsidRPr="006F5778">
        <w:rPr>
          <w:rFonts w:hint="eastAsia"/>
        </w:rPr>
        <w:t>分析</w:t>
      </w:r>
      <w:bookmarkEnd w:id="69"/>
    </w:p>
    <w:p w14:paraId="313F9C43" w14:textId="77777777" w:rsidR="00CB391D" w:rsidRPr="00CB391D" w:rsidRDefault="00CB391D" w:rsidP="00CB391D">
      <w:pPr>
        <w:pStyle w:val="a3"/>
      </w:pPr>
    </w:p>
    <w:p w14:paraId="49DC1CBB" w14:textId="15D6D8D3"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204681">
        <w:rPr>
          <w:rFonts w:hint="eastAsia"/>
        </w:rPr>
        <w:t>了</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705A8397" w14:textId="77777777" w:rsidR="00CB391D" w:rsidRDefault="00CB391D" w:rsidP="002A708C">
      <w:pPr>
        <w:pStyle w:val="a3"/>
        <w:ind w:firstLine="420"/>
      </w:pPr>
    </w:p>
    <w:p w14:paraId="3F18F4DF" w14:textId="219ED7DB" w:rsidR="007D48E2" w:rsidRPr="006F5778" w:rsidRDefault="008F399B" w:rsidP="006F5778">
      <w:pPr>
        <w:pStyle w:val="-1"/>
      </w:pPr>
      <w:bookmarkStart w:id="70" w:name="_Toc480791786"/>
      <w:r w:rsidRPr="006F5778">
        <w:rPr>
          <w:rFonts w:hint="eastAsia"/>
        </w:rPr>
        <w:t>上传者粉丝数</w:t>
      </w:r>
      <w:bookmarkEnd w:id="70"/>
    </w:p>
    <w:p w14:paraId="7B6D7285" w14:textId="56ABEB29"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002560">
        <w:fldChar w:fldCharType="separate"/>
      </w:r>
      <w:r w:rsidR="00E32EE4" w:rsidRPr="00E32EE4">
        <w:rPr>
          <w:noProof/>
          <w:vertAlign w:val="superscript"/>
        </w:rPr>
        <w:t>[84]</w:t>
      </w:r>
      <w:r w:rsidR="00002560">
        <w:fldChar w:fldCharType="end"/>
      </w:r>
      <w:r w:rsidR="00264851">
        <w:rPr>
          <w:rFonts w:hint="eastAsia"/>
        </w:rPr>
        <w:t>。</w:t>
      </w:r>
      <w:r w:rsidR="00DE2750">
        <w:t>Weibull</w:t>
      </w:r>
      <w:r w:rsidR="00A13669">
        <w:rPr>
          <w:rFonts w:hint="eastAsia"/>
        </w:rPr>
        <w:t>分布的概率密度函数如下：</w:t>
      </w:r>
    </w:p>
    <w:p w14:paraId="49373799" w14:textId="107AF04F" w:rsidR="00CF16A5" w:rsidRPr="00363C39" w:rsidRDefault="0032451C" w:rsidP="00363C3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nor/>
            </m:rPr>
            <w:rPr>
              <w:rFonts w:ascii="Cambria Math" w:hAnsi="Cambria Math"/>
            </w:rPr>
            <m:t xml:space="preserve">                                     (5-6)</m:t>
          </m:r>
        </m:oMath>
      </m:oMathPara>
    </w:p>
    <w:p w14:paraId="38D84925" w14:textId="17B309A6" w:rsidR="00A13669" w:rsidRDefault="00A13669" w:rsidP="00F6308C">
      <w:pPr>
        <w:pStyle w:val="a3"/>
      </w:pPr>
      <w:r>
        <w:rPr>
          <w:rFonts w:hint="eastAsia"/>
        </w:rPr>
        <w:lastRenderedPageBreak/>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EA2566">
        <w:rPr>
          <w:rFonts w:hint="eastAsia"/>
        </w:rPr>
        <w:t>中也给出了拟合的累积分布函数曲线。拟合曲线与真实数据</w:t>
      </w:r>
      <w:r w:rsidR="008A7F2B">
        <w:rPr>
          <w:rFonts w:hint="eastAsia"/>
        </w:rPr>
        <w:t>曲线大体上重合，</w:t>
      </w:r>
      <w:r w:rsidR="00A54087">
        <w:rPr>
          <w:rFonts w:hint="eastAsia"/>
        </w:rPr>
        <w:t>这</w:t>
      </w:r>
      <w:r w:rsidR="008A7F2B">
        <w:rPr>
          <w:rFonts w:hint="eastAsia"/>
        </w:rPr>
        <w:t>表明</w:t>
      </w:r>
      <w:r w:rsidR="00E41602">
        <w:t>Weibull</w:t>
      </w:r>
      <w:r w:rsidR="008A7F2B">
        <w:rPr>
          <w:rFonts w:hint="eastAsia"/>
        </w:rPr>
        <w:t>分布是对上传者粉丝数整体分布</w:t>
      </w:r>
      <w:r w:rsidR="00A54087">
        <w:rPr>
          <w:rFonts w:hint="eastAsia"/>
        </w:rPr>
        <w:t>的</w:t>
      </w:r>
      <w:r w:rsidR="008A7F2B">
        <w:rPr>
          <w:rFonts w:hint="eastAsia"/>
        </w:rPr>
        <w:t>一个很好近似。</w:t>
      </w: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7EC76A9" w14:textId="4A85DD80" w:rsidR="00212C5F" w:rsidRDefault="00212C5F" w:rsidP="00F6308C">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6A0EEE40" w14:textId="0C8F5A2F" w:rsidR="00460B08" w:rsidRDefault="00F40746" w:rsidP="00F6308C">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BF4FED">
        <w:rPr>
          <w:rFonts w:hint="eastAsia"/>
        </w:rPr>
        <w:t>仍</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w:t>
      </w:r>
      <w:r w:rsidR="00C93747">
        <w:rPr>
          <w:rFonts w:hint="eastAsia"/>
        </w:rPr>
        <w:t>对于</w:t>
      </w:r>
      <w:r w:rsidR="00770D97">
        <w:rPr>
          <w:rFonts w:hint="eastAsia"/>
        </w:rPr>
        <w:t>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F2573">
        <w:rPr>
          <w:rFonts w:hint="eastAsia"/>
        </w:rPr>
        <w:t>我们将数据集中播放量超过</w:t>
      </w:r>
      <w:r w:rsidR="00EF2573">
        <w:t>10,000</w:t>
      </w:r>
      <w:r w:rsidR="00EF2573">
        <w:rPr>
          <w:rFonts w:hint="eastAsia"/>
        </w:rPr>
        <w:t>的视频划分为两组，分别来自于低粉丝数（少于</w:t>
      </w:r>
      <w:r w:rsidR="00EF2573">
        <w:rPr>
          <w:rFonts w:hint="eastAsia"/>
        </w:rPr>
        <w:t>100</w:t>
      </w:r>
      <w:r w:rsidR="00EF2573">
        <w:rPr>
          <w:rFonts w:hint="eastAsia"/>
        </w:rPr>
        <w:t>）上传者和高粉丝数（大于</w:t>
      </w:r>
      <w:r w:rsidR="00EF2573">
        <w:t>10,000</w:t>
      </w:r>
      <w:r w:rsidR="00EF2573">
        <w:rPr>
          <w:rFonts w:hint="eastAsia"/>
        </w:rPr>
        <w:t>）上传者</w:t>
      </w:r>
      <w:r w:rsidR="00892BF3">
        <w:rPr>
          <w:rFonts w:hint="eastAsia"/>
        </w:rPr>
        <w:t>。我们在表</w:t>
      </w:r>
      <w:r w:rsidR="00892BF3">
        <w:rPr>
          <w:rFonts w:hint="eastAsia"/>
        </w:rPr>
        <w:t>5-2</w:t>
      </w:r>
      <w:r w:rsidR="00892BF3">
        <w:rPr>
          <w:rFonts w:hint="eastAsia"/>
        </w:rPr>
        <w:t>中给出了两组视频的视频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w:t>
      </w:r>
      <w:r w:rsidR="00892BF3">
        <w:rPr>
          <w:rFonts w:hint="eastAsia"/>
        </w:rPr>
        <w:t>是</w:t>
      </w:r>
      <w:r w:rsidR="006C0F13">
        <w:rPr>
          <w:rFonts w:hint="eastAsia"/>
        </w:rPr>
        <w:t>由某些官方发布者周期性的</w:t>
      </w:r>
      <w:r w:rsidR="006D34EE">
        <w:rPr>
          <w:rFonts w:hint="eastAsia"/>
        </w:rPr>
        <w:t>在优酷</w:t>
      </w:r>
      <w:r w:rsidR="006C0F13">
        <w:rPr>
          <w:rFonts w:hint="eastAsia"/>
        </w:rPr>
        <w:t>上</w:t>
      </w:r>
      <w:r w:rsidR="00892BF3">
        <w:rPr>
          <w:rFonts w:hint="eastAsia"/>
        </w:rPr>
        <w:t>进行</w:t>
      </w:r>
      <w:r w:rsidR="006C0F13">
        <w:rPr>
          <w:rFonts w:hint="eastAsia"/>
        </w:rPr>
        <w:t>发布</w:t>
      </w:r>
      <w:r w:rsidR="00892BF3">
        <w:rPr>
          <w:rFonts w:hint="eastAsia"/>
        </w:rPr>
        <w:t>的</w:t>
      </w:r>
      <w:r w:rsidR="006D34EE">
        <w:rPr>
          <w:rFonts w:hint="eastAsia"/>
        </w:rPr>
        <w:t>，</w:t>
      </w:r>
      <w:r w:rsidR="00CF4C1E">
        <w:rPr>
          <w:rFonts w:hint="eastAsia"/>
        </w:rPr>
        <w:t>能够</w:t>
      </w:r>
      <w:r w:rsidR="006D34EE">
        <w:rPr>
          <w:rFonts w:hint="eastAsia"/>
        </w:rPr>
        <w:t>吸引大量的忠实观众</w:t>
      </w:r>
      <w:r w:rsidR="00666377">
        <w:rPr>
          <w:rFonts w:hint="eastAsia"/>
        </w:rPr>
        <w:t>。</w:t>
      </w:r>
      <w:r w:rsidR="00692EBA">
        <w:rPr>
          <w:rFonts w:hint="eastAsia"/>
        </w:rPr>
        <w:t>因此，每当这些发布者发布了新</w:t>
      </w:r>
      <w:r w:rsidR="00692EBA">
        <w:rPr>
          <w:rFonts w:hint="eastAsia"/>
        </w:rPr>
        <w:lastRenderedPageBreak/>
        <w:t>的一期节目，往往会</w:t>
      </w:r>
      <w:r w:rsidR="00715087">
        <w:rPr>
          <w:rFonts w:hint="eastAsia"/>
        </w:rPr>
        <w:t>有</w:t>
      </w:r>
      <w:r w:rsidR="00692EBA">
        <w:rPr>
          <w:rFonts w:hint="eastAsia"/>
        </w:rPr>
        <w:t>大量的粉丝进行观看。</w:t>
      </w: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FF1FD4">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F6308C">
      <w:pPr>
        <w:pStyle w:val="a6"/>
      </w:pPr>
      <w:r>
        <w:rPr>
          <w:rFonts w:hint="eastAsia"/>
        </w:rPr>
        <w:t>表</w:t>
      </w:r>
      <w:r>
        <w:rPr>
          <w:rFonts w:hint="eastAsia"/>
        </w:rPr>
        <w:t xml:space="preserve">5-2 </w:t>
      </w:r>
      <w:r>
        <w:rPr>
          <w:rFonts w:hint="eastAsia"/>
        </w:rPr>
        <w:t>由不同粉丝数上传者发布的大播放量视频的视频类型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67"/>
        <w:gridCol w:w="1826"/>
        <w:gridCol w:w="1748"/>
        <w:gridCol w:w="1821"/>
        <w:gridCol w:w="1760"/>
      </w:tblGrid>
      <w:tr w:rsidR="00B2594C" w14:paraId="502178B8" w14:textId="77777777" w:rsidTr="00B43CE7">
        <w:trPr>
          <w:jc w:val="center"/>
        </w:trPr>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B43CE7">
        <w:trPr>
          <w:jc w:val="center"/>
        </w:trPr>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B43CE7">
        <w:trPr>
          <w:jc w:val="center"/>
        </w:trPr>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B43CE7">
        <w:trPr>
          <w:jc w:val="center"/>
        </w:trPr>
        <w:tc>
          <w:tcPr>
            <w:tcW w:w="1134" w:type="dxa"/>
            <w:tcBorders>
              <w:top w:val="nil"/>
              <w:bottom w:val="nil"/>
            </w:tcBorders>
          </w:tcPr>
          <w:p w14:paraId="32B440F8" w14:textId="2392FEFE" w:rsidR="007417B4" w:rsidRDefault="00B2594C" w:rsidP="00460B08">
            <w:pPr>
              <w:pStyle w:val="a3"/>
              <w:jc w:val="center"/>
            </w:pPr>
            <w:r>
              <w:rPr>
                <w:rFonts w:hint="eastAsia"/>
              </w:rPr>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B43CE7">
        <w:trPr>
          <w:jc w:val="center"/>
        </w:trPr>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B43CE7">
        <w:trPr>
          <w:jc w:val="center"/>
        </w:trPr>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B43CE7">
        <w:trPr>
          <w:jc w:val="center"/>
        </w:trPr>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02DA9DBE" w14:textId="77777777" w:rsidR="00227180" w:rsidRDefault="00227180" w:rsidP="00580093">
      <w:pPr>
        <w:pStyle w:val="a3"/>
      </w:pPr>
    </w:p>
    <w:p w14:paraId="487C3AB5" w14:textId="76155262" w:rsidR="004250EB" w:rsidRPr="006F5778" w:rsidRDefault="00C03C8C" w:rsidP="006F5778">
      <w:pPr>
        <w:pStyle w:val="-1"/>
      </w:pPr>
      <w:bookmarkStart w:id="71" w:name="_Toc480791787"/>
      <w:r w:rsidRPr="006F5778">
        <w:rPr>
          <w:rFonts w:hint="eastAsia"/>
        </w:rPr>
        <w:t>播放者喜好网络</w:t>
      </w:r>
      <w:bookmarkEnd w:id="71"/>
    </w:p>
    <w:p w14:paraId="38DE95C9" w14:textId="777E0578"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Pr>
          <w:rFonts w:hint="eastAsia"/>
        </w:rPr>
        <w:t>视频</w:t>
      </w:r>
      <w:r w:rsidR="00156873">
        <w:rPr>
          <w:rFonts w:hint="eastAsia"/>
        </w:rPr>
        <w:t>播放</w:t>
      </w:r>
      <w:r>
        <w:rPr>
          <w:rFonts w:hint="eastAsia"/>
        </w:rPr>
        <w:t>喜好</w:t>
      </w:r>
      <w:r w:rsidR="00671EA1">
        <w:rPr>
          <w:rFonts w:hint="eastAsia"/>
        </w:rPr>
        <w:t>构建了</w:t>
      </w:r>
      <w:r w:rsidR="001430EB">
        <w:rPr>
          <w:rFonts w:hint="eastAsia"/>
        </w:rPr>
        <w:t>播放者的</w:t>
      </w:r>
      <w:r w:rsidR="00671EA1">
        <w:rPr>
          <w:rFonts w:hint="eastAsia"/>
        </w:rPr>
        <w:t>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w:t>
      </w:r>
      <w:r w:rsidR="00D34D18">
        <w:rPr>
          <w:rFonts w:hint="eastAsia"/>
        </w:rPr>
        <w:t>好友</w:t>
      </w:r>
      <w:r w:rsidR="00DA05F9">
        <w:rPr>
          <w:rFonts w:hint="eastAsia"/>
        </w:rPr>
        <w:t>关注关系的用户社交网络不同，我们的用户</w:t>
      </w:r>
      <w:r w:rsidR="00877EBE">
        <w:rPr>
          <w:rFonts w:hint="eastAsia"/>
        </w:rPr>
        <w:t>喜好</w:t>
      </w:r>
      <w:r w:rsidR="00DA05F9">
        <w:rPr>
          <w:rFonts w:hint="eastAsia"/>
        </w:rPr>
        <w:t>网络</w:t>
      </w:r>
      <w:r w:rsidR="00C1736D">
        <w:rPr>
          <w:rFonts w:hint="eastAsia"/>
        </w:rPr>
        <w:t>是</w:t>
      </w:r>
      <w:r w:rsidR="00877EBE">
        <w:rPr>
          <w:rFonts w:hint="eastAsia"/>
        </w:rPr>
        <w:t>根据用户</w:t>
      </w:r>
      <w:r w:rsidR="00DA05F9">
        <w:rPr>
          <w:rFonts w:hint="eastAsia"/>
        </w:rPr>
        <w:t>播放行建立</w:t>
      </w:r>
      <w:r w:rsidR="00C1736D">
        <w:rPr>
          <w:rFonts w:hint="eastAsia"/>
        </w:rPr>
        <w:t>的</w:t>
      </w:r>
      <w:r w:rsidR="00DA05F9">
        <w:rPr>
          <w:rFonts w:hint="eastAsia"/>
        </w:rPr>
        <w:t>，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79D0EC3D" w:rsidR="0074565B" w:rsidRPr="00E55570" w:rsidRDefault="002865FF"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nor/>
            </m:rPr>
            <w:rPr>
              <w:rFonts w:ascii="Cambria Math" w:hAnsi="Cambria Math"/>
            </w:rPr>
            <m:t xml:space="preserve">                                          (5-7)</m:t>
          </m:r>
        </m:oMath>
      </m:oMathPara>
    </w:p>
    <w:p w14:paraId="398A17ED" w14:textId="179E511F" w:rsidR="009A1B91" w:rsidRDefault="00C25BFD" w:rsidP="003D06DD">
      <w:pPr>
        <w:pStyle w:val="a3"/>
      </w:pPr>
      <w:r>
        <w:rPr>
          <w:rFonts w:hint="eastAsia"/>
        </w:rPr>
        <w:lastRenderedPageBreak/>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E32EE4">
        <w:instrText xml:space="preserve"> ADDIN EN.CITE &lt;EndNote&gt;&lt;Cite&gt;&lt;Author&gt;Travers&lt;/Author&gt;&lt;Year&gt;1967&lt;/Year&gt;&lt;RecNum&gt;42&lt;/RecNum&gt;&lt;DisplayText&gt;&lt;style face="superscript"&gt;[85, 86]&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number&gt;1&lt;/number&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E32EE4" w:rsidRPr="00E32EE4">
        <w:rPr>
          <w:noProof/>
          <w:vertAlign w:val="superscript"/>
        </w:rPr>
        <w:t>[85, 86]</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4DD0CF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E32EE4">
        <w:instrText xml:space="preserve"> ADDIN EN.CITE &lt;EndNote&gt;&lt;Cite&gt;&lt;Author&gt;Luce&lt;/Author&gt;&lt;Year&gt;1949&lt;/Year&gt;&lt;RecNum&gt;44&lt;/RecNum&gt;&lt;DisplayText&gt;&lt;style face="superscript"&gt;[87, 88]&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ocation&gt;Cambridge&lt;/pub-location&gt;&lt;publisher&gt;Cambridge university press&lt;/publisher&gt;&lt;isbn&gt;0521387078&lt;/isbn&gt;&lt;urls&gt;&lt;/urls&gt;&lt;/record&gt;&lt;/Cite&gt;&lt;/EndNote&gt;</w:instrText>
      </w:r>
      <w:r w:rsidR="00002560">
        <w:fldChar w:fldCharType="separate"/>
      </w:r>
      <w:r w:rsidR="00E32EE4" w:rsidRPr="00E32EE4">
        <w:rPr>
          <w:noProof/>
          <w:vertAlign w:val="superscript"/>
        </w:rPr>
        <w:t>[87, 88]</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CB78022" w:rsidR="00B609F8" w:rsidRPr="00870A70" w:rsidRDefault="002865FF"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nor/>
            </m:rPr>
            <w:rPr>
              <w:rFonts w:ascii="Cambria Math" w:hAnsi="Cambria Math"/>
            </w:rPr>
            <m:t xml:space="preserve">                                                  (5-8)</m:t>
          </m:r>
        </m:oMath>
      </m:oMathPara>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30BE9EF2"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w:t>
      </w:r>
      <w:r w:rsidR="004F3A47">
        <w:rPr>
          <w:rFonts w:hint="eastAsia"/>
        </w:rPr>
        <w:t>了</w:t>
      </w:r>
      <w:r w:rsidR="00FB6CF3">
        <w:rPr>
          <w:rFonts w:hint="eastAsia"/>
        </w:rPr>
        <w:t>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w:t>
      </w:r>
      <w:r w:rsidR="004364D7">
        <w:rPr>
          <w:rFonts w:hint="eastAsia"/>
        </w:rPr>
        <w:t>为</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A1624E">
        <w:rPr>
          <w:rFonts w:hint="eastAsia"/>
        </w:rPr>
        <w:t>中的结论，我们可以判定播放者喜好网络确实是一个小世界网络。</w:t>
      </w:r>
    </w:p>
    <w:p w14:paraId="6BB63C47" w14:textId="35708D84" w:rsidR="007E0984" w:rsidRDefault="007E0984" w:rsidP="004F2CB7">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4364D7">
        <w:rPr>
          <w:rFonts w:hint="eastAsia"/>
        </w:rPr>
        <w:t>设计</w:t>
      </w:r>
      <w:r w:rsidR="006252CC">
        <w:rPr>
          <w:rFonts w:hint="eastAsia"/>
        </w:rPr>
        <w:t>、</w:t>
      </w:r>
      <w:r w:rsidR="004364D7">
        <w:rPr>
          <w:rFonts w:hint="eastAsia"/>
        </w:rPr>
        <w:t>优化</w:t>
      </w:r>
      <w:r w:rsidR="000E3C74">
        <w:rPr>
          <w:rFonts w:hint="eastAsia"/>
        </w:rPr>
        <w:t>视频推荐算法</w:t>
      </w:r>
      <w:r w:rsidR="00637573">
        <w:rPr>
          <w:rFonts w:hint="eastAsia"/>
        </w:rPr>
        <w:t>的机会</w:t>
      </w:r>
      <w:r w:rsidR="0080005B">
        <w:rPr>
          <w:rFonts w:hint="eastAsia"/>
        </w:rPr>
        <w:t>。</w:t>
      </w:r>
      <w:r w:rsidR="000E3C74">
        <w:rPr>
          <w:rFonts w:hint="eastAsia"/>
        </w:rPr>
        <w:t>例如，</w:t>
      </w:r>
      <w:r w:rsidR="006252CC">
        <w:rPr>
          <w:rFonts w:hint="eastAsia"/>
        </w:rPr>
        <w:t>在相</w:t>
      </w:r>
      <w:r w:rsidR="000E3C74">
        <w:rPr>
          <w:rFonts w:hint="eastAsia"/>
        </w:rPr>
        <w:t>同</w:t>
      </w:r>
      <w:r w:rsidR="006252CC">
        <w:rPr>
          <w:rFonts w:hint="eastAsia"/>
        </w:rPr>
        <w:t>的</w:t>
      </w:r>
      <w:r w:rsidR="00810FD4">
        <w:rPr>
          <w:rFonts w:hint="eastAsia"/>
        </w:rPr>
        <w:t>播放者群</w:t>
      </w:r>
      <w:r w:rsidR="000E3C74">
        <w:rPr>
          <w:rFonts w:hint="eastAsia"/>
        </w:rPr>
        <w:t>组中</w:t>
      </w:r>
      <w:r w:rsidR="009A5CA9">
        <w:rPr>
          <w:rFonts w:hint="eastAsia"/>
        </w:rPr>
        <w:t>，若</w:t>
      </w:r>
      <w:r w:rsidR="000E3C74">
        <w:rPr>
          <w:rFonts w:hint="eastAsia"/>
        </w:rPr>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48748848" w14:textId="77777777" w:rsidR="00645EEC" w:rsidRDefault="00645EEC" w:rsidP="004F2CB7">
      <w:pPr>
        <w:pStyle w:val="a3"/>
      </w:pPr>
    </w:p>
    <w:p w14:paraId="63FEDE65" w14:textId="77777777" w:rsidR="00607518" w:rsidRDefault="00607518" w:rsidP="00607518">
      <w:pPr>
        <w:pStyle w:val="-0"/>
      </w:pPr>
      <w:bookmarkStart w:id="72" w:name="_Toc480791788"/>
      <w:r w:rsidRPr="006F5778">
        <w:t>本章</w:t>
      </w:r>
      <w:r w:rsidRPr="006F5778">
        <w:rPr>
          <w:rFonts w:hint="eastAsia"/>
        </w:rPr>
        <w:t>小结</w:t>
      </w:r>
      <w:bookmarkEnd w:id="72"/>
    </w:p>
    <w:p w14:paraId="43A6AE85" w14:textId="77777777" w:rsidR="00607518" w:rsidRPr="00227180" w:rsidRDefault="00607518" w:rsidP="00607518">
      <w:pPr>
        <w:pStyle w:val="a3"/>
      </w:pPr>
    </w:p>
    <w:p w14:paraId="29C35765" w14:textId="2B2D13E0" w:rsidR="00645EEC" w:rsidRDefault="00607518" w:rsidP="0077369F">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w:t>
      </w: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17E22983" w14:textId="771C477E" w:rsidR="00227180" w:rsidRDefault="00451C4E" w:rsidP="00176571">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7F6A54B2" w14:textId="0B28117E" w:rsidR="00A94DB1" w:rsidRDefault="002F442C" w:rsidP="00645EEC">
      <w:pPr>
        <w:pStyle w:val="a3"/>
      </w:pPr>
      <w:r>
        <w:rPr>
          <w:rFonts w:hint="eastAsia"/>
        </w:rPr>
        <w:t>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2DBAC2AB"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w:t>
      </w:r>
      <w:r w:rsidR="009A5CA9">
        <w:rPr>
          <w:rFonts w:hint="eastAsia"/>
        </w:rPr>
        <w:t>用户的</w:t>
      </w:r>
      <w:r w:rsidR="00C60306">
        <w:rPr>
          <w:rFonts w:hint="eastAsia"/>
        </w:rPr>
        <w:t>喜好网络，来进行合理的信息推送</w:t>
      </w:r>
      <w:r w:rsidR="003319AF">
        <w:rPr>
          <w:rFonts w:hint="eastAsia"/>
        </w:rPr>
        <w:t>与视频推荐</w:t>
      </w:r>
      <w:r w:rsidR="00C60306">
        <w:rPr>
          <w:rFonts w:hint="eastAsia"/>
        </w:rPr>
        <w:t>。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53A26E3A" w14:textId="4F005C80" w:rsidR="00220F6C" w:rsidRDefault="00C25A82" w:rsidP="00220F6C">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196B9358" w14:textId="5BE989EB" w:rsidR="00220F6C" w:rsidRDefault="00220F6C">
      <w:pPr>
        <w:widowControl/>
        <w:jc w:val="left"/>
        <w:rPr>
          <w:rFonts w:ascii="Times New Roman" w:eastAsia="宋体" w:hAnsi="Times New Roman"/>
          <w:sz w:val="24"/>
        </w:rPr>
      </w:pPr>
      <w:r>
        <w:br w:type="page"/>
      </w:r>
    </w:p>
    <w:p w14:paraId="295CDA08" w14:textId="77777777" w:rsidR="00220F6C" w:rsidRPr="00220F6C" w:rsidRDefault="00220F6C" w:rsidP="00AD094F">
      <w:pPr>
        <w:pStyle w:val="a3"/>
        <w:ind w:firstLine="420"/>
      </w:pPr>
    </w:p>
    <w:p w14:paraId="4D93E498" w14:textId="3DB57F66" w:rsidR="00AD094F" w:rsidRPr="00FE58EE" w:rsidRDefault="00FE58EE" w:rsidP="00FE58EE">
      <w:pPr>
        <w:widowControl/>
        <w:jc w:val="left"/>
        <w:rPr>
          <w:rFonts w:ascii="Times New Roman" w:eastAsia="宋体" w:hAnsi="Times New Roman"/>
          <w:sz w:val="24"/>
        </w:rPr>
      </w:pPr>
      <w:r>
        <w:br w:type="page"/>
      </w:r>
    </w:p>
    <w:p w14:paraId="6F3283AA" w14:textId="77777777" w:rsidR="0036798A" w:rsidRPr="0047728E" w:rsidRDefault="0036798A" w:rsidP="0047728E">
      <w:pPr>
        <w:pStyle w:val="-"/>
        <w:ind w:left="630"/>
        <w:sectPr w:rsidR="0036798A" w:rsidRPr="0047728E" w:rsidSect="00B22DA7">
          <w:headerReference w:type="default" r:id="rId75"/>
          <w:type w:val="continuous"/>
          <w:pgSz w:w="11906" w:h="16838"/>
          <w:pgMar w:top="1440" w:right="1800" w:bottom="1440" w:left="1800" w:header="851" w:footer="992" w:gutter="0"/>
          <w:cols w:space="425"/>
          <w:docGrid w:type="lines" w:linePitch="312"/>
        </w:sectPr>
      </w:pPr>
    </w:p>
    <w:p w14:paraId="0624F585" w14:textId="6ACDAB53" w:rsidR="0006357B" w:rsidRPr="0047728E" w:rsidRDefault="0006357B" w:rsidP="0047728E">
      <w:pPr>
        <w:pStyle w:val="-"/>
        <w:ind w:left="630"/>
      </w:pPr>
      <w:bookmarkStart w:id="73" w:name="_Toc480791789"/>
      <w:r w:rsidRPr="0047728E">
        <w:rPr>
          <w:rFonts w:hint="eastAsia"/>
        </w:rPr>
        <w:lastRenderedPageBreak/>
        <w:t>网络视频</w:t>
      </w:r>
      <w:r w:rsidR="002452ED" w:rsidRPr="0047728E">
        <w:rPr>
          <w:rFonts w:hint="eastAsia"/>
        </w:rPr>
        <w:t>流行度分析</w:t>
      </w:r>
      <w:r w:rsidR="00CF0B41" w:rsidRPr="0047728E">
        <w:rPr>
          <w:rFonts w:hint="eastAsia"/>
        </w:rPr>
        <w:t>及预测</w:t>
      </w:r>
      <w:bookmarkEnd w:id="73"/>
    </w:p>
    <w:p w14:paraId="2AABD9BA" w14:textId="77777777" w:rsidR="00227180" w:rsidRDefault="00227180" w:rsidP="00227180">
      <w:pPr>
        <w:pStyle w:val="a3"/>
      </w:pPr>
    </w:p>
    <w:p w14:paraId="1DCC6F51" w14:textId="77777777" w:rsidR="00227180" w:rsidRPr="00227180" w:rsidRDefault="00227180" w:rsidP="00227180">
      <w:pPr>
        <w:pStyle w:val="a3"/>
      </w:pPr>
    </w:p>
    <w:p w14:paraId="52EBB5D3" w14:textId="49041EAE" w:rsidR="0006357B" w:rsidRDefault="0006357B" w:rsidP="006F5778">
      <w:pPr>
        <w:pStyle w:val="-0"/>
      </w:pPr>
      <w:bookmarkStart w:id="74" w:name="_Toc480791790"/>
      <w:r w:rsidRPr="006F5778">
        <w:rPr>
          <w:rFonts w:hint="eastAsia"/>
        </w:rPr>
        <w:t>概述</w:t>
      </w:r>
      <w:bookmarkEnd w:id="74"/>
    </w:p>
    <w:p w14:paraId="5C83AF49" w14:textId="77777777" w:rsidR="00227180" w:rsidRPr="00227180" w:rsidRDefault="00227180" w:rsidP="00227180">
      <w:pPr>
        <w:pStyle w:val="a3"/>
      </w:pPr>
    </w:p>
    <w:p w14:paraId="47EB4515" w14:textId="687347FA"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w:t>
      </w:r>
      <w:r w:rsidR="00E0712E">
        <w:rPr>
          <w:rFonts w:hint="eastAsia"/>
        </w:rPr>
        <w:t>中</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382C8C">
        <w:rPr>
          <w:rFonts w:hint="eastAsia"/>
        </w:rPr>
        <w:t>一个</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w:t>
      </w:r>
      <w:r w:rsidR="00E654B3">
        <w:rPr>
          <w:rFonts w:hint="eastAsia"/>
        </w:rPr>
        <w:t>却是</w:t>
      </w:r>
      <w:r w:rsidR="00321224">
        <w:rPr>
          <w:rFonts w:hint="eastAsia"/>
        </w:rPr>
        <w:t>有限的</w:t>
      </w:r>
      <w:r w:rsidR="00E654B3">
        <w:rPr>
          <w:rFonts w:hint="eastAsia"/>
        </w:rPr>
        <w:t>。</w:t>
      </w:r>
      <w:r w:rsidR="000665D1">
        <w:rPr>
          <w:rFonts w:hint="eastAsia"/>
        </w:rPr>
        <w:t>因此，各</w:t>
      </w:r>
      <w:r w:rsidR="00E654B3">
        <w:rPr>
          <w:rFonts w:hint="eastAsia"/>
        </w:rPr>
        <w:t>个</w:t>
      </w:r>
      <w:r w:rsidR="000665D1" w:rsidRPr="00E4379E">
        <w:rPr>
          <w:rFonts w:hint="eastAsia"/>
        </w:rPr>
        <w:t>视频</w:t>
      </w:r>
      <w:r w:rsidR="000665D1">
        <w:rPr>
          <w:rFonts w:hint="eastAsia"/>
        </w:rPr>
        <w:t>间对用户的</w:t>
      </w:r>
      <w:r w:rsidR="00321224">
        <w:rPr>
          <w:rFonts w:hint="eastAsia"/>
        </w:rPr>
        <w:t>竞争</w:t>
      </w:r>
      <w:r w:rsidR="000665D1">
        <w:rPr>
          <w:rFonts w:hint="eastAsia"/>
        </w:rPr>
        <w:t>十分激烈，进而</w:t>
      </w:r>
      <w:r w:rsidR="00E20E92">
        <w:rPr>
          <w:rFonts w:hint="eastAsia"/>
        </w:rPr>
        <w:t>导致</w:t>
      </w:r>
      <w:r w:rsidR="000665D1">
        <w:rPr>
          <w:rFonts w:hint="eastAsia"/>
        </w:rPr>
        <w:t>了</w:t>
      </w:r>
      <w:r w:rsidR="00E4379E">
        <w:rPr>
          <w:rFonts w:hint="eastAsia"/>
        </w:rPr>
        <w:t>网络</w:t>
      </w:r>
      <w:r w:rsidR="00E4379E" w:rsidRPr="00E4379E">
        <w:rPr>
          <w:rFonts w:hint="eastAsia"/>
        </w:rPr>
        <w:t>视频</w:t>
      </w:r>
      <w:r w:rsidR="00920FF9">
        <w:rPr>
          <w:rFonts w:hint="eastAsia"/>
        </w:rPr>
        <w:t>的</w:t>
      </w:r>
      <w:r w:rsidR="00E4379E" w:rsidRPr="00E4379E">
        <w:rPr>
          <w:rFonts w:hint="eastAsia"/>
        </w:rPr>
        <w:t>流行度</w:t>
      </w:r>
      <w:r w:rsidR="00920FF9">
        <w:rPr>
          <w:rFonts w:hint="eastAsia"/>
        </w:rPr>
        <w:t>在整体上</w:t>
      </w:r>
      <w:r w:rsidR="00E4379E" w:rsidRPr="00E4379E">
        <w:rPr>
          <w:rFonts w:hint="eastAsia"/>
        </w:rPr>
        <w:t>以相当不对称的方式</w:t>
      </w:r>
      <w:r w:rsidR="006E14E2">
        <w:rPr>
          <w:rFonts w:hint="eastAsia"/>
        </w:rPr>
        <w:t>分布</w:t>
      </w:r>
      <w:r w:rsidR="006E14E2">
        <w:fldChar w:fldCharType="begin"/>
      </w:r>
      <w:r w:rsidR="00E32EE4">
        <w:instrText xml:space="preserve"> ADDIN EN.CITE &lt;EndNote&gt;&lt;Cite&gt;&lt;Author&gt;Wu&lt;/Author&gt;&lt;Year&gt;2007&lt;/Year&gt;&lt;RecNum&gt;47&lt;/RecNum&gt;&lt;DisplayText&gt;&lt;style face="superscript"&gt;[44, 90]&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E32EE4" w:rsidRPr="00E32EE4">
        <w:rPr>
          <w:noProof/>
          <w:vertAlign w:val="superscript"/>
        </w:rPr>
        <w:t>[44, 90]</w:t>
      </w:r>
      <w:r w:rsidR="006E14E2">
        <w:fldChar w:fldCharType="end"/>
      </w:r>
      <w:r w:rsidR="006E14E2">
        <w:rPr>
          <w:rFonts w:hint="eastAsia"/>
        </w:rPr>
        <w:t>：一小部分视频获取了绝大多数的用户播放，而</w:t>
      </w:r>
      <w:r w:rsidR="00FA174F">
        <w:rPr>
          <w:rFonts w:hint="eastAsia"/>
        </w:rPr>
        <w:t>绝</w:t>
      </w:r>
      <w:r w:rsidR="006E14E2">
        <w:rPr>
          <w:rFonts w:hint="eastAsia"/>
        </w:rPr>
        <w:t>大多数的视频基本上没有被用户注意到。</w:t>
      </w:r>
    </w:p>
    <w:p w14:paraId="5B1A81BD" w14:textId="0FCAD37B" w:rsidR="00DD35AE" w:rsidRDefault="00D81C6E" w:rsidP="006E14E2">
      <w:pPr>
        <w:pStyle w:val="a3"/>
      </w:pPr>
      <w:r>
        <w:rPr>
          <w:rFonts w:hint="eastAsia"/>
        </w:rPr>
        <w:tab/>
      </w:r>
      <w:r w:rsidR="009C641F">
        <w:rPr>
          <w:rFonts w:hint="eastAsia"/>
        </w:rPr>
        <w:t>网络视频</w:t>
      </w:r>
      <w:r>
        <w:rPr>
          <w:rFonts w:hint="eastAsia"/>
        </w:rPr>
        <w:t>数量巨大并且</w:t>
      </w:r>
      <w:r w:rsidR="003F4817">
        <w:rPr>
          <w:rFonts w:hint="eastAsia"/>
        </w:rPr>
        <w:t>用户关注度</w:t>
      </w:r>
      <w:r>
        <w:rPr>
          <w:rFonts w:hint="eastAsia"/>
        </w:rPr>
        <w:t>极不均匀，</w:t>
      </w:r>
      <w:r w:rsidR="003F4817">
        <w:rPr>
          <w:rFonts w:hint="eastAsia"/>
        </w:rPr>
        <w:t>对其流行度特性的理解</w:t>
      </w:r>
      <w:r w:rsidR="00DE4605">
        <w:rPr>
          <w:rFonts w:hint="eastAsia"/>
        </w:rPr>
        <w:t>以</w:t>
      </w:r>
      <w:r w:rsidR="003F4817">
        <w:rPr>
          <w:rFonts w:hint="eastAsia"/>
        </w:rPr>
        <w:t>及进一步对</w:t>
      </w:r>
      <w:r w:rsidR="00AA1E19">
        <w:rPr>
          <w:rFonts w:hint="eastAsia"/>
        </w:rPr>
        <w:t>其</w:t>
      </w:r>
      <w:r w:rsidR="003F4817">
        <w:rPr>
          <w:rFonts w:hint="eastAsia"/>
        </w:rPr>
        <w:t>未来流行度的预测，具</w:t>
      </w:r>
      <w:r w:rsidR="00F936B6">
        <w:rPr>
          <w:rFonts w:hint="eastAsia"/>
        </w:rPr>
        <w:t>有</w:t>
      </w:r>
      <w:r w:rsidR="0036450D">
        <w:rPr>
          <w:rFonts w:hint="eastAsia"/>
        </w:rPr>
        <w:t>着</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E32EE4">
        <w:instrText xml:space="preserve"> ADDIN EN.CITE &lt;EndNote&gt;&lt;Cite&gt;&lt;Author&gt;Ghose&lt;/Author&gt;&lt;Year&gt;2009&lt;/Year&gt;&lt;RecNum&gt;49&lt;/RecNum&gt;&lt;DisplayText&gt;&lt;style face="superscript"&gt;[91]&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E32EE4" w:rsidRPr="00E32EE4">
        <w:rPr>
          <w:noProof/>
          <w:vertAlign w:val="superscript"/>
        </w:rPr>
        <w:t>[91]</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E32EE4">
        <w:instrText xml:space="preserve"> ADDIN EN.CITE &lt;EndNote&gt;&lt;Cite&gt;&lt;Author&gt;Famaey&lt;/Author&gt;&lt;Year&gt;2011&lt;/Year&gt;&lt;RecNum&gt;50&lt;/RecNum&gt;&lt;DisplayText&gt;&lt;style face="superscript"&gt;[13, 92]&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the 12th IFIP/IEEE International Symposium on Integrated Network Management&lt;/secondary-title&gt;&lt;/titles&gt;&lt;pages&gt;17-24&lt;/pages&gt;&lt;dates&gt;&lt;year&gt;2011&lt;/year&gt;&lt;/dates&gt;&lt;pub-location&gt;Dublin&lt;/pub-location&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E32EE4" w:rsidRPr="00E32EE4">
        <w:rPr>
          <w:noProof/>
          <w:vertAlign w:val="superscript"/>
        </w:rPr>
        <w:t>[13, 92]</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E43B26">
        <w:rPr>
          <w:rFonts w:hint="eastAsia"/>
        </w:rPr>
        <w:t>之</w:t>
      </w:r>
      <w:r w:rsidR="006A03DE" w:rsidRPr="006A03DE">
        <w:rPr>
          <w:rFonts w:hint="eastAsia"/>
        </w:rPr>
        <w:t>间</w:t>
      </w:r>
      <w:r w:rsidR="00E43B26">
        <w:rPr>
          <w:rFonts w:hint="eastAsia"/>
        </w:rPr>
        <w:t>的</w:t>
      </w:r>
      <w:r w:rsidR="006A03DE" w:rsidRPr="006A03DE">
        <w:rPr>
          <w:rFonts w:hint="eastAsia"/>
        </w:rPr>
        <w:t>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E32EE4">
        <w:instrText xml:space="preserve"> ADDIN EN.CITE &lt;EndNote&gt;&lt;Cite&gt;&lt;Author&gt;Han&lt;/Author&gt;&lt;Year&gt;2012&lt;/Year&gt;&lt;RecNum&gt;52&lt;/RecNum&gt;&lt;DisplayText&gt;&lt;style face="superscript"&gt;[93]&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E32EE4" w:rsidRPr="00E32EE4">
        <w:rPr>
          <w:noProof/>
          <w:vertAlign w:val="superscript"/>
        </w:rPr>
        <w:t>[93]</w:t>
      </w:r>
      <w:r w:rsidR="001668D3">
        <w:fldChar w:fldCharType="end"/>
      </w:r>
      <w:r w:rsidR="004C7A3C">
        <w:rPr>
          <w:rFonts w:hint="eastAsia"/>
        </w:rPr>
        <w:t>。</w:t>
      </w:r>
      <w:r w:rsidR="00FF6818">
        <w:rPr>
          <w:rFonts w:hint="eastAsia"/>
        </w:rPr>
        <w:t>移动</w:t>
      </w:r>
      <w:r w:rsidR="004C7A3C">
        <w:rPr>
          <w:rFonts w:hint="eastAsia"/>
        </w:rPr>
        <w:t>终端的传输带宽和存储能力十分有限，如果能对流行视频进行</w:t>
      </w:r>
      <w:r w:rsidR="00FF6818">
        <w:rPr>
          <w:rFonts w:hint="eastAsia"/>
        </w:rPr>
        <w:t>准确</w:t>
      </w:r>
      <w:r w:rsidR="004C7A3C">
        <w:rPr>
          <w:rFonts w:hint="eastAsia"/>
        </w:rPr>
        <w:t>预测，则可以提前</w:t>
      </w:r>
      <w:r w:rsidR="00FF6818">
        <w:rPr>
          <w:rFonts w:hint="eastAsia"/>
        </w:rPr>
        <w:t>调整</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w:t>
      </w:r>
      <w:r w:rsidR="0025768C">
        <w:rPr>
          <w:rFonts w:hint="eastAsia"/>
        </w:rPr>
        <w:t>视频的播放是</w:t>
      </w:r>
      <w:r w:rsidR="000A314E">
        <w:rPr>
          <w:rFonts w:hint="eastAsia"/>
        </w:rPr>
        <w:t>随机产生</w:t>
      </w:r>
      <w:r w:rsidR="0025768C">
        <w:rPr>
          <w:rFonts w:hint="eastAsia"/>
        </w:rPr>
        <w:t>的，还是由</w:t>
      </w:r>
      <w:r w:rsidR="000A314E">
        <w:rPr>
          <w:rFonts w:hint="eastAsia"/>
        </w:rPr>
        <w:t>内部</w:t>
      </w:r>
      <w:r w:rsidR="0025768C">
        <w:rPr>
          <w:rFonts w:hint="eastAsia"/>
        </w:rPr>
        <w:t>或</w:t>
      </w:r>
      <w:r w:rsidR="000A314E">
        <w:rPr>
          <w:rFonts w:hint="eastAsia"/>
        </w:rPr>
        <w:t>外部原因</w:t>
      </w:r>
      <w:r w:rsidR="0025768C">
        <w:rPr>
          <w:rFonts w:hint="eastAsia"/>
        </w:rPr>
        <w:t>引起的</w:t>
      </w:r>
      <w:r w:rsidR="000A314E">
        <w:rPr>
          <w:rFonts w:hint="eastAsia"/>
        </w:rPr>
        <w:t>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6DF6BEF3" w:rsidR="00792EDB"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007B0D83">
        <w:rPr>
          <w:rFonts w:hint="eastAsia"/>
        </w:rPr>
        <w:t>从</w:t>
      </w:r>
      <w:r w:rsidR="007B0D83" w:rsidRPr="00DE77C1">
        <w:rPr>
          <w:rFonts w:hint="eastAsia"/>
        </w:rPr>
        <w:t>群体和单体</w:t>
      </w:r>
      <w:r w:rsidR="007B0D83">
        <w:rPr>
          <w:rFonts w:hint="eastAsia"/>
        </w:rPr>
        <w:t>的角度</w:t>
      </w:r>
      <w:r w:rsidR="00FB1227">
        <w:rPr>
          <w:rFonts w:hint="eastAsia"/>
        </w:rPr>
        <w:t>，</w:t>
      </w:r>
      <w:r w:rsidR="00F93AD1">
        <w:rPr>
          <w:rFonts w:hint="eastAsia"/>
        </w:rPr>
        <w:t>分别</w:t>
      </w:r>
      <w:r w:rsidRPr="00DE77C1">
        <w:rPr>
          <w:rFonts w:hint="eastAsia"/>
        </w:rPr>
        <w:t>对</w:t>
      </w:r>
      <w:r w:rsidR="00772EC1" w:rsidRPr="00DE77C1">
        <w:rPr>
          <w:rFonts w:hint="eastAsia"/>
        </w:rPr>
        <w:t>网络视频流行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E32EE4">
        <w:instrText xml:space="preserve"> ADDIN EN.CITE &lt;EndNote&gt;&lt;Cite&gt;&lt;Author&gt;Chatzopoulou&lt;/Author&gt;&lt;Year&gt;2010&lt;/Year&gt;&lt;RecNum&gt;54&lt;/RecNum&gt;&lt;DisplayText&gt;&lt;style face="superscript"&gt;[94, 95]&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2010 IEEE Conference on Computer Communications Workshops&lt;/secondary-title&gt;&lt;/titles&gt;&lt;pages&gt;1-6&lt;/pages&gt;&lt;dates&gt;&lt;year&gt;2010&lt;/year&gt;&lt;/dates&gt;&lt;pub-location&gt;San Diego&lt;/pub-location&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the 4th ACM International Conference on Web Search and Data Mining&lt;/secondary-title&gt;&lt;/titles&gt;&lt;pages&gt;745-754&lt;/pages&gt;&lt;dates&gt;&lt;year&gt;2011&lt;/year&gt;&lt;/dates&gt;&lt;pub-location&gt;Hong Kong&lt;/pub-location&gt;&lt;publisher&gt;ACM&lt;/publisher&gt;&lt;isbn&gt;1450304931&lt;/isbn&gt;&lt;urls&gt;&lt;/urls&gt;&lt;/record&gt;&lt;/Cite&gt;&lt;/EndNote&gt;</w:instrText>
      </w:r>
      <w:r w:rsidR="00855B9B" w:rsidRPr="00DE77C1">
        <w:fldChar w:fldCharType="separate"/>
      </w:r>
      <w:r w:rsidR="00E32EE4" w:rsidRPr="00E32EE4">
        <w:rPr>
          <w:noProof/>
          <w:vertAlign w:val="superscript"/>
        </w:rPr>
        <w:t>[94, 95]</w:t>
      </w:r>
      <w:r w:rsidR="00855B9B" w:rsidRPr="00DE77C1">
        <w:fldChar w:fldCharType="end"/>
      </w:r>
      <w:r w:rsidR="00DD35AE" w:rsidRPr="00DE77C1">
        <w:rPr>
          <w:rFonts w:hint="eastAsia"/>
        </w:rPr>
        <w:t>。</w:t>
      </w:r>
      <w:r w:rsidR="00ED6A76" w:rsidRPr="00DE77C1">
        <w:rPr>
          <w:rFonts w:hint="eastAsia"/>
        </w:rPr>
        <w:t>基于分析结果，我们进</w:t>
      </w:r>
      <w:r w:rsidR="003F244A">
        <w:rPr>
          <w:rFonts w:hint="eastAsia"/>
        </w:rPr>
        <w:t>而</w:t>
      </w:r>
      <w:r w:rsidR="00ED6A76" w:rsidRPr="00DE77C1">
        <w:rPr>
          <w:rFonts w:hint="eastAsia"/>
        </w:rPr>
        <w:t>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C9566A">
        <w:rPr>
          <w:rFonts w:hint="eastAsia"/>
        </w:rPr>
        <w:t>一系列</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w:t>
      </w:r>
      <w:r w:rsidR="00E232EF" w:rsidRPr="00DE77C1">
        <w:rPr>
          <w:rFonts w:hint="eastAsia"/>
        </w:rPr>
        <w:lastRenderedPageBreak/>
        <w:t>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在视频</w:t>
      </w:r>
      <w:r w:rsidR="00F35FCC">
        <w:rPr>
          <w:rFonts w:hint="eastAsia"/>
        </w:rPr>
        <w:t>刚刚</w:t>
      </w:r>
      <w:r w:rsidR="008A3A82">
        <w:rPr>
          <w:rFonts w:hint="eastAsia"/>
        </w:rPr>
        <w:t>发布时</w:t>
      </w:r>
      <w:r w:rsidR="00DD7159">
        <w:rPr>
          <w:rFonts w:hint="eastAsia"/>
        </w:rPr>
        <w:t>，</w:t>
      </w:r>
      <w:r w:rsidR="008D7D54">
        <w:rPr>
          <w:rFonts w:hint="eastAsia"/>
        </w:rPr>
        <w:t>我们能够立即预测其未来的流行度级别，</w:t>
      </w:r>
      <w:r w:rsidR="00DE03CA">
        <w:rPr>
          <w:rFonts w:hint="eastAsia"/>
        </w:rPr>
        <w:t>平均</w:t>
      </w:r>
      <w:r w:rsidR="008D7D54">
        <w:rPr>
          <w:rFonts w:hint="eastAsia"/>
        </w:rPr>
        <w:t>精度</w:t>
      </w:r>
      <w:r w:rsidR="008A3A82">
        <w:rPr>
          <w:rFonts w:hint="eastAsia"/>
        </w:rPr>
        <w:t>达</w:t>
      </w:r>
      <w:r w:rsidR="008A3A82">
        <w:rPr>
          <w:rFonts w:hint="eastAsia"/>
        </w:rPr>
        <w:t>74%</w:t>
      </w:r>
      <w:r w:rsidR="008A3A82">
        <w:rPr>
          <w:rFonts w:hint="eastAsia"/>
        </w:rPr>
        <w:t>而</w:t>
      </w:r>
      <w:r w:rsidR="00DE03CA">
        <w:rPr>
          <w:rFonts w:hint="eastAsia"/>
        </w:rPr>
        <w:t>平均</w:t>
      </w:r>
      <w:r w:rsidR="008A3A82">
        <w:rPr>
          <w:rFonts w:hint="eastAsia"/>
        </w:rPr>
        <w:t>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w:t>
      </w:r>
      <w:r w:rsidR="00DE03CA">
        <w:rPr>
          <w:rFonts w:hint="eastAsia"/>
        </w:rPr>
        <w:t>平均</w:t>
      </w:r>
      <w:r w:rsidR="008A3A82">
        <w:rPr>
          <w:rFonts w:hint="eastAsia"/>
        </w:rPr>
        <w:t>精度和约</w:t>
      </w:r>
      <w:r w:rsidR="008A3A82">
        <w:rPr>
          <w:rFonts w:hint="eastAsia"/>
        </w:rPr>
        <w:t>91%</w:t>
      </w:r>
      <w:r w:rsidR="008A3A82">
        <w:rPr>
          <w:rFonts w:hint="eastAsia"/>
        </w:rPr>
        <w:t>的</w:t>
      </w:r>
      <w:r w:rsidR="00DE03CA">
        <w:rPr>
          <w:rFonts w:hint="eastAsia"/>
        </w:rPr>
        <w:t>平均</w:t>
      </w:r>
      <w:r w:rsidR="008A3A82">
        <w:rPr>
          <w:rFonts w:hint="eastAsia"/>
        </w:rPr>
        <w:t>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42E8720A" w14:textId="77777777" w:rsidR="00227180" w:rsidRPr="00885709" w:rsidRDefault="00227180" w:rsidP="00DC6598">
      <w:pPr>
        <w:pStyle w:val="a3"/>
        <w:ind w:firstLine="420"/>
      </w:pPr>
    </w:p>
    <w:p w14:paraId="37AB3692" w14:textId="0DC9CD0D" w:rsidR="0006357B" w:rsidRDefault="0006357B" w:rsidP="006F5778">
      <w:pPr>
        <w:pStyle w:val="-0"/>
      </w:pPr>
      <w:bookmarkStart w:id="75" w:name="_Toc480791791"/>
      <w:r w:rsidRPr="006F5778">
        <w:rPr>
          <w:rFonts w:hint="eastAsia"/>
        </w:rPr>
        <w:t>研究现状</w:t>
      </w:r>
      <w:bookmarkEnd w:id="75"/>
    </w:p>
    <w:p w14:paraId="5C80BCA6" w14:textId="77777777" w:rsidR="00227180" w:rsidRPr="00227180" w:rsidRDefault="00227180" w:rsidP="00227180">
      <w:pPr>
        <w:pStyle w:val="a3"/>
      </w:pPr>
    </w:p>
    <w:p w14:paraId="478DF4A8" w14:textId="2722FBC6"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87DB0">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D0EF4">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the 6th International Conference on Wireless, Mobile and Multi-Media&lt;/secondary-title&gt;&lt;/titles&gt;&lt;pages&gt;246-249&lt;/pages&gt;&lt;dates&gt;&lt;year&gt;2015&lt;/year&gt;&lt;/dates&gt;&lt;pub-location&gt;Beijing&lt;/pub-location&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E32EE4">
        <w:instrText xml:space="preserve"> ADDIN EN.CITE &lt;EndNote&gt;&lt;Cite&gt;&lt;Author&gt;Liu&lt;/Author&gt;&lt;Year&gt;2015&lt;/Year&gt;&lt;RecNum&gt;57&lt;/RecNum&gt;&lt;DisplayText&gt;&lt;style face="superscript"&gt;[96]&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2015 Workshop on Mobile Big Data&lt;/secondary-title&gt;&lt;/titles&gt;&lt;pages&gt;13-18&lt;/pages&gt;&lt;dates&gt;&lt;year&gt;2015&lt;/year&gt;&lt;/dates&gt;&lt;pub-location&gt;Hangzhou&lt;/pub-location&gt;&lt;publisher&gt;ACM&lt;/publisher&gt;&lt;isbn&gt;1450335241&lt;/isbn&gt;&lt;urls&gt;&lt;/urls&gt;&lt;/record&gt;&lt;/Cite&gt;&lt;/EndNote&gt;</w:instrText>
      </w:r>
      <w:r w:rsidR="009952D1">
        <w:fldChar w:fldCharType="separate"/>
      </w:r>
      <w:r w:rsidR="00E32EE4" w:rsidRPr="00E32EE4">
        <w:rPr>
          <w:noProof/>
          <w:vertAlign w:val="superscript"/>
        </w:rPr>
        <w:t>[96]</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219501F2"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E32EE4">
        <w:instrText xml:space="preserve"> ADDIN EN.CITE &lt;EndNote&gt;&lt;Cite&gt;&lt;Author&gt;Cheng&lt;/Author&gt;&lt;Year&gt;2008&lt;/Year&gt;&lt;RecNum&gt;58&lt;/RecNum&gt;&lt;DisplayText&gt;&lt;style face="superscript"&gt;[97]&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EndNote&gt;</w:instrText>
      </w:r>
      <w:r w:rsidR="009952D1">
        <w:fldChar w:fldCharType="separate"/>
      </w:r>
      <w:r w:rsidR="00E32EE4" w:rsidRPr="00E32EE4">
        <w:rPr>
          <w:noProof/>
          <w:vertAlign w:val="superscript"/>
        </w:rPr>
        <w:t>[97]</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 </w:instrText>
      </w:r>
      <w:r w:rsidR="00E32EE4">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DATA </w:instrText>
      </w:r>
      <w:r w:rsidR="00E32EE4">
        <w:fldChar w:fldCharType="end"/>
      </w:r>
      <w:r w:rsidR="009952D1">
        <w:fldChar w:fldCharType="separate"/>
      </w:r>
      <w:r w:rsidR="00E32EE4" w:rsidRPr="00E32EE4">
        <w:rPr>
          <w:noProof/>
          <w:vertAlign w:val="superscript"/>
        </w:rPr>
        <w:t>[40, 95, 9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E32EE4">
        <w:instrText xml:space="preserve"> ADDIN EN.CITE &lt;EndNote&gt;&lt;Cite&gt;&lt;Author&gt;Yang&lt;/Author&gt;&lt;Year&gt;2010&lt;/Year&gt;&lt;RecNum&gt;61&lt;/RecNum&gt;&lt;DisplayText&gt;&lt;style face="superscript"&gt;[99, 10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the 10th International Conference on Data Mining&lt;/secondary-title&gt;&lt;/titles&gt;&lt;pages&gt;599-608&lt;/pages&gt;&lt;dates&gt;&lt;year&gt;2010&lt;/year&gt;&lt;/dates&gt;&lt;pub-location&gt;Sydney&lt;/pub-location&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the 4th ACM International Conference on Web Search and Data Mining&lt;/secondary-title&gt;&lt;/titles&gt;&lt;pages&gt;177-186&lt;/pages&gt;&lt;dates&gt;&lt;year&gt;2011&lt;/year&gt;&lt;/dates&gt;&lt;pub-location&gt;Hong Kong&lt;/pub-location&gt;&lt;publisher&gt;ACM&lt;/publisher&gt;&lt;isbn&gt;1450304931&lt;/isbn&gt;&lt;urls&gt;&lt;/urls&gt;&lt;/record&gt;&lt;/Cite&gt;&lt;/EndNote&gt;</w:instrText>
      </w:r>
      <w:r w:rsidR="009952D1">
        <w:fldChar w:fldCharType="separate"/>
      </w:r>
      <w:r w:rsidR="00E32EE4" w:rsidRPr="00E32EE4">
        <w:rPr>
          <w:noProof/>
          <w:vertAlign w:val="superscript"/>
        </w:rPr>
        <w:t>[99, 10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E32EE4">
        <w:instrText xml:space="preserve"> ADDIN EN.CITE &lt;EndNote&gt;&lt;Cite&gt;&lt;Author&gt;Bao&lt;/Author&gt;&lt;Year&gt;2015&lt;/Year&gt;&lt;RecNum&gt;63&lt;/RecNum&gt;&lt;DisplayText&gt;&lt;style face="superscript"&gt;[10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the 24th International Conference on World Wide Web&lt;/secondary-title&gt;&lt;/titles&gt;&lt;pages&gt;9-10&lt;/pages&gt;&lt;dates&gt;&lt;year&gt;2015&lt;/year&gt;&lt;/dates&gt;&lt;pub-location&gt;Florence&lt;/pub-location&gt;&lt;publisher&gt;ACM&lt;/publisher&gt;&lt;isbn&gt;1450334733&lt;/isbn&gt;&lt;urls&gt;&lt;/urls&gt;&lt;/record&gt;&lt;/Cite&gt;&lt;/EndNote&gt;</w:instrText>
      </w:r>
      <w:r w:rsidR="009952D1">
        <w:fldChar w:fldCharType="separate"/>
      </w:r>
      <w:r w:rsidR="00E32EE4" w:rsidRPr="00E32EE4">
        <w:rPr>
          <w:noProof/>
          <w:vertAlign w:val="superscript"/>
        </w:rPr>
        <w:t>[10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w:t>
      </w:r>
      <w:r w:rsidR="00542D17">
        <w:rPr>
          <w:rFonts w:hint="eastAsia"/>
        </w:rPr>
        <w:lastRenderedPageBreak/>
        <w:t>放量增长模式适用于整个观察期，而非仅针对于高峰日。此外，我们首次提出了视频激增的概念，并在播放量增长模式中考虑了视频激增的数量和时间位置。</w:t>
      </w:r>
    </w:p>
    <w:p w14:paraId="4F287B9A" w14:textId="0A252271" w:rsidR="00AC5327"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D0EF4">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2009 International Conference on Web Information Systems and Mining&lt;/secondary-title&gt;&lt;/titles&gt;&lt;pages&gt;32-38&lt;/pages&gt;&lt;dates&gt;&lt;year&gt;2009&lt;/year&gt;&lt;/dates&gt;&lt;pub-location&gt;Shanghai&lt;/pub-location&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D87DB0">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the 18th ACM Conference on Information and Knowledge Management&lt;/secondary-title&gt;&lt;/titles&gt;&lt;pages&gt;1765-1768&lt;/pages&gt;&lt;dates&gt;&lt;year&gt;2009&lt;/year&gt;&lt;/dates&gt;&lt;pub-location&gt;Hong Kong&lt;/pub-location&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E32EE4">
        <w:instrText xml:space="preserve"> ADDIN EN.CITE &lt;EndNote&gt;&lt;Cite&gt;&lt;Author&gt;Lee&lt;/Author&gt;&lt;Year&gt;2012&lt;/Year&gt;&lt;RecNum&gt;65&lt;/RecNum&gt;&lt;DisplayText&gt;&lt;style face="superscript"&gt;[102]&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E32EE4" w:rsidRPr="00E32EE4">
        <w:rPr>
          <w:noProof/>
          <w:vertAlign w:val="superscript"/>
        </w:rPr>
        <w:t>[10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E32EE4">
        <w:instrText xml:space="preserve"> ADDIN EN.CITE &lt;EndNote&gt;&lt;Cite&gt;&lt;Author&gt;Cox&lt;/Author&gt;&lt;Year&gt;1992&lt;/Year&gt;&lt;RecNum&gt;66&lt;/RecNum&gt;&lt;DisplayText&gt;&lt;style face="superscript"&gt;[103]&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ocation&gt;New York&lt;/pub-location&gt;&lt;publisher&gt;Springer&lt;/publisher&gt;&lt;urls&gt;&lt;/urls&gt;&lt;/record&gt;&lt;/Cite&gt;&lt;/EndNote&gt;</w:instrText>
      </w:r>
      <w:r w:rsidR="009952D1">
        <w:fldChar w:fldCharType="separate"/>
      </w:r>
      <w:r w:rsidR="00E32EE4" w:rsidRPr="00E32EE4">
        <w:rPr>
          <w:noProof/>
          <w:vertAlign w:val="superscript"/>
        </w:rPr>
        <w:t>[10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D0EF4">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E32EE4">
        <w:instrText xml:space="preserve"> ADDIN EN.CITE &lt;EndNote&gt;&lt;Cite&gt;&lt;Author&gt;Roy&lt;/Author&gt;&lt;Year&gt;2013&lt;/Year&gt;&lt;RecNum&gt;76&lt;/RecNum&gt;&lt;DisplayText&gt;&lt;style face="superscript"&gt;[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E32EE4" w:rsidRPr="00E32EE4">
        <w:rPr>
          <w:noProof/>
          <w:vertAlign w:val="superscript"/>
        </w:rPr>
        <w:t>[104]</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952D1">
        <w:fldChar w:fldCharType="separate"/>
      </w:r>
      <w:r w:rsidR="00E32EE4" w:rsidRPr="00E32EE4">
        <w:rPr>
          <w:noProof/>
          <w:vertAlign w:val="superscript"/>
        </w:rPr>
        <w:t>[105]</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sagkias&lt;/Author&gt;&lt;Year&gt;2010&lt;/Year&gt;&lt;RecNum&gt;69&lt;/RecNum&gt;&lt;DisplayText&gt;&lt;style face="superscript"&gt;[106]&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2010 European Conference on Information Retrieval&lt;/secondary-title&gt;&lt;/titles&gt;&lt;pages&gt;191-203&lt;/pages&gt;&lt;dates&gt;&lt;year&gt;2010&lt;/year&gt;&lt;/dates&gt;&lt;pub-location&gt;Berlin&lt;/pub-location&gt;&lt;publisher&gt;Springer&lt;/publisher&gt;&lt;urls&gt;&lt;/urls&gt;&lt;/record&gt;&lt;/Cite&gt;&lt;/EndNote&gt;</w:instrText>
      </w:r>
      <w:r w:rsidR="009952D1">
        <w:fldChar w:fldCharType="separate"/>
      </w:r>
      <w:r w:rsidR="00E32EE4" w:rsidRPr="00E32EE4">
        <w:rPr>
          <w:noProof/>
          <w:vertAlign w:val="superscript"/>
        </w:rPr>
        <w:t>[106]</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atar&lt;/Author&gt;&lt;Year&gt;2012&lt;/Year&gt;&lt;RecNum&gt;77&lt;/RecNum&gt;&lt;DisplayText&gt;&lt;style face="superscript"&gt;[107, 108]&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2012 International Conference on Advances in Social Networks Analysis and Mining&lt;/secondary-title&gt;&lt;/titles&gt;&lt;pages&gt;106-110&lt;/pages&gt;&lt;dates&gt;&lt;year&gt;2012&lt;/year&gt;&lt;/dates&gt;&lt;pub-location&gt;Istanbul&lt;/pub-location&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E32EE4" w:rsidRPr="00E32EE4">
        <w:rPr>
          <w:noProof/>
          <w:vertAlign w:val="superscript"/>
        </w:rPr>
        <w:t>[107, 108]</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E32EE4">
        <w:instrText xml:space="preserve"> ADDIN EN.CITE &lt;EndNote&gt;&lt;Cite&gt;&lt;Author&gt;Chen&lt;/Author&gt;&lt;Year&gt;2015&lt;/Year&gt;&lt;RecNum&gt;95&lt;/RecNum&gt;&lt;DisplayText&gt;&lt;style face="superscript"&gt;[109]&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2015 IEEE/CIC International Conference on Communications in China&lt;/secondary-title&gt;&lt;/titles&gt;&lt;pages&gt;1-5&lt;/pages&gt;&lt;dates&gt;&lt;year&gt;2015&lt;/year&gt;&lt;/dates&gt;&lt;pub-location&gt;Shenzhen&lt;/pub-location&gt;&lt;publisher&gt;IEEE&lt;/publisher&gt;&lt;isbn&gt;150900243X&lt;/isbn&gt;&lt;urls&gt;&lt;/urls&gt;&lt;/record&gt;&lt;/Cite&gt;&lt;/EndNote&gt;</w:instrText>
      </w:r>
      <w:r w:rsidR="009F141E">
        <w:fldChar w:fldCharType="separate"/>
      </w:r>
      <w:r w:rsidR="00E32EE4" w:rsidRPr="00E32EE4">
        <w:rPr>
          <w:noProof/>
          <w:vertAlign w:val="superscript"/>
        </w:rPr>
        <w:t>[109]</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E32EE4">
        <w:instrText xml:space="preserve"> ADDIN EN.CITE &lt;EndNote&gt;&lt;Cite&gt;&lt;Author&gt;Wu&lt;/Author&gt;&lt;Year&gt;2010&lt;/Year&gt;&lt;RecNum&gt;72&lt;/RecNum&gt;&lt;DisplayText&gt;&lt;style face="superscript"&gt;[110]&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the Second International Conference on Evolving Internet&lt;/secondary-title&gt;&lt;/titles&gt;&lt;pages&gt;19-24&lt;/pages&gt;&lt;dates&gt;&lt;year&gt;2010&lt;/year&gt;&lt;/dates&gt;&lt;pub-location&gt;Valcencia&lt;/pub-location&gt;&lt;publisher&gt;IEEE&lt;/publisher&gt;&lt;isbn&gt;1424481503&lt;/isbn&gt;&lt;urls&gt;&lt;/urls&gt;&lt;/record&gt;&lt;/Cite&gt;&lt;/EndNote&gt;</w:instrText>
      </w:r>
      <w:r w:rsidR="009952D1">
        <w:fldChar w:fldCharType="separate"/>
      </w:r>
      <w:r w:rsidR="00E32EE4" w:rsidRPr="00E32EE4">
        <w:rPr>
          <w:noProof/>
          <w:vertAlign w:val="superscript"/>
        </w:rPr>
        <w:t>[110]</w:t>
      </w:r>
      <w:r w:rsidR="009952D1">
        <w:fldChar w:fldCharType="end"/>
      </w:r>
      <w:r w:rsidR="00453F14">
        <w:rPr>
          <w:rFonts w:hint="eastAsia"/>
        </w:rPr>
        <w:t>、时间序列分析</w:t>
      </w:r>
      <w:r w:rsidR="009952D1">
        <w:fldChar w:fldCharType="begin"/>
      </w:r>
      <w:r w:rsidR="00E32EE4">
        <w:instrText xml:space="preserve"> ADDIN EN.CITE &lt;EndNote&gt;&lt;Cite&gt;&lt;Author&gt;Gürsun&lt;/Author&gt;&lt;Year&gt;2011&lt;/Year&gt;&lt;RecNum&gt;73&lt;/RecNum&gt;&lt;DisplayText&gt;&lt;style face="superscript"&gt;[111]&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2011 IEEE Conference on Computer Communications &lt;/secondary-title&gt;&lt;/titles&gt;&lt;pages&gt;16-20&lt;/pages&gt;&lt;dates&gt;&lt;year&gt;2011&lt;/year&gt;&lt;/dates&gt;&lt;pub-location&gt;Shanghai&lt;/pub-location&gt;&lt;publisher&gt;IEEE&lt;/publisher&gt;&lt;isbn&gt;1424499216&lt;/isbn&gt;&lt;urls&gt;&lt;/urls&gt;&lt;/record&gt;&lt;/Cite&gt;&lt;/EndNote&gt;</w:instrText>
      </w:r>
      <w:r w:rsidR="009952D1">
        <w:fldChar w:fldCharType="separate"/>
      </w:r>
      <w:r w:rsidR="00E32EE4" w:rsidRPr="00E32EE4">
        <w:rPr>
          <w:noProof/>
          <w:vertAlign w:val="superscript"/>
        </w:rPr>
        <w:t>[111]</w:t>
      </w:r>
      <w:r w:rsidR="009952D1">
        <w:fldChar w:fldCharType="end"/>
      </w:r>
      <w:r w:rsidR="00453F14">
        <w:rPr>
          <w:rFonts w:hint="eastAsia"/>
        </w:rPr>
        <w:t>、隐式马尔可夫模型</w:t>
      </w:r>
      <w:r w:rsidR="009952D1">
        <w:fldChar w:fldCharType="begin"/>
      </w:r>
      <w:r w:rsidR="00E32EE4">
        <w:instrText xml:space="preserve"> ADDIN EN.CITE &lt;EndNote&gt;&lt;Cite&gt;&lt;Author&gt;Jiang&lt;/Author&gt;&lt;Year&gt;2014&lt;/Year&gt;&lt;RecNum&gt;74&lt;/RecNum&gt;&lt;DisplayText&gt;&lt;style face="superscript"&gt;[112]&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2014 International Conference on Multimedia Retrieval&lt;/secondary-title&gt;&lt;/titles&gt;&lt;pages&gt;193&lt;/pages&gt;&lt;dates&gt;&lt;year&gt;2014&lt;/year&gt;&lt;/dates&gt;&lt;pub-location&gt;Glasgow&lt;/pub-location&gt;&lt;publisher&gt;ACM&lt;/publisher&gt;&lt;isbn&gt;1450327826&lt;/isbn&gt;&lt;urls&gt;&lt;/urls&gt;&lt;/record&gt;&lt;/Cite&gt;&lt;/EndNote&gt;</w:instrText>
      </w:r>
      <w:r w:rsidR="009952D1">
        <w:fldChar w:fldCharType="separate"/>
      </w:r>
      <w:r w:rsidR="00E32EE4" w:rsidRPr="00E32EE4">
        <w:rPr>
          <w:noProof/>
          <w:vertAlign w:val="superscript"/>
        </w:rPr>
        <w:t>[112]</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51D2156E" w14:textId="77777777" w:rsidR="00227180" w:rsidRPr="00626FF1" w:rsidRDefault="00227180" w:rsidP="004A2D54">
      <w:pPr>
        <w:pStyle w:val="a3"/>
        <w:ind w:firstLine="420"/>
      </w:pPr>
    </w:p>
    <w:p w14:paraId="3E594D7D" w14:textId="26BA5CC7" w:rsidR="0006357B" w:rsidRDefault="0006357B" w:rsidP="006F5778">
      <w:pPr>
        <w:pStyle w:val="-0"/>
      </w:pPr>
      <w:bookmarkStart w:id="76" w:name="_Toc480791792"/>
      <w:r w:rsidRPr="006F5778">
        <w:rPr>
          <w:rFonts w:hint="eastAsia"/>
        </w:rPr>
        <w:t>数据集</w:t>
      </w:r>
      <w:bookmarkEnd w:id="76"/>
    </w:p>
    <w:p w14:paraId="048FD52F" w14:textId="77777777" w:rsidR="00227180" w:rsidRPr="00227180" w:rsidRDefault="00227180" w:rsidP="00227180">
      <w:pPr>
        <w:pStyle w:val="a3"/>
      </w:pPr>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w:t>
      </w:r>
      <w:r w:rsidR="00D6554F">
        <w:rPr>
          <w:rFonts w:hint="eastAsia"/>
        </w:rPr>
        <w:lastRenderedPageBreak/>
        <w:t>一个月内的播放量进行了追踪。</w:t>
      </w:r>
      <w:r w:rsidR="005529D8">
        <w:rPr>
          <w:rFonts w:hint="eastAsia"/>
        </w:rPr>
        <w:t>其中，视频元信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CE81634" w:rsidR="009D13FF"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E32EE4">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E32EE4" w:rsidRPr="00E32EE4">
        <w:rPr>
          <w:noProof/>
          <w:vertAlign w:val="superscript"/>
        </w:rPr>
        <w:t>[44, 113]</w:t>
      </w:r>
      <w:r w:rsidR="00F30181">
        <w:fldChar w:fldCharType="end"/>
      </w:r>
      <w:r w:rsidR="00BF09FF">
        <w:rPr>
          <w:rFonts w:hint="eastAsia"/>
        </w:rPr>
        <w:t>，并可以获取视频自发布日起的完整播放量变化情况。</w:t>
      </w:r>
    </w:p>
    <w:p w14:paraId="1CF22240" w14:textId="77777777" w:rsidR="00227180" w:rsidRPr="003721E2" w:rsidRDefault="00227180" w:rsidP="0001477C">
      <w:pPr>
        <w:pStyle w:val="a3"/>
      </w:pPr>
    </w:p>
    <w:p w14:paraId="337F212D" w14:textId="1F31C68F" w:rsidR="00AF321F" w:rsidRDefault="008250D1" w:rsidP="006F5778">
      <w:pPr>
        <w:pStyle w:val="-0"/>
      </w:pPr>
      <w:bookmarkStart w:id="77" w:name="_Toc480791793"/>
      <w:r w:rsidRPr="006F5778">
        <w:rPr>
          <w:rFonts w:hint="eastAsia"/>
        </w:rPr>
        <w:t>视频</w:t>
      </w:r>
      <w:r w:rsidR="00AF321F" w:rsidRPr="006F5778">
        <w:rPr>
          <w:rFonts w:hint="eastAsia"/>
        </w:rPr>
        <w:t>群体</w:t>
      </w:r>
      <w:r w:rsidRPr="006F5778">
        <w:rPr>
          <w:rFonts w:hint="eastAsia"/>
        </w:rPr>
        <w:t>流行度</w:t>
      </w:r>
      <w:r w:rsidR="00B74B7E" w:rsidRPr="006F5778">
        <w:rPr>
          <w:rFonts w:hint="eastAsia"/>
        </w:rPr>
        <w:t>分析</w:t>
      </w:r>
      <w:bookmarkEnd w:id="77"/>
    </w:p>
    <w:p w14:paraId="0B701519" w14:textId="77777777" w:rsidR="00227180" w:rsidRPr="00227180" w:rsidRDefault="00227180" w:rsidP="00227180">
      <w:pPr>
        <w:pStyle w:val="a3"/>
      </w:pPr>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w:t>
      </w:r>
      <w:r>
        <w:rPr>
          <w:rFonts w:hint="eastAsia"/>
        </w:rPr>
        <w:lastRenderedPageBreak/>
        <w:t>还</w:t>
      </w:r>
      <w:r w:rsidR="0064192E">
        <w:rPr>
          <w:rFonts w:hint="eastAsia"/>
        </w:rPr>
        <w:t>对能够影响</w:t>
      </w:r>
      <w:r>
        <w:rPr>
          <w:rFonts w:hint="eastAsia"/>
        </w:rPr>
        <w:t>视频流行度</w:t>
      </w:r>
      <w:r w:rsidR="0064192E">
        <w:rPr>
          <w:rFonts w:hint="eastAsia"/>
        </w:rPr>
        <w:t>的潜在因子进行了分析。</w:t>
      </w:r>
    </w:p>
    <w:p w14:paraId="65E61F2B" w14:textId="77777777" w:rsidR="00227180" w:rsidRDefault="00227180" w:rsidP="0064192E">
      <w:pPr>
        <w:pStyle w:val="a3"/>
        <w:ind w:firstLine="420"/>
      </w:pPr>
    </w:p>
    <w:p w14:paraId="3364A250" w14:textId="37239312" w:rsidR="00032199" w:rsidRPr="006F5778" w:rsidRDefault="00A10CC6" w:rsidP="006F5778">
      <w:pPr>
        <w:pStyle w:val="-1"/>
      </w:pPr>
      <w:bookmarkStart w:id="78" w:name="_Toc480791794"/>
      <w:r w:rsidRPr="006F5778">
        <w:rPr>
          <w:rFonts w:hint="eastAsia"/>
        </w:rPr>
        <w:t>整体</w:t>
      </w:r>
      <w:r w:rsidR="00282CCC" w:rsidRPr="006F5778">
        <w:rPr>
          <w:rFonts w:hint="eastAsia"/>
        </w:rPr>
        <w:t>播放量</w:t>
      </w:r>
      <w:r w:rsidR="00FF65D1" w:rsidRPr="006F5778">
        <w:rPr>
          <w:rFonts w:hint="eastAsia"/>
        </w:rPr>
        <w:t>分布</w:t>
      </w:r>
      <w:bookmarkEnd w:id="78"/>
    </w:p>
    <w:p w14:paraId="793BE7CD" w14:textId="44F5E3AE" w:rsidR="0092406E" w:rsidRDefault="00455F91" w:rsidP="00B26221">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D53D68">
        <w:rPr>
          <w:rFonts w:hint="eastAsia"/>
        </w:rPr>
        <w:t>分别</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851F95" w14:textId="571E52DC" w:rsidR="0092406E" w:rsidRDefault="0092406E" w:rsidP="00B26221">
      <w:pPr>
        <w:pStyle w:val="a6"/>
      </w:pPr>
      <w:r>
        <w:rPr>
          <w:rFonts w:hint="eastAsia"/>
        </w:rPr>
        <w:t>图</w:t>
      </w:r>
      <w:r>
        <w:rPr>
          <w:rFonts w:hint="eastAsia"/>
        </w:rPr>
        <w:t>6-1</w:t>
      </w:r>
      <w:r w:rsidR="00411286">
        <w:rPr>
          <w:rFonts w:hint="eastAsia"/>
        </w:rPr>
        <w:t xml:space="preserve"> </w:t>
      </w:r>
      <w:r w:rsidR="00411286">
        <w:rPr>
          <w:rFonts w:hint="eastAsia"/>
        </w:rPr>
        <w:t>发布</w:t>
      </w:r>
      <w:r w:rsidR="00B07CE8">
        <w:rPr>
          <w:rFonts w:hint="eastAsia"/>
        </w:rPr>
        <w:t>于不同</w:t>
      </w:r>
      <w:r w:rsidR="00411286">
        <w:rPr>
          <w:rFonts w:hint="eastAsia"/>
        </w:rPr>
        <w:t>日期视频组的长期播放量</w:t>
      </w:r>
      <w:r w:rsidR="003F09B7">
        <w:rPr>
          <w:rFonts w:hint="eastAsia"/>
        </w:rPr>
        <w:t>分位</w:t>
      </w:r>
      <w:r w:rsidR="00411286">
        <w:rPr>
          <w:rFonts w:hint="eastAsia"/>
        </w:rPr>
        <w:t>数分布</w:t>
      </w:r>
    </w:p>
    <w:p w14:paraId="315A0EFD" w14:textId="4B856732" w:rsidR="00F804CC" w:rsidRDefault="00FE4766" w:rsidP="00B26221">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 </w:instrText>
      </w:r>
      <w:r w:rsidR="00E32E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DATA </w:instrText>
      </w:r>
      <w:r w:rsidR="00E32EE4">
        <w:fldChar w:fldCharType="end"/>
      </w:r>
      <w:r w:rsidR="00AD26E4">
        <w:fldChar w:fldCharType="separate"/>
      </w:r>
      <w:r w:rsidR="00E32EE4" w:rsidRPr="00E32EE4">
        <w:rPr>
          <w:noProof/>
          <w:vertAlign w:val="superscript"/>
        </w:rPr>
        <w:t>[90,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E32EE4">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the 10th ACM SIGCOMM Conference on Internet Measurement&lt;/secondary-title&gt;&lt;/titles&gt;&lt;pages&gt;404-410&lt;/pages&gt;&lt;dates&gt;&lt;year&gt;2010&lt;/year&gt;&lt;/dates&gt;&lt;pub-location&gt;Melbourne&lt;/pub-location&gt;&lt;publisher&gt;ACM&lt;/publisher&gt;&lt;isbn&gt;1450304834&lt;/isbn&gt;&lt;urls&gt;&lt;/urls&gt;&lt;/record&gt;&lt;/Cite&gt;&lt;/EndNote&gt;</w:instrText>
      </w:r>
      <w:r w:rsidR="00D61AB7">
        <w:fldChar w:fldCharType="separate"/>
      </w:r>
      <w:r w:rsidR="00E32EE4" w:rsidRPr="00E32EE4">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lastRenderedPageBreak/>
        <w:t>（</w:t>
      </w:r>
      <w:r w:rsidR="00EF7A31" w:rsidRPr="00E52406">
        <w:t>rich-get-richer</w:t>
      </w:r>
      <w:r w:rsidR="00185F91">
        <w:rPr>
          <w:rFonts w:hint="eastAsia"/>
        </w:rPr>
        <w:t xml:space="preserve"> effect</w:t>
      </w:r>
      <w:r w:rsidR="00EF7A31">
        <w:rPr>
          <w:rFonts w:hint="eastAsia"/>
        </w:rPr>
        <w:t>）</w:t>
      </w:r>
      <w:r w:rsidR="00D61AB7">
        <w:fldChar w:fldCharType="begin"/>
      </w:r>
      <w:r w:rsidR="00E32EE4">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E32EE4" w:rsidRPr="00E32EE4">
        <w:rPr>
          <w:noProof/>
          <w:vertAlign w:val="superscript"/>
        </w:rPr>
        <w:t>[117]</w:t>
      </w:r>
      <w:r w:rsidR="00D61AB7">
        <w:fldChar w:fldCharType="end"/>
      </w:r>
      <w:r w:rsidR="00EF7A31">
        <w:rPr>
          <w:rFonts w:hint="eastAsia"/>
        </w:rPr>
        <w:t>，极易获取数量巨大的播放量。</w:t>
      </w: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9D700B" w14:textId="57D4B78A" w:rsidR="005D4F8B" w:rsidRDefault="005D4F8B" w:rsidP="00B26221">
      <w:pPr>
        <w:pStyle w:val="a6"/>
      </w:pPr>
      <w:r>
        <w:rPr>
          <w:rFonts w:hint="eastAsia"/>
        </w:rPr>
        <w:t>图</w:t>
      </w:r>
      <w:r w:rsidR="00877541">
        <w:rPr>
          <w:rFonts w:hint="eastAsia"/>
        </w:rPr>
        <w:t>6</w:t>
      </w:r>
      <w:r>
        <w:rPr>
          <w:rFonts w:hint="eastAsia"/>
        </w:rPr>
        <w:t>-</w:t>
      </w:r>
      <w:r w:rsidR="00877541">
        <w:rPr>
          <w:rFonts w:hint="eastAsia"/>
        </w:rPr>
        <w:t>2</w:t>
      </w:r>
      <w:r w:rsidR="008456B9">
        <w:rPr>
          <w:rFonts w:hint="eastAsia"/>
        </w:rPr>
        <w:t xml:space="preserve"> </w:t>
      </w:r>
      <w:r w:rsidR="008456B9">
        <w:rPr>
          <w:rFonts w:hint="eastAsia"/>
        </w:rPr>
        <w:t>视频长期播放量</w:t>
      </w:r>
      <w:r w:rsidR="000D3B85">
        <w:t>累积分布函数</w:t>
      </w:r>
      <w:r w:rsidR="008456B9">
        <w:rPr>
          <w:rFonts w:hint="eastAsia"/>
        </w:rPr>
        <w:t>。</w:t>
      </w:r>
    </w:p>
    <w:p w14:paraId="465602F3" w14:textId="13498EB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E32EE4">
        <w:instrText xml:space="preserve"> ADDIN EN.CITE &lt;EndNote&gt;&lt;Cite&gt;&lt;Author&gt;Cheng&lt;/Author&gt;&lt;Year&gt;2008&lt;/Year&gt;&lt;RecNum&gt;58&lt;/RecNum&gt;&lt;DisplayText&gt;&lt;style face="superscript"&gt;[97,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E32EE4" w:rsidRPr="00E32EE4">
        <w:rPr>
          <w:noProof/>
          <w:vertAlign w:val="superscript"/>
        </w:rPr>
        <w:t>[97,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F804CC">
        <w:fldChar w:fldCharType="separate"/>
      </w:r>
      <w:r w:rsidR="00E32EE4" w:rsidRPr="00E32EE4">
        <w:rPr>
          <w:noProof/>
          <w:vertAlign w:val="superscript"/>
        </w:rPr>
        <w:t>[84]</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E32EE4">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Book"&gt;6&lt;/ref-type&gt;&lt;contributors&gt;&lt;authors&gt;&lt;author&gt;Johnson, NL&lt;/author&gt;&lt;author&gt;Kotz, Samuel&lt;/author&gt;&lt;author&gt;Balakrishnan, N&lt;/author&gt;&lt;/authors&gt;&lt;/contributors&gt;&lt;titles&gt;&lt;title&gt;Continuous Univariate Probability Distributions&lt;/title&gt;&lt;/titles&gt;&lt;dates&gt;&lt;year&gt;1994&lt;/year&gt;&lt;/dates&gt;&lt;pub-location&gt;New York&lt;/pub-location&gt;&lt;publisher&gt;John Wiley &amp;amp; Sons Inc.&lt;/publisher&gt;&lt;urls&gt;&lt;/urls&gt;&lt;/record&gt;&lt;/Cite&gt;&lt;/EndNote&gt;</w:instrText>
      </w:r>
      <w:r w:rsidR="00F804CC">
        <w:fldChar w:fldCharType="separate"/>
      </w:r>
      <w:r w:rsidR="00E32EE4" w:rsidRPr="00E32EE4">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E32EE4" w:rsidRPr="00E32EE4">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74E62380" w:rsidR="009B62B4" w:rsidRPr="00D21FAF" w:rsidRDefault="002865FF"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nor/>
            </m:rPr>
            <w:rPr>
              <w:rFonts w:ascii="Cambria Math" w:hAnsi="Cambria Math"/>
            </w:rPr>
            <m:t xml:space="preserve">                                  (6-1)</m:t>
          </m:r>
        </m:oMath>
      </m:oMathPara>
    </w:p>
    <w:p w14:paraId="6AC59390" w14:textId="55F613F8" w:rsidR="00C90575" w:rsidRPr="00D21FAF" w:rsidRDefault="002865FF"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nor/>
            </m:rPr>
            <w:rPr>
              <w:rFonts w:ascii="Cambria Math" w:hAnsi="Cambria Math"/>
            </w:rPr>
            <m:t xml:space="preserve">                           (6-2)</m:t>
          </m:r>
        </m:oMath>
      </m:oMathPara>
    </w:p>
    <w:p w14:paraId="68B4E824" w14:textId="61C6C2E6" w:rsidR="003E2C3A" w:rsidRPr="00D21FAF" w:rsidRDefault="002865FF"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nor/>
            </m:rPr>
            <w:rPr>
              <w:rFonts w:ascii="Cambria Math" w:hAnsi="Cambria Math"/>
            </w:rPr>
            <m:t xml:space="preserve">                                              (6-3)</m:t>
          </m:r>
        </m:oMath>
      </m:oMathPara>
    </w:p>
    <w:p w14:paraId="1ABD7629" w14:textId="169202D3" w:rsidR="002C04F3" w:rsidRDefault="00500012" w:rsidP="00B26221">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34642833" w14:textId="77777777" w:rsidR="000B46AA" w:rsidRDefault="000B46AA" w:rsidP="000B46AA">
      <w:pPr>
        <w:pStyle w:val="a3"/>
      </w:pPr>
    </w:p>
    <w:p w14:paraId="0167088B" w14:textId="77777777" w:rsidR="000B46AA" w:rsidRPr="006F5778" w:rsidRDefault="000B46AA" w:rsidP="000B46AA">
      <w:pPr>
        <w:pStyle w:val="-1"/>
      </w:pPr>
      <w:bookmarkStart w:id="79" w:name="_Toc480791795"/>
      <w:r w:rsidRPr="006F5778">
        <w:t>流行度级别</w:t>
      </w:r>
      <w:bookmarkEnd w:id="79"/>
    </w:p>
    <w:p w14:paraId="413A268A" w14:textId="6A74FF5D" w:rsidR="00EE7519" w:rsidRDefault="000B46AA" w:rsidP="0058389F">
      <w:pPr>
        <w:pStyle w:val="a3"/>
        <w:ind w:firstLine="420"/>
      </w:pPr>
      <w:r>
        <w:rPr>
          <w:rFonts w:hint="eastAsia"/>
        </w:rPr>
        <w:t>根据视频的长期播放量，我们进一步划分了不同的流行度级别，来描述数据集中新发布的视频在一段时间之后受欢迎的程度。由于视频长期播放量的分布并不均匀，不同流行度级别的划分大小也不应相等。事实</w:t>
      </w:r>
      <w:r w:rsidRPr="00195A0D">
        <w:rPr>
          <w:rFonts w:hint="eastAsia"/>
        </w:rPr>
        <w:t>上，</w:t>
      </w:r>
      <w:r>
        <w:rPr>
          <w:rFonts w:hint="eastAsia"/>
        </w:rPr>
        <w:t>低流行</w:t>
      </w:r>
      <w:r w:rsidRPr="00195A0D">
        <w:rPr>
          <w:rFonts w:hint="eastAsia"/>
        </w:rPr>
        <w:t>级别应该覆盖大部分</w:t>
      </w:r>
      <w:r>
        <w:rPr>
          <w:rFonts w:hint="eastAsia"/>
        </w:rPr>
        <w:t>的</w:t>
      </w:r>
      <w:r w:rsidRPr="00195A0D">
        <w:rPr>
          <w:rFonts w:hint="eastAsia"/>
        </w:rPr>
        <w:t>视频，而</w:t>
      </w:r>
      <w:r>
        <w:rPr>
          <w:rFonts w:hint="eastAsia"/>
        </w:rPr>
        <w:t>高流行</w:t>
      </w:r>
      <w:r w:rsidRPr="00195A0D">
        <w:rPr>
          <w:rFonts w:hint="eastAsia"/>
        </w:rPr>
        <w:t>级别应该</w:t>
      </w:r>
      <w:r>
        <w:rPr>
          <w:rFonts w:hint="eastAsia"/>
        </w:rPr>
        <w:t>能够</w:t>
      </w:r>
      <w:r w:rsidRPr="00195A0D">
        <w:rPr>
          <w:rFonts w:hint="eastAsia"/>
        </w:rPr>
        <w:t>突出具有极大</w:t>
      </w:r>
      <w:r>
        <w:rPr>
          <w:rFonts w:hint="eastAsia"/>
        </w:rPr>
        <w:t>播放量</w:t>
      </w:r>
      <w:r w:rsidRPr="00195A0D">
        <w:rPr>
          <w:rFonts w:hint="eastAsia"/>
        </w:rPr>
        <w:t>的视频。</w:t>
      </w:r>
      <w:r>
        <w:rPr>
          <w:rFonts w:hint="eastAsia"/>
        </w:rPr>
        <w:t>在我们的研究中，我们将视频长期流行度划分为</w:t>
      </w:r>
      <w:r>
        <w:rPr>
          <w:rFonts w:hint="eastAsia"/>
        </w:rPr>
        <w:t>4</w:t>
      </w:r>
      <w:r>
        <w:rPr>
          <w:rFonts w:hint="eastAsia"/>
        </w:rPr>
        <w:t>个不重合的范围，如表</w:t>
      </w:r>
      <w:r>
        <w:rPr>
          <w:rFonts w:hint="eastAsia"/>
        </w:rPr>
        <w:t>6-1</w:t>
      </w:r>
      <w:r>
        <w:rPr>
          <w:rFonts w:hint="eastAsia"/>
        </w:rPr>
        <w:t>所示。其中，每个</w:t>
      </w:r>
      <w:r>
        <w:t>流行度级别</w:t>
      </w:r>
      <w:r>
        <w:rPr>
          <w:rFonts w:hint="eastAsia"/>
        </w:rPr>
        <w:t>的范围都要比前一个等级的范围大将近一个数量级。各个</w:t>
      </w:r>
      <w:r>
        <w:t>流行度</w:t>
      </w: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B51919E" w14:textId="77777777" w:rsidR="00237B15" w:rsidRDefault="00DF4290" w:rsidP="00FF1FD4">
      <w:pPr>
        <w:pStyle w:val="a6"/>
      </w:pPr>
      <w:r>
        <w:rPr>
          <w:rFonts w:hint="eastAsia"/>
        </w:rPr>
        <w:t>图</w:t>
      </w:r>
      <w:r>
        <w:rPr>
          <w:rFonts w:hint="eastAsia"/>
        </w:rPr>
        <w:t>6-</w:t>
      </w:r>
      <w:r w:rsidR="005C2859">
        <w:rPr>
          <w:rFonts w:hint="eastAsia"/>
        </w:rPr>
        <w:t>3</w:t>
      </w:r>
      <w:r w:rsidR="00B8342A">
        <w:rPr>
          <w:rFonts w:hint="eastAsia"/>
        </w:rPr>
        <w:t xml:space="preserve"> </w:t>
      </w:r>
      <w:r w:rsidR="00237B15">
        <w:rPr>
          <w:rFonts w:hint="eastAsia"/>
        </w:rPr>
        <w:t>网络视频长期播放量整体分布模型的</w:t>
      </w:r>
      <w:r w:rsidR="00B8342A">
        <w:rPr>
          <w:rFonts w:hint="eastAsia"/>
        </w:rPr>
        <w:t>拟合效果</w:t>
      </w:r>
      <w:r w:rsidR="00B8342A">
        <w:rPr>
          <w:rFonts w:hint="eastAsia"/>
        </w:rPr>
        <w:t>P-P</w:t>
      </w:r>
      <w:r w:rsidR="00B8342A">
        <w:rPr>
          <w:rFonts w:hint="eastAsia"/>
        </w:rPr>
        <w:t>图：</w:t>
      </w:r>
    </w:p>
    <w:p w14:paraId="65A4C94E" w14:textId="7A831C62" w:rsidR="002C04F3" w:rsidRDefault="00B8342A" w:rsidP="00B26221">
      <w:pPr>
        <w:pStyle w:val="a6"/>
      </w:pPr>
      <w:r>
        <w:t>(a)Weibull</w:t>
      </w:r>
      <w:r>
        <w:rPr>
          <w:rFonts w:hint="eastAsia"/>
        </w:rPr>
        <w:t>分布；</w:t>
      </w:r>
      <w:r>
        <w:t>(b)Log-Normal</w:t>
      </w:r>
      <w:r>
        <w:rPr>
          <w:rFonts w:hint="eastAsia"/>
        </w:rPr>
        <w:t>分布；</w:t>
      </w:r>
      <w:r>
        <w:t>(c)</w:t>
      </w:r>
      <w:r w:rsidRPr="00B8342A">
        <w:t xml:space="preserve"> Pareto Type 2</w:t>
      </w:r>
      <w:r>
        <w:rPr>
          <w:rFonts w:hint="eastAsia"/>
        </w:rPr>
        <w:t>分布。</w:t>
      </w:r>
    </w:p>
    <w:p w14:paraId="71FC3221" w14:textId="79593818" w:rsidR="00B26221" w:rsidRPr="00B26221" w:rsidRDefault="00A03EDB" w:rsidP="0000633A">
      <w:pPr>
        <w:pStyle w:val="a3"/>
      </w:pPr>
      <w:r>
        <w:t>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386ED88B" w14:textId="3CFA959C" w:rsidR="0060591F" w:rsidRDefault="00A236A0" w:rsidP="00B26221">
      <w:pPr>
        <w:pStyle w:val="a6"/>
      </w:pPr>
      <w:r>
        <w:rPr>
          <w:rFonts w:hint="eastAsia"/>
        </w:rPr>
        <w:t>表</w:t>
      </w:r>
      <w:r>
        <w:rPr>
          <w:rFonts w:hint="eastAsia"/>
        </w:rPr>
        <w:t xml:space="preserve">6-1 </w:t>
      </w:r>
      <w:r>
        <w:rPr>
          <w:rFonts w:hint="eastAsia"/>
        </w:rPr>
        <w:t>视频长期</w:t>
      </w:r>
      <w:r w:rsidR="00A03EDB">
        <w:t>流行度级别</w:t>
      </w:r>
      <w:r>
        <w:rPr>
          <w:rFonts w:hint="eastAsia"/>
        </w:rPr>
        <w:t>划分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005"/>
        <w:gridCol w:w="2217"/>
        <w:gridCol w:w="2023"/>
        <w:gridCol w:w="1977"/>
      </w:tblGrid>
      <w:tr w:rsidR="00A236A0" w14:paraId="30959ECC" w14:textId="77777777" w:rsidTr="004D3947">
        <w:trPr>
          <w:trHeight w:val="407"/>
          <w:jc w:val="center"/>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D3947">
        <w:trPr>
          <w:trHeight w:val="407"/>
          <w:jc w:val="center"/>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D3947">
        <w:trPr>
          <w:trHeight w:val="407"/>
          <w:jc w:val="center"/>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D3947">
        <w:trPr>
          <w:trHeight w:val="407"/>
          <w:jc w:val="center"/>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D3947">
        <w:trPr>
          <w:trHeight w:val="407"/>
          <w:jc w:val="center"/>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w:t>
      </w:r>
      <w:r>
        <w:rPr>
          <w:rFonts w:hint="eastAsia"/>
        </w:rPr>
        <w:lastRenderedPageBreak/>
        <w:t>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DAB7915" w14:textId="77777777" w:rsidR="00C73446" w:rsidRPr="00157872" w:rsidRDefault="00C73446" w:rsidP="00157872">
      <w:pPr>
        <w:pStyle w:val="a3"/>
        <w:ind w:firstLine="420"/>
        <w:jc w:val="left"/>
      </w:pPr>
    </w:p>
    <w:p w14:paraId="4C4D56D2" w14:textId="685E0E17" w:rsidR="002B6667" w:rsidRPr="006F5778" w:rsidRDefault="00C379F0" w:rsidP="006F5778">
      <w:pPr>
        <w:pStyle w:val="-1"/>
      </w:pPr>
      <w:bookmarkStart w:id="80" w:name="_Toc480791796"/>
      <w:r w:rsidRPr="006F5778">
        <w:rPr>
          <w:rFonts w:hint="eastAsia"/>
        </w:rPr>
        <w:t>流行度</w:t>
      </w:r>
      <w:r w:rsidR="002B6667" w:rsidRPr="006F5778">
        <w:rPr>
          <w:rFonts w:hint="eastAsia"/>
        </w:rPr>
        <w:t>影响因子</w:t>
      </w:r>
      <w:bookmarkEnd w:id="80"/>
    </w:p>
    <w:p w14:paraId="7BBC37CC" w14:textId="731C1C1D" w:rsidR="00680AA7" w:rsidRDefault="00683028" w:rsidP="00B26221">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6C96A6B8" w14:textId="03D83FAC" w:rsidR="004B7650" w:rsidRDefault="004A4D53" w:rsidP="00A2227E">
      <w:pPr>
        <w:pStyle w:val="a3"/>
        <w:ind w:firstLine="420"/>
      </w:pPr>
      <w:r>
        <w:rPr>
          <w:rFonts w:hint="eastAsia"/>
        </w:rPr>
        <w:t>此外，我们还分析了视频内容标签对于视频长期播放量的影响。</w:t>
      </w:r>
      <w:r w:rsidRPr="00F22767">
        <w:rPr>
          <w:rFonts w:hint="eastAsia"/>
        </w:rPr>
        <w:t>我们首先</w:t>
      </w:r>
      <w:r>
        <w:rPr>
          <w:rFonts w:hint="eastAsia"/>
        </w:rPr>
        <w:t>对</w:t>
      </w:r>
      <w:r w:rsidRPr="00F22767">
        <w:rPr>
          <w:rFonts w:hint="eastAsia"/>
        </w:rPr>
        <w:t>出现</w:t>
      </w:r>
      <w:r>
        <w:rPr>
          <w:rFonts w:hint="eastAsia"/>
        </w:rPr>
        <w:t>在</w:t>
      </w:r>
      <w:r w:rsidRPr="00F22767">
        <w:rPr>
          <w:rFonts w:hint="eastAsia"/>
        </w:rPr>
        <w:t>超过</w:t>
      </w:r>
      <w:r w:rsidRPr="00F22767">
        <w:rPr>
          <w:rFonts w:hint="eastAsia"/>
        </w:rPr>
        <w:t>10</w:t>
      </w:r>
      <w:r w:rsidRPr="00F22767">
        <w:rPr>
          <w:rFonts w:hint="eastAsia"/>
        </w:rPr>
        <w:t>个视频</w:t>
      </w:r>
      <w:r>
        <w:rPr>
          <w:rFonts w:hint="eastAsia"/>
        </w:rPr>
        <w:t>中</w:t>
      </w:r>
      <w:r w:rsidRPr="00F22767">
        <w:rPr>
          <w:rFonts w:hint="eastAsia"/>
        </w:rPr>
        <w:t>的“热门”标签</w:t>
      </w:r>
      <w:r>
        <w:rPr>
          <w:rFonts w:hint="eastAsia"/>
        </w:rPr>
        <w:t>进行</w:t>
      </w:r>
      <w:r w:rsidRPr="00F22767">
        <w:rPr>
          <w:rFonts w:hint="eastAsia"/>
        </w:rPr>
        <w:t>提取。</w:t>
      </w:r>
      <w:r>
        <w:rPr>
          <w:rFonts w:hint="eastAsia"/>
        </w:rPr>
        <w:t>我们共提取到</w:t>
      </w:r>
      <w:r>
        <w:rPr>
          <w:rFonts w:hint="eastAsia"/>
        </w:rPr>
        <w:t>563</w:t>
      </w:r>
      <w:r>
        <w:rPr>
          <w:rFonts w:hint="eastAsia"/>
        </w:rPr>
        <w:t>个热门标签，占总标签数的</w:t>
      </w:r>
      <w:r>
        <w:rPr>
          <w:rFonts w:hint="eastAsia"/>
        </w:rPr>
        <w:t>2.51%</w:t>
      </w:r>
      <w:r>
        <w:rPr>
          <w:rFonts w:hint="eastAsia"/>
        </w:rPr>
        <w:t>。由此可见，</w:t>
      </w:r>
      <w:r w:rsidRPr="00A75DE5">
        <w:rPr>
          <w:rFonts w:hint="eastAsia"/>
        </w:rPr>
        <w:t>大多数</w:t>
      </w:r>
      <w:r>
        <w:rPr>
          <w:rFonts w:hint="eastAsia"/>
        </w:rPr>
        <w:t>的视频内容标签并</w:t>
      </w:r>
      <w:r w:rsidRPr="00A75DE5">
        <w:rPr>
          <w:rFonts w:hint="eastAsia"/>
        </w:rPr>
        <w:t>不会频繁</w:t>
      </w:r>
      <w:r>
        <w:rPr>
          <w:rFonts w:hint="eastAsia"/>
        </w:rPr>
        <w:t>的</w:t>
      </w:r>
      <w:r w:rsidRPr="00A75DE5">
        <w:rPr>
          <w:rFonts w:hint="eastAsia"/>
        </w:rPr>
        <w:t>出现</w:t>
      </w:r>
      <w:r>
        <w:rPr>
          <w:rFonts w:hint="eastAsia"/>
        </w:rPr>
        <w:t>。然后，我们进一步分析了流行视频（</w:t>
      </w:r>
      <w:r>
        <w:rPr>
          <w:rFonts w:hint="eastAsia"/>
        </w:rPr>
        <w:t>Level 4</w:t>
      </w:r>
      <w:r>
        <w:rPr>
          <w:rFonts w:hint="eastAsia"/>
        </w:rPr>
        <w:t>）与这些热门标签之间的关系。我们发现，尽管多数视频标签在不同流行度视频中都出现过，有</w:t>
      </w:r>
      <w:r>
        <w:rPr>
          <w:rFonts w:hint="eastAsia"/>
        </w:rPr>
        <w:t>97</w:t>
      </w:r>
      <w:r>
        <w:rPr>
          <w:rFonts w:hint="eastAsia"/>
        </w:rPr>
        <w:t>种热门标签只存</w:t>
      </w:r>
    </w:p>
    <w:p w14:paraId="693C394A" w14:textId="29715F9D" w:rsidR="00DE78E0" w:rsidRDefault="00285E5B" w:rsidP="00285E5B">
      <w:pPr>
        <w:pStyle w:val="a3"/>
        <w:spacing w:line="240" w:lineRule="auto"/>
        <w:jc w:val="center"/>
      </w:pPr>
      <w:r>
        <w:rPr>
          <w:noProof/>
        </w:rPr>
        <w:lastRenderedPageBreak/>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3A3B926" w14:textId="09DD81AE" w:rsidR="00DE78E0" w:rsidRPr="00DE78E0" w:rsidRDefault="00030BE4" w:rsidP="00B26221">
      <w:pPr>
        <w:pStyle w:val="a6"/>
      </w:pPr>
      <w:r>
        <w:rPr>
          <w:rFonts w:hint="eastAsia"/>
        </w:rPr>
        <w:t>图</w:t>
      </w:r>
      <w:r>
        <w:rPr>
          <w:rFonts w:hint="eastAsia"/>
        </w:rPr>
        <w:t>6-</w:t>
      </w:r>
      <w:r w:rsidR="00470DC7">
        <w:rPr>
          <w:rFonts w:hint="eastAsia"/>
        </w:rPr>
        <w:t>4</w:t>
      </w:r>
      <w:r w:rsidR="001B187F">
        <w:rPr>
          <w:rFonts w:hint="eastAsia"/>
        </w:rPr>
        <w:t xml:space="preserve"> </w:t>
      </w:r>
      <w:r w:rsidR="00FE3A35">
        <w:rPr>
          <w:rFonts w:hint="eastAsia"/>
        </w:rPr>
        <w:t>三种典型</w:t>
      </w:r>
      <w:r w:rsidR="001B187F">
        <w:rPr>
          <w:rFonts w:hint="eastAsia"/>
        </w:rPr>
        <w:t>类型视频的长期播放量</w:t>
      </w:r>
      <w:r w:rsidR="000D3B85">
        <w:t>累积分布函数</w:t>
      </w:r>
      <w:r w:rsidR="001B187F">
        <w:rPr>
          <w:rFonts w:hint="eastAsia"/>
        </w:rPr>
        <w:t>。</w:t>
      </w:r>
    </w:p>
    <w:p w14:paraId="128441C5" w14:textId="7E94FCC5" w:rsidR="00B710DE" w:rsidRDefault="00FC17CA" w:rsidP="004B7650">
      <w:pPr>
        <w:pStyle w:val="a3"/>
      </w:pPr>
      <w:r>
        <w:rPr>
          <w:rFonts w:hint="eastAsia"/>
        </w:rPr>
        <w:t>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0F1B01EE" w14:textId="77777777" w:rsidR="00C73446" w:rsidRPr="005871D5" w:rsidRDefault="00C73446" w:rsidP="004232F4">
      <w:pPr>
        <w:pStyle w:val="a3"/>
        <w:ind w:firstLine="420"/>
      </w:pPr>
    </w:p>
    <w:p w14:paraId="1887CF85" w14:textId="7D6DE6FA" w:rsidR="00B735C1" w:rsidRDefault="008250D1" w:rsidP="006F5778">
      <w:pPr>
        <w:pStyle w:val="-0"/>
      </w:pPr>
      <w:bookmarkStart w:id="81" w:name="_Toc480791797"/>
      <w:r w:rsidRPr="006F5778">
        <w:rPr>
          <w:rFonts w:hint="eastAsia"/>
        </w:rPr>
        <w:t>视频</w:t>
      </w:r>
      <w:r w:rsidR="00AF321F" w:rsidRPr="006F5778">
        <w:rPr>
          <w:rFonts w:hint="eastAsia"/>
        </w:rPr>
        <w:t>单体</w:t>
      </w:r>
      <w:r w:rsidRPr="006F5778">
        <w:rPr>
          <w:rFonts w:hint="eastAsia"/>
        </w:rPr>
        <w:t>流行度</w:t>
      </w:r>
      <w:r w:rsidR="00B74B7E" w:rsidRPr="006F5778">
        <w:rPr>
          <w:rFonts w:hint="eastAsia"/>
        </w:rPr>
        <w:t>分析</w:t>
      </w:r>
      <w:bookmarkEnd w:id="81"/>
    </w:p>
    <w:p w14:paraId="50936A76" w14:textId="77777777" w:rsidR="00C73446" w:rsidRPr="00C73446" w:rsidRDefault="00C73446" w:rsidP="00C73446">
      <w:pPr>
        <w:pStyle w:val="a3"/>
      </w:pPr>
    </w:p>
    <w:p w14:paraId="1ECF48F5" w14:textId="36433620"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w:t>
      </w:r>
      <w:r w:rsidR="001C145F">
        <w:rPr>
          <w:rFonts w:hint="eastAsia"/>
        </w:rPr>
        <w:t>各</w:t>
      </w:r>
      <w:r w:rsidR="008A4831">
        <w:rPr>
          <w:rFonts w:hint="eastAsia"/>
        </w:rPr>
        <w:t>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7CB00E1C" w14:textId="77777777" w:rsidR="00CE7324" w:rsidRDefault="00CE7324" w:rsidP="00B735C1">
      <w:pPr>
        <w:pStyle w:val="a3"/>
        <w:ind w:firstLine="420"/>
      </w:pPr>
    </w:p>
    <w:p w14:paraId="45318DC6" w14:textId="30763D63" w:rsidR="00FA568D" w:rsidRPr="006F5778" w:rsidRDefault="00077DE1" w:rsidP="006F5778">
      <w:pPr>
        <w:pStyle w:val="-1"/>
      </w:pPr>
      <w:bookmarkStart w:id="82" w:name="_Toc480791798"/>
      <w:r w:rsidRPr="006F5778">
        <w:rPr>
          <w:rFonts w:hint="eastAsia"/>
        </w:rPr>
        <w:t>活跃天</w:t>
      </w:r>
      <w:bookmarkEnd w:id="82"/>
    </w:p>
    <w:p w14:paraId="315471CD" w14:textId="07053247" w:rsidR="00AD2239" w:rsidRDefault="00C6568A" w:rsidP="00B26221">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60F9B84D" w14:textId="27DFA10A" w:rsidR="00546FCD" w:rsidRDefault="00160E06" w:rsidP="00160E06">
      <w:pPr>
        <w:pStyle w:val="a3"/>
        <w:spacing w:line="240" w:lineRule="auto"/>
        <w:jc w:val="center"/>
      </w:pPr>
      <w:r>
        <w:rPr>
          <w:noProof/>
        </w:rPr>
        <w:lastRenderedPageBreak/>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D49CDB6" w14:textId="6D667401" w:rsidR="00546FCD" w:rsidRDefault="00160E06" w:rsidP="00B26221">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153E3951" w:rsidR="00F92AD6" w:rsidRPr="00845DB5" w:rsidRDefault="002865FF" w:rsidP="00845DB5">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nor/>
            </m:rPr>
            <w:rPr>
              <w:rFonts w:ascii="Cambria Math" w:hAnsi="Cambria Math"/>
            </w:rPr>
            <m:t xml:space="preserve">                                  (6-4)</m:t>
          </m:r>
        </m:oMath>
      </m:oMathPara>
    </w:p>
    <w:p w14:paraId="52867AEA" w14:textId="0E7D3CA2" w:rsidR="00AD2239" w:rsidRDefault="00096AF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329BAEE8" w14:textId="6624D911" w:rsidR="00A2227E" w:rsidRDefault="0091459A" w:rsidP="0091459A">
      <w:pPr>
        <w:pStyle w:val="a3"/>
        <w:ind w:firstLine="420"/>
      </w:pPr>
      <w:r w:rsidRPr="007A4812">
        <w:rPr>
          <w:rFonts w:hint="eastAsia"/>
        </w:rPr>
        <w:t>基于上述定义，我们对数据集中各个视频的活跃天进行了识别。我们发现有</w:t>
      </w:r>
      <w:r w:rsidRPr="007A4812">
        <w:t>17</w:t>
      </w:r>
      <w:r>
        <w:t>,</w:t>
      </w:r>
      <w:r w:rsidRPr="007A4812">
        <w:t>076</w:t>
      </w:r>
      <w:r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图</w:t>
      </w:r>
      <w:r w:rsidRPr="007A4812">
        <w:rPr>
          <w:rFonts w:hint="eastAsia"/>
        </w:rPr>
        <w:t>6-</w:t>
      </w:r>
      <w:r>
        <w:t>7</w:t>
      </w:r>
      <w:r w:rsidRPr="007A4812">
        <w:rPr>
          <w:rFonts w:hint="eastAsia"/>
        </w:rPr>
        <w:t>显示了我们数据集中活跃视频的活跃天数累积分布函数。从图中可知，大多数视频等活跃天数较小。具体来讲，约</w:t>
      </w:r>
      <w:r w:rsidRPr="007A4812">
        <w:rPr>
          <w:rFonts w:hint="eastAsia"/>
        </w:rPr>
        <w:t>25%</w:t>
      </w:r>
    </w:p>
    <w:p w14:paraId="3C7D978C" w14:textId="30B03AEE" w:rsidR="00DF0D20" w:rsidRDefault="00DF0D20" w:rsidP="00DF0D20">
      <w:pPr>
        <w:pStyle w:val="a3"/>
        <w:spacing w:line="240" w:lineRule="auto"/>
        <w:jc w:val="center"/>
      </w:pPr>
      <w:r>
        <w:rPr>
          <w:noProof/>
        </w:rPr>
        <w:lastRenderedPageBreak/>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C5223F9" w14:textId="758BC679" w:rsidR="00DF0D20" w:rsidRDefault="00DF0D20" w:rsidP="00B26221">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BCB6169" w14:textId="626B8591" w:rsidR="00BF4C47" w:rsidRDefault="00F07393" w:rsidP="00B26221">
      <w:pPr>
        <w:pStyle w:val="a3"/>
      </w:pPr>
      <w:r w:rsidRPr="007A4812">
        <w:rPr>
          <w:rFonts w:hint="eastAsia"/>
        </w:rPr>
        <w:t>的视频在观察期内仅有</w:t>
      </w:r>
      <w:r w:rsidRPr="007A4812">
        <w:rPr>
          <w:rFonts w:hint="eastAsia"/>
        </w:rPr>
        <w:t>1</w:t>
      </w:r>
      <w:r w:rsidRPr="007A4812">
        <w:rPr>
          <w:rFonts w:hint="eastAsia"/>
        </w:rPr>
        <w:t>个活跃天，而近</w:t>
      </w:r>
      <w:r w:rsidRPr="007A4812">
        <w:rPr>
          <w:rFonts w:hint="eastAsia"/>
        </w:rPr>
        <w:t>80%</w:t>
      </w:r>
      <w:r w:rsidRPr="007A4812">
        <w:rPr>
          <w:rFonts w:hint="eastAsia"/>
        </w:rPr>
        <w:t>的视频总活跃天数短于</w:t>
      </w:r>
      <w:r w:rsidRPr="007A4812">
        <w:rPr>
          <w:rFonts w:hint="eastAsia"/>
        </w:rPr>
        <w:t>7</w:t>
      </w:r>
      <w:r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55BCF0" w14:textId="4B381C9C" w:rsidR="00703B3F" w:rsidRDefault="001D4C0B" w:rsidP="00B26221">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00408154" w14:textId="77777777" w:rsidR="00B80420" w:rsidRPr="00B80420" w:rsidRDefault="00B80420" w:rsidP="00B80420">
      <w:pPr>
        <w:pStyle w:val="a3"/>
      </w:pPr>
    </w:p>
    <w:p w14:paraId="22F219F3" w14:textId="5E1356E2" w:rsidR="00472687" w:rsidRPr="006F5778" w:rsidRDefault="00BF4C47" w:rsidP="006F5778">
      <w:pPr>
        <w:pStyle w:val="-1"/>
      </w:pPr>
      <w:bookmarkStart w:id="83" w:name="_Toc480791799"/>
      <w:r w:rsidRPr="006F5778">
        <w:rPr>
          <w:rFonts w:hint="eastAsia"/>
        </w:rPr>
        <w:t>活跃期</w:t>
      </w:r>
      <w:bookmarkEnd w:id="83"/>
    </w:p>
    <w:p w14:paraId="1196F422" w14:textId="42AE5BA5" w:rsidR="00EF0E90" w:rsidRDefault="002B7531" w:rsidP="00B26221">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664B6ADE" w14:textId="5B1D5EA2" w:rsidR="00377682" w:rsidRDefault="00E62190" w:rsidP="00E62190">
      <w:pPr>
        <w:pStyle w:val="a3"/>
        <w:ind w:firstLine="420"/>
      </w:pPr>
      <w:r>
        <w:rPr>
          <w:rFonts w:hint="eastAsia"/>
        </w:rPr>
        <w:t>基于视频各活跃天的出现位置，我们提出了视频活跃期的概念。视频活跃期</w:t>
      </w:r>
    </w:p>
    <w:p w14:paraId="16B16742" w14:textId="5F431BA0" w:rsidR="00D511AF" w:rsidRDefault="004E0ABF" w:rsidP="00D511AF">
      <w:pPr>
        <w:pStyle w:val="a3"/>
        <w:spacing w:line="240" w:lineRule="auto"/>
        <w:jc w:val="center"/>
      </w:pPr>
      <w:r>
        <w:rPr>
          <w:rFonts w:hint="eastAsia"/>
          <w:noProof/>
        </w:rPr>
        <w:lastRenderedPageBreak/>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FAA7277" w14:textId="68BD7AD5" w:rsidR="00D511AF" w:rsidRDefault="00D511AF" w:rsidP="00B26221">
      <w:pPr>
        <w:pStyle w:val="a6"/>
      </w:pPr>
      <w:r>
        <w:rPr>
          <w:rFonts w:hint="eastAsia"/>
        </w:rPr>
        <w:t>图</w:t>
      </w:r>
      <w:r>
        <w:rPr>
          <w:rFonts w:hint="eastAsia"/>
        </w:rPr>
        <w:t>6-</w:t>
      </w:r>
      <w:r w:rsidR="00470DC7">
        <w:rPr>
          <w:rFonts w:hint="eastAsia"/>
        </w:rPr>
        <w:t>8</w:t>
      </w:r>
      <w:r w:rsidR="002B7FDB">
        <w:rPr>
          <w:rFonts w:hint="eastAsia"/>
        </w:rPr>
        <w:t xml:space="preserve"> </w:t>
      </w:r>
      <w:r>
        <w:rPr>
          <w:rFonts w:hint="eastAsia"/>
        </w:rPr>
        <w:t>活跃天</w:t>
      </w:r>
      <w:r w:rsidR="002B7FDB">
        <w:rPr>
          <w:rFonts w:hint="eastAsia"/>
        </w:rPr>
        <w:t>出现的不同位置</w:t>
      </w:r>
      <w:r>
        <w:rPr>
          <w:rFonts w:hint="eastAsia"/>
        </w:rPr>
        <w:t>对应的视频数直方图</w:t>
      </w:r>
      <w:r w:rsidR="002A6D58">
        <w:rPr>
          <w:rFonts w:hint="eastAsia"/>
        </w:rPr>
        <w:t>。</w:t>
      </w:r>
    </w:p>
    <w:p w14:paraId="79790428" w14:textId="10C44F29" w:rsidR="00D638D5" w:rsidRDefault="00B80420" w:rsidP="00377682">
      <w:pPr>
        <w:pStyle w:val="a3"/>
      </w:pPr>
      <w:r>
        <w:rPr>
          <w:rFonts w:hint="eastAsia"/>
        </w:rPr>
        <w:t>用于描述</w:t>
      </w:r>
      <w:r w:rsidRPr="003025D3">
        <w:rPr>
          <w:rFonts w:hint="eastAsia"/>
        </w:rPr>
        <w:t>一个新上传的视频</w:t>
      </w:r>
      <w:r>
        <w:rPr>
          <w:rFonts w:hint="eastAsia"/>
        </w:rPr>
        <w:t>能够在</w:t>
      </w:r>
      <w:r w:rsidRPr="003025D3">
        <w:rPr>
          <w:rFonts w:hint="eastAsia"/>
        </w:rPr>
        <w:t>多</w:t>
      </w:r>
      <w:r>
        <w:rPr>
          <w:rFonts w:hint="eastAsia"/>
        </w:rPr>
        <w:t>长时间上</w:t>
      </w:r>
      <w:r w:rsidRPr="003025D3">
        <w:rPr>
          <w:rFonts w:hint="eastAsia"/>
        </w:rPr>
        <w:t>积极</w:t>
      </w:r>
      <w:r>
        <w:rPr>
          <w:rFonts w:hint="eastAsia"/>
        </w:rPr>
        <w:t>的吸引用户的</w:t>
      </w:r>
      <w:r w:rsidRPr="003025D3">
        <w:rPr>
          <w:rFonts w:hint="eastAsia"/>
        </w:rPr>
        <w:t>关注。</w:t>
      </w:r>
      <w:r>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w:t>
      </w:r>
      <w:r w:rsidR="000D3B85">
        <w:rPr>
          <w:rFonts w:hint="eastAsia"/>
        </w:rPr>
        <w:t>9</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DF7146" w14:textId="276B26C2" w:rsidR="00312069" w:rsidRDefault="00A60A83" w:rsidP="00B26221">
      <w:pPr>
        <w:pStyle w:val="a6"/>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AD9F101" w14:textId="075AA103"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w:t>
      </w:r>
      <w:r w:rsidR="007867B9">
        <w:rPr>
          <w:rFonts w:hint="eastAsia"/>
        </w:rPr>
        <w:lastRenderedPageBreak/>
        <w:t>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344053">
        <w:rPr>
          <w:rFonts w:hint="eastAsia"/>
        </w:rPr>
        <w:t>这些视频的商业</w:t>
      </w:r>
      <w:r w:rsidR="007867B9">
        <w:rPr>
          <w:rFonts w:hint="eastAsia"/>
        </w:rPr>
        <w:t>价值将大大降低。</w:t>
      </w:r>
    </w:p>
    <w:p w14:paraId="5B3DFF94" w14:textId="77777777" w:rsidR="00703B3F" w:rsidRDefault="00703B3F" w:rsidP="00B35F77">
      <w:pPr>
        <w:pStyle w:val="a3"/>
        <w:ind w:firstLine="420"/>
      </w:pPr>
    </w:p>
    <w:p w14:paraId="33720842" w14:textId="52BFF208" w:rsidR="00C871FE" w:rsidRPr="006F5778" w:rsidRDefault="00560642" w:rsidP="006F5778">
      <w:pPr>
        <w:pStyle w:val="-1"/>
      </w:pPr>
      <w:bookmarkStart w:id="84" w:name="_Toc480791800"/>
      <w:r w:rsidRPr="006F5778">
        <w:rPr>
          <w:rFonts w:hint="eastAsia"/>
        </w:rPr>
        <w:t>日播放量分布</w:t>
      </w:r>
      <w:bookmarkEnd w:id="84"/>
    </w:p>
    <w:p w14:paraId="5C926A1E" w14:textId="640DFB27" w:rsidR="00C5739D" w:rsidRDefault="00E66F2B" w:rsidP="00D82398">
      <w:pPr>
        <w:pStyle w:val="a3"/>
        <w:ind w:firstLine="420"/>
      </w:pPr>
      <w:r>
        <w:rPr>
          <w:rFonts w:hint="eastAsia"/>
        </w:rPr>
        <w:t>在本小节中，我们关注于</w:t>
      </w:r>
      <w:r w:rsidR="00E01174">
        <w:rPr>
          <w:rFonts w:hint="eastAsia"/>
        </w:rPr>
        <w:t>各</w:t>
      </w:r>
      <w:r>
        <w:rPr>
          <w:rFonts w:hint="eastAsia"/>
        </w:rPr>
        <w:t>视频获取的总播放量在观察期各天中</w:t>
      </w:r>
      <w:r w:rsidR="00FD63A5">
        <w:rPr>
          <w:rFonts w:hint="eastAsia"/>
        </w:rPr>
        <w:t>分布</w:t>
      </w:r>
      <w:r>
        <w:rPr>
          <w:rFonts w:hint="eastAsia"/>
        </w:rPr>
        <w:t>的</w:t>
      </w:r>
      <w:r w:rsidR="00FD63A5">
        <w:rPr>
          <w:rFonts w:hint="eastAsia"/>
        </w:rPr>
        <w:t>均匀</w:t>
      </w:r>
      <w:r>
        <w:rPr>
          <w:rFonts w:hint="eastAsia"/>
        </w:rPr>
        <w:t>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416C3F8D" w:rsidR="00397229" w:rsidRPr="00715664" w:rsidRDefault="002865FF" w:rsidP="0071566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nor/>
            </m:rPr>
            <w:rPr>
              <w:rFonts w:ascii="Cambria Math" w:hAnsi="Cambria Math"/>
            </w:rPr>
            <m:t xml:space="preserve">                                        (6-5)</m:t>
          </m:r>
        </m:oMath>
      </m:oMathPara>
    </w:p>
    <w:p w14:paraId="6F0C7365" w14:textId="54BAB824" w:rsidR="00712396" w:rsidRDefault="002917CA" w:rsidP="00B26221">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525518B" w14:textId="1A372ADA" w:rsidR="00712396" w:rsidRDefault="005D280D" w:rsidP="00B26221">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56B8DA7C" w:rsidR="00A63957" w:rsidRPr="00624C6B" w:rsidRDefault="002865FF" w:rsidP="00624C6B">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nor/>
            </m:rPr>
            <w:rPr>
              <w:rFonts w:ascii="Cambria Math" w:hAnsi="Cambria Math"/>
            </w:rPr>
            <m:t xml:space="preserve">                                                    (6-6)</m:t>
          </m:r>
        </m:oMath>
      </m:oMathPara>
    </w:p>
    <w:p w14:paraId="6B67359A" w14:textId="5173A4A4" w:rsidR="00687B06" w:rsidRDefault="00A9494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2F4747C" w14:textId="5C80114D" w:rsidR="00665214" w:rsidRPr="00544EFE" w:rsidRDefault="00665214" w:rsidP="00B26221">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764456D2" w14:textId="38249C20" w:rsidR="00E74CF4" w:rsidRDefault="0047470D" w:rsidP="00B26221">
      <w:pPr>
        <w:pStyle w:val="a3"/>
        <w:ind w:firstLine="420"/>
      </w:pPr>
      <w:r>
        <w:rPr>
          <w:rFonts w:hint="eastAsia"/>
        </w:rPr>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C69B563" w14:textId="6F8659B4" w:rsidR="00E74CF4" w:rsidRDefault="00E93E08" w:rsidP="00B26221">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3B2D3266" w14:textId="77777777" w:rsidR="00703B3F" w:rsidRDefault="00703B3F" w:rsidP="00E74CF4">
      <w:pPr>
        <w:pStyle w:val="a3"/>
        <w:jc w:val="center"/>
      </w:pPr>
    </w:p>
    <w:p w14:paraId="4BFDCB94" w14:textId="1479FEE9" w:rsidR="00A24A2F" w:rsidRPr="006F5778" w:rsidRDefault="009F0E1B" w:rsidP="006F5778">
      <w:pPr>
        <w:pStyle w:val="-1"/>
      </w:pPr>
      <w:bookmarkStart w:id="85" w:name="_Toc480791801"/>
      <w:r w:rsidRPr="006F5778">
        <w:rPr>
          <w:rFonts w:hint="eastAsia"/>
        </w:rPr>
        <w:t>播放量</w:t>
      </w:r>
      <w:r w:rsidR="00605E08" w:rsidRPr="006F5778">
        <w:rPr>
          <w:rFonts w:hint="eastAsia"/>
        </w:rPr>
        <w:t>增长模式</w:t>
      </w:r>
      <w:bookmarkEnd w:id="85"/>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w:t>
      </w:r>
      <w:r>
        <w:rPr>
          <w:rFonts w:hint="eastAsia"/>
        </w:rPr>
        <w:lastRenderedPageBreak/>
        <w:t>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0C0C77A5" w14:textId="102C45AE" w:rsidR="00891E74" w:rsidRDefault="006875B4" w:rsidP="00B26221">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w:t>
      </w:r>
      <w:r w:rsidR="00796BE4">
        <w:rPr>
          <w:rFonts w:hint="eastAsia"/>
        </w:rPr>
        <w:t>结果</w:t>
      </w:r>
      <w:r>
        <w:rPr>
          <w:rFonts w:hint="eastAsia"/>
        </w:rPr>
        <w:t>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w:t>
      </w:r>
      <w:r w:rsidR="00FB2C00">
        <w:rPr>
          <w:rFonts w:hint="eastAsia"/>
        </w:rPr>
        <w:t>如</w:t>
      </w:r>
      <w:r w:rsidR="00891E74">
        <w:rPr>
          <w:rFonts w:hint="eastAsia"/>
        </w:rPr>
        <w:t>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 </w:instrText>
      </w:r>
      <w:r w:rsidR="00E32EE4">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DATA </w:instrText>
      </w:r>
      <w:r w:rsidR="00E32EE4">
        <w:fldChar w:fldCharType="end"/>
      </w:r>
      <w:r w:rsidR="00956FC8">
        <w:fldChar w:fldCharType="separate"/>
      </w:r>
      <w:r w:rsidR="00E32EE4" w:rsidRPr="00E32EE4">
        <w:rPr>
          <w:noProof/>
          <w:vertAlign w:val="superscript"/>
        </w:rPr>
        <w:t>[39, 40, 95, 9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7D377F51" w14:textId="6BC66366" w:rsidR="0016683F" w:rsidRDefault="00891E74" w:rsidP="00B26221">
      <w:pPr>
        <w:pStyle w:val="a6"/>
      </w:pPr>
      <w:r>
        <w:rPr>
          <w:rFonts w:hint="eastAsia"/>
        </w:rPr>
        <w:t>代码</w:t>
      </w:r>
      <w:r>
        <w:rPr>
          <w:rFonts w:hint="eastAsia"/>
        </w:rPr>
        <w:t xml:space="preserve">6-1 </w:t>
      </w:r>
      <w:r w:rsidR="00E924AB">
        <w:rPr>
          <w:rFonts w:hint="eastAsia"/>
        </w:rPr>
        <w:t>滤除</w:t>
      </w:r>
      <w:r>
        <w:rPr>
          <w:rFonts w:hint="eastAsia"/>
        </w:rPr>
        <w:t>播放量增长趋势序列</w:t>
      </w:r>
      <w:r w:rsidR="00E924AB">
        <w:rPr>
          <w:rFonts w:hint="eastAsia"/>
        </w:rPr>
        <w:t>中噪声干扰</w:t>
      </w:r>
      <w:r>
        <w:rPr>
          <w:rFonts w:hint="eastAsia"/>
        </w:rPr>
        <w:t>的平滑算法</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375"/>
      </w:tblGrid>
      <w:tr w:rsidR="00891E74" w14:paraId="3516A651" w14:textId="77777777" w:rsidTr="00BD1ED2">
        <w:trPr>
          <w:trHeight w:hRule="exact" w:val="340"/>
          <w:jc w:val="center"/>
        </w:trPr>
        <w:tc>
          <w:tcPr>
            <w:tcW w:w="847" w:type="dxa"/>
          </w:tcPr>
          <w:p w14:paraId="0581FE5D" w14:textId="36449DC1" w:rsidR="00891E74" w:rsidRDefault="00891E74" w:rsidP="00D61762">
            <w:pPr>
              <w:pStyle w:val="a3"/>
              <w:spacing w:line="240" w:lineRule="auto"/>
              <w:jc w:val="center"/>
            </w:pPr>
            <w:r>
              <w:rPr>
                <w:rFonts w:hint="eastAsia"/>
              </w:rPr>
              <w:t>1:</w:t>
            </w:r>
          </w:p>
        </w:tc>
        <w:tc>
          <w:tcPr>
            <w:tcW w:w="7375" w:type="dxa"/>
          </w:tcPr>
          <w:p w14:paraId="6707E630" w14:textId="7A800DB7" w:rsidR="00891E74" w:rsidRDefault="00891E74" w:rsidP="00D61762">
            <w:pPr>
              <w:pStyle w:val="a3"/>
              <w:spacing w:line="240" w:lineRule="auto"/>
              <w:jc w:val="left"/>
            </w:pPr>
            <w:r w:rsidRPr="00891E74">
              <w:rPr>
                <w:rFonts w:hint="eastAsia"/>
                <w:b/>
              </w:rPr>
              <w:t>Input</w:t>
            </w:r>
            <w:r>
              <w:t xml:space="preserve">: </w:t>
            </w:r>
            <m:oMath>
              <m:r>
                <w:rPr>
                  <w:rFonts w:ascii="Cambria Math" w:hAnsi="Cambria Math"/>
                </w:rPr>
                <m:t>S, ω, k</m:t>
              </m:r>
            </m:oMath>
          </w:p>
        </w:tc>
      </w:tr>
      <w:tr w:rsidR="00891E74" w14:paraId="6EC13544" w14:textId="77777777" w:rsidTr="00BD1ED2">
        <w:trPr>
          <w:trHeight w:hRule="exact" w:val="340"/>
          <w:jc w:val="center"/>
        </w:trPr>
        <w:tc>
          <w:tcPr>
            <w:tcW w:w="847" w:type="dxa"/>
          </w:tcPr>
          <w:p w14:paraId="40F733F6" w14:textId="0164C105" w:rsidR="00891E74" w:rsidRDefault="00891E74" w:rsidP="00D61762">
            <w:pPr>
              <w:pStyle w:val="a3"/>
              <w:spacing w:line="240" w:lineRule="auto"/>
              <w:jc w:val="center"/>
            </w:pPr>
            <w:r>
              <w:rPr>
                <w:rFonts w:hint="eastAsia"/>
              </w:rPr>
              <w:t>2:</w:t>
            </w:r>
          </w:p>
        </w:tc>
        <w:tc>
          <w:tcPr>
            <w:tcW w:w="7375" w:type="dxa"/>
          </w:tcPr>
          <w:p w14:paraId="66914998" w14:textId="027556CD" w:rsidR="00891E74" w:rsidRDefault="00891E74" w:rsidP="00D61762">
            <w:pPr>
              <w:pStyle w:val="a3"/>
              <w:spacing w:line="240" w:lineRule="auto"/>
              <w:jc w:val="left"/>
            </w:pPr>
            <w:r w:rsidRPr="00891E74">
              <w:rPr>
                <w:b/>
              </w:rPr>
              <w:t>Output</w:t>
            </w:r>
            <w:r>
              <w:t xml:space="preserve">: </w:t>
            </w:r>
            <m:oMath>
              <m:r>
                <w:rPr>
                  <w:rFonts w:ascii="Cambria Math" w:hAnsi="Cambria Math"/>
                </w:rPr>
                <m:t>P</m:t>
              </m:r>
            </m:oMath>
          </w:p>
        </w:tc>
      </w:tr>
      <w:tr w:rsidR="00891E74" w14:paraId="15922AEE" w14:textId="77777777" w:rsidTr="00BD1ED2">
        <w:trPr>
          <w:trHeight w:hRule="exact" w:val="340"/>
          <w:jc w:val="center"/>
        </w:trPr>
        <w:tc>
          <w:tcPr>
            <w:tcW w:w="847" w:type="dxa"/>
          </w:tcPr>
          <w:p w14:paraId="052564DF" w14:textId="114D905F" w:rsidR="00891E74" w:rsidRDefault="00891E74" w:rsidP="00D61762">
            <w:pPr>
              <w:pStyle w:val="a3"/>
              <w:spacing w:line="240" w:lineRule="auto"/>
              <w:jc w:val="center"/>
            </w:pPr>
            <w:r>
              <w:rPr>
                <w:rFonts w:hint="eastAsia"/>
              </w:rPr>
              <w:t>3:</w:t>
            </w:r>
          </w:p>
        </w:tc>
        <w:tc>
          <w:tcPr>
            <w:tcW w:w="7375" w:type="dxa"/>
          </w:tcPr>
          <w:p w14:paraId="069B7989" w14:textId="6EBB8C8B" w:rsidR="00891E74" w:rsidRDefault="00B6391E" w:rsidP="00D61762">
            <w:pPr>
              <w:pStyle w:val="a3"/>
              <w:spacing w:line="240" w:lineRule="auto"/>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BD1ED2">
        <w:trPr>
          <w:trHeight w:hRule="exact" w:val="340"/>
          <w:jc w:val="center"/>
        </w:trPr>
        <w:tc>
          <w:tcPr>
            <w:tcW w:w="847" w:type="dxa"/>
          </w:tcPr>
          <w:p w14:paraId="23859BBE" w14:textId="67A83ECA" w:rsidR="00891E74" w:rsidRDefault="00891E74" w:rsidP="00D61762">
            <w:pPr>
              <w:pStyle w:val="a3"/>
              <w:spacing w:line="240" w:lineRule="auto"/>
              <w:jc w:val="center"/>
            </w:pPr>
            <w:r>
              <w:rPr>
                <w:rFonts w:hint="eastAsia"/>
              </w:rPr>
              <w:t>4:</w:t>
            </w:r>
          </w:p>
        </w:tc>
        <w:tc>
          <w:tcPr>
            <w:tcW w:w="7375" w:type="dxa"/>
          </w:tcPr>
          <w:p w14:paraId="57B4931A" w14:textId="33553419" w:rsidR="00891E74" w:rsidRDefault="00891E74" w:rsidP="00D61762">
            <w:pPr>
              <w:pStyle w:val="a3"/>
              <w:spacing w:line="240" w:lineRule="auto"/>
              <w:jc w:val="left"/>
            </w:pPr>
            <w:r>
              <w:t xml:space="preserve">    </w:t>
            </w:r>
            <m:oMath>
              <m:r>
                <w:rPr>
                  <w:rFonts w:ascii="Cambria Math" w:hAnsi="Cambria Math"/>
                </w:rPr>
                <m:t>P={}</m:t>
              </m:r>
            </m:oMath>
          </w:p>
        </w:tc>
      </w:tr>
      <w:tr w:rsidR="00891E74" w14:paraId="3046A36F" w14:textId="77777777" w:rsidTr="00BD1ED2">
        <w:trPr>
          <w:trHeight w:hRule="exact" w:val="340"/>
          <w:jc w:val="center"/>
        </w:trPr>
        <w:tc>
          <w:tcPr>
            <w:tcW w:w="847" w:type="dxa"/>
          </w:tcPr>
          <w:p w14:paraId="46DB4FEF" w14:textId="3C7DAC27" w:rsidR="00891E74" w:rsidRDefault="00891E74" w:rsidP="00D61762">
            <w:pPr>
              <w:pStyle w:val="a3"/>
              <w:spacing w:line="240" w:lineRule="auto"/>
              <w:jc w:val="center"/>
            </w:pPr>
            <w:r>
              <w:rPr>
                <w:rFonts w:hint="eastAsia"/>
              </w:rPr>
              <w:t>5:</w:t>
            </w:r>
          </w:p>
        </w:tc>
        <w:tc>
          <w:tcPr>
            <w:tcW w:w="7375" w:type="dxa"/>
          </w:tcPr>
          <w:p w14:paraId="669654F8" w14:textId="7D20A622" w:rsidR="00891E74" w:rsidRDefault="00891E74" w:rsidP="00D61762">
            <w:pPr>
              <w:pStyle w:val="a3"/>
              <w:spacing w:line="240" w:lineRule="auto"/>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BD1ED2">
        <w:trPr>
          <w:trHeight w:hRule="exact" w:val="340"/>
          <w:jc w:val="center"/>
        </w:trPr>
        <w:tc>
          <w:tcPr>
            <w:tcW w:w="847" w:type="dxa"/>
          </w:tcPr>
          <w:p w14:paraId="72BDC2EC" w14:textId="3C423161" w:rsidR="00891E74" w:rsidRDefault="00891E74" w:rsidP="00D61762">
            <w:pPr>
              <w:pStyle w:val="a3"/>
              <w:spacing w:line="240" w:lineRule="auto"/>
              <w:jc w:val="center"/>
            </w:pPr>
            <w:r>
              <w:rPr>
                <w:rFonts w:hint="eastAsia"/>
              </w:rPr>
              <w:t>6:</w:t>
            </w:r>
          </w:p>
        </w:tc>
        <w:tc>
          <w:tcPr>
            <w:tcW w:w="7375" w:type="dxa"/>
          </w:tcPr>
          <w:p w14:paraId="74EBBFA8" w14:textId="4A126971" w:rsidR="00891E74" w:rsidRDefault="00891E74" w:rsidP="00D61762">
            <w:pPr>
              <w:pStyle w:val="a3"/>
              <w:spacing w:line="240" w:lineRule="auto"/>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BD1ED2">
        <w:trPr>
          <w:trHeight w:hRule="exact" w:val="340"/>
          <w:jc w:val="center"/>
        </w:trPr>
        <w:tc>
          <w:tcPr>
            <w:tcW w:w="847" w:type="dxa"/>
          </w:tcPr>
          <w:p w14:paraId="7CC35052" w14:textId="526D2E94" w:rsidR="00891E74" w:rsidRDefault="00891E74" w:rsidP="00D61762">
            <w:pPr>
              <w:pStyle w:val="a3"/>
              <w:spacing w:line="240" w:lineRule="auto"/>
              <w:jc w:val="center"/>
            </w:pPr>
            <w:r>
              <w:rPr>
                <w:rFonts w:hint="eastAsia"/>
              </w:rPr>
              <w:t>7:</w:t>
            </w:r>
          </w:p>
        </w:tc>
        <w:tc>
          <w:tcPr>
            <w:tcW w:w="7375" w:type="dxa"/>
          </w:tcPr>
          <w:p w14:paraId="6BED57D1" w14:textId="357C14EF"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BD1ED2">
        <w:trPr>
          <w:trHeight w:hRule="exact" w:val="340"/>
          <w:jc w:val="center"/>
        </w:trPr>
        <w:tc>
          <w:tcPr>
            <w:tcW w:w="847" w:type="dxa"/>
          </w:tcPr>
          <w:p w14:paraId="7FB69DCE" w14:textId="41A0C386" w:rsidR="00891E74" w:rsidRDefault="00891E74" w:rsidP="00D61762">
            <w:pPr>
              <w:pStyle w:val="a3"/>
              <w:spacing w:line="240" w:lineRule="auto"/>
              <w:jc w:val="center"/>
            </w:pPr>
            <w:r>
              <w:rPr>
                <w:rFonts w:hint="eastAsia"/>
              </w:rPr>
              <w:t>8:</w:t>
            </w:r>
          </w:p>
        </w:tc>
        <w:tc>
          <w:tcPr>
            <w:tcW w:w="7375" w:type="dxa"/>
          </w:tcPr>
          <w:p w14:paraId="1BD0F7A0" w14:textId="743BD509" w:rsidR="00891E74" w:rsidRPr="0058516F" w:rsidRDefault="0058516F" w:rsidP="00D61762">
            <w:pPr>
              <w:pStyle w:val="a3"/>
              <w:spacing w:line="240" w:lineRule="auto"/>
              <w:jc w:val="left"/>
              <w:rPr>
                <w:b/>
              </w:rPr>
            </w:pPr>
            <w:r>
              <w:t xml:space="preserve">        </w:t>
            </w:r>
            <w:r w:rsidRPr="0058516F">
              <w:rPr>
                <w:b/>
              </w:rPr>
              <w:t>else</w:t>
            </w:r>
          </w:p>
        </w:tc>
      </w:tr>
      <w:tr w:rsidR="00891E74" w14:paraId="6E363441" w14:textId="77777777" w:rsidTr="00BD1ED2">
        <w:trPr>
          <w:trHeight w:hRule="exact" w:val="340"/>
          <w:jc w:val="center"/>
        </w:trPr>
        <w:tc>
          <w:tcPr>
            <w:tcW w:w="847" w:type="dxa"/>
          </w:tcPr>
          <w:p w14:paraId="3F7911D1" w14:textId="4F79CAC3" w:rsidR="00891E74" w:rsidRDefault="00891E74" w:rsidP="00D61762">
            <w:pPr>
              <w:pStyle w:val="a3"/>
              <w:spacing w:line="240" w:lineRule="auto"/>
              <w:jc w:val="center"/>
            </w:pPr>
            <w:r>
              <w:rPr>
                <w:rFonts w:hint="eastAsia"/>
              </w:rPr>
              <w:t>9:</w:t>
            </w:r>
          </w:p>
        </w:tc>
        <w:tc>
          <w:tcPr>
            <w:tcW w:w="7375" w:type="dxa"/>
          </w:tcPr>
          <w:p w14:paraId="22AD522C" w14:textId="4030C206"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BD1ED2">
        <w:trPr>
          <w:trHeight w:hRule="exact" w:val="340"/>
          <w:jc w:val="center"/>
        </w:trPr>
        <w:tc>
          <w:tcPr>
            <w:tcW w:w="847" w:type="dxa"/>
          </w:tcPr>
          <w:p w14:paraId="41C97A1D" w14:textId="0E6487F0" w:rsidR="00891E74" w:rsidRDefault="00891E74" w:rsidP="00D61762">
            <w:pPr>
              <w:pStyle w:val="a3"/>
              <w:spacing w:line="240" w:lineRule="auto"/>
              <w:jc w:val="center"/>
            </w:pPr>
            <w:r>
              <w:rPr>
                <w:rFonts w:hint="eastAsia"/>
              </w:rPr>
              <w:t>10:</w:t>
            </w:r>
          </w:p>
        </w:tc>
        <w:tc>
          <w:tcPr>
            <w:tcW w:w="7375" w:type="dxa"/>
          </w:tcPr>
          <w:p w14:paraId="695E7C94" w14:textId="70F8B647" w:rsidR="00891E74" w:rsidRPr="00236CEE" w:rsidRDefault="00236CEE" w:rsidP="00D61762">
            <w:pPr>
              <w:pStyle w:val="a3"/>
              <w:spacing w:line="240" w:lineRule="auto"/>
              <w:jc w:val="left"/>
              <w:rPr>
                <w:b/>
              </w:rPr>
            </w:pPr>
            <w:r>
              <w:t xml:space="preserve">        </w:t>
            </w:r>
            <w:r w:rsidRPr="00236CEE">
              <w:rPr>
                <w:b/>
              </w:rPr>
              <w:t>end if</w:t>
            </w:r>
          </w:p>
        </w:tc>
      </w:tr>
      <w:tr w:rsidR="00891E74" w14:paraId="070DF106" w14:textId="77777777" w:rsidTr="00BD1ED2">
        <w:trPr>
          <w:trHeight w:hRule="exact" w:val="340"/>
          <w:jc w:val="center"/>
        </w:trPr>
        <w:tc>
          <w:tcPr>
            <w:tcW w:w="847" w:type="dxa"/>
          </w:tcPr>
          <w:p w14:paraId="386982B3" w14:textId="41BFC7A5" w:rsidR="00891E74" w:rsidRDefault="00891E74" w:rsidP="00D61762">
            <w:pPr>
              <w:pStyle w:val="a3"/>
              <w:spacing w:line="240" w:lineRule="auto"/>
              <w:jc w:val="center"/>
            </w:pPr>
            <w:r>
              <w:rPr>
                <w:rFonts w:hint="eastAsia"/>
              </w:rPr>
              <w:t>11:</w:t>
            </w:r>
          </w:p>
        </w:tc>
        <w:tc>
          <w:tcPr>
            <w:tcW w:w="7375" w:type="dxa"/>
          </w:tcPr>
          <w:p w14:paraId="42C7D39C" w14:textId="348AB83C" w:rsidR="00891E74" w:rsidRPr="004A336A" w:rsidRDefault="004A336A" w:rsidP="00D61762">
            <w:pPr>
              <w:pStyle w:val="a3"/>
              <w:spacing w:line="240" w:lineRule="auto"/>
              <w:jc w:val="left"/>
              <w:rPr>
                <w:b/>
              </w:rPr>
            </w:pPr>
            <w:r>
              <w:t xml:space="preserve">    </w:t>
            </w:r>
            <w:r w:rsidRPr="004A336A">
              <w:rPr>
                <w:b/>
              </w:rPr>
              <w:t>end for</w:t>
            </w:r>
          </w:p>
        </w:tc>
      </w:tr>
      <w:tr w:rsidR="00891E74" w14:paraId="2B8C0911" w14:textId="77777777" w:rsidTr="00BD1ED2">
        <w:trPr>
          <w:trHeight w:hRule="exact" w:val="340"/>
          <w:jc w:val="center"/>
        </w:trPr>
        <w:tc>
          <w:tcPr>
            <w:tcW w:w="847" w:type="dxa"/>
          </w:tcPr>
          <w:p w14:paraId="7F4ED521" w14:textId="755AED63" w:rsidR="00891E74" w:rsidRDefault="00891E74" w:rsidP="00D61762">
            <w:pPr>
              <w:pStyle w:val="a3"/>
              <w:spacing w:line="240" w:lineRule="auto"/>
              <w:jc w:val="center"/>
            </w:pPr>
            <w:r>
              <w:rPr>
                <w:rFonts w:hint="eastAsia"/>
              </w:rPr>
              <w:t>12:</w:t>
            </w:r>
          </w:p>
        </w:tc>
        <w:tc>
          <w:tcPr>
            <w:tcW w:w="7375" w:type="dxa"/>
          </w:tcPr>
          <w:p w14:paraId="0E534508" w14:textId="11400023" w:rsidR="00891E74" w:rsidRDefault="004A336A" w:rsidP="00D61762">
            <w:pPr>
              <w:pStyle w:val="a3"/>
              <w:spacing w:line="240" w:lineRule="auto"/>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BD1ED2">
        <w:trPr>
          <w:trHeight w:hRule="exact" w:val="340"/>
          <w:jc w:val="center"/>
        </w:trPr>
        <w:tc>
          <w:tcPr>
            <w:tcW w:w="847" w:type="dxa"/>
          </w:tcPr>
          <w:p w14:paraId="20FBCCEB" w14:textId="5C0C7F6A" w:rsidR="00891E74" w:rsidRDefault="00891E74" w:rsidP="00D61762">
            <w:pPr>
              <w:pStyle w:val="a3"/>
              <w:spacing w:line="240" w:lineRule="auto"/>
              <w:jc w:val="center"/>
            </w:pPr>
            <w:r>
              <w:rPr>
                <w:rFonts w:hint="eastAsia"/>
              </w:rPr>
              <w:t>13:</w:t>
            </w:r>
          </w:p>
        </w:tc>
        <w:tc>
          <w:tcPr>
            <w:tcW w:w="7375" w:type="dxa"/>
          </w:tcPr>
          <w:p w14:paraId="76F11ED2" w14:textId="3BCC1315" w:rsidR="00891E74" w:rsidRDefault="004A336A" w:rsidP="00D61762">
            <w:pPr>
              <w:pStyle w:val="a3"/>
              <w:spacing w:line="240" w:lineRule="auto"/>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bl>
    <w:p w14:paraId="1921057B" w14:textId="3723D883" w:rsidR="00BD1ED2" w:rsidRDefault="00BD1ED2" w:rsidP="00BD1ED2">
      <w:pPr>
        <w:pStyle w:val="a6"/>
      </w:pPr>
      <w:r>
        <w:rPr>
          <w:rFonts w:hint="eastAsia"/>
        </w:rPr>
        <w:lastRenderedPageBreak/>
        <w:t>（续上表）</w:t>
      </w:r>
      <w:r>
        <w:rPr>
          <w:rFonts w:hint="eastAsia"/>
        </w:rPr>
        <w:t xml:space="preserve"> </w:t>
      </w:r>
      <w:r>
        <w:rPr>
          <w:rFonts w:hint="eastAsia"/>
        </w:rPr>
        <w:t>滤除播放量增长趋势序列中噪声干扰的平滑算法</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375"/>
      </w:tblGrid>
      <w:tr w:rsidR="00891E74" w14:paraId="0EB7616A" w14:textId="77777777" w:rsidTr="00BD1ED2">
        <w:trPr>
          <w:trHeight w:hRule="exact" w:val="340"/>
          <w:jc w:val="center"/>
        </w:trPr>
        <w:tc>
          <w:tcPr>
            <w:tcW w:w="847" w:type="dxa"/>
          </w:tcPr>
          <w:p w14:paraId="4270EA5E" w14:textId="210C175A" w:rsidR="00891E74" w:rsidRDefault="00891E74" w:rsidP="00D61762">
            <w:pPr>
              <w:pStyle w:val="a3"/>
              <w:spacing w:line="240" w:lineRule="auto"/>
              <w:jc w:val="center"/>
            </w:pPr>
            <w:r>
              <w:rPr>
                <w:rFonts w:hint="eastAsia"/>
              </w:rPr>
              <w:t>14:</w:t>
            </w:r>
          </w:p>
        </w:tc>
        <w:tc>
          <w:tcPr>
            <w:tcW w:w="7375" w:type="dxa"/>
          </w:tcPr>
          <w:p w14:paraId="00DBE39B" w14:textId="012910C8"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BD1ED2">
        <w:trPr>
          <w:trHeight w:hRule="exact" w:val="340"/>
          <w:jc w:val="center"/>
        </w:trPr>
        <w:tc>
          <w:tcPr>
            <w:tcW w:w="847" w:type="dxa"/>
          </w:tcPr>
          <w:p w14:paraId="51795E8D" w14:textId="67E8A3EF" w:rsidR="00891E74" w:rsidRDefault="00891E74" w:rsidP="00D61762">
            <w:pPr>
              <w:pStyle w:val="a3"/>
              <w:spacing w:line="240" w:lineRule="auto"/>
              <w:jc w:val="center"/>
            </w:pPr>
            <w:r>
              <w:rPr>
                <w:rFonts w:hint="eastAsia"/>
              </w:rPr>
              <w:t>15:</w:t>
            </w:r>
          </w:p>
        </w:tc>
        <w:tc>
          <w:tcPr>
            <w:tcW w:w="7375" w:type="dxa"/>
          </w:tcPr>
          <w:p w14:paraId="382D1869" w14:textId="28EDC509" w:rsidR="00891E74" w:rsidRDefault="00B6391E" w:rsidP="00D61762">
            <w:pPr>
              <w:pStyle w:val="a3"/>
              <w:spacing w:line="240" w:lineRule="auto"/>
              <w:jc w:val="left"/>
            </w:pPr>
            <w:r>
              <w:t xml:space="preserve">        </w:t>
            </w:r>
            <w:r w:rsidRPr="0058516F">
              <w:rPr>
                <w:b/>
              </w:rPr>
              <w:t>else</w:t>
            </w:r>
          </w:p>
        </w:tc>
      </w:tr>
      <w:tr w:rsidR="00891E74" w14:paraId="70E5434B" w14:textId="77777777" w:rsidTr="00BD1ED2">
        <w:trPr>
          <w:trHeight w:hRule="exact" w:val="340"/>
          <w:jc w:val="center"/>
        </w:trPr>
        <w:tc>
          <w:tcPr>
            <w:tcW w:w="847" w:type="dxa"/>
          </w:tcPr>
          <w:p w14:paraId="104269B1" w14:textId="62E5EDEA" w:rsidR="00891E74" w:rsidRDefault="00891E74" w:rsidP="00D61762">
            <w:pPr>
              <w:pStyle w:val="a3"/>
              <w:spacing w:line="240" w:lineRule="auto"/>
              <w:jc w:val="center"/>
            </w:pPr>
            <w:r>
              <w:rPr>
                <w:rFonts w:hint="eastAsia"/>
              </w:rPr>
              <w:t>16:</w:t>
            </w:r>
          </w:p>
        </w:tc>
        <w:tc>
          <w:tcPr>
            <w:tcW w:w="7375" w:type="dxa"/>
          </w:tcPr>
          <w:p w14:paraId="5EDD752E" w14:textId="5ABE661A"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BD1ED2">
        <w:trPr>
          <w:trHeight w:hRule="exact" w:val="340"/>
          <w:jc w:val="center"/>
        </w:trPr>
        <w:tc>
          <w:tcPr>
            <w:tcW w:w="847" w:type="dxa"/>
          </w:tcPr>
          <w:p w14:paraId="466C4B7E" w14:textId="29E50353" w:rsidR="00891E74" w:rsidRDefault="00891E74" w:rsidP="00D61762">
            <w:pPr>
              <w:pStyle w:val="a3"/>
              <w:spacing w:line="240" w:lineRule="auto"/>
              <w:jc w:val="center"/>
            </w:pPr>
            <w:r>
              <w:rPr>
                <w:rFonts w:hint="eastAsia"/>
              </w:rPr>
              <w:t>17:</w:t>
            </w:r>
          </w:p>
        </w:tc>
        <w:tc>
          <w:tcPr>
            <w:tcW w:w="7375" w:type="dxa"/>
          </w:tcPr>
          <w:p w14:paraId="4398FC69" w14:textId="720C1364" w:rsidR="00891E74" w:rsidRDefault="00B6391E" w:rsidP="00D61762">
            <w:pPr>
              <w:pStyle w:val="a3"/>
              <w:spacing w:line="240" w:lineRule="auto"/>
              <w:jc w:val="left"/>
            </w:pPr>
            <w:r>
              <w:t xml:space="preserve">        </w:t>
            </w:r>
            <w:r w:rsidRPr="00236CEE">
              <w:rPr>
                <w:b/>
              </w:rPr>
              <w:t>end if</w:t>
            </w:r>
          </w:p>
        </w:tc>
      </w:tr>
      <w:tr w:rsidR="00891E74" w14:paraId="6AE61548" w14:textId="77777777" w:rsidTr="00BD1ED2">
        <w:trPr>
          <w:trHeight w:hRule="exact" w:val="340"/>
          <w:jc w:val="center"/>
        </w:trPr>
        <w:tc>
          <w:tcPr>
            <w:tcW w:w="847" w:type="dxa"/>
          </w:tcPr>
          <w:p w14:paraId="564244BA" w14:textId="51BD4E69" w:rsidR="00891E74" w:rsidRDefault="00891E74" w:rsidP="00D61762">
            <w:pPr>
              <w:pStyle w:val="a3"/>
              <w:spacing w:line="240" w:lineRule="auto"/>
              <w:jc w:val="center"/>
            </w:pPr>
            <w:r>
              <w:rPr>
                <w:rFonts w:hint="eastAsia"/>
              </w:rPr>
              <w:t>18:</w:t>
            </w:r>
          </w:p>
        </w:tc>
        <w:tc>
          <w:tcPr>
            <w:tcW w:w="7375" w:type="dxa"/>
          </w:tcPr>
          <w:p w14:paraId="47538A1B" w14:textId="360A9D7D" w:rsidR="00891E74" w:rsidRDefault="00B6391E" w:rsidP="00D61762">
            <w:pPr>
              <w:pStyle w:val="a3"/>
              <w:spacing w:line="240" w:lineRule="auto"/>
              <w:jc w:val="left"/>
            </w:pPr>
            <w:r>
              <w:t xml:space="preserve">    </w:t>
            </w:r>
            <w:r w:rsidRPr="004A336A">
              <w:rPr>
                <w:b/>
              </w:rPr>
              <w:t>end for</w:t>
            </w:r>
          </w:p>
        </w:tc>
      </w:tr>
      <w:tr w:rsidR="00891E74" w14:paraId="137C4267" w14:textId="77777777" w:rsidTr="00BD1ED2">
        <w:trPr>
          <w:trHeight w:hRule="exact" w:val="340"/>
          <w:jc w:val="center"/>
        </w:trPr>
        <w:tc>
          <w:tcPr>
            <w:tcW w:w="847" w:type="dxa"/>
          </w:tcPr>
          <w:p w14:paraId="10B816C0" w14:textId="6675E204" w:rsidR="00891E74" w:rsidRDefault="00891E74" w:rsidP="00D61762">
            <w:pPr>
              <w:pStyle w:val="a3"/>
              <w:spacing w:line="240" w:lineRule="auto"/>
              <w:jc w:val="center"/>
            </w:pPr>
            <w:r>
              <w:rPr>
                <w:rFonts w:hint="eastAsia"/>
              </w:rPr>
              <w:t>19:</w:t>
            </w:r>
          </w:p>
        </w:tc>
        <w:tc>
          <w:tcPr>
            <w:tcW w:w="7375" w:type="dxa"/>
          </w:tcPr>
          <w:p w14:paraId="014D7488" w14:textId="1CAE3034" w:rsidR="00891E74" w:rsidRDefault="00B6391E" w:rsidP="00D61762">
            <w:pPr>
              <w:pStyle w:val="a3"/>
              <w:spacing w:line="240" w:lineRule="auto"/>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04FF93FA" w14:textId="0D79DE49" w:rsidR="004D7006" w:rsidRDefault="00956FC8" w:rsidP="00B26221">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w:t>
      </w:r>
      <w:r w:rsidR="00FE20E2">
        <w:rPr>
          <w:rFonts w:hint="eastAsia"/>
        </w:rPr>
        <w:t>（累积）播放量随时间变化</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w:t>
      </w:r>
      <w:r w:rsidR="0059102B">
        <w:rPr>
          <w:rFonts w:hint="eastAsia"/>
        </w:rPr>
        <w:t>会</w:t>
      </w:r>
      <w:r w:rsidR="008909FA">
        <w:rPr>
          <w:rFonts w:hint="eastAsia"/>
        </w:rPr>
        <w:t>经历一个播放量的激增过程。经分析，我们认为</w:t>
      </w:r>
      <w:r w:rsidR="008909FA" w:rsidRPr="008909FA">
        <w:rPr>
          <w:rFonts w:hint="eastAsia"/>
        </w:rPr>
        <w:t>这种现象的两个主要原因如下：</w:t>
      </w:r>
      <w:r w:rsidR="008909FA">
        <w:rPr>
          <w:rFonts w:hint="eastAsia"/>
        </w:rPr>
        <w:t>1</w:t>
      </w:r>
      <w:r w:rsidR="006449DF">
        <w:rPr>
          <w:rFonts w:hint="eastAsia"/>
        </w:rPr>
        <w:t>）在优酷中，视频在发布后的最初几天中，</w:t>
      </w:r>
      <w:r w:rsidR="008909FA">
        <w:rPr>
          <w:rFonts w:hint="eastAsia"/>
        </w:rPr>
        <w:t>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w:t>
      </w:r>
      <w:r w:rsidR="00AF75D1">
        <w:rPr>
          <w:rFonts w:hint="eastAsia"/>
        </w:rPr>
        <w:t>对其</w:t>
      </w:r>
      <w:r w:rsidR="008909FA">
        <w:rPr>
          <w:rFonts w:hint="eastAsia"/>
        </w:rPr>
        <w:t>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F01F0E">
        <w:rPr>
          <w:rFonts w:hint="eastAsia"/>
        </w:rPr>
        <w:t>能够</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w:t>
      </w:r>
      <w:r w:rsidR="000223B6">
        <w:rPr>
          <w:rFonts w:hint="eastAsia"/>
        </w:rPr>
        <w:t>、朋友圈</w:t>
      </w:r>
      <w:r w:rsidR="004C549B">
        <w:rPr>
          <w:rFonts w:hint="eastAsia"/>
        </w:rPr>
        <w:t>等</w:t>
      </w:r>
      <w:r w:rsidR="0031040E">
        <w:rPr>
          <w:rFonts w:hint="eastAsia"/>
        </w:rPr>
        <w:t>在线社交网络中。这些影响能够引起播放量的</w:t>
      </w:r>
      <w:r w:rsidR="006B7A1D">
        <w:rPr>
          <w:rFonts w:hint="eastAsia"/>
        </w:rPr>
        <w:t>迅速</w:t>
      </w:r>
      <w:r w:rsidR="0031040E">
        <w:rPr>
          <w:rFonts w:hint="eastAsia"/>
        </w:rPr>
        <w:t>反弹，使得一个不再流行的视频重新</w:t>
      </w:r>
      <w:r w:rsidR="000B0E06">
        <w:rPr>
          <w:rFonts w:hint="eastAsia"/>
        </w:rPr>
        <w:t>变得</w:t>
      </w:r>
      <w:r w:rsidR="0031040E">
        <w:rPr>
          <w:rFonts w:hint="eastAsia"/>
        </w:rPr>
        <w:t>流行起来</w:t>
      </w:r>
      <w:r w:rsidR="005640C5">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5640C5">
        <w:fldChar w:fldCharType="separate"/>
      </w:r>
      <w:r w:rsidR="00E32EE4" w:rsidRPr="00E32EE4">
        <w:rPr>
          <w:noProof/>
          <w:vertAlign w:val="superscript"/>
        </w:rPr>
        <w:t>[43, 104]</w:t>
      </w:r>
      <w:r w:rsidR="005640C5">
        <w:fldChar w:fldCharType="end"/>
      </w:r>
      <w:r w:rsidR="0031040E">
        <w:rPr>
          <w:rFonts w:hint="eastAsia"/>
        </w:rPr>
        <w:t>。</w:t>
      </w:r>
    </w:p>
    <w:p w14:paraId="3A1E4992" w14:textId="0DDDD4A7" w:rsidR="004D7006" w:rsidRDefault="004D7006" w:rsidP="00B26221">
      <w:pPr>
        <w:pStyle w:val="a6"/>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85"/>
        <w:gridCol w:w="1946"/>
        <w:gridCol w:w="3781"/>
        <w:gridCol w:w="1610"/>
      </w:tblGrid>
      <w:tr w:rsidR="00120527" w14:paraId="4316E86B" w14:textId="77777777" w:rsidTr="00EC76E0">
        <w:trPr>
          <w:jc w:val="center"/>
        </w:trPr>
        <w:tc>
          <w:tcPr>
            <w:tcW w:w="885" w:type="dxa"/>
          </w:tcPr>
          <w:p w14:paraId="54687C1F" w14:textId="3DF70D16" w:rsidR="00B30B95" w:rsidRPr="00B30B95" w:rsidRDefault="00B30B95" w:rsidP="004D7006">
            <w:pPr>
              <w:pStyle w:val="a3"/>
              <w:jc w:val="center"/>
              <w:rPr>
                <w:b/>
              </w:rPr>
            </w:pPr>
            <w:r w:rsidRPr="00B30B95">
              <w:rPr>
                <w:rFonts w:hint="eastAsia"/>
                <w:b/>
              </w:rPr>
              <w:t>排名</w:t>
            </w:r>
          </w:p>
        </w:tc>
        <w:tc>
          <w:tcPr>
            <w:tcW w:w="1946"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3781"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610"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EC76E0">
        <w:trPr>
          <w:jc w:val="center"/>
        </w:trPr>
        <w:tc>
          <w:tcPr>
            <w:tcW w:w="885" w:type="dxa"/>
            <w:tcBorders>
              <w:bottom w:val="nil"/>
            </w:tcBorders>
          </w:tcPr>
          <w:p w14:paraId="60DF2829" w14:textId="16FCAF24" w:rsidR="00B30B95" w:rsidRDefault="00B30B95" w:rsidP="004D7006">
            <w:pPr>
              <w:pStyle w:val="a3"/>
              <w:jc w:val="center"/>
            </w:pPr>
            <w:r>
              <w:rPr>
                <w:rFonts w:hint="eastAsia"/>
              </w:rPr>
              <w:t>1</w:t>
            </w:r>
          </w:p>
        </w:tc>
        <w:tc>
          <w:tcPr>
            <w:tcW w:w="1946"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3781" w:type="dxa"/>
            <w:tcBorders>
              <w:bottom w:val="nil"/>
            </w:tcBorders>
          </w:tcPr>
          <w:p w14:paraId="6E05637D" w14:textId="5DF02BD8" w:rsidR="00B30B95" w:rsidRDefault="00AC0A46" w:rsidP="00B30B95">
            <w:pPr>
              <w:pStyle w:val="a3"/>
              <w:ind w:leftChars="114" w:left="239"/>
            </w:pPr>
            <w:r>
              <w:rPr>
                <w:rFonts w:hint="eastAsia"/>
              </w:rPr>
              <w:t>burst-slow</w:t>
            </w:r>
          </w:p>
        </w:tc>
        <w:tc>
          <w:tcPr>
            <w:tcW w:w="1610"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EC76E0">
        <w:trPr>
          <w:jc w:val="center"/>
        </w:trPr>
        <w:tc>
          <w:tcPr>
            <w:tcW w:w="885" w:type="dxa"/>
            <w:tcBorders>
              <w:top w:val="nil"/>
              <w:bottom w:val="nil"/>
            </w:tcBorders>
          </w:tcPr>
          <w:p w14:paraId="7DBC8E70" w14:textId="76D7AC00" w:rsidR="00B30B95" w:rsidRDefault="00B30B95" w:rsidP="004D7006">
            <w:pPr>
              <w:pStyle w:val="a3"/>
              <w:jc w:val="center"/>
            </w:pPr>
            <w:r>
              <w:rPr>
                <w:rFonts w:hint="eastAsia"/>
              </w:rPr>
              <w:t>2</w:t>
            </w:r>
          </w:p>
        </w:tc>
        <w:tc>
          <w:tcPr>
            <w:tcW w:w="1946"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3781"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610"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EC76E0">
        <w:trPr>
          <w:jc w:val="center"/>
        </w:trPr>
        <w:tc>
          <w:tcPr>
            <w:tcW w:w="885" w:type="dxa"/>
            <w:tcBorders>
              <w:top w:val="nil"/>
              <w:bottom w:val="nil"/>
            </w:tcBorders>
          </w:tcPr>
          <w:p w14:paraId="78657C8E" w14:textId="4AEE777B" w:rsidR="00B30B95" w:rsidRDefault="00B30B95" w:rsidP="004D7006">
            <w:pPr>
              <w:pStyle w:val="a3"/>
              <w:jc w:val="center"/>
            </w:pPr>
            <w:r>
              <w:rPr>
                <w:rFonts w:hint="eastAsia"/>
              </w:rPr>
              <w:t>3</w:t>
            </w:r>
          </w:p>
        </w:tc>
        <w:tc>
          <w:tcPr>
            <w:tcW w:w="1946"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3781"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610"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EC76E0">
        <w:trPr>
          <w:jc w:val="center"/>
        </w:trPr>
        <w:tc>
          <w:tcPr>
            <w:tcW w:w="885" w:type="dxa"/>
            <w:tcBorders>
              <w:top w:val="nil"/>
              <w:bottom w:val="nil"/>
            </w:tcBorders>
          </w:tcPr>
          <w:p w14:paraId="76198339" w14:textId="396A90B6" w:rsidR="00B30B95" w:rsidRDefault="00B30B95" w:rsidP="004D7006">
            <w:pPr>
              <w:pStyle w:val="a3"/>
              <w:jc w:val="center"/>
            </w:pPr>
            <w:r>
              <w:rPr>
                <w:rFonts w:hint="eastAsia"/>
              </w:rPr>
              <w:t>4</w:t>
            </w:r>
          </w:p>
        </w:tc>
        <w:tc>
          <w:tcPr>
            <w:tcW w:w="1946"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3781"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610"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EC76E0">
        <w:trPr>
          <w:jc w:val="center"/>
        </w:trPr>
        <w:tc>
          <w:tcPr>
            <w:tcW w:w="885" w:type="dxa"/>
            <w:tcBorders>
              <w:top w:val="nil"/>
            </w:tcBorders>
          </w:tcPr>
          <w:p w14:paraId="34C8EAD6" w14:textId="378D7BCC" w:rsidR="00B30B95" w:rsidRDefault="00B30B95" w:rsidP="004D7006">
            <w:pPr>
              <w:pStyle w:val="a3"/>
              <w:jc w:val="center"/>
            </w:pPr>
            <w:r>
              <w:rPr>
                <w:rFonts w:hint="eastAsia"/>
              </w:rPr>
              <w:t>5</w:t>
            </w:r>
          </w:p>
        </w:tc>
        <w:tc>
          <w:tcPr>
            <w:tcW w:w="1946" w:type="dxa"/>
            <w:tcBorders>
              <w:top w:val="nil"/>
            </w:tcBorders>
          </w:tcPr>
          <w:p w14:paraId="1AE5DD8D" w14:textId="6C935214" w:rsidR="00B30B95" w:rsidRDefault="00E1069C" w:rsidP="00B30B95">
            <w:pPr>
              <w:pStyle w:val="a3"/>
              <w:ind w:leftChars="228" w:left="479"/>
              <w:jc w:val="left"/>
            </w:pPr>
            <w:r>
              <w:rPr>
                <w:rFonts w:hint="eastAsia"/>
              </w:rPr>
              <w:t>0</w:t>
            </w:r>
          </w:p>
        </w:tc>
        <w:tc>
          <w:tcPr>
            <w:tcW w:w="3781" w:type="dxa"/>
            <w:tcBorders>
              <w:top w:val="nil"/>
            </w:tcBorders>
          </w:tcPr>
          <w:p w14:paraId="7F711A79" w14:textId="3EE97A0D" w:rsidR="00B30B95" w:rsidRDefault="00AC0A46" w:rsidP="00B30B95">
            <w:pPr>
              <w:pStyle w:val="a3"/>
              <w:ind w:leftChars="114" w:left="239"/>
            </w:pPr>
            <w:r>
              <w:t>steady</w:t>
            </w:r>
          </w:p>
        </w:tc>
        <w:tc>
          <w:tcPr>
            <w:tcW w:w="1610"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7344D3">
      <w:pPr>
        <w:pStyle w:val="a3"/>
      </w:pPr>
    </w:p>
    <w:p w14:paraId="38CEF44B" w14:textId="6C1EB7F2" w:rsidR="002F6BC4" w:rsidRDefault="007344D3" w:rsidP="00F877A9">
      <w:pPr>
        <w:pStyle w:val="a3"/>
      </w:pPr>
      <w:r>
        <w:rPr>
          <w:rFonts w:hint="eastAsia"/>
        </w:rPr>
        <w:tab/>
      </w:r>
      <w:r>
        <w:rPr>
          <w:rFonts w:hint="eastAsia"/>
        </w:rPr>
        <w:t>接下来，我们进一步分析了在不同</w:t>
      </w:r>
      <w:r>
        <w:t>流行度级别</w:t>
      </w:r>
      <w:r>
        <w:rPr>
          <w:rFonts w:hint="eastAsia"/>
        </w:rPr>
        <w:t>中的视频播放量增长模式。表</w:t>
      </w:r>
      <w:r>
        <w:rPr>
          <w:rFonts w:hint="eastAsia"/>
        </w:rPr>
        <w:t>6-3</w:t>
      </w:r>
      <w:r>
        <w:rPr>
          <w:rFonts w:hint="eastAsia"/>
        </w:rPr>
        <w:t>给出了我们数据集中各</w:t>
      </w:r>
      <w:r>
        <w:t>流行度级别</w:t>
      </w:r>
      <w:r>
        <w:rPr>
          <w:rFonts w:hint="eastAsia"/>
        </w:rPr>
        <w:t>的视频中，播放量增长模式的前</w:t>
      </w:r>
      <w:r>
        <w:rPr>
          <w:rFonts w:hint="eastAsia"/>
        </w:rPr>
        <w:t>5</w:t>
      </w:r>
      <w:r>
        <w:rPr>
          <w:rFonts w:hint="eastAsia"/>
        </w:rPr>
        <w:t>名。从表中可以看出，播放量增长模式的分布受到视频流行的级别的影响。对于极不流</w:t>
      </w: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958D555" w14:textId="1751413B" w:rsidR="00ED5FA0" w:rsidRDefault="00D112F7" w:rsidP="00B26221">
      <w:pPr>
        <w:pStyle w:val="a6"/>
      </w:pPr>
      <w:r>
        <w:rPr>
          <w:rFonts w:hint="eastAsia"/>
        </w:rPr>
        <w:t>图</w:t>
      </w:r>
      <w:r>
        <w:rPr>
          <w:rFonts w:hint="eastAsia"/>
        </w:rPr>
        <w:t>6-</w:t>
      </w:r>
      <w:r w:rsidR="00470DC7">
        <w:rPr>
          <w:rFonts w:hint="eastAsia"/>
        </w:rPr>
        <w:t>13</w:t>
      </w:r>
      <w:r w:rsidR="0090432D">
        <w:rPr>
          <w:rFonts w:hint="eastAsia"/>
        </w:rPr>
        <w:t xml:space="preserve"> </w:t>
      </w:r>
      <w:r w:rsidR="0090432D">
        <w:rPr>
          <w:rFonts w:hint="eastAsia"/>
        </w:rPr>
        <w:t>典型播放量增长</w:t>
      </w:r>
      <w:r w:rsidR="0090432D" w:rsidRPr="0090432D">
        <w:rPr>
          <w:rFonts w:hint="eastAsia"/>
        </w:rPr>
        <w:t>模式的</w:t>
      </w:r>
      <w:r w:rsidR="0090432D">
        <w:rPr>
          <w:rFonts w:hint="eastAsia"/>
        </w:rPr>
        <w:t>累积</w:t>
      </w:r>
      <w:r w:rsidR="0090432D" w:rsidRPr="0090432D">
        <w:rPr>
          <w:rFonts w:hint="eastAsia"/>
        </w:rPr>
        <w:t>播放量随时间变化的曲线</w:t>
      </w:r>
      <w:r w:rsidR="00F50198">
        <w:rPr>
          <w:rFonts w:hint="eastAsia"/>
        </w:rPr>
        <w:t>。</w:t>
      </w:r>
    </w:p>
    <w:p w14:paraId="06D8217B" w14:textId="25311A60" w:rsidR="00A92312" w:rsidRPr="00A92312" w:rsidRDefault="007344D3" w:rsidP="00B26221">
      <w:pPr>
        <w:pStyle w:val="a3"/>
      </w:pPr>
      <w:r>
        <w:rPr>
          <w:rFonts w:hint="eastAsia"/>
        </w:rPr>
        <w:t>行的</w:t>
      </w:r>
      <w:r>
        <w:rPr>
          <w:rFonts w:hint="eastAsia"/>
        </w:rPr>
        <w:t>Level 1</w:t>
      </w:r>
      <w:r>
        <w:rPr>
          <w:rFonts w:hint="eastAsia"/>
        </w:rPr>
        <w:t>视频，其播放量增长的波动性很强。整体而言，其增长模式中的激</w:t>
      </w:r>
      <w:r w:rsidR="004350C4">
        <w:rPr>
          <w:rFonts w:hint="eastAsia"/>
        </w:rPr>
        <w:t>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3286B2F8" w14:textId="641B59BE" w:rsidR="00A92312" w:rsidRPr="00A92312" w:rsidRDefault="00A92312" w:rsidP="00B26221">
      <w:pPr>
        <w:pStyle w:val="a6"/>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1"/>
        <w:gridCol w:w="1971"/>
        <w:gridCol w:w="3920"/>
        <w:gridCol w:w="1460"/>
      </w:tblGrid>
      <w:tr w:rsidR="00A92312" w:rsidRPr="00B30B95" w14:paraId="41A8658C" w14:textId="77777777" w:rsidTr="00AD3F2C">
        <w:trPr>
          <w:jc w:val="center"/>
        </w:trPr>
        <w:tc>
          <w:tcPr>
            <w:tcW w:w="871" w:type="dxa"/>
          </w:tcPr>
          <w:p w14:paraId="07473DE7" w14:textId="77777777" w:rsidR="00A92312" w:rsidRPr="00B30B95" w:rsidRDefault="00A92312" w:rsidP="0092174F">
            <w:pPr>
              <w:pStyle w:val="a3"/>
              <w:jc w:val="center"/>
              <w:rPr>
                <w:b/>
              </w:rPr>
            </w:pPr>
            <w:r w:rsidRPr="00B30B95">
              <w:rPr>
                <w:rFonts w:hint="eastAsia"/>
                <w:b/>
              </w:rPr>
              <w:t>排名</w:t>
            </w:r>
          </w:p>
        </w:tc>
        <w:tc>
          <w:tcPr>
            <w:tcW w:w="1971"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3920"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0"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AD3F2C">
        <w:trPr>
          <w:jc w:val="center"/>
        </w:trPr>
        <w:tc>
          <w:tcPr>
            <w:tcW w:w="82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AD3F2C">
        <w:trPr>
          <w:jc w:val="center"/>
        </w:trPr>
        <w:tc>
          <w:tcPr>
            <w:tcW w:w="871" w:type="dxa"/>
            <w:tcBorders>
              <w:bottom w:val="nil"/>
            </w:tcBorders>
          </w:tcPr>
          <w:p w14:paraId="159AA9B7" w14:textId="77777777" w:rsidR="00A92312" w:rsidRDefault="00A92312" w:rsidP="0092174F">
            <w:pPr>
              <w:pStyle w:val="a3"/>
              <w:jc w:val="center"/>
            </w:pPr>
            <w:r>
              <w:rPr>
                <w:rFonts w:hint="eastAsia"/>
              </w:rPr>
              <w:t>1</w:t>
            </w:r>
          </w:p>
        </w:tc>
        <w:tc>
          <w:tcPr>
            <w:tcW w:w="1971"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3920" w:type="dxa"/>
            <w:tcBorders>
              <w:bottom w:val="nil"/>
            </w:tcBorders>
          </w:tcPr>
          <w:p w14:paraId="28284CF9" w14:textId="77777777" w:rsidR="00A92312" w:rsidRDefault="00A92312" w:rsidP="0092174F">
            <w:pPr>
              <w:pStyle w:val="a3"/>
              <w:ind w:leftChars="114" w:left="239"/>
            </w:pPr>
            <w:r>
              <w:rPr>
                <w:rFonts w:hint="eastAsia"/>
              </w:rPr>
              <w:t>burst-slow</w:t>
            </w:r>
          </w:p>
        </w:tc>
        <w:tc>
          <w:tcPr>
            <w:tcW w:w="1460"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AD3F2C">
        <w:trPr>
          <w:jc w:val="center"/>
        </w:trPr>
        <w:tc>
          <w:tcPr>
            <w:tcW w:w="871" w:type="dxa"/>
            <w:tcBorders>
              <w:top w:val="nil"/>
              <w:bottom w:val="nil"/>
            </w:tcBorders>
          </w:tcPr>
          <w:p w14:paraId="11326D3A" w14:textId="77777777" w:rsidR="00A92312" w:rsidRDefault="00A92312" w:rsidP="0092174F">
            <w:pPr>
              <w:pStyle w:val="a3"/>
              <w:jc w:val="center"/>
            </w:pPr>
            <w:r>
              <w:rPr>
                <w:rFonts w:hint="eastAsia"/>
              </w:rPr>
              <w:t>2</w:t>
            </w:r>
          </w:p>
        </w:tc>
        <w:tc>
          <w:tcPr>
            <w:tcW w:w="1971"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AD3F2C">
        <w:trPr>
          <w:jc w:val="center"/>
        </w:trPr>
        <w:tc>
          <w:tcPr>
            <w:tcW w:w="871" w:type="dxa"/>
            <w:tcBorders>
              <w:top w:val="nil"/>
              <w:bottom w:val="nil"/>
            </w:tcBorders>
          </w:tcPr>
          <w:p w14:paraId="04A21468" w14:textId="77777777" w:rsidR="00A92312" w:rsidRDefault="00A92312" w:rsidP="0092174F">
            <w:pPr>
              <w:pStyle w:val="a3"/>
              <w:jc w:val="center"/>
            </w:pPr>
            <w:r>
              <w:rPr>
                <w:rFonts w:hint="eastAsia"/>
              </w:rPr>
              <w:t>3</w:t>
            </w:r>
          </w:p>
        </w:tc>
        <w:tc>
          <w:tcPr>
            <w:tcW w:w="1971"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3920"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0"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AD3F2C">
        <w:trPr>
          <w:jc w:val="center"/>
        </w:trPr>
        <w:tc>
          <w:tcPr>
            <w:tcW w:w="871" w:type="dxa"/>
            <w:tcBorders>
              <w:top w:val="nil"/>
              <w:bottom w:val="nil"/>
            </w:tcBorders>
          </w:tcPr>
          <w:p w14:paraId="32A8DA94" w14:textId="77777777" w:rsidR="00A92312" w:rsidRDefault="00A92312" w:rsidP="0092174F">
            <w:pPr>
              <w:pStyle w:val="a3"/>
              <w:jc w:val="center"/>
            </w:pPr>
            <w:r>
              <w:rPr>
                <w:rFonts w:hint="eastAsia"/>
              </w:rPr>
              <w:t>4</w:t>
            </w:r>
          </w:p>
        </w:tc>
        <w:tc>
          <w:tcPr>
            <w:tcW w:w="1971"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3920"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0"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AD3F2C">
        <w:trPr>
          <w:jc w:val="center"/>
        </w:trPr>
        <w:tc>
          <w:tcPr>
            <w:tcW w:w="871" w:type="dxa"/>
            <w:tcBorders>
              <w:top w:val="nil"/>
            </w:tcBorders>
          </w:tcPr>
          <w:p w14:paraId="5879156C" w14:textId="77777777" w:rsidR="00A92312" w:rsidRDefault="00A92312" w:rsidP="0092174F">
            <w:pPr>
              <w:pStyle w:val="a3"/>
              <w:jc w:val="center"/>
            </w:pPr>
            <w:r>
              <w:rPr>
                <w:rFonts w:hint="eastAsia"/>
              </w:rPr>
              <w:t>5</w:t>
            </w:r>
          </w:p>
        </w:tc>
        <w:tc>
          <w:tcPr>
            <w:tcW w:w="1971" w:type="dxa"/>
            <w:tcBorders>
              <w:top w:val="nil"/>
            </w:tcBorders>
          </w:tcPr>
          <w:p w14:paraId="3837B28B" w14:textId="77777777" w:rsidR="00A92312" w:rsidRDefault="00A92312" w:rsidP="0092174F">
            <w:pPr>
              <w:pStyle w:val="a3"/>
              <w:ind w:leftChars="228" w:left="479"/>
              <w:jc w:val="left"/>
            </w:pPr>
            <w:r>
              <w:rPr>
                <w:rFonts w:hint="eastAsia"/>
              </w:rPr>
              <w:t>010</w:t>
            </w:r>
          </w:p>
        </w:tc>
        <w:tc>
          <w:tcPr>
            <w:tcW w:w="3920"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0" w:type="dxa"/>
            <w:tcBorders>
              <w:top w:val="nil"/>
            </w:tcBorders>
          </w:tcPr>
          <w:p w14:paraId="025ADA71" w14:textId="77777777" w:rsidR="00A92312" w:rsidRDefault="00A92312" w:rsidP="0092174F">
            <w:pPr>
              <w:pStyle w:val="a3"/>
              <w:jc w:val="center"/>
            </w:pPr>
            <w:r>
              <w:rPr>
                <w:rFonts w:hint="eastAsia"/>
              </w:rPr>
              <w:t>0.85%</w:t>
            </w:r>
          </w:p>
        </w:tc>
      </w:tr>
    </w:tbl>
    <w:p w14:paraId="3777396D" w14:textId="587B83B1" w:rsidR="00710063" w:rsidRDefault="00D33545" w:rsidP="00D33545">
      <w:pPr>
        <w:pStyle w:val="a6"/>
      </w:pPr>
      <w:r>
        <w:rPr>
          <w:rFonts w:hint="eastAsia"/>
        </w:rPr>
        <w:lastRenderedPageBreak/>
        <w:t>（续上表）</w:t>
      </w:r>
      <w:r>
        <w:rPr>
          <w:rFonts w:hint="eastAsia"/>
        </w:rPr>
        <w:t xml:space="preserve"> </w:t>
      </w:r>
      <w:r>
        <w:rPr>
          <w:rFonts w:hint="eastAsia"/>
        </w:rPr>
        <w:t>各</w:t>
      </w:r>
      <w:r>
        <w:t>流行度级别</w:t>
      </w:r>
      <w:r>
        <w:rPr>
          <w:rFonts w:hint="eastAsia"/>
        </w:rPr>
        <w:t>的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1"/>
        <w:gridCol w:w="1971"/>
        <w:gridCol w:w="3920"/>
        <w:gridCol w:w="1460"/>
      </w:tblGrid>
      <w:tr w:rsidR="00710063" w14:paraId="41D8DBDB" w14:textId="77777777" w:rsidTr="00710063">
        <w:trPr>
          <w:jc w:val="center"/>
        </w:trPr>
        <w:tc>
          <w:tcPr>
            <w:tcW w:w="871" w:type="dxa"/>
            <w:tcBorders>
              <w:top w:val="single" w:sz="4" w:space="0" w:color="auto"/>
            </w:tcBorders>
          </w:tcPr>
          <w:p w14:paraId="10D7C9EF" w14:textId="5D8B412D" w:rsidR="00710063" w:rsidRDefault="00710063" w:rsidP="00710063">
            <w:pPr>
              <w:pStyle w:val="a3"/>
              <w:jc w:val="center"/>
            </w:pPr>
            <w:r w:rsidRPr="00B30B95">
              <w:rPr>
                <w:rFonts w:hint="eastAsia"/>
                <w:b/>
              </w:rPr>
              <w:t>排名</w:t>
            </w:r>
          </w:p>
        </w:tc>
        <w:tc>
          <w:tcPr>
            <w:tcW w:w="1971" w:type="dxa"/>
            <w:tcBorders>
              <w:top w:val="single" w:sz="4" w:space="0" w:color="auto"/>
            </w:tcBorders>
          </w:tcPr>
          <w:p w14:paraId="416A92D1" w14:textId="42503F3A" w:rsidR="00710063" w:rsidRDefault="00710063" w:rsidP="00710063">
            <w:pPr>
              <w:pStyle w:val="a3"/>
              <w:jc w:val="center"/>
            </w:pPr>
            <w:r w:rsidRPr="00B30B95">
              <w:rPr>
                <w:rFonts w:hint="eastAsia"/>
                <w:b/>
              </w:rPr>
              <w:t>合并后状态序列</w:t>
            </w:r>
          </w:p>
        </w:tc>
        <w:tc>
          <w:tcPr>
            <w:tcW w:w="3920" w:type="dxa"/>
            <w:tcBorders>
              <w:top w:val="single" w:sz="4" w:space="0" w:color="auto"/>
            </w:tcBorders>
          </w:tcPr>
          <w:p w14:paraId="308F3039" w14:textId="1B9672C8" w:rsidR="00710063" w:rsidRDefault="00710063" w:rsidP="00710063">
            <w:pPr>
              <w:pStyle w:val="a3"/>
              <w:ind w:leftChars="114" w:left="239"/>
              <w:jc w:val="center"/>
            </w:pPr>
            <w:r w:rsidRPr="00B30B95">
              <w:rPr>
                <w:rFonts w:hint="eastAsia"/>
                <w:b/>
              </w:rPr>
              <w:t>播放量增长模式</w:t>
            </w:r>
          </w:p>
        </w:tc>
        <w:tc>
          <w:tcPr>
            <w:tcW w:w="1460" w:type="dxa"/>
            <w:tcBorders>
              <w:top w:val="single" w:sz="4" w:space="0" w:color="auto"/>
            </w:tcBorders>
          </w:tcPr>
          <w:p w14:paraId="0039BB73" w14:textId="75BE2CE8" w:rsidR="00710063" w:rsidRDefault="00710063" w:rsidP="00710063">
            <w:pPr>
              <w:pStyle w:val="a3"/>
              <w:jc w:val="center"/>
            </w:pPr>
            <w:r w:rsidRPr="00B30B95">
              <w:rPr>
                <w:rFonts w:hint="eastAsia"/>
                <w:b/>
              </w:rPr>
              <w:t>视频数占比</w:t>
            </w:r>
          </w:p>
        </w:tc>
      </w:tr>
      <w:tr w:rsidR="00A92312" w14:paraId="2AD7FC1A" w14:textId="77777777" w:rsidTr="00AD3F2C">
        <w:trPr>
          <w:jc w:val="center"/>
        </w:trPr>
        <w:tc>
          <w:tcPr>
            <w:tcW w:w="82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AD3F2C">
        <w:trPr>
          <w:jc w:val="center"/>
        </w:trPr>
        <w:tc>
          <w:tcPr>
            <w:tcW w:w="871" w:type="dxa"/>
            <w:tcBorders>
              <w:bottom w:val="nil"/>
            </w:tcBorders>
          </w:tcPr>
          <w:p w14:paraId="3AEF3DCC" w14:textId="77777777" w:rsidR="00A92312" w:rsidRDefault="00A92312" w:rsidP="0092174F">
            <w:pPr>
              <w:pStyle w:val="a3"/>
              <w:jc w:val="center"/>
            </w:pPr>
            <w:r>
              <w:rPr>
                <w:rFonts w:hint="eastAsia"/>
              </w:rPr>
              <w:t>1</w:t>
            </w:r>
          </w:p>
        </w:tc>
        <w:tc>
          <w:tcPr>
            <w:tcW w:w="1971"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3920" w:type="dxa"/>
            <w:tcBorders>
              <w:bottom w:val="nil"/>
            </w:tcBorders>
          </w:tcPr>
          <w:p w14:paraId="554019DF" w14:textId="77777777" w:rsidR="00A92312" w:rsidRDefault="00A92312" w:rsidP="0092174F">
            <w:pPr>
              <w:pStyle w:val="a3"/>
              <w:ind w:leftChars="114" w:left="239"/>
            </w:pPr>
            <w:r>
              <w:rPr>
                <w:rFonts w:hint="eastAsia"/>
              </w:rPr>
              <w:t>burst-slow</w:t>
            </w:r>
          </w:p>
        </w:tc>
        <w:tc>
          <w:tcPr>
            <w:tcW w:w="1460"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AD3F2C">
        <w:trPr>
          <w:jc w:val="center"/>
        </w:trPr>
        <w:tc>
          <w:tcPr>
            <w:tcW w:w="871" w:type="dxa"/>
            <w:tcBorders>
              <w:top w:val="nil"/>
              <w:bottom w:val="nil"/>
            </w:tcBorders>
          </w:tcPr>
          <w:p w14:paraId="74E5386D" w14:textId="77777777" w:rsidR="00A92312" w:rsidRDefault="00A92312" w:rsidP="0092174F">
            <w:pPr>
              <w:pStyle w:val="a3"/>
              <w:jc w:val="center"/>
            </w:pPr>
            <w:r>
              <w:rPr>
                <w:rFonts w:hint="eastAsia"/>
              </w:rPr>
              <w:t>2</w:t>
            </w:r>
          </w:p>
        </w:tc>
        <w:tc>
          <w:tcPr>
            <w:tcW w:w="1971"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AD3F2C">
        <w:trPr>
          <w:jc w:val="center"/>
        </w:trPr>
        <w:tc>
          <w:tcPr>
            <w:tcW w:w="871" w:type="dxa"/>
            <w:tcBorders>
              <w:top w:val="nil"/>
              <w:bottom w:val="nil"/>
            </w:tcBorders>
          </w:tcPr>
          <w:p w14:paraId="02C931E1" w14:textId="77777777" w:rsidR="00A92312" w:rsidRDefault="00A92312" w:rsidP="0092174F">
            <w:pPr>
              <w:pStyle w:val="a3"/>
              <w:jc w:val="center"/>
            </w:pPr>
            <w:r>
              <w:rPr>
                <w:rFonts w:hint="eastAsia"/>
              </w:rPr>
              <w:t>3</w:t>
            </w:r>
          </w:p>
        </w:tc>
        <w:tc>
          <w:tcPr>
            <w:tcW w:w="1971"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AD3F2C">
        <w:trPr>
          <w:jc w:val="center"/>
        </w:trPr>
        <w:tc>
          <w:tcPr>
            <w:tcW w:w="871" w:type="dxa"/>
            <w:tcBorders>
              <w:top w:val="nil"/>
              <w:bottom w:val="nil"/>
            </w:tcBorders>
          </w:tcPr>
          <w:p w14:paraId="24089A85" w14:textId="77777777" w:rsidR="00A92312" w:rsidRDefault="00A92312" w:rsidP="0092174F">
            <w:pPr>
              <w:pStyle w:val="a3"/>
              <w:jc w:val="center"/>
            </w:pPr>
            <w:r>
              <w:rPr>
                <w:rFonts w:hint="eastAsia"/>
              </w:rPr>
              <w:t>4</w:t>
            </w:r>
          </w:p>
        </w:tc>
        <w:tc>
          <w:tcPr>
            <w:tcW w:w="1971"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5C49D748" w14:textId="77777777" w:rsidR="00A92312" w:rsidRDefault="00A92312" w:rsidP="0092174F">
            <w:pPr>
              <w:pStyle w:val="a3"/>
              <w:ind w:leftChars="114" w:left="239"/>
            </w:pPr>
            <w:r>
              <w:t>steady</w:t>
            </w:r>
          </w:p>
        </w:tc>
        <w:tc>
          <w:tcPr>
            <w:tcW w:w="1460"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AD3F2C">
        <w:trPr>
          <w:jc w:val="center"/>
        </w:trPr>
        <w:tc>
          <w:tcPr>
            <w:tcW w:w="871" w:type="dxa"/>
            <w:tcBorders>
              <w:top w:val="nil"/>
            </w:tcBorders>
          </w:tcPr>
          <w:p w14:paraId="5E8BAA19" w14:textId="77777777" w:rsidR="00A92312" w:rsidRDefault="00A92312" w:rsidP="0092174F">
            <w:pPr>
              <w:pStyle w:val="a3"/>
              <w:jc w:val="center"/>
            </w:pPr>
            <w:r>
              <w:rPr>
                <w:rFonts w:hint="eastAsia"/>
              </w:rPr>
              <w:t>5</w:t>
            </w:r>
          </w:p>
        </w:tc>
        <w:tc>
          <w:tcPr>
            <w:tcW w:w="1971"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3920"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AD3F2C">
        <w:trPr>
          <w:jc w:val="center"/>
        </w:trPr>
        <w:tc>
          <w:tcPr>
            <w:tcW w:w="82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AD3F2C">
        <w:trPr>
          <w:jc w:val="center"/>
        </w:trPr>
        <w:tc>
          <w:tcPr>
            <w:tcW w:w="871" w:type="dxa"/>
            <w:tcBorders>
              <w:bottom w:val="nil"/>
            </w:tcBorders>
          </w:tcPr>
          <w:p w14:paraId="396878E5" w14:textId="77777777" w:rsidR="00A92312" w:rsidRDefault="00A92312" w:rsidP="0092174F">
            <w:pPr>
              <w:pStyle w:val="a3"/>
              <w:jc w:val="center"/>
            </w:pPr>
            <w:r>
              <w:rPr>
                <w:rFonts w:hint="eastAsia"/>
              </w:rPr>
              <w:t>1</w:t>
            </w:r>
          </w:p>
        </w:tc>
        <w:tc>
          <w:tcPr>
            <w:tcW w:w="1971"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3920" w:type="dxa"/>
            <w:tcBorders>
              <w:bottom w:val="nil"/>
            </w:tcBorders>
          </w:tcPr>
          <w:p w14:paraId="3456BC6E" w14:textId="77777777" w:rsidR="00A92312" w:rsidRDefault="00A92312" w:rsidP="0092174F">
            <w:pPr>
              <w:pStyle w:val="a3"/>
              <w:ind w:leftChars="114" w:left="239"/>
            </w:pPr>
            <w:r>
              <w:rPr>
                <w:rFonts w:hint="eastAsia"/>
              </w:rPr>
              <w:t>burst-slow</w:t>
            </w:r>
          </w:p>
        </w:tc>
        <w:tc>
          <w:tcPr>
            <w:tcW w:w="1460"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AD3F2C">
        <w:trPr>
          <w:jc w:val="center"/>
        </w:trPr>
        <w:tc>
          <w:tcPr>
            <w:tcW w:w="871" w:type="dxa"/>
            <w:tcBorders>
              <w:top w:val="nil"/>
              <w:bottom w:val="nil"/>
            </w:tcBorders>
          </w:tcPr>
          <w:p w14:paraId="4B6810A7" w14:textId="77777777" w:rsidR="00A92312" w:rsidRDefault="00A92312" w:rsidP="0092174F">
            <w:pPr>
              <w:pStyle w:val="a3"/>
              <w:jc w:val="center"/>
            </w:pPr>
            <w:r>
              <w:rPr>
                <w:rFonts w:hint="eastAsia"/>
              </w:rPr>
              <w:t>2</w:t>
            </w:r>
          </w:p>
        </w:tc>
        <w:tc>
          <w:tcPr>
            <w:tcW w:w="1971"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AD3F2C">
        <w:trPr>
          <w:jc w:val="center"/>
        </w:trPr>
        <w:tc>
          <w:tcPr>
            <w:tcW w:w="871" w:type="dxa"/>
            <w:tcBorders>
              <w:top w:val="nil"/>
              <w:bottom w:val="nil"/>
            </w:tcBorders>
          </w:tcPr>
          <w:p w14:paraId="3DCA5E88" w14:textId="77777777" w:rsidR="00A92312" w:rsidRDefault="00A92312" w:rsidP="0092174F">
            <w:pPr>
              <w:pStyle w:val="a3"/>
              <w:jc w:val="center"/>
            </w:pPr>
            <w:r>
              <w:rPr>
                <w:rFonts w:hint="eastAsia"/>
              </w:rPr>
              <w:t>3</w:t>
            </w:r>
          </w:p>
        </w:tc>
        <w:tc>
          <w:tcPr>
            <w:tcW w:w="1971"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AD3F2C">
        <w:trPr>
          <w:jc w:val="center"/>
        </w:trPr>
        <w:tc>
          <w:tcPr>
            <w:tcW w:w="871" w:type="dxa"/>
            <w:tcBorders>
              <w:top w:val="nil"/>
              <w:bottom w:val="nil"/>
            </w:tcBorders>
          </w:tcPr>
          <w:p w14:paraId="12F64D32" w14:textId="77777777" w:rsidR="00A92312" w:rsidRDefault="00A92312" w:rsidP="0092174F">
            <w:pPr>
              <w:pStyle w:val="a3"/>
              <w:jc w:val="center"/>
            </w:pPr>
            <w:r>
              <w:rPr>
                <w:rFonts w:hint="eastAsia"/>
              </w:rPr>
              <w:t>4</w:t>
            </w:r>
          </w:p>
        </w:tc>
        <w:tc>
          <w:tcPr>
            <w:tcW w:w="1971"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1C6FF919" w14:textId="77777777" w:rsidR="00A92312" w:rsidRDefault="00A92312" w:rsidP="0092174F">
            <w:pPr>
              <w:pStyle w:val="a3"/>
              <w:ind w:leftChars="114" w:left="239"/>
            </w:pPr>
            <w:r>
              <w:t>steady</w:t>
            </w:r>
          </w:p>
        </w:tc>
        <w:tc>
          <w:tcPr>
            <w:tcW w:w="1460"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AD3F2C">
        <w:trPr>
          <w:jc w:val="center"/>
        </w:trPr>
        <w:tc>
          <w:tcPr>
            <w:tcW w:w="871" w:type="dxa"/>
            <w:tcBorders>
              <w:top w:val="nil"/>
            </w:tcBorders>
          </w:tcPr>
          <w:p w14:paraId="742701AA" w14:textId="77777777" w:rsidR="00A92312" w:rsidRDefault="00A92312" w:rsidP="0092174F">
            <w:pPr>
              <w:pStyle w:val="a3"/>
              <w:jc w:val="center"/>
            </w:pPr>
            <w:r>
              <w:rPr>
                <w:rFonts w:hint="eastAsia"/>
              </w:rPr>
              <w:t>5</w:t>
            </w:r>
          </w:p>
        </w:tc>
        <w:tc>
          <w:tcPr>
            <w:tcW w:w="1971"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3920"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AD3F2C">
        <w:trPr>
          <w:jc w:val="center"/>
        </w:trPr>
        <w:tc>
          <w:tcPr>
            <w:tcW w:w="82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AD3F2C">
        <w:trPr>
          <w:jc w:val="center"/>
        </w:trPr>
        <w:tc>
          <w:tcPr>
            <w:tcW w:w="871" w:type="dxa"/>
            <w:tcBorders>
              <w:bottom w:val="nil"/>
            </w:tcBorders>
          </w:tcPr>
          <w:p w14:paraId="564AFD29" w14:textId="77777777" w:rsidR="00A92312" w:rsidRDefault="00A92312" w:rsidP="0092174F">
            <w:pPr>
              <w:pStyle w:val="a3"/>
              <w:jc w:val="center"/>
            </w:pPr>
            <w:r>
              <w:rPr>
                <w:rFonts w:hint="eastAsia"/>
              </w:rPr>
              <w:t>1</w:t>
            </w:r>
          </w:p>
        </w:tc>
        <w:tc>
          <w:tcPr>
            <w:tcW w:w="1971"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3920" w:type="dxa"/>
            <w:tcBorders>
              <w:bottom w:val="nil"/>
            </w:tcBorders>
          </w:tcPr>
          <w:p w14:paraId="254CF360" w14:textId="77777777" w:rsidR="00A92312" w:rsidRDefault="00A92312" w:rsidP="0092174F">
            <w:pPr>
              <w:pStyle w:val="a3"/>
              <w:ind w:leftChars="114" w:left="239"/>
            </w:pPr>
            <w:r>
              <w:rPr>
                <w:rFonts w:hint="eastAsia"/>
              </w:rPr>
              <w:t>burst-slow</w:t>
            </w:r>
          </w:p>
        </w:tc>
        <w:tc>
          <w:tcPr>
            <w:tcW w:w="1460"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AD3F2C">
        <w:trPr>
          <w:jc w:val="center"/>
        </w:trPr>
        <w:tc>
          <w:tcPr>
            <w:tcW w:w="871" w:type="dxa"/>
            <w:tcBorders>
              <w:top w:val="nil"/>
              <w:bottom w:val="nil"/>
            </w:tcBorders>
          </w:tcPr>
          <w:p w14:paraId="72F8A1CD" w14:textId="77777777" w:rsidR="00A92312" w:rsidRDefault="00A92312" w:rsidP="0092174F">
            <w:pPr>
              <w:pStyle w:val="a3"/>
              <w:jc w:val="center"/>
            </w:pPr>
            <w:r>
              <w:rPr>
                <w:rFonts w:hint="eastAsia"/>
              </w:rPr>
              <w:t>2</w:t>
            </w:r>
          </w:p>
        </w:tc>
        <w:tc>
          <w:tcPr>
            <w:tcW w:w="1971"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AD3F2C">
        <w:trPr>
          <w:jc w:val="center"/>
        </w:trPr>
        <w:tc>
          <w:tcPr>
            <w:tcW w:w="871" w:type="dxa"/>
            <w:tcBorders>
              <w:top w:val="nil"/>
              <w:bottom w:val="nil"/>
            </w:tcBorders>
          </w:tcPr>
          <w:p w14:paraId="3B4FCF12" w14:textId="77777777" w:rsidR="00A92312" w:rsidRDefault="00A92312" w:rsidP="0092174F">
            <w:pPr>
              <w:pStyle w:val="a3"/>
              <w:jc w:val="center"/>
            </w:pPr>
            <w:r>
              <w:rPr>
                <w:rFonts w:hint="eastAsia"/>
              </w:rPr>
              <w:t>3</w:t>
            </w:r>
          </w:p>
        </w:tc>
        <w:tc>
          <w:tcPr>
            <w:tcW w:w="1971"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2B11946A" w14:textId="77777777" w:rsidR="00A92312" w:rsidRDefault="00A92312" w:rsidP="0092174F">
            <w:pPr>
              <w:pStyle w:val="a3"/>
              <w:ind w:leftChars="114" w:left="239"/>
            </w:pPr>
            <w:r>
              <w:t>steady</w:t>
            </w:r>
          </w:p>
        </w:tc>
        <w:tc>
          <w:tcPr>
            <w:tcW w:w="1460"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AD3F2C">
        <w:trPr>
          <w:jc w:val="center"/>
        </w:trPr>
        <w:tc>
          <w:tcPr>
            <w:tcW w:w="871" w:type="dxa"/>
            <w:tcBorders>
              <w:top w:val="nil"/>
              <w:bottom w:val="nil"/>
            </w:tcBorders>
          </w:tcPr>
          <w:p w14:paraId="03B531B0" w14:textId="77777777" w:rsidR="00A92312" w:rsidRDefault="00A92312" w:rsidP="0092174F">
            <w:pPr>
              <w:pStyle w:val="a3"/>
              <w:jc w:val="center"/>
            </w:pPr>
            <w:r>
              <w:rPr>
                <w:rFonts w:hint="eastAsia"/>
              </w:rPr>
              <w:t>4</w:t>
            </w:r>
          </w:p>
        </w:tc>
        <w:tc>
          <w:tcPr>
            <w:tcW w:w="1971"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3920"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AD3F2C">
        <w:trPr>
          <w:jc w:val="center"/>
        </w:trPr>
        <w:tc>
          <w:tcPr>
            <w:tcW w:w="871" w:type="dxa"/>
            <w:tcBorders>
              <w:top w:val="nil"/>
            </w:tcBorders>
          </w:tcPr>
          <w:p w14:paraId="2E6F52B1" w14:textId="77777777" w:rsidR="00A92312" w:rsidRDefault="00A92312" w:rsidP="0092174F">
            <w:pPr>
              <w:pStyle w:val="a3"/>
              <w:jc w:val="center"/>
            </w:pPr>
            <w:r>
              <w:rPr>
                <w:rFonts w:hint="eastAsia"/>
              </w:rPr>
              <w:t>5</w:t>
            </w:r>
          </w:p>
        </w:tc>
        <w:tc>
          <w:tcPr>
            <w:tcW w:w="1971" w:type="dxa"/>
            <w:tcBorders>
              <w:top w:val="nil"/>
            </w:tcBorders>
          </w:tcPr>
          <w:p w14:paraId="7FC418C1" w14:textId="77777777" w:rsidR="00A92312" w:rsidRDefault="00A92312" w:rsidP="0092174F">
            <w:pPr>
              <w:pStyle w:val="a3"/>
              <w:ind w:leftChars="228" w:left="479"/>
              <w:jc w:val="left"/>
            </w:pPr>
            <w:r>
              <w:rPr>
                <w:rFonts w:hint="eastAsia"/>
              </w:rPr>
              <w:t>1010</w:t>
            </w:r>
          </w:p>
        </w:tc>
        <w:tc>
          <w:tcPr>
            <w:tcW w:w="3920"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3BDF3DDC" w14:textId="77777777" w:rsidR="00B26221" w:rsidRDefault="00B26221" w:rsidP="00B26221">
      <w:pPr>
        <w:pStyle w:val="a3"/>
      </w:pPr>
    </w:p>
    <w:p w14:paraId="18EF70C2" w14:textId="0360BB70" w:rsidR="00EB0591" w:rsidRDefault="00187F07" w:rsidP="006F5778">
      <w:pPr>
        <w:pStyle w:val="-0"/>
      </w:pPr>
      <w:bookmarkStart w:id="86" w:name="_Toc480791802"/>
      <w:r w:rsidRPr="006F5778">
        <w:rPr>
          <w:rFonts w:hint="eastAsia"/>
        </w:rPr>
        <w:t>未来流行度</w:t>
      </w:r>
      <w:r w:rsidR="00281338" w:rsidRPr="006F5778">
        <w:t>级别</w:t>
      </w:r>
      <w:r w:rsidRPr="006F5778">
        <w:rPr>
          <w:rFonts w:hint="eastAsia"/>
        </w:rPr>
        <w:t>预测</w:t>
      </w:r>
      <w:bookmarkEnd w:id="86"/>
    </w:p>
    <w:p w14:paraId="4DFF344B" w14:textId="77777777" w:rsidR="00703B3F" w:rsidRPr="00703B3F" w:rsidRDefault="00703B3F" w:rsidP="00703B3F">
      <w:pPr>
        <w:pStyle w:val="a3"/>
      </w:pPr>
    </w:p>
    <w:p w14:paraId="34C58B9C" w14:textId="749D89DF" w:rsidR="00EB0591" w:rsidRPr="006F5778" w:rsidRDefault="00912123" w:rsidP="006F5778">
      <w:pPr>
        <w:pStyle w:val="-1"/>
      </w:pPr>
      <w:bookmarkStart w:id="87" w:name="_Toc480791803"/>
      <w:r w:rsidRPr="006F5778">
        <w:rPr>
          <w:rFonts w:hint="eastAsia"/>
        </w:rPr>
        <w:t>问题定义</w:t>
      </w:r>
      <w:bookmarkEnd w:id="87"/>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5203DB9B" w:rsidR="004C1F52" w:rsidRDefault="00B04682" w:rsidP="00313919">
      <w:pPr>
        <w:pStyle w:val="a3"/>
        <w:ind w:firstLine="420"/>
      </w:pPr>
      <w:r>
        <w:rPr>
          <w:rFonts w:hint="eastAsia"/>
        </w:rPr>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w:t>
      </w:r>
      <w:r w:rsidR="0075748A">
        <w:rPr>
          <w:rFonts w:hint="eastAsia"/>
        </w:rPr>
        <w:lastRenderedPageBreak/>
        <w:t>能够获取的用于预测的数据，除了视频元信息与上传者元信息外，还包括在初始观察期内追踪</w:t>
      </w:r>
      <w:r w:rsidR="00B945A6">
        <w:rPr>
          <w:rFonts w:hint="eastAsia"/>
        </w:rPr>
        <w:t>到</w:t>
      </w:r>
      <w:r w:rsidR="0075748A">
        <w:rPr>
          <w:rFonts w:hint="eastAsia"/>
        </w:rPr>
        <w:t>的该视频的动态</w:t>
      </w:r>
      <w:r w:rsidR="00891738">
        <w:rPr>
          <w:rFonts w:hint="eastAsia"/>
        </w:rPr>
        <w:t>属性</w:t>
      </w:r>
      <w:r w:rsidR="0075748A">
        <w:rPr>
          <w:rFonts w:hint="eastAsia"/>
        </w:rPr>
        <w:t>信息。</w:t>
      </w:r>
    </w:p>
    <w:p w14:paraId="564CA037" w14:textId="03145241"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185959">
        <w:rPr>
          <w:rFonts w:hint="eastAsia"/>
        </w:rPr>
        <w:t>根据实验结果，</w:t>
      </w:r>
      <w:r w:rsidR="000303B5" w:rsidRPr="000303B5">
        <w:rPr>
          <w:rFonts w:hint="eastAsia"/>
        </w:rPr>
        <w:t>这些现有方法的</w:t>
      </w:r>
      <w:r w:rsidR="000303B5">
        <w:rPr>
          <w:rFonts w:hint="eastAsia"/>
        </w:rPr>
        <w:t>性能已经足够好，可以满足大多数应用需求</w:t>
      </w:r>
      <w:r w:rsidR="0092174F">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2174F">
        <w:fldChar w:fldCharType="separate"/>
      </w:r>
      <w:r w:rsidR="00E32EE4" w:rsidRPr="00E32EE4">
        <w:rPr>
          <w:noProof/>
          <w:vertAlign w:val="superscript"/>
        </w:rPr>
        <w:t>[105]</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156397">
        <w:rPr>
          <w:rFonts w:hint="eastAsia"/>
        </w:rPr>
        <w:t>可行性与</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528604AD" w14:textId="77777777" w:rsidR="00703B3F" w:rsidRDefault="00703B3F" w:rsidP="003D4EEA">
      <w:pPr>
        <w:pStyle w:val="a3"/>
      </w:pPr>
    </w:p>
    <w:p w14:paraId="14069720" w14:textId="6D833E1F" w:rsidR="000759DE" w:rsidRPr="006F5778" w:rsidRDefault="00CD4910" w:rsidP="006F5778">
      <w:pPr>
        <w:pStyle w:val="-1"/>
      </w:pPr>
      <w:bookmarkStart w:id="88" w:name="_Toc480791804"/>
      <w:r w:rsidRPr="006F5778">
        <w:rPr>
          <w:rFonts w:hint="eastAsia"/>
        </w:rPr>
        <w:t>特征介绍</w:t>
      </w:r>
      <w:bookmarkEnd w:id="88"/>
    </w:p>
    <w:p w14:paraId="1C9F988B" w14:textId="340C1766"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w:t>
      </w:r>
      <w:r w:rsidR="002521C8">
        <w:rPr>
          <w:rFonts w:hint="eastAsia"/>
        </w:rPr>
        <w:t>4</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04DCA436"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E32EE4">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the 32nd Annual ACM Conference on Human Factors in Computing Systems&lt;/secondary-title&gt;&lt;/titles&gt;&lt;pages&gt;979-982&lt;/pages&gt;&lt;dates&gt;&lt;year&gt;2014&lt;/year&gt;&lt;/dates&gt;&lt;pub-location&gt;Toronto&lt;/pub-location&gt;&lt;publisher&gt;ACM&lt;/publisher&gt;&lt;isbn&gt;1450324738&lt;/isbn&gt;&lt;urls&gt;&lt;/urls&gt;&lt;/record&gt;&lt;/Cite&gt;&lt;/EndNote&gt;</w:instrText>
      </w:r>
      <w:r w:rsidR="00BC7DCB">
        <w:fldChar w:fldCharType="separate"/>
      </w:r>
      <w:r w:rsidR="00E32EE4" w:rsidRPr="00E32EE4">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w:t>
      </w:r>
      <w:r w:rsidR="00A1296B">
        <w:rPr>
          <w:rFonts w:hint="eastAsia"/>
        </w:rPr>
        <w:lastRenderedPageBreak/>
        <w:t>都只在</w:t>
      </w:r>
      <w:r w:rsidR="00E4703B">
        <w:rPr>
          <w:rFonts w:hint="eastAsia"/>
        </w:rPr>
        <w:t>相应</w:t>
      </w:r>
      <w:r w:rsidR="00A1296B">
        <w:rPr>
          <w:rFonts w:hint="eastAsia"/>
        </w:rPr>
        <w:t>流行度视频的标题（或标签）中大量出现，即这些短语</w:t>
      </w:r>
      <w:r w:rsidR="004A1B93">
        <w:rPr>
          <w:rFonts w:hint="eastAsia"/>
        </w:rPr>
        <w:t>能够</w:t>
      </w:r>
      <w:r w:rsidR="00A1296B">
        <w:rPr>
          <w:rFonts w:hint="eastAsia"/>
        </w:rPr>
        <w:t>描述</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6B42320" w:rsidR="009C46F0" w:rsidRPr="008611B6" w:rsidRDefault="002865FF" w:rsidP="008611B6">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nor/>
            </m:rPr>
            <w:rPr>
              <w:rFonts w:ascii="Cambria Math" w:hAnsi="Cambria Math"/>
            </w:rPr>
            <m:t xml:space="preserve">                                                 (6-7)</m:t>
          </m:r>
        </m:oMath>
      </m:oMathPara>
    </w:p>
    <w:p w14:paraId="08AE419A" w14:textId="7C675A03"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56AE63A3" w14:textId="3126BF96" w:rsidR="002A324A" w:rsidRPr="00651A38" w:rsidRDefault="002865FF" w:rsidP="00651A38">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nor/>
            </m:rPr>
            <w:rPr>
              <w:rFonts w:ascii="Cambria Math" w:hAnsi="Cambria Math"/>
            </w:rPr>
            <m:t xml:space="preserve">                                            (6-8)</m:t>
          </m:r>
        </m:oMath>
      </m:oMathPara>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0A62C616"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E32EE4">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E32EE4" w:rsidRPr="00E32EE4">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E32EE4">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E32EE4" w:rsidRPr="00E32EE4">
        <w:rPr>
          <w:noProof/>
          <w:vertAlign w:val="superscript"/>
        </w:rPr>
        <w:t>[121]</w:t>
      </w:r>
      <w:r w:rsidR="00C57C49">
        <w:fldChar w:fldCharType="end"/>
      </w:r>
      <w:r w:rsidR="00A1559A">
        <w:rPr>
          <w:rFonts w:hint="eastAsia"/>
        </w:rPr>
        <w:t>，来</w:t>
      </w:r>
      <w:r w:rsidR="00021AA6">
        <w:rPr>
          <w:rFonts w:hint="eastAsia"/>
        </w:rPr>
        <w:t>进行分词</w:t>
      </w:r>
      <w:r w:rsidR="003073F3">
        <w:rPr>
          <w:rFonts w:hint="eastAsia"/>
        </w:rPr>
        <w:t>、</w:t>
      </w:r>
      <w:r w:rsidR="00A1559A">
        <w:rPr>
          <w:rFonts w:hint="eastAsia"/>
        </w:rPr>
        <w:t>提取视频标题和内容描述中各短语的词性信息。</w:t>
      </w:r>
    </w:p>
    <w:p w14:paraId="39D88D64" w14:textId="77777777" w:rsidR="00A1559A" w:rsidRDefault="00A1559A" w:rsidP="00C9324A">
      <w:pPr>
        <w:pStyle w:val="a3"/>
      </w:pPr>
    </w:p>
    <w:p w14:paraId="70C526BA" w14:textId="7E54E2C8" w:rsidR="00D5566F" w:rsidRDefault="00FE52A5" w:rsidP="00B26221">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6B10060A" w14:textId="01D52989" w:rsidR="0090425F" w:rsidRDefault="0090425F" w:rsidP="00B26221">
      <w:pPr>
        <w:pStyle w:val="a6"/>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sidR="00443F34">
        <w:rPr>
          <w:rFonts w:hint="eastAsia"/>
        </w:rPr>
        <w:t>的</w:t>
      </w:r>
      <w:r>
        <w:rPr>
          <w:rFonts w:hint="eastAsia"/>
        </w:rPr>
        <w:t>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2653"/>
        <w:gridCol w:w="4578"/>
      </w:tblGrid>
      <w:tr w:rsidR="00BD32B1" w14:paraId="5C132E0C" w14:textId="77777777" w:rsidTr="00BD32B1">
        <w:trPr>
          <w:jc w:val="center"/>
        </w:trPr>
        <w:tc>
          <w:tcPr>
            <w:tcW w:w="991" w:type="dxa"/>
          </w:tcPr>
          <w:p w14:paraId="016FE61B" w14:textId="60A32656" w:rsidR="0090425F" w:rsidRPr="002241D1" w:rsidRDefault="0090425F" w:rsidP="00217B23">
            <w:pPr>
              <w:pStyle w:val="a3"/>
              <w:jc w:val="center"/>
              <w:rPr>
                <w:b/>
              </w:rPr>
            </w:pPr>
            <w:r w:rsidRPr="002241D1">
              <w:rPr>
                <w:rFonts w:hint="eastAsia"/>
                <w:b/>
              </w:rPr>
              <w:t>序号</w:t>
            </w:r>
          </w:p>
        </w:tc>
        <w:tc>
          <w:tcPr>
            <w:tcW w:w="2653" w:type="dxa"/>
          </w:tcPr>
          <w:p w14:paraId="3CDB3874" w14:textId="6E028888" w:rsidR="0090425F" w:rsidRPr="002241D1" w:rsidRDefault="0090425F" w:rsidP="0090425F">
            <w:pPr>
              <w:pStyle w:val="a3"/>
              <w:jc w:val="center"/>
              <w:rPr>
                <w:b/>
              </w:rPr>
            </w:pPr>
            <w:r w:rsidRPr="002241D1">
              <w:rPr>
                <w:rFonts w:hint="eastAsia"/>
                <w:b/>
              </w:rPr>
              <w:t>名称</w:t>
            </w:r>
          </w:p>
        </w:tc>
        <w:tc>
          <w:tcPr>
            <w:tcW w:w="4578"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BD32B1">
        <w:trPr>
          <w:jc w:val="center"/>
        </w:trPr>
        <w:tc>
          <w:tcPr>
            <w:tcW w:w="82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BD32B1" w14:paraId="6C8DF0E4" w14:textId="77777777" w:rsidTr="00BD32B1">
        <w:trPr>
          <w:jc w:val="center"/>
        </w:trPr>
        <w:tc>
          <w:tcPr>
            <w:tcW w:w="991" w:type="dxa"/>
            <w:tcBorders>
              <w:bottom w:val="nil"/>
            </w:tcBorders>
          </w:tcPr>
          <w:p w14:paraId="66DA79DE" w14:textId="158CD199" w:rsidR="0090425F" w:rsidRDefault="002241D1" w:rsidP="005D09AF">
            <w:pPr>
              <w:pStyle w:val="a3"/>
              <w:jc w:val="center"/>
            </w:pPr>
            <w:r>
              <w:rPr>
                <w:rFonts w:hint="eastAsia"/>
              </w:rPr>
              <w:t>1</w:t>
            </w:r>
          </w:p>
        </w:tc>
        <w:tc>
          <w:tcPr>
            <w:tcW w:w="2653" w:type="dxa"/>
            <w:tcBorders>
              <w:bottom w:val="nil"/>
            </w:tcBorders>
          </w:tcPr>
          <w:p w14:paraId="66822EFC" w14:textId="1066077B" w:rsidR="0090425F" w:rsidRDefault="00086F04" w:rsidP="002241D1">
            <w:pPr>
              <w:pStyle w:val="a3"/>
              <w:jc w:val="left"/>
            </w:pPr>
            <w:r>
              <w:rPr>
                <w:rFonts w:hint="eastAsia"/>
              </w:rPr>
              <w:t>视频类型</w:t>
            </w:r>
          </w:p>
        </w:tc>
        <w:tc>
          <w:tcPr>
            <w:tcW w:w="4578"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BD32B1" w14:paraId="47D14000" w14:textId="77777777" w:rsidTr="00BD32B1">
        <w:trPr>
          <w:jc w:val="center"/>
        </w:trPr>
        <w:tc>
          <w:tcPr>
            <w:tcW w:w="991"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653" w:type="dxa"/>
            <w:tcBorders>
              <w:top w:val="nil"/>
              <w:bottom w:val="nil"/>
            </w:tcBorders>
          </w:tcPr>
          <w:p w14:paraId="37354A18" w14:textId="44C4A12B" w:rsidR="002241D1" w:rsidRDefault="00086F04" w:rsidP="002241D1">
            <w:pPr>
              <w:pStyle w:val="a3"/>
              <w:jc w:val="left"/>
            </w:pPr>
            <w:r>
              <w:rPr>
                <w:rFonts w:hint="eastAsia"/>
              </w:rPr>
              <w:t>视频时长</w:t>
            </w:r>
          </w:p>
        </w:tc>
        <w:tc>
          <w:tcPr>
            <w:tcW w:w="4578"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BD32B1" w14:paraId="6D2D0CE6" w14:textId="77777777" w:rsidTr="00C01DBF">
        <w:trPr>
          <w:jc w:val="center"/>
        </w:trPr>
        <w:tc>
          <w:tcPr>
            <w:tcW w:w="991"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653"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78"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BD32B1" w14:paraId="2FB08E02" w14:textId="77777777" w:rsidTr="00C01DBF">
        <w:trPr>
          <w:jc w:val="center"/>
        </w:trPr>
        <w:tc>
          <w:tcPr>
            <w:tcW w:w="991" w:type="dxa"/>
            <w:tcBorders>
              <w:top w:val="nil"/>
              <w:bottom w:val="single" w:sz="4" w:space="0" w:color="auto"/>
            </w:tcBorders>
          </w:tcPr>
          <w:p w14:paraId="36AD75B8" w14:textId="31CEA4CC" w:rsidR="002241D1" w:rsidRDefault="002241D1" w:rsidP="005D09AF">
            <w:pPr>
              <w:pStyle w:val="a3"/>
              <w:wordWrap w:val="0"/>
              <w:jc w:val="center"/>
            </w:pPr>
            <w:r>
              <w:rPr>
                <w:rFonts w:hint="eastAsia"/>
              </w:rPr>
              <w:t>4</w:t>
            </w:r>
          </w:p>
        </w:tc>
        <w:tc>
          <w:tcPr>
            <w:tcW w:w="2653" w:type="dxa"/>
            <w:tcBorders>
              <w:top w:val="nil"/>
              <w:bottom w:val="single" w:sz="4" w:space="0" w:color="auto"/>
            </w:tcBorders>
          </w:tcPr>
          <w:p w14:paraId="3789E704" w14:textId="207738BA" w:rsidR="002241D1" w:rsidRDefault="0086022D" w:rsidP="002241D1">
            <w:pPr>
              <w:pStyle w:val="a3"/>
              <w:jc w:val="left"/>
            </w:pPr>
            <w:r>
              <w:rPr>
                <w:rFonts w:hint="eastAsia"/>
              </w:rPr>
              <w:t>视频清晰度</w:t>
            </w:r>
          </w:p>
        </w:tc>
        <w:tc>
          <w:tcPr>
            <w:tcW w:w="4578" w:type="dxa"/>
            <w:tcBorders>
              <w:top w:val="nil"/>
              <w:bottom w:val="single" w:sz="4" w:space="0" w:color="auto"/>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bl>
    <w:p w14:paraId="77B05D02" w14:textId="77777777" w:rsidR="00C01DBF" w:rsidRDefault="00C01DBF">
      <w:pPr>
        <w:jc w:val="center"/>
      </w:pPr>
    </w:p>
    <w:p w14:paraId="43ED1029" w14:textId="72E67039" w:rsidR="00C01DBF" w:rsidRDefault="004416FE" w:rsidP="004416FE">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14"/>
        <w:gridCol w:w="2639"/>
        <w:gridCol w:w="4578"/>
      </w:tblGrid>
      <w:tr w:rsidR="00362F1A" w14:paraId="77686BAD" w14:textId="77777777" w:rsidTr="00C01DBF">
        <w:trPr>
          <w:jc w:val="center"/>
        </w:trPr>
        <w:tc>
          <w:tcPr>
            <w:tcW w:w="991" w:type="dxa"/>
            <w:tcBorders>
              <w:top w:val="single" w:sz="4" w:space="0" w:color="auto"/>
              <w:bottom w:val="single" w:sz="4" w:space="0" w:color="auto"/>
            </w:tcBorders>
          </w:tcPr>
          <w:p w14:paraId="05B390BE" w14:textId="24C6E8EC" w:rsidR="00362F1A" w:rsidRDefault="00362F1A" w:rsidP="00362F1A">
            <w:pPr>
              <w:pStyle w:val="a3"/>
              <w:jc w:val="center"/>
            </w:pPr>
            <w:r w:rsidRPr="002241D1">
              <w:rPr>
                <w:rFonts w:hint="eastAsia"/>
                <w:b/>
              </w:rPr>
              <w:t>序号</w:t>
            </w:r>
          </w:p>
        </w:tc>
        <w:tc>
          <w:tcPr>
            <w:tcW w:w="2653" w:type="dxa"/>
            <w:gridSpan w:val="2"/>
            <w:tcBorders>
              <w:top w:val="single" w:sz="4" w:space="0" w:color="auto"/>
              <w:bottom w:val="single" w:sz="4" w:space="0" w:color="auto"/>
            </w:tcBorders>
          </w:tcPr>
          <w:p w14:paraId="54C46D36" w14:textId="7DE26FD6" w:rsidR="00362F1A" w:rsidRDefault="00362F1A" w:rsidP="00362F1A">
            <w:pPr>
              <w:pStyle w:val="a3"/>
              <w:jc w:val="center"/>
            </w:pPr>
            <w:r w:rsidRPr="002241D1">
              <w:rPr>
                <w:rFonts w:hint="eastAsia"/>
                <w:b/>
              </w:rPr>
              <w:t>名称</w:t>
            </w:r>
          </w:p>
        </w:tc>
        <w:tc>
          <w:tcPr>
            <w:tcW w:w="4578" w:type="dxa"/>
            <w:tcBorders>
              <w:top w:val="single" w:sz="4" w:space="0" w:color="auto"/>
              <w:bottom w:val="single" w:sz="4" w:space="0" w:color="auto"/>
            </w:tcBorders>
          </w:tcPr>
          <w:p w14:paraId="0E9EA68F" w14:textId="72E9573B" w:rsidR="00362F1A" w:rsidRDefault="00362F1A" w:rsidP="00362F1A">
            <w:pPr>
              <w:pStyle w:val="a3"/>
              <w:jc w:val="center"/>
            </w:pPr>
            <w:r w:rsidRPr="002241D1">
              <w:rPr>
                <w:rFonts w:hint="eastAsia"/>
                <w:b/>
              </w:rPr>
              <w:t>说明</w:t>
            </w:r>
          </w:p>
        </w:tc>
      </w:tr>
      <w:tr w:rsidR="00BD32B1" w14:paraId="2AF234D1" w14:textId="77777777" w:rsidTr="00C01DBF">
        <w:trPr>
          <w:jc w:val="center"/>
        </w:trPr>
        <w:tc>
          <w:tcPr>
            <w:tcW w:w="991" w:type="dxa"/>
            <w:tcBorders>
              <w:top w:val="single" w:sz="4" w:space="0" w:color="auto"/>
              <w:bottom w:val="nil"/>
            </w:tcBorders>
          </w:tcPr>
          <w:p w14:paraId="4F1DA097" w14:textId="5F94E80B" w:rsidR="002241D1" w:rsidRDefault="002241D1" w:rsidP="005D09AF">
            <w:pPr>
              <w:pStyle w:val="a3"/>
              <w:wordWrap w:val="0"/>
              <w:jc w:val="center"/>
            </w:pPr>
            <w:r>
              <w:rPr>
                <w:rFonts w:hint="eastAsia"/>
              </w:rPr>
              <w:t>5</w:t>
            </w:r>
          </w:p>
        </w:tc>
        <w:tc>
          <w:tcPr>
            <w:tcW w:w="2653" w:type="dxa"/>
            <w:gridSpan w:val="2"/>
            <w:tcBorders>
              <w:top w:val="single" w:sz="4" w:space="0" w:color="auto"/>
              <w:bottom w:val="nil"/>
            </w:tcBorders>
          </w:tcPr>
          <w:p w14:paraId="3EA68F9B" w14:textId="71923EBA" w:rsidR="002241D1" w:rsidRDefault="00BE407F" w:rsidP="002241D1">
            <w:pPr>
              <w:pStyle w:val="a3"/>
              <w:jc w:val="left"/>
            </w:pPr>
            <w:r>
              <w:rPr>
                <w:rFonts w:hint="eastAsia"/>
              </w:rPr>
              <w:t>视频文件格式</w:t>
            </w:r>
          </w:p>
        </w:tc>
        <w:tc>
          <w:tcPr>
            <w:tcW w:w="4578" w:type="dxa"/>
            <w:tcBorders>
              <w:top w:val="single" w:sz="4" w:space="0" w:color="auto"/>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BD32B1" w14:paraId="4365573B" w14:textId="77777777" w:rsidTr="00BD32B1">
        <w:trPr>
          <w:jc w:val="center"/>
        </w:trPr>
        <w:tc>
          <w:tcPr>
            <w:tcW w:w="991"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653" w:type="dxa"/>
            <w:gridSpan w:val="2"/>
            <w:tcBorders>
              <w:top w:val="nil"/>
              <w:bottom w:val="nil"/>
            </w:tcBorders>
          </w:tcPr>
          <w:p w14:paraId="5D47D363" w14:textId="5CC2286F" w:rsidR="002241D1" w:rsidRDefault="009F6E16" w:rsidP="002241D1">
            <w:pPr>
              <w:pStyle w:val="a3"/>
              <w:jc w:val="left"/>
            </w:pPr>
            <w:r>
              <w:rPr>
                <w:rFonts w:hint="eastAsia"/>
              </w:rPr>
              <w:t>视频版权类型</w:t>
            </w:r>
          </w:p>
        </w:tc>
        <w:tc>
          <w:tcPr>
            <w:tcW w:w="4578"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BD32B1" w14:paraId="0B13BF97" w14:textId="77777777" w:rsidTr="00BD32B1">
        <w:trPr>
          <w:jc w:val="center"/>
        </w:trPr>
        <w:tc>
          <w:tcPr>
            <w:tcW w:w="991"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653" w:type="dxa"/>
            <w:gridSpan w:val="2"/>
            <w:tcBorders>
              <w:top w:val="nil"/>
              <w:bottom w:val="nil"/>
            </w:tcBorders>
          </w:tcPr>
          <w:p w14:paraId="29FCFE2B" w14:textId="33868E0A" w:rsidR="002241D1" w:rsidRDefault="009F6E16" w:rsidP="002241D1">
            <w:pPr>
              <w:pStyle w:val="a3"/>
              <w:jc w:val="left"/>
            </w:pPr>
            <w:r>
              <w:rPr>
                <w:rFonts w:hint="eastAsia"/>
              </w:rPr>
              <w:t>视频公开类型</w:t>
            </w:r>
          </w:p>
        </w:tc>
        <w:tc>
          <w:tcPr>
            <w:tcW w:w="4578"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BD32B1" w14:paraId="355108FD" w14:textId="77777777" w:rsidTr="00BD32B1">
        <w:trPr>
          <w:jc w:val="center"/>
        </w:trPr>
        <w:tc>
          <w:tcPr>
            <w:tcW w:w="991"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653" w:type="dxa"/>
            <w:gridSpan w:val="2"/>
            <w:tcBorders>
              <w:top w:val="nil"/>
              <w:bottom w:val="nil"/>
            </w:tcBorders>
          </w:tcPr>
          <w:p w14:paraId="5308D8B1" w14:textId="1CDB6DC3" w:rsidR="00A274C9" w:rsidRDefault="009F6E16" w:rsidP="002241D1">
            <w:pPr>
              <w:pStyle w:val="a3"/>
              <w:jc w:val="left"/>
            </w:pPr>
            <w:r>
              <w:rPr>
                <w:rFonts w:hint="eastAsia"/>
              </w:rPr>
              <w:t>视频上传时间</w:t>
            </w:r>
          </w:p>
        </w:tc>
        <w:tc>
          <w:tcPr>
            <w:tcW w:w="4578"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BD32B1" w14:paraId="64171235" w14:textId="77777777" w:rsidTr="00BD32B1">
        <w:trPr>
          <w:jc w:val="center"/>
        </w:trPr>
        <w:tc>
          <w:tcPr>
            <w:tcW w:w="991"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653" w:type="dxa"/>
            <w:gridSpan w:val="2"/>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78"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BD32B1" w14:paraId="39579789" w14:textId="77777777" w:rsidTr="00BD32B1">
        <w:trPr>
          <w:jc w:val="center"/>
        </w:trPr>
        <w:tc>
          <w:tcPr>
            <w:tcW w:w="991" w:type="dxa"/>
            <w:tcBorders>
              <w:top w:val="nil"/>
            </w:tcBorders>
          </w:tcPr>
          <w:p w14:paraId="35855904" w14:textId="7EA6D543" w:rsidR="00A274C9" w:rsidRDefault="00A274C9" w:rsidP="005D09AF">
            <w:pPr>
              <w:pStyle w:val="a3"/>
              <w:wordWrap w:val="0"/>
              <w:jc w:val="center"/>
            </w:pPr>
            <w:r>
              <w:rPr>
                <w:rFonts w:hint="eastAsia"/>
              </w:rPr>
              <w:t>10</w:t>
            </w:r>
          </w:p>
        </w:tc>
        <w:tc>
          <w:tcPr>
            <w:tcW w:w="2653" w:type="dxa"/>
            <w:gridSpan w:val="2"/>
            <w:tcBorders>
              <w:top w:val="nil"/>
            </w:tcBorders>
          </w:tcPr>
          <w:p w14:paraId="57B4BA0E" w14:textId="073EFA28" w:rsidR="00A274C9" w:rsidRDefault="009F6E16" w:rsidP="002241D1">
            <w:pPr>
              <w:pStyle w:val="a3"/>
              <w:jc w:val="left"/>
            </w:pPr>
            <w:r>
              <w:rPr>
                <w:rFonts w:hint="eastAsia"/>
              </w:rPr>
              <w:t>视频发布状态</w:t>
            </w:r>
          </w:p>
        </w:tc>
        <w:tc>
          <w:tcPr>
            <w:tcW w:w="4578"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BD32B1">
        <w:trPr>
          <w:jc w:val="center"/>
        </w:trPr>
        <w:tc>
          <w:tcPr>
            <w:tcW w:w="8222" w:type="dxa"/>
            <w:gridSpan w:val="4"/>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BD32B1" w14:paraId="29E7AD66" w14:textId="77777777" w:rsidTr="00BD32B1">
        <w:trPr>
          <w:jc w:val="center"/>
        </w:trPr>
        <w:tc>
          <w:tcPr>
            <w:tcW w:w="991" w:type="dxa"/>
            <w:tcBorders>
              <w:bottom w:val="nil"/>
            </w:tcBorders>
          </w:tcPr>
          <w:p w14:paraId="2526F746" w14:textId="2D732529" w:rsidR="00A274C9" w:rsidRDefault="002E629C" w:rsidP="005D09AF">
            <w:pPr>
              <w:pStyle w:val="a3"/>
              <w:jc w:val="center"/>
            </w:pPr>
            <w:r>
              <w:rPr>
                <w:rFonts w:hint="eastAsia"/>
              </w:rPr>
              <w:t>11</w:t>
            </w:r>
          </w:p>
        </w:tc>
        <w:tc>
          <w:tcPr>
            <w:tcW w:w="2653" w:type="dxa"/>
            <w:gridSpan w:val="2"/>
            <w:tcBorders>
              <w:bottom w:val="nil"/>
            </w:tcBorders>
          </w:tcPr>
          <w:p w14:paraId="62E8FB6A" w14:textId="6CF2AC74" w:rsidR="00A274C9" w:rsidRDefault="002C2F42" w:rsidP="002241D1">
            <w:pPr>
              <w:pStyle w:val="a3"/>
              <w:jc w:val="left"/>
            </w:pPr>
            <w:r>
              <w:rPr>
                <w:rFonts w:hint="eastAsia"/>
              </w:rPr>
              <w:t>用户性别</w:t>
            </w:r>
          </w:p>
        </w:tc>
        <w:tc>
          <w:tcPr>
            <w:tcW w:w="4578"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BD32B1" w14:paraId="7D9D9B5D" w14:textId="77777777" w:rsidTr="00BD32B1">
        <w:trPr>
          <w:jc w:val="center"/>
        </w:trPr>
        <w:tc>
          <w:tcPr>
            <w:tcW w:w="991"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653" w:type="dxa"/>
            <w:gridSpan w:val="2"/>
            <w:tcBorders>
              <w:top w:val="nil"/>
              <w:bottom w:val="nil"/>
            </w:tcBorders>
          </w:tcPr>
          <w:p w14:paraId="2584F285" w14:textId="6344A415" w:rsidR="00A274C9" w:rsidRDefault="002C2F42" w:rsidP="002241D1">
            <w:pPr>
              <w:pStyle w:val="a3"/>
              <w:jc w:val="left"/>
            </w:pPr>
            <w:r>
              <w:rPr>
                <w:rFonts w:hint="eastAsia"/>
              </w:rPr>
              <w:t>注册时间</w:t>
            </w:r>
          </w:p>
        </w:tc>
        <w:tc>
          <w:tcPr>
            <w:tcW w:w="4578"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BD32B1" w14:paraId="24437E77" w14:textId="77777777" w:rsidTr="001D06D7">
        <w:trPr>
          <w:jc w:val="center"/>
        </w:trPr>
        <w:tc>
          <w:tcPr>
            <w:tcW w:w="991"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653" w:type="dxa"/>
            <w:gridSpan w:val="2"/>
            <w:tcBorders>
              <w:top w:val="nil"/>
              <w:bottom w:val="nil"/>
            </w:tcBorders>
          </w:tcPr>
          <w:p w14:paraId="22375456" w14:textId="5A68D21A" w:rsidR="00A274C9" w:rsidRDefault="002C2F42" w:rsidP="002241D1">
            <w:pPr>
              <w:pStyle w:val="a3"/>
              <w:jc w:val="left"/>
            </w:pPr>
            <w:r>
              <w:rPr>
                <w:rFonts w:hint="eastAsia"/>
              </w:rPr>
              <w:t>是否为会员账户</w:t>
            </w:r>
          </w:p>
        </w:tc>
        <w:tc>
          <w:tcPr>
            <w:tcW w:w="4578"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BD32B1" w14:paraId="1CABA86A" w14:textId="77777777" w:rsidTr="001D06D7">
        <w:trPr>
          <w:jc w:val="center"/>
        </w:trPr>
        <w:tc>
          <w:tcPr>
            <w:tcW w:w="991"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653" w:type="dxa"/>
            <w:gridSpan w:val="2"/>
            <w:tcBorders>
              <w:top w:val="nil"/>
              <w:bottom w:val="nil"/>
            </w:tcBorders>
          </w:tcPr>
          <w:p w14:paraId="57E9C0F1" w14:textId="578E8326" w:rsidR="00A274C9" w:rsidRDefault="002C2F42" w:rsidP="002241D1">
            <w:pPr>
              <w:pStyle w:val="a3"/>
              <w:jc w:val="left"/>
            </w:pPr>
            <w:r>
              <w:rPr>
                <w:rFonts w:hint="eastAsia"/>
              </w:rPr>
              <w:t>是否为共享账户</w:t>
            </w:r>
          </w:p>
        </w:tc>
        <w:tc>
          <w:tcPr>
            <w:tcW w:w="4578"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1D06D7">
        <w:trPr>
          <w:jc w:val="center"/>
        </w:trPr>
        <w:tc>
          <w:tcPr>
            <w:tcW w:w="1005" w:type="dxa"/>
            <w:gridSpan w:val="2"/>
            <w:tcBorders>
              <w:top w:val="nil"/>
              <w:bottom w:val="nil"/>
            </w:tcBorders>
          </w:tcPr>
          <w:p w14:paraId="0FD41765" w14:textId="74C8A1B7" w:rsidR="00A274C9" w:rsidRDefault="002E629C" w:rsidP="005D09AF">
            <w:pPr>
              <w:pStyle w:val="a3"/>
              <w:wordWrap w:val="0"/>
              <w:jc w:val="center"/>
            </w:pPr>
            <w:r>
              <w:rPr>
                <w:rFonts w:hint="eastAsia"/>
              </w:rPr>
              <w:t>15</w:t>
            </w:r>
          </w:p>
        </w:tc>
        <w:tc>
          <w:tcPr>
            <w:tcW w:w="2639"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78"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BD32B1">
        <w:trPr>
          <w:jc w:val="center"/>
        </w:trPr>
        <w:tc>
          <w:tcPr>
            <w:tcW w:w="1005" w:type="dxa"/>
            <w:gridSpan w:val="2"/>
            <w:tcBorders>
              <w:top w:val="nil"/>
              <w:bottom w:val="nil"/>
            </w:tcBorders>
          </w:tcPr>
          <w:p w14:paraId="2477622D" w14:textId="4FF0E962" w:rsidR="00A274C9" w:rsidRDefault="002E629C" w:rsidP="005D09AF">
            <w:pPr>
              <w:pStyle w:val="a3"/>
              <w:wordWrap w:val="0"/>
              <w:jc w:val="center"/>
            </w:pPr>
            <w:r>
              <w:rPr>
                <w:rFonts w:hint="eastAsia"/>
              </w:rPr>
              <w:t>16</w:t>
            </w:r>
          </w:p>
        </w:tc>
        <w:tc>
          <w:tcPr>
            <w:tcW w:w="2639"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78"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BD32B1">
        <w:trPr>
          <w:jc w:val="center"/>
        </w:trPr>
        <w:tc>
          <w:tcPr>
            <w:tcW w:w="1005" w:type="dxa"/>
            <w:gridSpan w:val="2"/>
            <w:tcBorders>
              <w:top w:val="nil"/>
              <w:bottom w:val="nil"/>
            </w:tcBorders>
          </w:tcPr>
          <w:p w14:paraId="6635069E" w14:textId="683630D6" w:rsidR="00A274C9" w:rsidRDefault="002E629C" w:rsidP="005D09AF">
            <w:pPr>
              <w:pStyle w:val="a3"/>
              <w:wordWrap w:val="0"/>
              <w:jc w:val="center"/>
            </w:pPr>
            <w:r>
              <w:rPr>
                <w:rFonts w:hint="eastAsia"/>
              </w:rPr>
              <w:t>17</w:t>
            </w:r>
          </w:p>
        </w:tc>
        <w:tc>
          <w:tcPr>
            <w:tcW w:w="2639"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78"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BD32B1">
        <w:trPr>
          <w:jc w:val="center"/>
        </w:trPr>
        <w:tc>
          <w:tcPr>
            <w:tcW w:w="1005" w:type="dxa"/>
            <w:gridSpan w:val="2"/>
            <w:tcBorders>
              <w:top w:val="nil"/>
              <w:bottom w:val="nil"/>
            </w:tcBorders>
          </w:tcPr>
          <w:p w14:paraId="29667F1A" w14:textId="01FC7297" w:rsidR="00A274C9" w:rsidRDefault="002E629C" w:rsidP="005D09AF">
            <w:pPr>
              <w:pStyle w:val="a3"/>
              <w:wordWrap w:val="0"/>
              <w:jc w:val="center"/>
            </w:pPr>
            <w:r>
              <w:rPr>
                <w:rFonts w:hint="eastAsia"/>
              </w:rPr>
              <w:t>18</w:t>
            </w:r>
          </w:p>
        </w:tc>
        <w:tc>
          <w:tcPr>
            <w:tcW w:w="2639"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78"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BD32B1">
        <w:trPr>
          <w:jc w:val="center"/>
        </w:trPr>
        <w:tc>
          <w:tcPr>
            <w:tcW w:w="1005" w:type="dxa"/>
            <w:gridSpan w:val="2"/>
            <w:tcBorders>
              <w:top w:val="nil"/>
              <w:bottom w:val="nil"/>
            </w:tcBorders>
          </w:tcPr>
          <w:p w14:paraId="05552276" w14:textId="4CC4AD19" w:rsidR="002241D1" w:rsidRDefault="002E629C" w:rsidP="005D09AF">
            <w:pPr>
              <w:pStyle w:val="a3"/>
              <w:wordWrap w:val="0"/>
              <w:jc w:val="center"/>
            </w:pPr>
            <w:r>
              <w:rPr>
                <w:rFonts w:hint="eastAsia"/>
              </w:rPr>
              <w:t>19</w:t>
            </w:r>
          </w:p>
        </w:tc>
        <w:tc>
          <w:tcPr>
            <w:tcW w:w="2639"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78"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BD32B1">
        <w:trPr>
          <w:jc w:val="center"/>
        </w:trPr>
        <w:tc>
          <w:tcPr>
            <w:tcW w:w="1005" w:type="dxa"/>
            <w:gridSpan w:val="2"/>
            <w:tcBorders>
              <w:top w:val="nil"/>
              <w:bottom w:val="nil"/>
            </w:tcBorders>
          </w:tcPr>
          <w:p w14:paraId="62962039" w14:textId="3031724D" w:rsidR="002C2F42" w:rsidRDefault="002E629C" w:rsidP="005D09AF">
            <w:pPr>
              <w:pStyle w:val="a3"/>
              <w:wordWrap w:val="0"/>
              <w:jc w:val="center"/>
            </w:pPr>
            <w:r>
              <w:rPr>
                <w:rFonts w:hint="eastAsia"/>
              </w:rPr>
              <w:t>20</w:t>
            </w:r>
          </w:p>
        </w:tc>
        <w:tc>
          <w:tcPr>
            <w:tcW w:w="2639" w:type="dxa"/>
            <w:tcBorders>
              <w:top w:val="nil"/>
              <w:bottom w:val="nil"/>
            </w:tcBorders>
          </w:tcPr>
          <w:p w14:paraId="345F07D8" w14:textId="605C6408" w:rsidR="002C2F42" w:rsidRDefault="002C2F42" w:rsidP="002241D1">
            <w:pPr>
              <w:pStyle w:val="a3"/>
              <w:jc w:val="left"/>
            </w:pPr>
            <w:r>
              <w:rPr>
                <w:rFonts w:hint="eastAsia"/>
              </w:rPr>
              <w:t>粉丝数</w:t>
            </w:r>
          </w:p>
        </w:tc>
        <w:tc>
          <w:tcPr>
            <w:tcW w:w="4578"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BD32B1">
        <w:trPr>
          <w:jc w:val="center"/>
        </w:trPr>
        <w:tc>
          <w:tcPr>
            <w:tcW w:w="1005" w:type="dxa"/>
            <w:gridSpan w:val="2"/>
            <w:tcBorders>
              <w:top w:val="nil"/>
              <w:bottom w:val="nil"/>
            </w:tcBorders>
          </w:tcPr>
          <w:p w14:paraId="111C2096" w14:textId="73FAB2C2" w:rsidR="002C2F42" w:rsidRDefault="002E629C" w:rsidP="005D09AF">
            <w:pPr>
              <w:pStyle w:val="a3"/>
              <w:wordWrap w:val="0"/>
              <w:jc w:val="center"/>
            </w:pPr>
            <w:r>
              <w:rPr>
                <w:rFonts w:hint="eastAsia"/>
              </w:rPr>
              <w:t>21</w:t>
            </w:r>
          </w:p>
        </w:tc>
        <w:tc>
          <w:tcPr>
            <w:tcW w:w="2639"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78"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BD32B1">
        <w:trPr>
          <w:jc w:val="center"/>
        </w:trPr>
        <w:tc>
          <w:tcPr>
            <w:tcW w:w="1005" w:type="dxa"/>
            <w:gridSpan w:val="2"/>
            <w:tcBorders>
              <w:top w:val="nil"/>
            </w:tcBorders>
          </w:tcPr>
          <w:p w14:paraId="7FD151A3" w14:textId="73A8C4EB" w:rsidR="002C2F42" w:rsidRDefault="002E629C" w:rsidP="005D09AF">
            <w:pPr>
              <w:pStyle w:val="a3"/>
              <w:wordWrap w:val="0"/>
              <w:jc w:val="center"/>
            </w:pPr>
            <w:r>
              <w:rPr>
                <w:rFonts w:hint="eastAsia"/>
              </w:rPr>
              <w:t>22</w:t>
            </w:r>
          </w:p>
        </w:tc>
        <w:tc>
          <w:tcPr>
            <w:tcW w:w="2639" w:type="dxa"/>
            <w:tcBorders>
              <w:top w:val="nil"/>
            </w:tcBorders>
          </w:tcPr>
          <w:p w14:paraId="1C35CAC2" w14:textId="34153A87" w:rsidR="002C2F42" w:rsidRDefault="002E629C" w:rsidP="002241D1">
            <w:pPr>
              <w:pStyle w:val="a3"/>
              <w:jc w:val="left"/>
            </w:pPr>
            <w:r>
              <w:rPr>
                <w:rFonts w:hint="eastAsia"/>
              </w:rPr>
              <w:t>获取的总收藏量</w:t>
            </w:r>
          </w:p>
        </w:tc>
        <w:tc>
          <w:tcPr>
            <w:tcW w:w="4578"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bl>
    <w:p w14:paraId="1CB64D56" w14:textId="0E835575" w:rsidR="00FE3095" w:rsidRPr="00FE3095" w:rsidRDefault="00FE3095" w:rsidP="00FE3095">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14"/>
        <w:gridCol w:w="11"/>
        <w:gridCol w:w="2628"/>
        <w:gridCol w:w="4578"/>
      </w:tblGrid>
      <w:tr w:rsidR="00FE3095" w14:paraId="0EFB137E" w14:textId="77777777" w:rsidTr="00971E28">
        <w:trPr>
          <w:jc w:val="center"/>
        </w:trPr>
        <w:tc>
          <w:tcPr>
            <w:tcW w:w="991" w:type="dxa"/>
            <w:tcBorders>
              <w:top w:val="single" w:sz="4" w:space="0" w:color="auto"/>
              <w:bottom w:val="single" w:sz="4" w:space="0" w:color="auto"/>
            </w:tcBorders>
          </w:tcPr>
          <w:p w14:paraId="428C1B7C" w14:textId="77777777" w:rsidR="00FE3095" w:rsidRDefault="00FE3095" w:rsidP="00971E28">
            <w:pPr>
              <w:pStyle w:val="a3"/>
              <w:jc w:val="center"/>
            </w:pPr>
            <w:r w:rsidRPr="002241D1">
              <w:rPr>
                <w:rFonts w:hint="eastAsia"/>
                <w:b/>
              </w:rPr>
              <w:t>序号</w:t>
            </w:r>
          </w:p>
        </w:tc>
        <w:tc>
          <w:tcPr>
            <w:tcW w:w="2653" w:type="dxa"/>
            <w:gridSpan w:val="3"/>
            <w:tcBorders>
              <w:top w:val="single" w:sz="4" w:space="0" w:color="auto"/>
              <w:bottom w:val="single" w:sz="4" w:space="0" w:color="auto"/>
            </w:tcBorders>
          </w:tcPr>
          <w:p w14:paraId="14074E13" w14:textId="77777777" w:rsidR="00FE3095" w:rsidRDefault="00FE3095" w:rsidP="00971E28">
            <w:pPr>
              <w:pStyle w:val="a3"/>
              <w:jc w:val="center"/>
            </w:pPr>
            <w:r w:rsidRPr="002241D1">
              <w:rPr>
                <w:rFonts w:hint="eastAsia"/>
                <w:b/>
              </w:rPr>
              <w:t>名称</w:t>
            </w:r>
          </w:p>
        </w:tc>
        <w:tc>
          <w:tcPr>
            <w:tcW w:w="4578" w:type="dxa"/>
            <w:tcBorders>
              <w:top w:val="single" w:sz="4" w:space="0" w:color="auto"/>
              <w:bottom w:val="single" w:sz="4" w:space="0" w:color="auto"/>
            </w:tcBorders>
          </w:tcPr>
          <w:p w14:paraId="774AE333" w14:textId="77777777" w:rsidR="00FE3095" w:rsidRDefault="00FE3095" w:rsidP="00971E28">
            <w:pPr>
              <w:pStyle w:val="a3"/>
              <w:jc w:val="center"/>
            </w:pPr>
            <w:r w:rsidRPr="002241D1">
              <w:rPr>
                <w:rFonts w:hint="eastAsia"/>
                <w:b/>
              </w:rPr>
              <w:t>说明</w:t>
            </w:r>
          </w:p>
        </w:tc>
      </w:tr>
      <w:tr w:rsidR="002E629C" w14:paraId="6186BAD2" w14:textId="77777777" w:rsidTr="00BD32B1">
        <w:trPr>
          <w:jc w:val="center"/>
        </w:trPr>
        <w:tc>
          <w:tcPr>
            <w:tcW w:w="8222" w:type="dxa"/>
            <w:gridSpan w:val="5"/>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BD32B1">
        <w:trPr>
          <w:jc w:val="center"/>
        </w:trPr>
        <w:tc>
          <w:tcPr>
            <w:tcW w:w="1005" w:type="dxa"/>
            <w:gridSpan w:val="2"/>
            <w:tcBorders>
              <w:bottom w:val="nil"/>
            </w:tcBorders>
          </w:tcPr>
          <w:p w14:paraId="48EC9E6C" w14:textId="31606EEE" w:rsidR="002C2F42" w:rsidRDefault="002E629C" w:rsidP="005D09AF">
            <w:pPr>
              <w:pStyle w:val="a3"/>
              <w:jc w:val="center"/>
            </w:pPr>
            <w:r>
              <w:rPr>
                <w:rFonts w:hint="eastAsia"/>
              </w:rPr>
              <w:t>23-26</w:t>
            </w:r>
          </w:p>
        </w:tc>
        <w:tc>
          <w:tcPr>
            <w:tcW w:w="2639" w:type="dxa"/>
            <w:gridSpan w:val="2"/>
            <w:tcBorders>
              <w:bottom w:val="nil"/>
            </w:tcBorders>
          </w:tcPr>
          <w:p w14:paraId="38866077" w14:textId="7C380E61" w:rsidR="002C2F42" w:rsidRDefault="002E629C" w:rsidP="002241D1">
            <w:pPr>
              <w:pStyle w:val="a3"/>
              <w:jc w:val="left"/>
            </w:pPr>
            <w:r>
              <w:rPr>
                <w:rFonts w:hint="eastAsia"/>
              </w:rPr>
              <w:t>视频标题话题</w:t>
            </w:r>
          </w:p>
        </w:tc>
        <w:tc>
          <w:tcPr>
            <w:tcW w:w="4578"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BD32B1">
        <w:trPr>
          <w:jc w:val="center"/>
        </w:trPr>
        <w:tc>
          <w:tcPr>
            <w:tcW w:w="1005" w:type="dxa"/>
            <w:gridSpan w:val="2"/>
            <w:tcBorders>
              <w:top w:val="nil"/>
            </w:tcBorders>
          </w:tcPr>
          <w:p w14:paraId="0343F2FC" w14:textId="5B8C7940" w:rsidR="002C2F42" w:rsidRDefault="002E629C" w:rsidP="005D09AF">
            <w:pPr>
              <w:pStyle w:val="a3"/>
              <w:wordWrap w:val="0"/>
              <w:jc w:val="center"/>
            </w:pPr>
            <w:r>
              <w:rPr>
                <w:rFonts w:hint="eastAsia"/>
              </w:rPr>
              <w:t>27-30</w:t>
            </w:r>
          </w:p>
        </w:tc>
        <w:tc>
          <w:tcPr>
            <w:tcW w:w="2639" w:type="dxa"/>
            <w:gridSpan w:val="2"/>
            <w:tcBorders>
              <w:top w:val="nil"/>
            </w:tcBorders>
          </w:tcPr>
          <w:p w14:paraId="60CD6EF5" w14:textId="6D5001C2" w:rsidR="002C2F42" w:rsidRDefault="002E629C" w:rsidP="002241D1">
            <w:pPr>
              <w:pStyle w:val="a3"/>
              <w:jc w:val="left"/>
            </w:pPr>
            <w:r>
              <w:rPr>
                <w:rFonts w:hint="eastAsia"/>
              </w:rPr>
              <w:t>视频内容标签话题</w:t>
            </w:r>
          </w:p>
        </w:tc>
        <w:tc>
          <w:tcPr>
            <w:tcW w:w="4578"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BD32B1">
        <w:trPr>
          <w:jc w:val="center"/>
        </w:trPr>
        <w:tc>
          <w:tcPr>
            <w:tcW w:w="8222" w:type="dxa"/>
            <w:gridSpan w:val="5"/>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BD32B1">
        <w:trPr>
          <w:jc w:val="center"/>
        </w:trPr>
        <w:tc>
          <w:tcPr>
            <w:tcW w:w="1005" w:type="dxa"/>
            <w:gridSpan w:val="2"/>
            <w:tcBorders>
              <w:bottom w:val="nil"/>
            </w:tcBorders>
          </w:tcPr>
          <w:p w14:paraId="55859B2A" w14:textId="6DB76AA1" w:rsidR="002C2F42" w:rsidRDefault="006B118C" w:rsidP="005D09AF">
            <w:pPr>
              <w:pStyle w:val="a3"/>
              <w:jc w:val="center"/>
            </w:pPr>
            <w:r>
              <w:rPr>
                <w:rFonts w:hint="eastAsia"/>
              </w:rPr>
              <w:t>31</w:t>
            </w:r>
          </w:p>
        </w:tc>
        <w:tc>
          <w:tcPr>
            <w:tcW w:w="2639" w:type="dxa"/>
            <w:gridSpan w:val="2"/>
            <w:tcBorders>
              <w:bottom w:val="nil"/>
            </w:tcBorders>
          </w:tcPr>
          <w:p w14:paraId="019E8230" w14:textId="7C9CD5D0" w:rsidR="002C2F42" w:rsidRDefault="002E629C" w:rsidP="002241D1">
            <w:pPr>
              <w:pStyle w:val="a3"/>
              <w:jc w:val="left"/>
            </w:pPr>
            <w:r>
              <w:rPr>
                <w:rFonts w:hint="eastAsia"/>
              </w:rPr>
              <w:t>视频标题情感度</w:t>
            </w:r>
          </w:p>
        </w:tc>
        <w:tc>
          <w:tcPr>
            <w:tcW w:w="4578"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BD32B1">
        <w:trPr>
          <w:jc w:val="center"/>
        </w:trPr>
        <w:tc>
          <w:tcPr>
            <w:tcW w:w="1005" w:type="dxa"/>
            <w:gridSpan w:val="2"/>
            <w:tcBorders>
              <w:top w:val="nil"/>
              <w:bottom w:val="nil"/>
            </w:tcBorders>
          </w:tcPr>
          <w:p w14:paraId="2B76BAD3" w14:textId="30828FF6" w:rsidR="002C2F42" w:rsidRDefault="006B118C" w:rsidP="005D09AF">
            <w:pPr>
              <w:pStyle w:val="a3"/>
              <w:jc w:val="center"/>
            </w:pPr>
            <w:r>
              <w:rPr>
                <w:rFonts w:hint="eastAsia"/>
              </w:rPr>
              <w:t>32</w:t>
            </w:r>
          </w:p>
        </w:tc>
        <w:tc>
          <w:tcPr>
            <w:tcW w:w="2639" w:type="dxa"/>
            <w:gridSpan w:val="2"/>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78"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BD32B1">
        <w:trPr>
          <w:jc w:val="center"/>
        </w:trPr>
        <w:tc>
          <w:tcPr>
            <w:tcW w:w="1005" w:type="dxa"/>
            <w:gridSpan w:val="2"/>
            <w:tcBorders>
              <w:top w:val="nil"/>
              <w:bottom w:val="nil"/>
            </w:tcBorders>
          </w:tcPr>
          <w:p w14:paraId="0796978A" w14:textId="1BD99262" w:rsidR="002E629C" w:rsidRDefault="006B118C" w:rsidP="005D09AF">
            <w:pPr>
              <w:pStyle w:val="a3"/>
              <w:wordWrap w:val="0"/>
              <w:jc w:val="center"/>
            </w:pPr>
            <w:r>
              <w:rPr>
                <w:rFonts w:hint="eastAsia"/>
              </w:rPr>
              <w:t>33</w:t>
            </w:r>
          </w:p>
        </w:tc>
        <w:tc>
          <w:tcPr>
            <w:tcW w:w="2639" w:type="dxa"/>
            <w:gridSpan w:val="2"/>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78"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BD32B1">
        <w:trPr>
          <w:jc w:val="center"/>
        </w:trPr>
        <w:tc>
          <w:tcPr>
            <w:tcW w:w="1005" w:type="dxa"/>
            <w:gridSpan w:val="2"/>
            <w:tcBorders>
              <w:top w:val="nil"/>
              <w:bottom w:val="nil"/>
            </w:tcBorders>
          </w:tcPr>
          <w:p w14:paraId="19C3C741" w14:textId="04D16E0E" w:rsidR="002E629C" w:rsidRDefault="006B118C" w:rsidP="005D09AF">
            <w:pPr>
              <w:pStyle w:val="a3"/>
              <w:wordWrap w:val="0"/>
              <w:jc w:val="center"/>
            </w:pPr>
            <w:r>
              <w:rPr>
                <w:rFonts w:hint="eastAsia"/>
              </w:rPr>
              <w:t>34</w:t>
            </w:r>
          </w:p>
        </w:tc>
        <w:tc>
          <w:tcPr>
            <w:tcW w:w="2639" w:type="dxa"/>
            <w:gridSpan w:val="2"/>
            <w:tcBorders>
              <w:top w:val="nil"/>
              <w:bottom w:val="nil"/>
            </w:tcBorders>
          </w:tcPr>
          <w:p w14:paraId="06BFC05D" w14:textId="54B06807" w:rsidR="002E629C" w:rsidRDefault="00BF2A31" w:rsidP="002241D1">
            <w:pPr>
              <w:pStyle w:val="a3"/>
              <w:jc w:val="left"/>
            </w:pPr>
            <w:r>
              <w:rPr>
                <w:rFonts w:hint="eastAsia"/>
              </w:rPr>
              <w:t>视频标题长度</w:t>
            </w:r>
          </w:p>
        </w:tc>
        <w:tc>
          <w:tcPr>
            <w:tcW w:w="4578"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BD32B1">
        <w:trPr>
          <w:jc w:val="center"/>
        </w:trPr>
        <w:tc>
          <w:tcPr>
            <w:tcW w:w="1005" w:type="dxa"/>
            <w:gridSpan w:val="2"/>
            <w:tcBorders>
              <w:top w:val="nil"/>
              <w:bottom w:val="nil"/>
            </w:tcBorders>
          </w:tcPr>
          <w:p w14:paraId="10F0DF60" w14:textId="44B3A2B5" w:rsidR="002E629C" w:rsidRDefault="006B118C" w:rsidP="005D09AF">
            <w:pPr>
              <w:pStyle w:val="a3"/>
              <w:wordWrap w:val="0"/>
              <w:jc w:val="center"/>
            </w:pPr>
            <w:r>
              <w:t>35, 36</w:t>
            </w:r>
          </w:p>
        </w:tc>
        <w:tc>
          <w:tcPr>
            <w:tcW w:w="2639" w:type="dxa"/>
            <w:gridSpan w:val="2"/>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78"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B3C97">
        <w:trPr>
          <w:jc w:val="center"/>
        </w:trPr>
        <w:tc>
          <w:tcPr>
            <w:tcW w:w="1005" w:type="dxa"/>
            <w:gridSpan w:val="2"/>
            <w:tcBorders>
              <w:top w:val="nil"/>
              <w:bottom w:val="nil"/>
            </w:tcBorders>
          </w:tcPr>
          <w:p w14:paraId="0D04E41E" w14:textId="3A75D3BE" w:rsidR="002E629C" w:rsidRDefault="006B118C" w:rsidP="005D09AF">
            <w:pPr>
              <w:pStyle w:val="a3"/>
              <w:wordWrap w:val="0"/>
              <w:jc w:val="center"/>
            </w:pPr>
            <w:r>
              <w:t>37, 38</w:t>
            </w:r>
          </w:p>
        </w:tc>
        <w:tc>
          <w:tcPr>
            <w:tcW w:w="2639" w:type="dxa"/>
            <w:gridSpan w:val="2"/>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78"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B3C97">
        <w:trPr>
          <w:jc w:val="center"/>
        </w:trPr>
        <w:tc>
          <w:tcPr>
            <w:tcW w:w="1005" w:type="dxa"/>
            <w:gridSpan w:val="2"/>
            <w:tcBorders>
              <w:top w:val="nil"/>
              <w:bottom w:val="nil"/>
            </w:tcBorders>
          </w:tcPr>
          <w:p w14:paraId="2C0A0915" w14:textId="5548FFA2" w:rsidR="002E629C" w:rsidRDefault="006B118C" w:rsidP="005D09AF">
            <w:pPr>
              <w:pStyle w:val="a3"/>
              <w:wordWrap w:val="0"/>
              <w:jc w:val="center"/>
            </w:pPr>
            <w:r>
              <w:t>39, 40</w:t>
            </w:r>
          </w:p>
        </w:tc>
        <w:tc>
          <w:tcPr>
            <w:tcW w:w="2639" w:type="dxa"/>
            <w:gridSpan w:val="2"/>
            <w:tcBorders>
              <w:top w:val="nil"/>
              <w:bottom w:val="nil"/>
            </w:tcBorders>
          </w:tcPr>
          <w:p w14:paraId="180B2FDE" w14:textId="15DA9CBA" w:rsidR="002E629C" w:rsidRDefault="00BF2A31" w:rsidP="002241D1">
            <w:pPr>
              <w:pStyle w:val="a3"/>
              <w:jc w:val="left"/>
            </w:pPr>
            <w:r>
              <w:rPr>
                <w:rFonts w:hint="eastAsia"/>
              </w:rPr>
              <w:t>视频标题字母</w:t>
            </w:r>
          </w:p>
        </w:tc>
        <w:tc>
          <w:tcPr>
            <w:tcW w:w="4578"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B3C97">
        <w:trPr>
          <w:jc w:val="center"/>
        </w:trPr>
        <w:tc>
          <w:tcPr>
            <w:tcW w:w="1016" w:type="dxa"/>
            <w:gridSpan w:val="3"/>
            <w:tcBorders>
              <w:top w:val="nil"/>
              <w:bottom w:val="nil"/>
            </w:tcBorders>
          </w:tcPr>
          <w:p w14:paraId="4A52F8DE" w14:textId="5283714C" w:rsidR="002E629C" w:rsidRDefault="00ED429D" w:rsidP="005D09AF">
            <w:pPr>
              <w:pStyle w:val="a3"/>
              <w:wordWrap w:val="0"/>
              <w:jc w:val="center"/>
            </w:pPr>
            <w:r>
              <w:t>41, 42</w:t>
            </w:r>
          </w:p>
        </w:tc>
        <w:tc>
          <w:tcPr>
            <w:tcW w:w="2628"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78"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BD32B1">
        <w:trPr>
          <w:jc w:val="center"/>
        </w:trPr>
        <w:tc>
          <w:tcPr>
            <w:tcW w:w="1016" w:type="dxa"/>
            <w:gridSpan w:val="3"/>
            <w:tcBorders>
              <w:top w:val="nil"/>
              <w:bottom w:val="nil"/>
            </w:tcBorders>
          </w:tcPr>
          <w:p w14:paraId="2C3C5195" w14:textId="179E4E6C" w:rsidR="002E629C" w:rsidRDefault="00ED429D" w:rsidP="005D09AF">
            <w:pPr>
              <w:pStyle w:val="a3"/>
              <w:wordWrap w:val="0"/>
              <w:jc w:val="center"/>
            </w:pPr>
            <w:r>
              <w:t>43, 44</w:t>
            </w:r>
          </w:p>
        </w:tc>
        <w:tc>
          <w:tcPr>
            <w:tcW w:w="2628"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78"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BD32B1">
        <w:trPr>
          <w:jc w:val="center"/>
        </w:trPr>
        <w:tc>
          <w:tcPr>
            <w:tcW w:w="1016" w:type="dxa"/>
            <w:gridSpan w:val="3"/>
            <w:tcBorders>
              <w:top w:val="nil"/>
              <w:bottom w:val="nil"/>
            </w:tcBorders>
          </w:tcPr>
          <w:p w14:paraId="4DE3891A" w14:textId="2F334899" w:rsidR="002E629C" w:rsidRDefault="00ED429D" w:rsidP="005D09AF">
            <w:pPr>
              <w:pStyle w:val="a3"/>
              <w:wordWrap w:val="0"/>
              <w:jc w:val="center"/>
            </w:pPr>
            <w:r>
              <w:t>45</w:t>
            </w:r>
          </w:p>
        </w:tc>
        <w:tc>
          <w:tcPr>
            <w:tcW w:w="2628"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78"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BD32B1">
        <w:trPr>
          <w:jc w:val="center"/>
        </w:trPr>
        <w:tc>
          <w:tcPr>
            <w:tcW w:w="1016" w:type="dxa"/>
            <w:gridSpan w:val="3"/>
            <w:tcBorders>
              <w:top w:val="nil"/>
              <w:bottom w:val="nil"/>
            </w:tcBorders>
          </w:tcPr>
          <w:p w14:paraId="1F38221B" w14:textId="5D74D45F" w:rsidR="002D194E" w:rsidRDefault="00ED429D" w:rsidP="005D09AF">
            <w:pPr>
              <w:pStyle w:val="a3"/>
              <w:wordWrap w:val="0"/>
              <w:jc w:val="center"/>
            </w:pPr>
            <w:r>
              <w:t>46</w:t>
            </w:r>
          </w:p>
        </w:tc>
        <w:tc>
          <w:tcPr>
            <w:tcW w:w="2628"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78"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BD32B1">
        <w:trPr>
          <w:jc w:val="center"/>
        </w:trPr>
        <w:tc>
          <w:tcPr>
            <w:tcW w:w="1016" w:type="dxa"/>
            <w:gridSpan w:val="3"/>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628"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78"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F6AD8">
        <w:trPr>
          <w:jc w:val="center"/>
        </w:trPr>
        <w:tc>
          <w:tcPr>
            <w:tcW w:w="1016" w:type="dxa"/>
            <w:gridSpan w:val="3"/>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628"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78"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的数量和比例。</w:t>
            </w:r>
          </w:p>
        </w:tc>
      </w:tr>
      <w:tr w:rsidR="005D09AF" w14:paraId="4C0CCEB9" w14:textId="77777777" w:rsidTr="009F6AD8">
        <w:trPr>
          <w:jc w:val="center"/>
        </w:trPr>
        <w:tc>
          <w:tcPr>
            <w:tcW w:w="1016" w:type="dxa"/>
            <w:gridSpan w:val="3"/>
            <w:tcBorders>
              <w:top w:val="nil"/>
              <w:bottom w:val="single" w:sz="4" w:space="0" w:color="auto"/>
            </w:tcBorders>
          </w:tcPr>
          <w:p w14:paraId="4D4FA81F" w14:textId="43E92F83" w:rsidR="002D194E" w:rsidRDefault="00ED429D" w:rsidP="005D09AF">
            <w:pPr>
              <w:pStyle w:val="a3"/>
              <w:wordWrap w:val="0"/>
              <w:jc w:val="center"/>
            </w:pPr>
            <w:r>
              <w:t>51, 52</w:t>
            </w:r>
          </w:p>
        </w:tc>
        <w:tc>
          <w:tcPr>
            <w:tcW w:w="2628" w:type="dxa"/>
            <w:tcBorders>
              <w:top w:val="nil"/>
              <w:bottom w:val="single" w:sz="4" w:space="0" w:color="auto"/>
            </w:tcBorders>
          </w:tcPr>
          <w:p w14:paraId="03F19E1C" w14:textId="69E0E96F" w:rsidR="002D194E" w:rsidRDefault="002D194E" w:rsidP="002241D1">
            <w:pPr>
              <w:pStyle w:val="a3"/>
              <w:jc w:val="left"/>
            </w:pPr>
            <w:r>
              <w:rPr>
                <w:rFonts w:hint="eastAsia"/>
              </w:rPr>
              <w:t>上传者用户名字母</w:t>
            </w:r>
          </w:p>
        </w:tc>
        <w:tc>
          <w:tcPr>
            <w:tcW w:w="4578" w:type="dxa"/>
            <w:tcBorders>
              <w:top w:val="nil"/>
              <w:bottom w:val="single" w:sz="4" w:space="0" w:color="auto"/>
            </w:tcBorders>
          </w:tcPr>
          <w:p w14:paraId="674B3A69" w14:textId="2F04D95B" w:rsidR="002D194E" w:rsidRDefault="001A0D4B" w:rsidP="000911E8">
            <w:pPr>
              <w:pStyle w:val="a3"/>
              <w:jc w:val="left"/>
            </w:pPr>
            <w:r>
              <w:rPr>
                <w:rFonts w:hint="eastAsia"/>
              </w:rPr>
              <w:t>数值类型，上传者用户名中，字母字符的数量和比例。</w:t>
            </w:r>
          </w:p>
        </w:tc>
      </w:tr>
    </w:tbl>
    <w:p w14:paraId="1F51F10E" w14:textId="7B8CC0FF" w:rsidR="009F6AD8" w:rsidRPr="009F6AD8" w:rsidRDefault="009F6AD8" w:rsidP="009F6AD8">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2"/>
        <w:gridCol w:w="24"/>
        <w:gridCol w:w="2629"/>
        <w:gridCol w:w="4577"/>
      </w:tblGrid>
      <w:tr w:rsidR="009F6AD8" w14:paraId="4A82D1AB" w14:textId="77777777" w:rsidTr="00971E28">
        <w:trPr>
          <w:jc w:val="center"/>
        </w:trPr>
        <w:tc>
          <w:tcPr>
            <w:tcW w:w="991" w:type="dxa"/>
            <w:tcBorders>
              <w:top w:val="single" w:sz="4" w:space="0" w:color="auto"/>
              <w:bottom w:val="single" w:sz="4" w:space="0" w:color="auto"/>
            </w:tcBorders>
          </w:tcPr>
          <w:p w14:paraId="211D63A1" w14:textId="77777777" w:rsidR="009F6AD8" w:rsidRDefault="009F6AD8" w:rsidP="00971E28">
            <w:pPr>
              <w:pStyle w:val="a3"/>
              <w:jc w:val="center"/>
            </w:pPr>
            <w:r w:rsidRPr="002241D1">
              <w:rPr>
                <w:rFonts w:hint="eastAsia"/>
                <w:b/>
              </w:rPr>
              <w:t>序号</w:t>
            </w:r>
          </w:p>
        </w:tc>
        <w:tc>
          <w:tcPr>
            <w:tcW w:w="2653" w:type="dxa"/>
            <w:gridSpan w:val="2"/>
            <w:tcBorders>
              <w:top w:val="single" w:sz="4" w:space="0" w:color="auto"/>
              <w:bottom w:val="single" w:sz="4" w:space="0" w:color="auto"/>
            </w:tcBorders>
          </w:tcPr>
          <w:p w14:paraId="7F83EA95" w14:textId="77777777" w:rsidR="009F6AD8" w:rsidRDefault="009F6AD8" w:rsidP="00971E28">
            <w:pPr>
              <w:pStyle w:val="a3"/>
              <w:jc w:val="center"/>
            </w:pPr>
            <w:r w:rsidRPr="002241D1">
              <w:rPr>
                <w:rFonts w:hint="eastAsia"/>
                <w:b/>
              </w:rPr>
              <w:t>名称</w:t>
            </w:r>
          </w:p>
        </w:tc>
        <w:tc>
          <w:tcPr>
            <w:tcW w:w="4578" w:type="dxa"/>
            <w:tcBorders>
              <w:top w:val="single" w:sz="4" w:space="0" w:color="auto"/>
              <w:bottom w:val="single" w:sz="4" w:space="0" w:color="auto"/>
            </w:tcBorders>
          </w:tcPr>
          <w:p w14:paraId="02CB40D5" w14:textId="77777777" w:rsidR="009F6AD8" w:rsidRDefault="009F6AD8" w:rsidP="00971E28">
            <w:pPr>
              <w:pStyle w:val="a3"/>
              <w:jc w:val="center"/>
            </w:pPr>
            <w:r w:rsidRPr="002241D1">
              <w:rPr>
                <w:rFonts w:hint="eastAsia"/>
                <w:b/>
              </w:rPr>
              <w:t>说明</w:t>
            </w:r>
          </w:p>
        </w:tc>
      </w:tr>
      <w:tr w:rsidR="005D09AF" w14:paraId="6F78F278" w14:textId="77777777" w:rsidTr="009F6AD8">
        <w:trPr>
          <w:jc w:val="center"/>
        </w:trPr>
        <w:tc>
          <w:tcPr>
            <w:tcW w:w="1016" w:type="dxa"/>
            <w:gridSpan w:val="2"/>
            <w:tcBorders>
              <w:top w:val="single" w:sz="4" w:space="0" w:color="auto"/>
              <w:bottom w:val="nil"/>
            </w:tcBorders>
          </w:tcPr>
          <w:p w14:paraId="4E92C934" w14:textId="63D085A9" w:rsidR="002D194E" w:rsidRDefault="00ED429D" w:rsidP="005D09AF">
            <w:pPr>
              <w:pStyle w:val="a3"/>
              <w:wordWrap w:val="0"/>
              <w:jc w:val="center"/>
            </w:pPr>
            <w:r>
              <w:t>53, 54</w:t>
            </w:r>
          </w:p>
        </w:tc>
        <w:tc>
          <w:tcPr>
            <w:tcW w:w="2628" w:type="dxa"/>
            <w:tcBorders>
              <w:top w:val="single" w:sz="4" w:space="0" w:color="auto"/>
              <w:bottom w:val="nil"/>
            </w:tcBorders>
          </w:tcPr>
          <w:p w14:paraId="703DA7EE" w14:textId="5F2DFBFB" w:rsidR="002D194E" w:rsidRDefault="002D194E" w:rsidP="002241D1">
            <w:pPr>
              <w:pStyle w:val="a3"/>
              <w:jc w:val="left"/>
            </w:pPr>
            <w:r>
              <w:rPr>
                <w:rFonts w:hint="eastAsia"/>
              </w:rPr>
              <w:t>上传者用户名数字</w:t>
            </w:r>
          </w:p>
        </w:tc>
        <w:tc>
          <w:tcPr>
            <w:tcW w:w="4578" w:type="dxa"/>
            <w:tcBorders>
              <w:top w:val="single" w:sz="4" w:space="0" w:color="auto"/>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BD32B1">
        <w:trPr>
          <w:jc w:val="center"/>
        </w:trPr>
        <w:tc>
          <w:tcPr>
            <w:tcW w:w="1016" w:type="dxa"/>
            <w:gridSpan w:val="2"/>
            <w:tcBorders>
              <w:top w:val="nil"/>
              <w:bottom w:val="nil"/>
            </w:tcBorders>
          </w:tcPr>
          <w:p w14:paraId="4DC40A78" w14:textId="51A492C3" w:rsidR="002D194E" w:rsidRDefault="00ED429D" w:rsidP="005D09AF">
            <w:pPr>
              <w:pStyle w:val="a3"/>
              <w:wordWrap w:val="0"/>
              <w:jc w:val="center"/>
            </w:pPr>
            <w:r>
              <w:t>55, 56</w:t>
            </w:r>
          </w:p>
        </w:tc>
        <w:tc>
          <w:tcPr>
            <w:tcW w:w="2628"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78"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BD32B1">
        <w:trPr>
          <w:jc w:val="center"/>
        </w:trPr>
        <w:tc>
          <w:tcPr>
            <w:tcW w:w="1016" w:type="dxa"/>
            <w:gridSpan w:val="2"/>
            <w:tcBorders>
              <w:top w:val="nil"/>
              <w:bottom w:val="nil"/>
            </w:tcBorders>
          </w:tcPr>
          <w:p w14:paraId="496A0821" w14:textId="26101CE9" w:rsidR="002D194E" w:rsidRDefault="00ED429D" w:rsidP="005D09AF">
            <w:pPr>
              <w:pStyle w:val="a3"/>
              <w:wordWrap w:val="0"/>
              <w:jc w:val="center"/>
            </w:pPr>
            <w:r>
              <w:t>57</w:t>
            </w:r>
            <w:r w:rsidR="00D46029">
              <w:t>-114</w:t>
            </w:r>
          </w:p>
        </w:tc>
        <w:tc>
          <w:tcPr>
            <w:tcW w:w="2628"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78"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BD32B1">
        <w:trPr>
          <w:jc w:val="center"/>
        </w:trPr>
        <w:tc>
          <w:tcPr>
            <w:tcW w:w="1016" w:type="dxa"/>
            <w:gridSpan w:val="2"/>
            <w:tcBorders>
              <w:top w:val="nil"/>
            </w:tcBorders>
          </w:tcPr>
          <w:p w14:paraId="1F81E203" w14:textId="694D0209" w:rsidR="002D194E" w:rsidRDefault="00EE417C" w:rsidP="005D09AF">
            <w:pPr>
              <w:pStyle w:val="a3"/>
              <w:wordWrap w:val="0"/>
              <w:jc w:val="center"/>
            </w:pPr>
            <w:r>
              <w:t>115-172</w:t>
            </w:r>
          </w:p>
        </w:tc>
        <w:tc>
          <w:tcPr>
            <w:tcW w:w="2628"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78"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BD32B1">
        <w:trPr>
          <w:jc w:val="center"/>
        </w:trPr>
        <w:tc>
          <w:tcPr>
            <w:tcW w:w="8222" w:type="dxa"/>
            <w:gridSpan w:val="4"/>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BD32B1">
        <w:trPr>
          <w:jc w:val="center"/>
        </w:trPr>
        <w:tc>
          <w:tcPr>
            <w:tcW w:w="1016" w:type="dxa"/>
            <w:gridSpan w:val="2"/>
            <w:tcBorders>
              <w:bottom w:val="nil"/>
            </w:tcBorders>
          </w:tcPr>
          <w:p w14:paraId="3C88296D" w14:textId="472EAAFC" w:rsidR="00A400AB" w:rsidRDefault="00BF1CCE" w:rsidP="005D09AF">
            <w:pPr>
              <w:pStyle w:val="a3"/>
              <w:jc w:val="center"/>
            </w:pPr>
            <w:r>
              <w:t>173-179</w:t>
            </w:r>
          </w:p>
        </w:tc>
        <w:tc>
          <w:tcPr>
            <w:tcW w:w="2628" w:type="dxa"/>
            <w:tcBorders>
              <w:bottom w:val="nil"/>
            </w:tcBorders>
          </w:tcPr>
          <w:p w14:paraId="4EAA012E" w14:textId="6DE6B51B" w:rsidR="00A400AB" w:rsidRDefault="00A400AB" w:rsidP="002241D1">
            <w:pPr>
              <w:pStyle w:val="a3"/>
              <w:jc w:val="left"/>
            </w:pPr>
            <w:r>
              <w:rPr>
                <w:rFonts w:hint="eastAsia"/>
              </w:rPr>
              <w:t>视频日播放量（增量）</w:t>
            </w:r>
          </w:p>
        </w:tc>
        <w:tc>
          <w:tcPr>
            <w:tcW w:w="4578"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BD32B1">
        <w:trPr>
          <w:jc w:val="center"/>
        </w:trPr>
        <w:tc>
          <w:tcPr>
            <w:tcW w:w="1016" w:type="dxa"/>
            <w:gridSpan w:val="2"/>
            <w:tcBorders>
              <w:top w:val="nil"/>
              <w:bottom w:val="nil"/>
            </w:tcBorders>
          </w:tcPr>
          <w:p w14:paraId="59651F7D" w14:textId="64624D54" w:rsidR="00A400AB" w:rsidRDefault="00BF1CCE" w:rsidP="005D09AF">
            <w:pPr>
              <w:pStyle w:val="a3"/>
              <w:wordWrap w:val="0"/>
              <w:jc w:val="center"/>
            </w:pPr>
            <w:r>
              <w:t>180-186</w:t>
            </w:r>
          </w:p>
        </w:tc>
        <w:tc>
          <w:tcPr>
            <w:tcW w:w="2628"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78"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BD32B1">
        <w:trPr>
          <w:jc w:val="center"/>
        </w:trPr>
        <w:tc>
          <w:tcPr>
            <w:tcW w:w="1016" w:type="dxa"/>
            <w:gridSpan w:val="2"/>
            <w:tcBorders>
              <w:top w:val="nil"/>
              <w:bottom w:val="nil"/>
            </w:tcBorders>
          </w:tcPr>
          <w:p w14:paraId="53D4186F" w14:textId="2A3D69CE" w:rsidR="00A400AB" w:rsidRDefault="00BF1CCE" w:rsidP="005D09AF">
            <w:pPr>
              <w:pStyle w:val="a3"/>
              <w:wordWrap w:val="0"/>
              <w:jc w:val="center"/>
            </w:pPr>
            <w:r>
              <w:t>187</w:t>
            </w:r>
          </w:p>
        </w:tc>
        <w:tc>
          <w:tcPr>
            <w:tcW w:w="2628"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78"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D36A3E">
        <w:trPr>
          <w:jc w:val="center"/>
        </w:trPr>
        <w:tc>
          <w:tcPr>
            <w:tcW w:w="1016" w:type="dxa"/>
            <w:gridSpan w:val="2"/>
            <w:tcBorders>
              <w:top w:val="nil"/>
              <w:bottom w:val="nil"/>
            </w:tcBorders>
          </w:tcPr>
          <w:p w14:paraId="1238EDCB" w14:textId="1110D8F5" w:rsidR="00A400AB" w:rsidRDefault="00BF1CCE" w:rsidP="005D09AF">
            <w:pPr>
              <w:pStyle w:val="a3"/>
              <w:wordWrap w:val="0"/>
              <w:jc w:val="center"/>
            </w:pPr>
            <w:r>
              <w:t>188</w:t>
            </w:r>
          </w:p>
        </w:tc>
        <w:tc>
          <w:tcPr>
            <w:tcW w:w="2628"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78"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D36A3E">
        <w:trPr>
          <w:jc w:val="center"/>
        </w:trPr>
        <w:tc>
          <w:tcPr>
            <w:tcW w:w="1016" w:type="dxa"/>
            <w:gridSpan w:val="2"/>
            <w:tcBorders>
              <w:top w:val="nil"/>
              <w:bottom w:val="nil"/>
            </w:tcBorders>
          </w:tcPr>
          <w:p w14:paraId="1A1FC16D" w14:textId="4E5FEFAB" w:rsidR="00A400AB" w:rsidRDefault="00BF1CCE" w:rsidP="005D09AF">
            <w:pPr>
              <w:pStyle w:val="a3"/>
              <w:wordWrap w:val="0"/>
              <w:jc w:val="center"/>
            </w:pPr>
            <w:r>
              <w:t>189</w:t>
            </w:r>
          </w:p>
        </w:tc>
        <w:tc>
          <w:tcPr>
            <w:tcW w:w="2628"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78"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D36A3E">
        <w:trPr>
          <w:jc w:val="center"/>
        </w:trPr>
        <w:tc>
          <w:tcPr>
            <w:tcW w:w="992" w:type="dxa"/>
            <w:tcBorders>
              <w:top w:val="nil"/>
              <w:bottom w:val="nil"/>
            </w:tcBorders>
          </w:tcPr>
          <w:p w14:paraId="4EA11379" w14:textId="517A4398" w:rsidR="00A400AB" w:rsidRDefault="00BF1CCE" w:rsidP="005D09AF">
            <w:pPr>
              <w:pStyle w:val="a3"/>
              <w:wordWrap w:val="0"/>
              <w:jc w:val="center"/>
            </w:pPr>
            <w:r>
              <w:t>190</w:t>
            </w:r>
          </w:p>
        </w:tc>
        <w:tc>
          <w:tcPr>
            <w:tcW w:w="2652" w:type="dxa"/>
            <w:gridSpan w:val="2"/>
            <w:tcBorders>
              <w:top w:val="nil"/>
              <w:bottom w:val="nil"/>
            </w:tcBorders>
          </w:tcPr>
          <w:p w14:paraId="1474F05C" w14:textId="1AEE97D8" w:rsidR="00A400AB" w:rsidRDefault="00A400AB" w:rsidP="002241D1">
            <w:pPr>
              <w:pStyle w:val="a3"/>
              <w:jc w:val="left"/>
            </w:pPr>
            <w:r>
              <w:rPr>
                <w:rFonts w:hint="eastAsia"/>
              </w:rPr>
              <w:t>视频收藏量</w:t>
            </w:r>
          </w:p>
        </w:tc>
        <w:tc>
          <w:tcPr>
            <w:tcW w:w="4578"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4C0C05">
        <w:trPr>
          <w:jc w:val="center"/>
        </w:trPr>
        <w:tc>
          <w:tcPr>
            <w:tcW w:w="992" w:type="dxa"/>
            <w:tcBorders>
              <w:top w:val="nil"/>
              <w:bottom w:val="nil"/>
            </w:tcBorders>
          </w:tcPr>
          <w:p w14:paraId="0D2ACA21" w14:textId="5A7FFB34" w:rsidR="00A400AB" w:rsidRDefault="00BF1CCE" w:rsidP="005D09AF">
            <w:pPr>
              <w:pStyle w:val="a3"/>
              <w:wordWrap w:val="0"/>
              <w:jc w:val="center"/>
            </w:pPr>
            <w:r>
              <w:t>191</w:t>
            </w:r>
          </w:p>
        </w:tc>
        <w:tc>
          <w:tcPr>
            <w:tcW w:w="2652" w:type="dxa"/>
            <w:gridSpan w:val="2"/>
            <w:tcBorders>
              <w:top w:val="nil"/>
              <w:bottom w:val="nil"/>
            </w:tcBorders>
          </w:tcPr>
          <w:p w14:paraId="3D98FF39" w14:textId="4E43EFDE" w:rsidR="00A400AB" w:rsidRDefault="00A400AB" w:rsidP="002241D1">
            <w:pPr>
              <w:pStyle w:val="a3"/>
              <w:jc w:val="left"/>
            </w:pPr>
            <w:r>
              <w:rPr>
                <w:rFonts w:hint="eastAsia"/>
              </w:rPr>
              <w:t>视频被顶次数</w:t>
            </w:r>
          </w:p>
        </w:tc>
        <w:tc>
          <w:tcPr>
            <w:tcW w:w="4578"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4C0C05">
        <w:trPr>
          <w:jc w:val="center"/>
        </w:trPr>
        <w:tc>
          <w:tcPr>
            <w:tcW w:w="992" w:type="dxa"/>
            <w:tcBorders>
              <w:top w:val="nil"/>
            </w:tcBorders>
          </w:tcPr>
          <w:p w14:paraId="57BDE1E0" w14:textId="7AD4E3B0" w:rsidR="00A400AB" w:rsidRDefault="00BF1CCE" w:rsidP="005D09AF">
            <w:pPr>
              <w:pStyle w:val="a3"/>
              <w:wordWrap w:val="0"/>
              <w:jc w:val="center"/>
            </w:pPr>
            <w:r>
              <w:t>192</w:t>
            </w:r>
          </w:p>
        </w:tc>
        <w:tc>
          <w:tcPr>
            <w:tcW w:w="2652" w:type="dxa"/>
            <w:gridSpan w:val="2"/>
            <w:tcBorders>
              <w:top w:val="nil"/>
            </w:tcBorders>
          </w:tcPr>
          <w:p w14:paraId="2A8F35B4" w14:textId="1F55EC8B" w:rsidR="00A400AB" w:rsidRDefault="00A400AB" w:rsidP="002241D1">
            <w:pPr>
              <w:pStyle w:val="a3"/>
              <w:jc w:val="left"/>
            </w:pPr>
            <w:r>
              <w:rPr>
                <w:rFonts w:hint="eastAsia"/>
              </w:rPr>
              <w:t>视频被踩次数</w:t>
            </w:r>
          </w:p>
        </w:tc>
        <w:tc>
          <w:tcPr>
            <w:tcW w:w="4578"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35EAB4D6" w14:textId="77777777" w:rsidR="00703B3F" w:rsidRDefault="00703B3F" w:rsidP="001B48A3">
      <w:pPr>
        <w:pStyle w:val="a3"/>
      </w:pPr>
    </w:p>
    <w:p w14:paraId="732E496B" w14:textId="07213C23" w:rsidR="0090425F" w:rsidRPr="006F5778" w:rsidRDefault="00C23402" w:rsidP="006F5778">
      <w:pPr>
        <w:pStyle w:val="-1"/>
      </w:pPr>
      <w:bookmarkStart w:id="89" w:name="_Toc480791805"/>
      <w:r w:rsidRPr="006F5778">
        <w:rPr>
          <w:rFonts w:hint="eastAsia"/>
        </w:rPr>
        <w:t>实验分析</w:t>
      </w:r>
      <w:bookmarkEnd w:id="89"/>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w:t>
      </w:r>
      <w:r w:rsidR="00872257">
        <w:rPr>
          <w:rFonts w:hint="eastAsia"/>
        </w:rPr>
        <w:lastRenderedPageBreak/>
        <w:t>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3D3EA5AA"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E32EE4" w:rsidRPr="00E32EE4">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C50730">
        <w:fldChar w:fldCharType="separate"/>
      </w:r>
      <w:r w:rsidR="00E32EE4" w:rsidRPr="00E32EE4">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E32EE4">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Technical Report 486: Arcing the edge&lt;/title&gt;&lt;/titles&gt;&lt;dates&gt;&lt;year&gt;1997&lt;/year&gt;&lt;/dates&gt;&lt;pub-location&gt;Berkeley&lt;/pub-location&gt;&lt;publisher&gt;Statistics Department, University of California at Berkeley&lt;/publisher&gt;&lt;urls&gt;&lt;/urls&gt;&lt;/record&gt;&lt;/Cite&gt;&lt;/EndNote&gt;</w:instrText>
      </w:r>
      <w:r w:rsidR="00C50730">
        <w:fldChar w:fldCharType="separate"/>
      </w:r>
      <w:r w:rsidR="00E32EE4" w:rsidRPr="00E32EE4">
        <w:rPr>
          <w:noProof/>
          <w:vertAlign w:val="superscript"/>
        </w:rPr>
        <w:t>[124]</w:t>
      </w:r>
      <w:r w:rsidR="00C50730">
        <w:fldChar w:fldCharType="end"/>
      </w:r>
      <w:r w:rsidR="000D0005">
        <w:rPr>
          <w:rFonts w:hint="eastAsia"/>
        </w:rPr>
        <w:t>方法。</w:t>
      </w:r>
    </w:p>
    <w:p w14:paraId="7016D21B" w14:textId="7AED225C" w:rsidR="00A447D7" w:rsidRDefault="00FD4E3E" w:rsidP="00D60443">
      <w:pPr>
        <w:pStyle w:val="a3"/>
        <w:ind w:firstLine="420"/>
      </w:pPr>
      <w:r>
        <w:t>在</w:t>
      </w:r>
      <w:r w:rsidR="00F526D7">
        <w:t>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53F20E40" w:rsidR="00D60443" w:rsidRPr="0059605D" w:rsidRDefault="002865FF"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9)</m:t>
          </m:r>
        </m:oMath>
      </m:oMathPara>
    </w:p>
    <w:p w14:paraId="5D719C88" w14:textId="73236E22" w:rsidR="00E7662D" w:rsidRPr="0059605D" w:rsidRDefault="002865FF"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10)</m:t>
          </m:r>
        </m:oMath>
      </m:oMathPara>
    </w:p>
    <w:p w14:paraId="3E7C47D9" w14:textId="03601143"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177CC1BB" w14:textId="515C8406" w:rsidR="00FA0891" w:rsidRPr="008858FC" w:rsidRDefault="00081287" w:rsidP="008858FC">
      <w:pPr>
        <w:pStyle w:val="a3"/>
        <w:wordWrap w:val="0"/>
        <w:spacing w:line="720" w:lineRule="auto"/>
        <w:jc w:val="right"/>
      </w:pPr>
      <m:oMathPara>
        <m:oMathParaPr>
          <m:jc m:val="right"/>
        </m:oMathParaPr>
        <m:oMath>
          <m:r>
            <w:rPr>
              <w:rFonts w:ascii="Cambria Math" w:hAnsi="Cambria Math"/>
            </w:rPr>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nor/>
            </m:rPr>
            <w:rPr>
              <w:rFonts w:ascii="Cambria Math" w:hAnsi="Cambria Math"/>
            </w:rPr>
            <m:t xml:space="preserve">                                           (6-11)</m:t>
          </m:r>
        </m:oMath>
      </m:oMathPara>
    </w:p>
    <w:p w14:paraId="16B88A8E" w14:textId="1DA158CB" w:rsidR="002C4B3C" w:rsidRPr="0035365B" w:rsidRDefault="002C4B3C" w:rsidP="0035365B">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6CCEB2FA" w14:textId="4879621A" w:rsidR="00881490" w:rsidRDefault="00296CA3" w:rsidP="00C9324A">
      <w:pPr>
        <w:pStyle w:val="a3"/>
      </w:pPr>
      <w:r w:rsidRPr="00296CA3">
        <w:rPr>
          <w:rFonts w:hint="eastAsia"/>
          <w:b/>
        </w:rPr>
        <w:lastRenderedPageBreak/>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B715E8">
        <w:fldChar w:fldCharType="separate"/>
      </w:r>
      <w:r w:rsidR="00E32EE4" w:rsidRPr="00E32EE4">
        <w:rPr>
          <w:noProof/>
          <w:vertAlign w:val="superscript"/>
        </w:rPr>
        <w:t>[105]</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3B4D4EB8" w14:textId="6E84B8E3" w:rsidR="00445C5A" w:rsidRDefault="003C5973" w:rsidP="00A428BC">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1FD1BA11" w14:textId="1BF4383F" w:rsidR="00445C5A" w:rsidRDefault="003837F9" w:rsidP="003837F9">
      <w:pPr>
        <w:pStyle w:val="a3"/>
        <w:spacing w:line="240" w:lineRule="auto"/>
        <w:jc w:val="center"/>
      </w:pPr>
      <w:r>
        <w:rPr>
          <w:noProof/>
        </w:rPr>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C4F2D2" w14:textId="50F7BDA7" w:rsidR="00EB0EAF" w:rsidRPr="00EB0EAF" w:rsidRDefault="00DA7504" w:rsidP="00A428BC">
      <w:pPr>
        <w:pStyle w:val="a6"/>
      </w:pPr>
      <w:r>
        <w:rPr>
          <w:rFonts w:hint="eastAsia"/>
        </w:rPr>
        <w:t>图</w:t>
      </w:r>
      <w:r>
        <w:rPr>
          <w:rFonts w:hint="eastAsia"/>
        </w:rPr>
        <w:t>6-</w:t>
      </w:r>
      <w:r w:rsidR="00470DC7">
        <w:rPr>
          <w:rFonts w:hint="eastAsia"/>
        </w:rPr>
        <w:t>14</w:t>
      </w:r>
      <w:r>
        <w:rPr>
          <w:rFonts w:hint="eastAsia"/>
        </w:rPr>
        <w:t xml:space="preserve"> </w:t>
      </w:r>
      <w:r>
        <w:rPr>
          <w:rFonts w:hint="eastAsia"/>
        </w:rPr>
        <w:t>使用</w:t>
      </w:r>
      <w:r w:rsidR="00ED6C15">
        <w:rPr>
          <w:rFonts w:hint="eastAsia"/>
        </w:rPr>
        <w:t>不同</w:t>
      </w:r>
      <w:r>
        <w:rPr>
          <w:rFonts w:hint="eastAsia"/>
        </w:rPr>
        <w:t>特征组的各分类模型性能：</w:t>
      </w:r>
      <w:r w:rsidR="002A6D58">
        <w:t>(</w:t>
      </w:r>
      <w:r>
        <w:rPr>
          <w:rFonts w:hint="eastAsia"/>
        </w:rPr>
        <w:t>a</w:t>
      </w:r>
      <w:r w:rsidR="002A6D58">
        <w:t>)</w:t>
      </w:r>
      <w:r>
        <w:rPr>
          <w:rFonts w:hint="eastAsia"/>
        </w:rPr>
        <w:t>宏平均精度；</w:t>
      </w:r>
      <w:r w:rsidR="002A6D58">
        <w:t>(</w:t>
      </w:r>
      <w:r>
        <w:rPr>
          <w:rFonts w:hint="eastAsia"/>
        </w:rPr>
        <w:t>b</w:t>
      </w:r>
      <w:r w:rsidR="002A6D58">
        <w:t>)</w:t>
      </w:r>
      <w:r>
        <w:rPr>
          <w:rFonts w:hint="eastAsia"/>
        </w:rPr>
        <w:t>宏平均召回率。</w:t>
      </w:r>
    </w:p>
    <w:p w14:paraId="2E85105A" w14:textId="687DC0E2" w:rsidR="00A428BC" w:rsidRDefault="005A2BA7" w:rsidP="00B966E3">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w:t>
      </w:r>
      <w:r w:rsidR="005B6BF3">
        <w:rPr>
          <w:rFonts w:hint="eastAsia"/>
        </w:rPr>
        <w:t>的</w:t>
      </w:r>
      <w:r w:rsidR="00257542">
        <w:rPr>
          <w:rFonts w:hint="eastAsia"/>
        </w:rPr>
        <w:t>分类实验</w:t>
      </w:r>
      <w:r w:rsidR="00FF1A97">
        <w:rPr>
          <w:rFonts w:hint="eastAsia"/>
        </w:rPr>
        <w:t>，</w:t>
      </w:r>
      <w:r w:rsidR="00094E21">
        <w:rPr>
          <w:rFonts w:hint="eastAsia"/>
        </w:rPr>
        <w:lastRenderedPageBreak/>
        <w:t>轮流</w:t>
      </w:r>
      <w:r w:rsidR="00FF1A97">
        <w:rPr>
          <w:rFonts w:hint="eastAsia"/>
        </w:rPr>
        <w:t>移除数据集中的一组特征</w:t>
      </w:r>
      <w:r w:rsidR="00132465">
        <w:rPr>
          <w:rFonts w:hint="eastAsia"/>
        </w:rPr>
        <w:t>。</w:t>
      </w:r>
      <w:r w:rsidR="004D64CB">
        <w:rPr>
          <w:rFonts w:hint="eastAsia"/>
        </w:rPr>
        <w:t>图</w:t>
      </w:r>
      <w:r w:rsidR="004D64CB">
        <w:rPr>
          <w:rFonts w:hint="eastAsia"/>
        </w:rPr>
        <w:t>6-</w:t>
      </w:r>
      <w:r w:rsidR="005A63BB">
        <w:rPr>
          <w:rFonts w:hint="eastAsia"/>
        </w:rPr>
        <w:t>14</w:t>
      </w:r>
      <w:r w:rsidR="004D64CB">
        <w:rPr>
          <w:rFonts w:hint="eastAsia"/>
        </w:rPr>
        <w:t>中</w:t>
      </w:r>
      <w:r w:rsidR="005A63BB">
        <w:rPr>
          <w:rFonts w:hint="eastAsia"/>
        </w:rPr>
        <w:t>也</w:t>
      </w:r>
      <w:r w:rsidR="004D64CB">
        <w:rPr>
          <w:rFonts w:hint="eastAsia"/>
        </w:rPr>
        <w:t>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w:t>
      </w:r>
      <w:r w:rsidR="00D905BF">
        <w:rPr>
          <w:rFonts w:hint="eastAsia"/>
        </w:rPr>
        <w:t>各节点</w:t>
      </w:r>
      <w:r w:rsidR="002C1EA1">
        <w:rPr>
          <w:rFonts w:hint="eastAsia"/>
        </w:rPr>
        <w:t>的</w:t>
      </w:r>
      <w:r w:rsidR="002C1EA1">
        <w:rPr>
          <w:rFonts w:hint="eastAsia"/>
        </w:rPr>
        <w:t>Gini</w:t>
      </w:r>
      <w:r w:rsidR="002C1EA1">
        <w:rPr>
          <w:rFonts w:hint="eastAsia"/>
        </w:rPr>
        <w:t>系数</w:t>
      </w:r>
      <w:r w:rsidR="004F1D3D" w:rsidRPr="004F1D3D">
        <w:rPr>
          <w:rFonts w:hint="eastAsia"/>
        </w:rPr>
        <w:t>平均下降</w:t>
      </w:r>
      <w:r w:rsidR="002C1EA1">
        <w:rPr>
          <w:rFonts w:hint="eastAsia"/>
        </w:rPr>
        <w:t>，来对特征进</w:t>
      </w:r>
      <w:r w:rsidR="0054002E">
        <w:rPr>
          <w:rFonts w:hint="eastAsia"/>
        </w:rPr>
        <w:t>重要性</w:t>
      </w:r>
      <w:r w:rsidR="002C1EA1">
        <w:rPr>
          <w:rFonts w:hint="eastAsia"/>
        </w:rPr>
        <w:t>行排序。表</w:t>
      </w:r>
      <w:r w:rsidR="002C1EA1">
        <w:rPr>
          <w:rFonts w:hint="eastAsia"/>
        </w:rPr>
        <w:t>6-</w:t>
      </w:r>
      <w:r w:rsidR="002C794E">
        <w:rPr>
          <w:rFonts w:hint="eastAsia"/>
        </w:rPr>
        <w:t>5</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2A71A3EB" w14:textId="3F1E85EF" w:rsidR="00557903" w:rsidRPr="00557903" w:rsidRDefault="00557903" w:rsidP="00A428BC">
      <w:pPr>
        <w:pStyle w:val="a6"/>
      </w:pPr>
      <w:r>
        <w:rPr>
          <w:rFonts w:hint="eastAsia"/>
        </w:rPr>
        <w:t>表</w:t>
      </w:r>
      <w:r>
        <w:rPr>
          <w:rFonts w:hint="eastAsia"/>
        </w:rPr>
        <w:t>6-</w:t>
      </w:r>
      <w:r w:rsidR="00BA56E1">
        <w:rPr>
          <w:rFonts w:hint="eastAsia"/>
        </w:rPr>
        <w:t>5</w:t>
      </w:r>
      <w:r>
        <w:rPr>
          <w:rFonts w:hint="eastAsia"/>
        </w:rPr>
        <w:t xml:space="preserve"> </w:t>
      </w:r>
      <w:r>
        <w:rPr>
          <w:rFonts w:hint="eastAsia"/>
        </w:rPr>
        <w:t>特征</w:t>
      </w:r>
      <w:r w:rsidR="00885995">
        <w:rPr>
          <w:rFonts w:hint="eastAsia"/>
        </w:rPr>
        <w:t>重要性</w:t>
      </w:r>
      <w:r>
        <w:rPr>
          <w:rFonts w:hint="eastAsia"/>
        </w:rPr>
        <w:t>Top 10</w:t>
      </w:r>
      <w:r>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782"/>
        <w:gridCol w:w="3687"/>
        <w:gridCol w:w="2753"/>
      </w:tblGrid>
      <w:tr w:rsidR="00557903" w14:paraId="3030256B" w14:textId="77777777" w:rsidTr="006455C3">
        <w:trPr>
          <w:jc w:val="center"/>
        </w:trPr>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6455C3">
        <w:trPr>
          <w:jc w:val="center"/>
        </w:trPr>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78727F8C" w:rsidR="00557903" w:rsidRDefault="001B4FE4" w:rsidP="001B4FE4">
            <w:pPr>
              <w:pStyle w:val="a3"/>
              <w:jc w:val="center"/>
            </w:pPr>
            <w:r>
              <w:rPr>
                <w:rFonts w:hint="eastAsia"/>
              </w:rPr>
              <w:t>5</w:t>
            </w:r>
            <w:r w:rsidR="00876D9F">
              <w:rPr>
                <w:rFonts w:hint="eastAsia"/>
              </w:rPr>
              <w:t>17</w:t>
            </w:r>
            <w:r>
              <w:t>.8</w:t>
            </w:r>
            <w:r w:rsidR="00876D9F">
              <w:rPr>
                <w:rFonts w:hint="eastAsia"/>
              </w:rPr>
              <w:t>3</w:t>
            </w:r>
          </w:p>
        </w:tc>
      </w:tr>
      <w:tr w:rsidR="00557903" w14:paraId="4082D562" w14:textId="77777777" w:rsidTr="006455C3">
        <w:trPr>
          <w:jc w:val="center"/>
        </w:trPr>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651A6939" w:rsidR="00557903" w:rsidRDefault="001B4FE4" w:rsidP="001B4FE4">
            <w:pPr>
              <w:pStyle w:val="a3"/>
              <w:jc w:val="center"/>
            </w:pPr>
            <w:r>
              <w:t>336.</w:t>
            </w:r>
            <w:r w:rsidR="00876D9F">
              <w:rPr>
                <w:rFonts w:hint="eastAsia"/>
              </w:rPr>
              <w:t>02</w:t>
            </w:r>
          </w:p>
        </w:tc>
      </w:tr>
      <w:tr w:rsidR="00557903" w14:paraId="41ACBEA1" w14:textId="77777777" w:rsidTr="006455C3">
        <w:trPr>
          <w:jc w:val="center"/>
        </w:trPr>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3D15B50" w:rsidR="00557903" w:rsidRDefault="001B4FE4" w:rsidP="001B4FE4">
            <w:pPr>
              <w:pStyle w:val="a3"/>
              <w:jc w:val="center"/>
            </w:pPr>
            <w:r>
              <w:t>240.</w:t>
            </w:r>
            <w:r w:rsidR="00876D9F">
              <w:rPr>
                <w:rFonts w:hint="eastAsia"/>
              </w:rPr>
              <w:t>28</w:t>
            </w:r>
          </w:p>
        </w:tc>
      </w:tr>
      <w:tr w:rsidR="00557903" w14:paraId="37D7CB5C" w14:textId="77777777" w:rsidTr="006455C3">
        <w:trPr>
          <w:jc w:val="center"/>
        </w:trPr>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670F7A7F" w:rsidR="00557903" w:rsidRDefault="001B4FE4" w:rsidP="001B4FE4">
            <w:pPr>
              <w:pStyle w:val="a3"/>
              <w:jc w:val="center"/>
            </w:pPr>
            <w:r>
              <w:t>21</w:t>
            </w:r>
            <w:r w:rsidR="00876D9F">
              <w:rPr>
                <w:rFonts w:hint="eastAsia"/>
              </w:rPr>
              <w:t>5</w:t>
            </w:r>
            <w:r>
              <w:t>.</w:t>
            </w:r>
            <w:r w:rsidR="00876D9F">
              <w:rPr>
                <w:rFonts w:hint="eastAsia"/>
              </w:rPr>
              <w:t>79</w:t>
            </w:r>
          </w:p>
        </w:tc>
      </w:tr>
      <w:tr w:rsidR="00557903" w14:paraId="161BF537" w14:textId="77777777" w:rsidTr="006455C3">
        <w:trPr>
          <w:jc w:val="center"/>
        </w:trPr>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65258E1D" w:rsidR="00557903" w:rsidRDefault="001B4FE4" w:rsidP="001B4FE4">
            <w:pPr>
              <w:pStyle w:val="a3"/>
              <w:jc w:val="center"/>
            </w:pPr>
            <w:r>
              <w:t>2</w:t>
            </w:r>
            <w:r w:rsidR="00876D9F">
              <w:rPr>
                <w:rFonts w:hint="eastAsia"/>
              </w:rPr>
              <w:t>0</w:t>
            </w:r>
            <w:r>
              <w:t>6.</w:t>
            </w:r>
            <w:r w:rsidR="00876D9F">
              <w:rPr>
                <w:rFonts w:hint="eastAsia"/>
              </w:rPr>
              <w:t>43</w:t>
            </w:r>
          </w:p>
        </w:tc>
      </w:tr>
      <w:tr w:rsidR="00557903" w14:paraId="2DBC3772" w14:textId="77777777" w:rsidTr="006455C3">
        <w:trPr>
          <w:jc w:val="center"/>
        </w:trPr>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35D8B099" w:rsidR="00557903" w:rsidRDefault="001B4FE4" w:rsidP="001B4FE4">
            <w:pPr>
              <w:pStyle w:val="a3"/>
              <w:jc w:val="center"/>
            </w:pPr>
            <w:r>
              <w:t>198.</w:t>
            </w:r>
            <w:r w:rsidR="00876D9F">
              <w:rPr>
                <w:rFonts w:hint="eastAsia"/>
              </w:rPr>
              <w:t>75</w:t>
            </w:r>
          </w:p>
        </w:tc>
      </w:tr>
      <w:tr w:rsidR="00557903" w14:paraId="02BF40F0" w14:textId="77777777" w:rsidTr="006455C3">
        <w:trPr>
          <w:jc w:val="center"/>
        </w:trPr>
        <w:tc>
          <w:tcPr>
            <w:tcW w:w="1843" w:type="dxa"/>
            <w:tcBorders>
              <w:top w:val="nil"/>
              <w:bottom w:val="nil"/>
            </w:tcBorders>
          </w:tcPr>
          <w:p w14:paraId="28A7D653" w14:textId="085A9F76" w:rsidR="00557903" w:rsidRDefault="00557903" w:rsidP="00557903">
            <w:pPr>
              <w:pStyle w:val="a3"/>
              <w:jc w:val="center"/>
            </w:pPr>
            <w:r>
              <w:rPr>
                <w:rFonts w:hint="eastAsia"/>
              </w:rPr>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1544BB57" w:rsidR="00557903" w:rsidRDefault="001B4FE4" w:rsidP="001B4FE4">
            <w:pPr>
              <w:pStyle w:val="a3"/>
              <w:jc w:val="center"/>
            </w:pPr>
            <w:r>
              <w:t>192.</w:t>
            </w:r>
            <w:r w:rsidR="00876D9F">
              <w:rPr>
                <w:rFonts w:hint="eastAsia"/>
              </w:rPr>
              <w:t>44</w:t>
            </w:r>
          </w:p>
        </w:tc>
      </w:tr>
      <w:tr w:rsidR="00557903" w14:paraId="72F21546" w14:textId="77777777" w:rsidTr="006455C3">
        <w:trPr>
          <w:jc w:val="center"/>
        </w:trPr>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866CB6B" w:rsidR="00557903" w:rsidRDefault="001B4FE4" w:rsidP="001B4FE4">
            <w:pPr>
              <w:pStyle w:val="a3"/>
              <w:jc w:val="center"/>
            </w:pPr>
            <w:r>
              <w:t>163.</w:t>
            </w:r>
            <w:r w:rsidR="00876D9F">
              <w:rPr>
                <w:rFonts w:hint="eastAsia"/>
              </w:rPr>
              <w:t>01</w:t>
            </w:r>
          </w:p>
        </w:tc>
      </w:tr>
      <w:tr w:rsidR="00557903" w14:paraId="4C311D5F" w14:textId="77777777" w:rsidTr="006455C3">
        <w:trPr>
          <w:jc w:val="center"/>
        </w:trPr>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24024409" w:rsidR="00557903" w:rsidRDefault="001B4FE4" w:rsidP="00557903">
            <w:pPr>
              <w:pStyle w:val="a3"/>
              <w:jc w:val="center"/>
            </w:pPr>
            <w:r>
              <w:t>151.</w:t>
            </w:r>
            <w:r w:rsidR="00876D9F">
              <w:rPr>
                <w:rFonts w:hint="eastAsia"/>
              </w:rPr>
              <w:t>79</w:t>
            </w:r>
          </w:p>
        </w:tc>
      </w:tr>
      <w:tr w:rsidR="00557903" w14:paraId="465DF265" w14:textId="77777777" w:rsidTr="006455C3">
        <w:trPr>
          <w:jc w:val="center"/>
        </w:trPr>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0F484359" w:rsidR="00557903" w:rsidRDefault="001B4FE4" w:rsidP="001B4FE4">
            <w:pPr>
              <w:pStyle w:val="a3"/>
              <w:jc w:val="center"/>
            </w:pPr>
            <w:r>
              <w:t>15</w:t>
            </w:r>
            <w:r w:rsidR="00876D9F">
              <w:rPr>
                <w:rFonts w:hint="eastAsia"/>
              </w:rPr>
              <w:t>0</w:t>
            </w:r>
            <w:r>
              <w:t>.</w:t>
            </w:r>
            <w:r w:rsidR="00876D9F">
              <w:rPr>
                <w:rFonts w:hint="eastAsia"/>
              </w:rPr>
              <w:t>43</w:t>
            </w:r>
          </w:p>
        </w:tc>
      </w:tr>
    </w:tbl>
    <w:p w14:paraId="64AA333A" w14:textId="77777777" w:rsidR="00557903" w:rsidRDefault="00557903" w:rsidP="00557903">
      <w:pPr>
        <w:pStyle w:val="a3"/>
        <w:jc w:val="center"/>
      </w:pPr>
    </w:p>
    <w:p w14:paraId="2B649C06" w14:textId="2108BB80"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w:t>
      </w:r>
      <w:r w:rsidR="00957D84">
        <w:rPr>
          <w:rFonts w:hint="eastAsia"/>
        </w:rPr>
        <w:lastRenderedPageBreak/>
        <w:t>回归模型作为基线模型。该模型在文献</w:t>
      </w:r>
      <w:r w:rsidR="00A85647">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08AEF67" w:rsidR="00BB5CE2" w:rsidRDefault="004E56F8" w:rsidP="00C9324A">
      <w:pPr>
        <w:pStyle w:val="a3"/>
      </w:pPr>
      <w:r>
        <w:rPr>
          <w:rFonts w:hint="eastAsia"/>
        </w:rPr>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3F1B1C">
        <w:rPr>
          <w:rFonts w:hint="eastAsia"/>
        </w:rPr>
        <w:t>此</w:t>
      </w:r>
      <w:r w:rsidR="005F2DFE">
        <w:rPr>
          <w:rFonts w:hint="eastAsia"/>
        </w:rPr>
        <w:t>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3D6A61F4" w14:textId="41D1294F" w:rsidR="009864AF" w:rsidRDefault="002B04C2" w:rsidP="00A428BC">
      <w:pPr>
        <w:pStyle w:val="a3"/>
        <w:ind w:firstLine="420"/>
      </w:pPr>
      <w:r w:rsidRPr="002B04C2">
        <w:rPr>
          <w:rFonts w:hint="eastAsia"/>
        </w:rPr>
        <w:t>接下来，我们</w:t>
      </w:r>
      <w:r>
        <w:rPr>
          <w:rFonts w:hint="eastAsia"/>
        </w:rPr>
        <w:t>分析</w:t>
      </w:r>
      <w:r w:rsidR="008A556A">
        <w:rPr>
          <w:rFonts w:hint="eastAsia"/>
        </w:rPr>
        <w:t>了</w:t>
      </w:r>
      <w:r>
        <w:rPr>
          <w:rFonts w:hint="eastAsia"/>
        </w:rPr>
        <w:t>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284E29" w14:textId="16D04B3D" w:rsidR="00703B3F" w:rsidRPr="00C9324A" w:rsidRDefault="00240DCF" w:rsidP="00083D76">
      <w:pPr>
        <w:pStyle w:val="a6"/>
      </w:pPr>
      <w:r>
        <w:rPr>
          <w:rFonts w:hint="eastAsia"/>
        </w:rPr>
        <w:t>图</w:t>
      </w:r>
      <w:r>
        <w:rPr>
          <w:rFonts w:hint="eastAsia"/>
        </w:rPr>
        <w:t>6-</w:t>
      </w:r>
      <w:r w:rsidR="00470DC7">
        <w:rPr>
          <w:rFonts w:hint="eastAsia"/>
        </w:rPr>
        <w:t>15</w:t>
      </w:r>
      <w:r>
        <w:rPr>
          <w:rFonts w:hint="eastAsia"/>
        </w:rPr>
        <w:t xml:space="preserve"> </w:t>
      </w:r>
      <w:r w:rsidR="00C87AEB">
        <w:rPr>
          <w:rFonts w:hint="eastAsia"/>
        </w:rPr>
        <w:t>使用</w:t>
      </w:r>
      <w:r>
        <w:rPr>
          <w:rFonts w:hint="eastAsia"/>
        </w:rPr>
        <w:t>不同初始观察期长度的各分类模型性能：</w:t>
      </w:r>
      <w:r w:rsidR="007B5A66">
        <w:t>(</w:t>
      </w:r>
      <w:r>
        <w:rPr>
          <w:rFonts w:hint="eastAsia"/>
        </w:rPr>
        <w:t>a</w:t>
      </w:r>
      <w:r w:rsidR="007B5A66">
        <w:t>)</w:t>
      </w:r>
      <w:r>
        <w:rPr>
          <w:rFonts w:hint="eastAsia"/>
        </w:rPr>
        <w:t>宏平均精度；</w:t>
      </w:r>
      <w:r w:rsidR="007B5A66">
        <w:t>(</w:t>
      </w:r>
      <w:r>
        <w:rPr>
          <w:rFonts w:hint="eastAsia"/>
        </w:rPr>
        <w:t>b</w:t>
      </w:r>
      <w:r w:rsidR="007B5A66">
        <w:t>)</w:t>
      </w:r>
      <w:r>
        <w:rPr>
          <w:rFonts w:hint="eastAsia"/>
        </w:rPr>
        <w:t>宏平均召回率。</w:t>
      </w:r>
    </w:p>
    <w:p w14:paraId="0B4E6699" w14:textId="6970C7CD" w:rsidR="00A01798" w:rsidRDefault="009407AB" w:rsidP="006F5778">
      <w:pPr>
        <w:pStyle w:val="-0"/>
      </w:pPr>
      <w:bookmarkStart w:id="90" w:name="_Toc480791806"/>
      <w:r w:rsidRPr="006F5778">
        <w:rPr>
          <w:rFonts w:hint="eastAsia"/>
        </w:rPr>
        <w:lastRenderedPageBreak/>
        <w:t>基于播放量增长模式的</w:t>
      </w:r>
      <w:r w:rsidR="00A01798" w:rsidRPr="006F5778">
        <w:t>未来</w:t>
      </w:r>
      <w:r w:rsidR="00A01798" w:rsidRPr="006F5778">
        <w:rPr>
          <w:rFonts w:hint="eastAsia"/>
        </w:rPr>
        <w:t>流行度数值预测</w:t>
      </w:r>
      <w:bookmarkEnd w:id="90"/>
    </w:p>
    <w:p w14:paraId="11CE16BA" w14:textId="77777777" w:rsidR="00703B3F" w:rsidRPr="00703B3F" w:rsidRDefault="00703B3F" w:rsidP="00703B3F">
      <w:pPr>
        <w:pStyle w:val="a3"/>
      </w:pPr>
    </w:p>
    <w:p w14:paraId="1E76BE5B" w14:textId="5FB56F96" w:rsidR="00D32488" w:rsidRPr="006F5778" w:rsidRDefault="00D32488" w:rsidP="006F5778">
      <w:pPr>
        <w:pStyle w:val="-1"/>
      </w:pPr>
      <w:bookmarkStart w:id="91" w:name="_Toc480791807"/>
      <w:r w:rsidRPr="006F5778">
        <w:rPr>
          <w:rFonts w:hint="eastAsia"/>
        </w:rPr>
        <w:t>问题定义</w:t>
      </w:r>
      <w:bookmarkEnd w:id="91"/>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2A4A9ADD" w14:textId="77777777" w:rsidR="00703B3F" w:rsidRDefault="00703B3F" w:rsidP="000E10E8">
      <w:pPr>
        <w:pStyle w:val="a3"/>
        <w:ind w:firstLine="420"/>
      </w:pPr>
    </w:p>
    <w:p w14:paraId="60BF8225" w14:textId="460D5064" w:rsidR="00D32488" w:rsidRPr="006F5778" w:rsidRDefault="00D32488" w:rsidP="006F5778">
      <w:pPr>
        <w:pStyle w:val="-1"/>
      </w:pPr>
      <w:bookmarkStart w:id="92" w:name="_Toc480791808"/>
      <w:r w:rsidRPr="006F5778">
        <w:rPr>
          <w:rFonts w:hint="eastAsia"/>
        </w:rPr>
        <w:t>早期</w:t>
      </w:r>
      <w:r w:rsidRPr="006F5778">
        <w:rPr>
          <w:rFonts w:hint="eastAsia"/>
        </w:rPr>
        <w:t>-</w:t>
      </w:r>
      <w:r w:rsidRPr="006F5778">
        <w:rPr>
          <w:rFonts w:hint="eastAsia"/>
        </w:rPr>
        <w:t>长期播放量关系</w:t>
      </w:r>
      <w:bookmarkEnd w:id="92"/>
    </w:p>
    <w:p w14:paraId="524DC18A" w14:textId="6ACC7DD3" w:rsidR="00AD7103" w:rsidRDefault="009D11C9" w:rsidP="00A428BC">
      <w:pPr>
        <w:pStyle w:val="a3"/>
        <w:ind w:firstLine="420"/>
      </w:pPr>
      <w:r>
        <w:rPr>
          <w:rFonts w:hint="eastAsia"/>
        </w:rPr>
        <w:t>在之前</w:t>
      </w:r>
      <w:r w:rsidR="00421618">
        <w:rPr>
          <w:rFonts w:hint="eastAsia"/>
        </w:rPr>
        <w:t>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sidR="00421618">
        <w:rPr>
          <w:rFonts w:hint="eastAsia"/>
        </w:rPr>
        <w:t>，</w:t>
      </w:r>
      <w:r w:rsidR="000D4FF2">
        <w:rPr>
          <w:rFonts w:hint="eastAsia"/>
        </w:rPr>
        <w:t>研究者发现互联网内容的早期流行度在一定程度上可以反映其长期流行度。一般来说，发布后立即获取了大量用户</w:t>
      </w:r>
      <w:r w:rsidR="005D51EE">
        <w:rPr>
          <w:rFonts w:hint="eastAsia"/>
        </w:rPr>
        <w:t>关注</w:t>
      </w:r>
      <w:r w:rsidR="000D4FF2">
        <w:rPr>
          <w:rFonts w:hint="eastAsia"/>
        </w:rPr>
        <w:t>的内容，很可能</w:t>
      </w:r>
      <w:r w:rsidR="005D51EE">
        <w:rPr>
          <w:rFonts w:hint="eastAsia"/>
        </w:rPr>
        <w:t>成为</w:t>
      </w:r>
      <w:r w:rsidR="000D4FF2">
        <w:rPr>
          <w:rFonts w:hint="eastAsia"/>
        </w:rPr>
        <w:t>未来</w:t>
      </w:r>
      <w:r w:rsidR="005D51EE">
        <w:rPr>
          <w:rFonts w:hint="eastAsia"/>
        </w:rPr>
        <w:t>的</w:t>
      </w:r>
      <w:r w:rsidR="000D4FF2">
        <w:rPr>
          <w:rFonts w:hint="eastAsia"/>
        </w:rPr>
        <w:t>流行内容。反之，</w:t>
      </w:r>
      <w:r w:rsidR="000D4FF2" w:rsidRPr="000D4FF2">
        <w:rPr>
          <w:rFonts w:hint="eastAsia"/>
        </w:rPr>
        <w:t>较小的早期流行度</w:t>
      </w:r>
      <w:r w:rsidR="0022542C">
        <w:rPr>
          <w:rFonts w:hint="eastAsia"/>
        </w:rPr>
        <w:t>则往往</w:t>
      </w:r>
      <w:r w:rsidR="000D4FF2" w:rsidRPr="000D4FF2">
        <w:rPr>
          <w:rFonts w:hint="eastAsia"/>
        </w:rPr>
        <w:t>对应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w:t>
      </w:r>
      <w:r w:rsidR="0074308D">
        <w:rPr>
          <w:rFonts w:hint="eastAsia"/>
        </w:rPr>
        <w:t>数据集中</w:t>
      </w:r>
      <w:r w:rsidR="000D4FF2">
        <w:rPr>
          <w:rFonts w:hint="eastAsia"/>
        </w:rPr>
        <w:t>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74308D">
        <w:rPr>
          <w:rFonts w:hint="eastAsia"/>
        </w:rPr>
        <w:t>回归，我们</w:t>
      </w:r>
      <w:r w:rsidR="00140E6C">
        <w:rPr>
          <w:rFonts w:hint="eastAsia"/>
        </w:rPr>
        <w:t>进一步得到</w:t>
      </w:r>
      <w:r w:rsidR="007E1745">
        <w:rPr>
          <w:rFonts w:hint="eastAsia"/>
        </w:rPr>
        <w:t>了</w:t>
      </w:r>
      <w:r w:rsidR="00140E6C">
        <w:rPr>
          <w:rFonts w:hint="eastAsia"/>
        </w:rPr>
        <w:t>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0FCEE70B" w14:textId="7E103FCA" w:rsidR="00FD0CBF" w:rsidRDefault="00715DF1" w:rsidP="00A06E0B">
      <w:pPr>
        <w:pStyle w:val="a3"/>
      </w:pPr>
      <w:r>
        <w:rPr>
          <w:rFonts w:hint="eastAsia"/>
        </w:rPr>
        <w:tab/>
      </w:r>
      <w:r>
        <w:rPr>
          <w:rFonts w:hint="eastAsia"/>
        </w:rPr>
        <w:t>根据前文</w:t>
      </w:r>
      <w:r>
        <w:rPr>
          <w:rFonts w:hint="eastAsia"/>
        </w:rPr>
        <w:t>6.5.4</w:t>
      </w:r>
      <w:r>
        <w:rPr>
          <w:rFonts w:hint="eastAsia"/>
        </w:rPr>
        <w:t>小节中的分析内容，我们推测网络视频早期</w:t>
      </w:r>
      <w:r>
        <w:rPr>
          <w:rFonts w:hint="eastAsia"/>
        </w:rPr>
        <w:t>-</w:t>
      </w:r>
      <w:r>
        <w:rPr>
          <w:rFonts w:hint="eastAsia"/>
        </w:rPr>
        <w:t>长期播放量的复杂关系</w:t>
      </w:r>
      <w:r w:rsidR="00D75EDA">
        <w:rPr>
          <w:rFonts w:hint="eastAsia"/>
        </w:rPr>
        <w:t>，</w:t>
      </w:r>
      <w:r>
        <w:rPr>
          <w:rFonts w:hint="eastAsia"/>
        </w:rPr>
        <w:t>是由播放量的多种增长模式引起的。</w:t>
      </w:r>
      <w:r w:rsidRPr="006A2E0F">
        <w:rPr>
          <w:rFonts w:hint="eastAsia"/>
        </w:rPr>
        <w:t>不同</w:t>
      </w:r>
      <w:r>
        <w:rPr>
          <w:rFonts w:hint="eastAsia"/>
        </w:rPr>
        <w:t>播放量增长模式</w:t>
      </w:r>
      <w:r w:rsidRPr="006A2E0F">
        <w:rPr>
          <w:rFonts w:hint="eastAsia"/>
        </w:rPr>
        <w:t>的视频</w:t>
      </w:r>
      <w:r>
        <w:rPr>
          <w:rFonts w:hint="eastAsia"/>
        </w:rPr>
        <w:t>，</w:t>
      </w:r>
      <w:r w:rsidRPr="006A2E0F">
        <w:rPr>
          <w:rFonts w:hint="eastAsia"/>
        </w:rPr>
        <w:t>可以在早期具有相似的</w:t>
      </w:r>
      <w:r>
        <w:rPr>
          <w:rFonts w:hint="eastAsia"/>
        </w:rPr>
        <w:t>播放量，但在</w:t>
      </w:r>
      <w:r w:rsidRPr="006A2E0F">
        <w:rPr>
          <w:rFonts w:hint="eastAsia"/>
        </w:rPr>
        <w:t>之后</w:t>
      </w:r>
      <w:r>
        <w:rPr>
          <w:rFonts w:hint="eastAsia"/>
        </w:rPr>
        <w:t>显示出完全不一样的流行度演化过程。例如，在图</w:t>
      </w:r>
      <w:r>
        <w:rPr>
          <w:rFonts w:hint="eastAsia"/>
        </w:rPr>
        <w:t>6-17</w:t>
      </w:r>
      <w:r>
        <w:rPr>
          <w:rFonts w:hint="eastAsia"/>
        </w:rPr>
        <w:t>中我们给出了</w:t>
      </w:r>
      <w:r w:rsidRPr="00511534">
        <w:rPr>
          <w:rFonts w:hint="eastAsia"/>
        </w:rPr>
        <w:t>数据集中</w:t>
      </w:r>
      <w:r>
        <w:rPr>
          <w:rFonts w:hint="eastAsia"/>
        </w:rPr>
        <w:t>三个</w:t>
      </w:r>
      <w:r w:rsidR="003F053E">
        <w:rPr>
          <w:rFonts w:hint="eastAsia"/>
        </w:rPr>
        <w:t>典型</w:t>
      </w:r>
      <w:r>
        <w:rPr>
          <w:rFonts w:hint="eastAsia"/>
        </w:rPr>
        <w:t>视频，其播放量增长模式分别为</w:t>
      </w:r>
      <w:r>
        <w:rPr>
          <w:rFonts w:hint="eastAsia"/>
        </w:rPr>
        <w:t>steady</w:t>
      </w:r>
      <w:r>
        <w:rPr>
          <w:rFonts w:hint="eastAsia"/>
        </w:rPr>
        <w:t>、</w:t>
      </w:r>
      <w:r>
        <w:t>burst-slow</w:t>
      </w:r>
      <w:r>
        <w:rPr>
          <w:rFonts w:hint="eastAsia"/>
        </w:rPr>
        <w:t>和</w:t>
      </w:r>
      <w:r>
        <w:t>burst-slow-</w:t>
      </w:r>
      <w:r w:rsidRPr="00F031CB">
        <w:t xml:space="preserve"> </w:t>
      </w:r>
      <w:r>
        <w:t>burst-slow</w:t>
      </w:r>
      <w:r>
        <w:rPr>
          <w:rFonts w:hint="eastAsia"/>
        </w:rPr>
        <w:t>。在发布后第</w:t>
      </w:r>
      <w:r>
        <w:rPr>
          <w:rFonts w:hint="eastAsia"/>
        </w:rPr>
        <w:t>7</w:t>
      </w:r>
      <w:r>
        <w:rPr>
          <w:rFonts w:hint="eastAsia"/>
        </w:rPr>
        <w:t>天，三</w:t>
      </w:r>
      <w:r w:rsidR="00DA5B57">
        <w:rPr>
          <w:rFonts w:hint="eastAsia"/>
        </w:rPr>
        <w:t>个</w:t>
      </w:r>
      <w:r>
        <w:rPr>
          <w:rFonts w:hint="eastAsia"/>
        </w:rPr>
        <w:t>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Pr>
          <w:rFonts w:hint="eastAsia"/>
        </w:rPr>
        <w:t>。然而，在一个月后的第</w:t>
      </w:r>
      <w:r>
        <w:rPr>
          <w:rFonts w:hint="eastAsia"/>
        </w:rPr>
        <w:t>30</w:t>
      </w:r>
      <w:r>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1B4CE8">
        <w:rPr>
          <w:rFonts w:hint="eastAsia"/>
        </w:rPr>
        <w:t>。其中，最大播放量</w:t>
      </w:r>
      <w:r w:rsidR="001B4CE8" w:rsidRPr="00ED7A86">
        <w:rPr>
          <w:rFonts w:hint="eastAsia"/>
        </w:rPr>
        <w:t>是</w:t>
      </w:r>
      <w:r w:rsidR="001B4CE8">
        <w:rPr>
          <w:rFonts w:hint="eastAsia"/>
        </w:rPr>
        <w:t>最小播放量的</w:t>
      </w:r>
      <w:r w:rsidR="001B4CE8" w:rsidRPr="00ED7A86">
        <w:rPr>
          <w:rFonts w:hint="eastAsia"/>
        </w:rPr>
        <w:t>3</w:t>
      </w:r>
      <w:r w:rsidR="001B4CE8" w:rsidRPr="00ED7A86">
        <w:rPr>
          <w:rFonts w:hint="eastAsia"/>
        </w:rPr>
        <w:t>倍</w:t>
      </w:r>
      <w:r w:rsidR="001B4CE8">
        <w:rPr>
          <w:rFonts w:hint="eastAsia"/>
        </w:rPr>
        <w:t>以上</w:t>
      </w:r>
      <w:r w:rsidR="001B4CE8" w:rsidRPr="00ED7A86">
        <w:rPr>
          <w:rFonts w:hint="eastAsia"/>
        </w:rPr>
        <w:t>。</w:t>
      </w:r>
    </w:p>
    <w:p w14:paraId="1F3E05F7" w14:textId="72F05E97" w:rsidR="00DA4C6F" w:rsidRDefault="00DA4C6F" w:rsidP="00DA4C6F">
      <w:pPr>
        <w:pStyle w:val="a3"/>
        <w:spacing w:line="240" w:lineRule="auto"/>
        <w:jc w:val="center"/>
      </w:pPr>
      <w:r>
        <w:rPr>
          <w:noProof/>
        </w:rPr>
        <w:lastRenderedPageBreak/>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C744B1C" w14:textId="03367EB5" w:rsidR="00DA4C6F" w:rsidRDefault="00DA4C6F" w:rsidP="00A428BC">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w:t>
      </w:r>
      <w:r w:rsidR="00B41CCC">
        <w:rPr>
          <w:rFonts w:hint="eastAsia"/>
        </w:rPr>
        <w:t>的</w:t>
      </w:r>
      <w:r w:rsidR="00143712">
        <w:rPr>
          <w:rFonts w:hint="eastAsia"/>
        </w:rPr>
        <w:t>关系示意图。</w:t>
      </w:r>
    </w:p>
    <w:p w14:paraId="05565A4B" w14:textId="5959EC2C" w:rsidR="00ED7A86" w:rsidRDefault="00ED7A86" w:rsidP="007B2E6F">
      <w:pPr>
        <w:pStyle w:val="a3"/>
        <w:jc w:val="center"/>
      </w:pPr>
    </w:p>
    <w:p w14:paraId="3AE2AC2C" w14:textId="5C6BE311" w:rsidR="00A053AC" w:rsidRDefault="00F63FD4" w:rsidP="00F63FD4">
      <w:pPr>
        <w:pStyle w:val="a3"/>
        <w:spacing w:line="240" w:lineRule="auto"/>
        <w:jc w:val="center"/>
      </w:pPr>
      <w:r>
        <w:rPr>
          <w:rFonts w:hint="eastAsia"/>
          <w:noProof/>
        </w:rPr>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EAC75AB" w14:textId="425DFE09" w:rsidR="00A053AC" w:rsidRDefault="00F63FD4" w:rsidP="00A428BC">
      <w:pPr>
        <w:pStyle w:val="a6"/>
      </w:pPr>
      <w:r>
        <w:rPr>
          <w:rFonts w:hint="eastAsia"/>
        </w:rPr>
        <w:t>图</w:t>
      </w:r>
      <w:r>
        <w:rPr>
          <w:rFonts w:hint="eastAsia"/>
        </w:rPr>
        <w:t>6-</w:t>
      </w:r>
      <w:r w:rsidR="00470DC7">
        <w:rPr>
          <w:rFonts w:hint="eastAsia"/>
        </w:rPr>
        <w:t>17</w:t>
      </w:r>
      <w:r w:rsidR="00694E1D">
        <w:rPr>
          <w:rFonts w:hint="eastAsia"/>
        </w:rPr>
        <w:t xml:space="preserve"> </w:t>
      </w:r>
      <w:r w:rsidR="00AE4E70">
        <w:rPr>
          <w:rFonts w:hint="eastAsia"/>
        </w:rPr>
        <w:t>不同播放量增长模式对于早期</w:t>
      </w:r>
      <w:r w:rsidR="00694E1D">
        <w:rPr>
          <w:rFonts w:hint="eastAsia"/>
        </w:rPr>
        <w:t>-</w:t>
      </w:r>
      <w:r w:rsidR="00694E1D">
        <w:rPr>
          <w:rFonts w:hint="eastAsia"/>
        </w:rPr>
        <w:t>长期播放量关系的影响。</w:t>
      </w: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535EC2E8" w14:textId="77777777" w:rsidR="00703B3F" w:rsidRDefault="00703B3F" w:rsidP="00B21913">
      <w:pPr>
        <w:pStyle w:val="a3"/>
      </w:pPr>
    </w:p>
    <w:p w14:paraId="6AEA9A07" w14:textId="53D11E3B" w:rsidR="002B6FF1" w:rsidRPr="006F5778" w:rsidRDefault="002B6FF1" w:rsidP="006F5778">
      <w:pPr>
        <w:pStyle w:val="-1"/>
      </w:pPr>
      <w:bookmarkStart w:id="93" w:name="_Toc480791809"/>
      <w:r w:rsidRPr="006F5778">
        <w:rPr>
          <w:rFonts w:hint="eastAsia"/>
        </w:rPr>
        <w:t>预测模型</w:t>
      </w:r>
      <w:bookmarkEnd w:id="93"/>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lastRenderedPageBreak/>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2ADD5482" w:rsidR="00A220D7" w:rsidRPr="00966B1F" w:rsidRDefault="002865FF" w:rsidP="00966B1F">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2)</m:t>
          </m:r>
        </m:oMath>
      </m:oMathPara>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0A0D702" w:rsidR="00944A51" w:rsidRPr="00680A0A" w:rsidRDefault="002865FF"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3)</m:t>
          </m:r>
        </m:oMath>
      </m:oMathPara>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666BD134" w:rsidR="00B33EE8" w:rsidRPr="006A387B" w:rsidRDefault="002865FF"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nor/>
            </m:rPr>
            <w:rPr>
              <w:rFonts w:ascii="Cambria Math" w:hAnsi="Cambria Math"/>
            </w:rPr>
            <m:t xml:space="preserve">                              (6-14)</m:t>
          </m:r>
        </m:oMath>
      </m:oMathPara>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4822F0DF" w:rsidR="00C43CB5" w:rsidRPr="006A387B" w:rsidRDefault="002865FF" w:rsidP="006A387B">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nor/>
            </m:rPr>
            <w:rPr>
              <w:rFonts w:ascii="Cambria Math" w:hAnsi="Cambria Math"/>
            </w:rPr>
            <m:t xml:space="preserve">                                                 (6-15)</m:t>
          </m:r>
        </m:oMath>
      </m:oMathPara>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D8C62B3" w:rsidR="00262E6B" w:rsidRPr="006A387B" w:rsidRDefault="00385EE9" w:rsidP="006A387B">
      <w:pPr>
        <w:pStyle w:val="a3"/>
        <w:wordWrap w:val="0"/>
        <w:spacing w:line="720" w:lineRule="auto"/>
        <w:jc w:val="right"/>
      </w:pPr>
      <m:oMathPara>
        <m:oMathParaPr>
          <m:jc m:val="right"/>
        </m:oMathParaPr>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nor/>
            </m:rPr>
            <w:rPr>
              <w:rFonts w:ascii="Cambria Math" w:hAnsi="Cambria Math"/>
            </w:rPr>
            <m:t xml:space="preserve">                                (6-16)</m:t>
          </m:r>
        </m:oMath>
      </m:oMathPara>
    </w:p>
    <w:p w14:paraId="71CC652A" w14:textId="21FD62B4" w:rsidR="0033739E" w:rsidRDefault="00385EE9" w:rsidP="002B6FF1">
      <w:pPr>
        <w:pStyle w:val="a3"/>
      </w:pPr>
      <w:r>
        <w:rPr>
          <w:rFonts w:hint="eastAsia"/>
        </w:rPr>
        <w:t>由此，模型参数可获取如下：</w:t>
      </w:r>
    </w:p>
    <w:p w14:paraId="1D09F4B4" w14:textId="2FEF1704" w:rsidR="00385EE9" w:rsidRPr="006A387B" w:rsidRDefault="009B5EFA"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nor/>
            </m:rPr>
            <w:rPr>
              <w:rFonts w:ascii="Cambria Math" w:hAnsi="Cambria Math"/>
            </w:rPr>
            <m:t xml:space="preserve">                                  (6-17)</m:t>
          </m:r>
        </m:oMath>
      </m:oMathPara>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F1DD88" w:rsidR="00D61252" w:rsidRPr="006A387B" w:rsidRDefault="00D61252"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nor/>
            </m:rPr>
            <w:rPr>
              <w:rFonts w:ascii="Cambria Math" w:hAnsi="Cambria Math"/>
            </w:rPr>
            <m:t xml:space="preserve">                               (6-18)</m:t>
          </m:r>
        </m:oMath>
      </m:oMathPara>
    </w:p>
    <w:p w14:paraId="0E030649" w14:textId="12BF022B" w:rsidR="0055609C"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10D27A5E" w:rsidR="002B6FF1" w:rsidRPr="006F5778" w:rsidRDefault="002B6FF1" w:rsidP="006F5778">
      <w:pPr>
        <w:pStyle w:val="-1"/>
      </w:pPr>
      <w:bookmarkStart w:id="94" w:name="_Toc480791810"/>
      <w:r w:rsidRPr="006F5778">
        <w:rPr>
          <w:rFonts w:hint="eastAsia"/>
        </w:rPr>
        <w:lastRenderedPageBreak/>
        <w:t>实验分析</w:t>
      </w:r>
      <w:bookmarkEnd w:id="94"/>
    </w:p>
    <w:p w14:paraId="165A7D68" w14:textId="03BBE158" w:rsidR="009F141E" w:rsidRDefault="009D2969" w:rsidP="00A428BC">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77BB7EF0" w14:textId="725DB39C" w:rsidR="009F141E" w:rsidRPr="000230F2" w:rsidRDefault="00936450" w:rsidP="00A428BC">
      <w:pPr>
        <w:pStyle w:val="a6"/>
      </w:pPr>
      <w:r>
        <w:rPr>
          <w:rFonts w:hint="eastAsia"/>
        </w:rPr>
        <w:t>图</w:t>
      </w:r>
      <w:r>
        <w:rPr>
          <w:rFonts w:hint="eastAsia"/>
        </w:rPr>
        <w:t>6-</w:t>
      </w:r>
      <w:r w:rsidR="00470DC7">
        <w:rPr>
          <w:rFonts w:hint="eastAsia"/>
        </w:rPr>
        <w:t>18</w:t>
      </w:r>
      <w:r>
        <w:rPr>
          <w:rFonts w:hint="eastAsia"/>
        </w:rPr>
        <w:t xml:space="preserve"> </w:t>
      </w:r>
      <w:r w:rsidR="007D6D6C">
        <w:t>VCGP_ML</w:t>
      </w:r>
      <w:r w:rsidR="0025299E">
        <w:rPr>
          <w:rFonts w:hint="eastAsia"/>
        </w:rPr>
        <w:t>检测系统</w:t>
      </w:r>
      <w:r>
        <w:rPr>
          <w:rFonts w:hint="eastAsia"/>
        </w:rPr>
        <w:t>示意图</w:t>
      </w:r>
      <w:r w:rsidR="00D74E29">
        <w:rPr>
          <w:rFonts w:hint="eastAsia"/>
        </w:rPr>
        <w:t>。</w:t>
      </w: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EA13F9F" w:rsidR="00866868" w:rsidRPr="00846A65" w:rsidRDefault="002865FF" w:rsidP="00846A65">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nor/>
            </m:rPr>
            <w:rPr>
              <w:rFonts w:ascii="Cambria Math" w:hAnsi="Cambria Math"/>
            </w:rPr>
            <m:t xml:space="preserve">                                  (6-19)</m:t>
          </m:r>
        </m:oMath>
      </m:oMathPara>
    </w:p>
    <w:p w14:paraId="34B8631C" w14:textId="29A2037D"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7B9B0717" w:rsidR="00902602" w:rsidRPr="00846A65" w:rsidRDefault="002865FF" w:rsidP="00846A65">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nor/>
            </m:rPr>
            <w:rPr>
              <w:rFonts w:ascii="Cambria Math" w:hAnsi="Cambria Math"/>
            </w:rPr>
            <m:t xml:space="preserve">                                         (6-20)</m:t>
          </m:r>
        </m:oMath>
      </m:oMathPara>
    </w:p>
    <w:p w14:paraId="4A224DFC" w14:textId="728F1FCF"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B71F64">
        <w:rPr>
          <w:rFonts w:hint="eastAsia"/>
        </w:rPr>
        <w:t>文献</w:t>
      </w:r>
      <w:r w:rsidR="009F141E">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0102259A" w14:textId="675C6C63" w:rsidR="00731599" w:rsidRDefault="00614151" w:rsidP="00A428BC">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w:t>
      </w:r>
      <w:r w:rsidR="00C92A5B">
        <w:rPr>
          <w:rFonts w:hint="eastAsia"/>
        </w:rPr>
        <w:t>的</w:t>
      </w:r>
      <w:r w:rsidR="0093384C">
        <w:rPr>
          <w:rFonts w:hint="eastAsia"/>
        </w:rPr>
        <w:t>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lastRenderedPageBreak/>
        <w:t>包括</w:t>
      </w:r>
      <w:r w:rsidR="00A92F88">
        <w:rPr>
          <w:rFonts w:hint="eastAsia"/>
        </w:rPr>
        <w:t>：</w:t>
      </w:r>
      <w:r w:rsidR="009C5C3A">
        <w:rPr>
          <w:rFonts w:hint="eastAsia"/>
        </w:rPr>
        <w:t>K</w:t>
      </w:r>
      <w:r w:rsidR="009C5C3A">
        <w:rPr>
          <w:rFonts w:hint="eastAsia"/>
        </w:rPr>
        <w:t>最近邻分类器</w:t>
      </w:r>
      <w:r w:rsidR="00A009BA">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E32EE4" w:rsidRPr="00E32EE4">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A009BA">
        <w:fldChar w:fldCharType="separate"/>
      </w:r>
      <w:r w:rsidR="00E32EE4" w:rsidRPr="00E32EE4">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w:t>
      </w:r>
      <w:r w:rsidR="00676D01">
        <w:rPr>
          <w:rFonts w:hint="eastAsia"/>
        </w:rPr>
        <w:t>各分类器</w:t>
      </w:r>
      <w:r w:rsidR="00A009BA">
        <w:rPr>
          <w:rFonts w:hint="eastAsia"/>
        </w:rPr>
        <w:t>预测结果</w:t>
      </w:r>
      <w:r w:rsidR="00676D01">
        <w:rPr>
          <w:rFonts w:hint="eastAsia"/>
        </w:rPr>
        <w:t>的</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w:t>
      </w:r>
      <w:r w:rsidR="009F542B">
        <w:rPr>
          <w:rFonts w:hint="eastAsia"/>
        </w:rPr>
        <w:t>仅列出了</w:t>
      </w:r>
      <w:r w:rsidR="00A009BA">
        <w:rPr>
          <w:rFonts w:hint="eastAsia"/>
        </w:rPr>
        <w:t>KNN</w:t>
      </w:r>
      <w:r w:rsidR="00A009BA">
        <w:rPr>
          <w:rFonts w:hint="eastAsia"/>
        </w:rPr>
        <w:t>分类器和</w:t>
      </w:r>
      <w:r w:rsidR="00A009BA">
        <w:rPr>
          <w:rFonts w:hint="eastAsia"/>
        </w:rPr>
        <w:t>SVM</w:t>
      </w:r>
      <w:r w:rsidR="00A009BA">
        <w:rPr>
          <w:rFonts w:hint="eastAsia"/>
        </w:rPr>
        <w:t>分类器</w:t>
      </w:r>
      <w:r w:rsidR="009F542B">
        <w:rPr>
          <w:rFonts w:hint="eastAsia"/>
        </w:rPr>
        <w:t>的</w:t>
      </w:r>
      <w:r w:rsidR="00A009BA">
        <w:rPr>
          <w:rFonts w:hint="eastAsia"/>
        </w:rPr>
        <w:t>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8D1514">
        <w:rPr>
          <w:rFonts w:hint="eastAsia"/>
        </w:rPr>
        <w:t>分类器都可获取较高的真阴性</w:t>
      </w:r>
      <w:r w:rsidR="00731599">
        <w:rPr>
          <w:rFonts w:hint="eastAsia"/>
        </w:rPr>
        <w:t>（超过</w:t>
      </w:r>
      <w:r w:rsidR="00731599">
        <w:rPr>
          <w:rFonts w:hint="eastAsia"/>
        </w:rPr>
        <w:t>80%</w:t>
      </w:r>
      <w:r w:rsidR="008D1514">
        <w:rPr>
          <w:rFonts w:hint="eastAsia"/>
        </w:rPr>
        <w:t>），但在真阳性</w:t>
      </w:r>
      <w:r w:rsidR="00731599">
        <w:rPr>
          <w:rFonts w:hint="eastAsia"/>
        </w:rPr>
        <w:t>上</w:t>
      </w:r>
      <w:r w:rsidR="00731599">
        <w:rPr>
          <w:rFonts w:hint="eastAsia"/>
        </w:rPr>
        <w:t>RF</w:t>
      </w:r>
      <w:r w:rsidR="00731599">
        <w:rPr>
          <w:rFonts w:hint="eastAsia"/>
        </w:rPr>
        <w:t>分类的数值则要比其他分类器高得多。而对于</w:t>
      </w:r>
      <w:r w:rsidR="00731599" w:rsidRPr="00AD0F3E">
        <w:t>naive Bayes</w:t>
      </w:r>
      <w:r w:rsidR="008D1514">
        <w:rPr>
          <w:rFonts w:hint="eastAsia"/>
        </w:rPr>
        <w:t>分类器，其真阳性</w:t>
      </w:r>
      <w:r w:rsidR="00731599">
        <w:rPr>
          <w:rFonts w:hint="eastAsia"/>
        </w:rPr>
        <w:t>虽然很高（超过</w:t>
      </w:r>
      <w:r w:rsidR="00731599">
        <w:rPr>
          <w:rFonts w:hint="eastAsia"/>
        </w:rPr>
        <w:t>90%</w:t>
      </w:r>
      <w:r w:rsidR="008D1514">
        <w:rPr>
          <w:rFonts w:hint="eastAsia"/>
        </w:rPr>
        <w:t>），真阴性</w:t>
      </w:r>
      <w:r w:rsidR="00731599">
        <w:rPr>
          <w:rFonts w:hint="eastAsia"/>
        </w:rPr>
        <w:t>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2489F902" w14:textId="438F1B66" w:rsidR="00B84184" w:rsidRDefault="00B84184" w:rsidP="00A428BC">
      <w:pPr>
        <w:pStyle w:val="a6"/>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84"/>
        <w:gridCol w:w="1427"/>
        <w:gridCol w:w="1428"/>
        <w:gridCol w:w="1427"/>
        <w:gridCol w:w="1428"/>
        <w:gridCol w:w="1428"/>
      </w:tblGrid>
      <w:tr w:rsidR="006455C3" w14:paraId="35D14AD1" w14:textId="77777777" w:rsidTr="006455C3">
        <w:trPr>
          <w:jc w:val="center"/>
        </w:trPr>
        <w:tc>
          <w:tcPr>
            <w:tcW w:w="1084" w:type="dxa"/>
            <w:tcBorders>
              <w:bottom w:val="single" w:sz="4" w:space="0" w:color="auto"/>
            </w:tcBorders>
          </w:tcPr>
          <w:p w14:paraId="4937E2C2" w14:textId="77777777" w:rsidR="00B84184" w:rsidRDefault="00B84184" w:rsidP="00B84184">
            <w:pPr>
              <w:pStyle w:val="a3"/>
              <w:jc w:val="center"/>
            </w:pPr>
          </w:p>
        </w:tc>
        <w:tc>
          <w:tcPr>
            <w:tcW w:w="1427"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8" w:type="dxa"/>
            <w:tcBorders>
              <w:bottom w:val="single" w:sz="4" w:space="0" w:color="auto"/>
            </w:tcBorders>
          </w:tcPr>
          <w:p w14:paraId="0ED6E5F2" w14:textId="2E268E10" w:rsidR="00B84184" w:rsidRDefault="00B84184" w:rsidP="00B84184">
            <w:pPr>
              <w:pStyle w:val="a3"/>
              <w:jc w:val="center"/>
            </w:pPr>
            <w:r w:rsidRPr="00AD0F3E">
              <w:t>naive Bayes</w:t>
            </w:r>
          </w:p>
        </w:tc>
        <w:tc>
          <w:tcPr>
            <w:tcW w:w="1427"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8"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8"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6455C3" w14:paraId="75DCAD91" w14:textId="77777777" w:rsidTr="006455C3">
        <w:trPr>
          <w:jc w:val="center"/>
        </w:trPr>
        <w:tc>
          <w:tcPr>
            <w:tcW w:w="1084"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7" w:type="dxa"/>
            <w:tcBorders>
              <w:bottom w:val="nil"/>
            </w:tcBorders>
          </w:tcPr>
          <w:p w14:paraId="7FDB346B" w14:textId="18ACA14C" w:rsidR="00B84184" w:rsidRDefault="00B84184" w:rsidP="00B84184">
            <w:pPr>
              <w:pStyle w:val="a3"/>
              <w:jc w:val="center"/>
            </w:pPr>
            <w:r>
              <w:rPr>
                <w:rFonts w:hint="eastAsia"/>
              </w:rPr>
              <w:t>67.19%</w:t>
            </w:r>
          </w:p>
        </w:tc>
        <w:tc>
          <w:tcPr>
            <w:tcW w:w="1428" w:type="dxa"/>
            <w:tcBorders>
              <w:bottom w:val="nil"/>
            </w:tcBorders>
          </w:tcPr>
          <w:p w14:paraId="1776F9BD" w14:textId="467B62B8" w:rsidR="00B84184" w:rsidRDefault="00534B5F" w:rsidP="00B84184">
            <w:pPr>
              <w:pStyle w:val="a3"/>
              <w:jc w:val="center"/>
            </w:pPr>
            <w:r>
              <w:rPr>
                <w:rFonts w:hint="eastAsia"/>
              </w:rPr>
              <w:t>36.24%</w:t>
            </w:r>
          </w:p>
        </w:tc>
        <w:tc>
          <w:tcPr>
            <w:tcW w:w="1427" w:type="dxa"/>
            <w:tcBorders>
              <w:bottom w:val="nil"/>
            </w:tcBorders>
          </w:tcPr>
          <w:p w14:paraId="4A578DB8" w14:textId="3609091B" w:rsidR="00B84184" w:rsidRDefault="00534B5F" w:rsidP="00B84184">
            <w:pPr>
              <w:pStyle w:val="a3"/>
              <w:jc w:val="center"/>
            </w:pPr>
            <w:r>
              <w:rPr>
                <w:rFonts w:hint="eastAsia"/>
              </w:rPr>
              <w:t>72.58%</w:t>
            </w:r>
          </w:p>
        </w:tc>
        <w:tc>
          <w:tcPr>
            <w:tcW w:w="1428" w:type="dxa"/>
            <w:tcBorders>
              <w:bottom w:val="nil"/>
            </w:tcBorders>
          </w:tcPr>
          <w:p w14:paraId="1BE49F51" w14:textId="4037D22C" w:rsidR="00B84184" w:rsidRDefault="00534B5F" w:rsidP="00B84184">
            <w:pPr>
              <w:pStyle w:val="a3"/>
              <w:jc w:val="center"/>
            </w:pPr>
            <w:r>
              <w:rPr>
                <w:rFonts w:hint="eastAsia"/>
              </w:rPr>
              <w:t>70.72%</w:t>
            </w:r>
          </w:p>
        </w:tc>
        <w:tc>
          <w:tcPr>
            <w:tcW w:w="1428" w:type="dxa"/>
            <w:tcBorders>
              <w:bottom w:val="nil"/>
            </w:tcBorders>
          </w:tcPr>
          <w:p w14:paraId="2CC0A73E" w14:textId="7196AF6F" w:rsidR="00B84184" w:rsidRDefault="00534B5F" w:rsidP="00B84184">
            <w:pPr>
              <w:pStyle w:val="a3"/>
              <w:jc w:val="center"/>
            </w:pPr>
            <w:r>
              <w:rPr>
                <w:rFonts w:hint="eastAsia"/>
              </w:rPr>
              <w:t>77.76%</w:t>
            </w:r>
          </w:p>
        </w:tc>
      </w:tr>
      <w:tr w:rsidR="006455C3" w14:paraId="4853819F" w14:textId="77777777" w:rsidTr="006455C3">
        <w:trPr>
          <w:jc w:val="center"/>
        </w:trPr>
        <w:tc>
          <w:tcPr>
            <w:tcW w:w="1084" w:type="dxa"/>
            <w:tcBorders>
              <w:top w:val="nil"/>
              <w:bottom w:val="nil"/>
            </w:tcBorders>
          </w:tcPr>
          <w:p w14:paraId="2DFB8EC9" w14:textId="58BBE0E9" w:rsidR="00B84184" w:rsidRPr="00B84184" w:rsidRDefault="00B84184" w:rsidP="006455C3">
            <w:pPr>
              <w:pStyle w:val="a3"/>
              <w:jc w:val="center"/>
              <w:rPr>
                <w:b/>
              </w:rPr>
            </w:pPr>
            <w:r w:rsidRPr="00B84184">
              <w:rPr>
                <w:rFonts w:hint="eastAsia"/>
                <w:b/>
              </w:rPr>
              <w:t>真阳性</w:t>
            </w:r>
          </w:p>
        </w:tc>
        <w:tc>
          <w:tcPr>
            <w:tcW w:w="1427" w:type="dxa"/>
            <w:tcBorders>
              <w:top w:val="nil"/>
              <w:bottom w:val="nil"/>
            </w:tcBorders>
          </w:tcPr>
          <w:p w14:paraId="26A17948" w14:textId="31B49642" w:rsidR="00B84184" w:rsidRDefault="00B84184" w:rsidP="00B84184">
            <w:pPr>
              <w:pStyle w:val="a3"/>
              <w:jc w:val="center"/>
            </w:pPr>
            <w:r>
              <w:rPr>
                <w:rFonts w:hint="eastAsia"/>
              </w:rPr>
              <w:t>32.33%</w:t>
            </w:r>
          </w:p>
        </w:tc>
        <w:tc>
          <w:tcPr>
            <w:tcW w:w="1428" w:type="dxa"/>
            <w:tcBorders>
              <w:top w:val="nil"/>
              <w:bottom w:val="nil"/>
            </w:tcBorders>
          </w:tcPr>
          <w:p w14:paraId="1BB684D8" w14:textId="3D6FBE54" w:rsidR="00B84184" w:rsidRDefault="00534B5F" w:rsidP="00534B5F">
            <w:pPr>
              <w:pStyle w:val="a3"/>
              <w:jc w:val="center"/>
            </w:pPr>
            <w:r>
              <w:rPr>
                <w:rFonts w:hint="eastAsia"/>
              </w:rPr>
              <w:t>93.69%</w:t>
            </w:r>
          </w:p>
        </w:tc>
        <w:tc>
          <w:tcPr>
            <w:tcW w:w="1427" w:type="dxa"/>
            <w:tcBorders>
              <w:top w:val="nil"/>
              <w:bottom w:val="nil"/>
            </w:tcBorders>
          </w:tcPr>
          <w:p w14:paraId="44130319" w14:textId="13AF1A3E" w:rsidR="00B84184" w:rsidRDefault="00534B5F" w:rsidP="00B84184">
            <w:pPr>
              <w:pStyle w:val="a3"/>
              <w:jc w:val="center"/>
            </w:pPr>
            <w:r>
              <w:rPr>
                <w:rFonts w:hint="eastAsia"/>
              </w:rPr>
              <w:t>40.42%</w:t>
            </w:r>
          </w:p>
        </w:tc>
        <w:tc>
          <w:tcPr>
            <w:tcW w:w="1428" w:type="dxa"/>
            <w:tcBorders>
              <w:top w:val="nil"/>
              <w:bottom w:val="nil"/>
            </w:tcBorders>
          </w:tcPr>
          <w:p w14:paraId="286AAB81" w14:textId="3886C0B2" w:rsidR="00B84184" w:rsidRDefault="00534B5F" w:rsidP="00B84184">
            <w:pPr>
              <w:pStyle w:val="a3"/>
              <w:jc w:val="center"/>
            </w:pPr>
            <w:r>
              <w:rPr>
                <w:rFonts w:hint="eastAsia"/>
              </w:rPr>
              <w:t>28.96%</w:t>
            </w:r>
          </w:p>
        </w:tc>
        <w:tc>
          <w:tcPr>
            <w:tcW w:w="1428" w:type="dxa"/>
            <w:tcBorders>
              <w:top w:val="nil"/>
              <w:bottom w:val="nil"/>
            </w:tcBorders>
          </w:tcPr>
          <w:p w14:paraId="1F422A0A" w14:textId="3CD51BE7" w:rsidR="00B84184" w:rsidRDefault="00534B5F" w:rsidP="00B84184">
            <w:pPr>
              <w:pStyle w:val="a3"/>
              <w:jc w:val="center"/>
            </w:pPr>
            <w:r>
              <w:rPr>
                <w:rFonts w:hint="eastAsia"/>
              </w:rPr>
              <w:t>47.59%</w:t>
            </w:r>
          </w:p>
        </w:tc>
      </w:tr>
      <w:tr w:rsidR="006455C3" w14:paraId="67B30EA4" w14:textId="77777777" w:rsidTr="006455C3">
        <w:trPr>
          <w:jc w:val="center"/>
        </w:trPr>
        <w:tc>
          <w:tcPr>
            <w:tcW w:w="1084" w:type="dxa"/>
            <w:tcBorders>
              <w:top w:val="nil"/>
            </w:tcBorders>
          </w:tcPr>
          <w:p w14:paraId="46A08F3F" w14:textId="3AB0303F" w:rsidR="00B84184" w:rsidRPr="00B84184" w:rsidRDefault="00B84184" w:rsidP="006455C3">
            <w:pPr>
              <w:pStyle w:val="a3"/>
              <w:jc w:val="center"/>
              <w:rPr>
                <w:b/>
              </w:rPr>
            </w:pPr>
            <w:r w:rsidRPr="00B84184">
              <w:rPr>
                <w:rFonts w:hint="eastAsia"/>
                <w:b/>
              </w:rPr>
              <w:t>真阴性</w:t>
            </w:r>
          </w:p>
        </w:tc>
        <w:tc>
          <w:tcPr>
            <w:tcW w:w="1427"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8" w:type="dxa"/>
            <w:tcBorders>
              <w:top w:val="nil"/>
            </w:tcBorders>
          </w:tcPr>
          <w:p w14:paraId="7028B702" w14:textId="02E56965" w:rsidR="00B84184" w:rsidRDefault="00534B5F" w:rsidP="00B84184">
            <w:pPr>
              <w:pStyle w:val="a3"/>
              <w:jc w:val="center"/>
            </w:pPr>
            <w:r>
              <w:rPr>
                <w:rFonts w:hint="eastAsia"/>
              </w:rPr>
              <w:t>7.12%</w:t>
            </w:r>
          </w:p>
        </w:tc>
        <w:tc>
          <w:tcPr>
            <w:tcW w:w="1427" w:type="dxa"/>
            <w:tcBorders>
              <w:top w:val="nil"/>
            </w:tcBorders>
          </w:tcPr>
          <w:p w14:paraId="6501AD2D" w14:textId="62B7CCC7" w:rsidR="00B84184" w:rsidRDefault="00534B5F" w:rsidP="00B84184">
            <w:pPr>
              <w:pStyle w:val="a3"/>
              <w:jc w:val="center"/>
            </w:pPr>
            <w:r>
              <w:rPr>
                <w:rFonts w:hint="eastAsia"/>
              </w:rPr>
              <w:t>88.02%</w:t>
            </w:r>
          </w:p>
        </w:tc>
        <w:tc>
          <w:tcPr>
            <w:tcW w:w="1428" w:type="dxa"/>
            <w:tcBorders>
              <w:top w:val="nil"/>
            </w:tcBorders>
          </w:tcPr>
          <w:p w14:paraId="0C5D9575" w14:textId="249B36EC" w:rsidR="00B84184" w:rsidRDefault="00534B5F" w:rsidP="00B84184">
            <w:pPr>
              <w:pStyle w:val="a3"/>
              <w:jc w:val="center"/>
            </w:pPr>
            <w:r>
              <w:rPr>
                <w:rFonts w:hint="eastAsia"/>
              </w:rPr>
              <w:t>90.76%</w:t>
            </w:r>
          </w:p>
        </w:tc>
        <w:tc>
          <w:tcPr>
            <w:tcW w:w="1428"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03807E5" w14:textId="67070951" w:rsidR="00A20B69" w:rsidRDefault="00391845" w:rsidP="00A428BC">
      <w:pPr>
        <w:pStyle w:val="a3"/>
      </w:pPr>
      <w:r>
        <w:tab/>
      </w:r>
      <w:r w:rsidR="00944D5E">
        <w:rPr>
          <w:rFonts w:hint="eastAsia"/>
        </w:rPr>
        <w:t>接下来，我们对模型的</w:t>
      </w:r>
      <w:r w:rsidR="0045457E">
        <w:rPr>
          <w:rFonts w:hint="eastAsia"/>
        </w:rPr>
        <w:t>最终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w:t>
      </w:r>
      <w:r w:rsidR="0047293A">
        <w:rPr>
          <w:rFonts w:hint="eastAsia"/>
        </w:rPr>
        <w:t>多</w:t>
      </w:r>
      <w:r w:rsidR="00936F78">
        <w:rPr>
          <w:rFonts w:hint="eastAsia"/>
        </w:rPr>
        <w:t>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FE1B301" w14:textId="4B92A6E7" w:rsidR="00542BFE" w:rsidRPr="00542BFE" w:rsidRDefault="00542BFE" w:rsidP="00A428BC">
      <w:pPr>
        <w:pStyle w:val="a3"/>
      </w:pPr>
      <w:r>
        <w:rPr>
          <w:rFonts w:hint="eastAsia"/>
        </w:rPr>
        <w:tab/>
      </w:r>
      <w:r>
        <w:rPr>
          <w:rFonts w:hint="eastAsia"/>
        </w:rPr>
        <w:t>综上，我们根据播放量增长模式将视频分组，并为各视频组建立了专用的回归模型来预测视频未来播放量。我们的方法在预测性能上有较大的提高。这是因为，通过区分不同播放量增长模式的视频，我们可以在模型训练阶段减少“噪声”数据，从而为各分组专用模型得到更合适的模型参数。而对于通用的预测模型，如基线方法，所有的视频都会被共同处理，从而造成播放量增长</w:t>
      </w:r>
      <w:r w:rsidRPr="00D911A0">
        <w:rPr>
          <w:rFonts w:hint="eastAsia"/>
        </w:rPr>
        <w:t>模式对视频流行度的影响被掩盖。</w:t>
      </w:r>
    </w:p>
    <w:p w14:paraId="0EA8C105" w14:textId="54737816" w:rsidR="00DA3024" w:rsidRDefault="00DA3024" w:rsidP="00A428BC">
      <w:pPr>
        <w:pStyle w:val="a6"/>
      </w:pPr>
      <w:r>
        <w:rPr>
          <w:rFonts w:hint="eastAsia"/>
        </w:rPr>
        <w:lastRenderedPageBreak/>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w:t>
      </w:r>
      <w:r w:rsidR="009E6BAC">
        <w:t>性能概览</w:t>
      </w:r>
    </w:p>
    <w:tbl>
      <w:tblPr>
        <w:tblStyle w:val="a7"/>
        <w:tblW w:w="8222" w:type="dxa"/>
        <w:jc w:val="center"/>
        <w:tblLook w:val="04A0" w:firstRow="1" w:lastRow="0" w:firstColumn="1" w:lastColumn="0" w:noHBand="0" w:noVBand="1"/>
      </w:tblPr>
      <w:tblGrid>
        <w:gridCol w:w="2026"/>
        <w:gridCol w:w="2059"/>
        <w:gridCol w:w="2076"/>
        <w:gridCol w:w="2061"/>
      </w:tblGrid>
      <w:tr w:rsidR="00A55AAD" w14:paraId="1E52D492" w14:textId="77777777" w:rsidTr="00782AF9">
        <w:trPr>
          <w:jc w:val="center"/>
        </w:trPr>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782AF9">
        <w:trPr>
          <w:jc w:val="center"/>
        </w:trPr>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782AF9">
        <w:trPr>
          <w:jc w:val="center"/>
        </w:trPr>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782AF9">
        <w:trPr>
          <w:trHeight w:val="400"/>
          <w:jc w:val="center"/>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782AF9">
        <w:trPr>
          <w:trHeight w:val="400"/>
          <w:jc w:val="center"/>
        </w:trPr>
        <w:tc>
          <w:tcPr>
            <w:tcW w:w="2130" w:type="dxa"/>
            <w:tcBorders>
              <w:top w:val="nil"/>
              <w:left w:val="nil"/>
              <w:bottom w:val="nil"/>
              <w:right w:val="nil"/>
            </w:tcBorders>
          </w:tcPr>
          <w:p w14:paraId="583028B4" w14:textId="4A2B4CC0" w:rsidR="00A55AAD" w:rsidRDefault="00A55AAD" w:rsidP="00DA3024">
            <w:pPr>
              <w:pStyle w:val="a3"/>
              <w:jc w:val="center"/>
            </w:pPr>
            <w:r>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782AF9">
        <w:trPr>
          <w:trHeight w:val="400"/>
          <w:jc w:val="center"/>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782AF9">
        <w:trPr>
          <w:trHeight w:val="400"/>
          <w:jc w:val="center"/>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50AB6BBA" w14:textId="77777777" w:rsidR="00703B3F" w:rsidRDefault="00703B3F" w:rsidP="00542BFE">
      <w:pPr>
        <w:pStyle w:val="a3"/>
        <w:jc w:val="center"/>
      </w:pPr>
    </w:p>
    <w:p w14:paraId="0F2C3610" w14:textId="5F5C90D1" w:rsidR="0028418C" w:rsidRDefault="0028418C" w:rsidP="006F5778">
      <w:pPr>
        <w:pStyle w:val="-0"/>
      </w:pPr>
      <w:bookmarkStart w:id="95" w:name="_Toc480791811"/>
      <w:r w:rsidRPr="006F5778">
        <w:rPr>
          <w:rFonts w:hint="eastAsia"/>
        </w:rPr>
        <w:t>基于</w:t>
      </w:r>
      <w:r w:rsidR="00A461B2" w:rsidRPr="006F5778">
        <w:t>流行度级别</w:t>
      </w:r>
      <w:r w:rsidRPr="006F5778">
        <w:rPr>
          <w:rFonts w:hint="eastAsia"/>
        </w:rPr>
        <w:t>转换的</w:t>
      </w:r>
      <w:r w:rsidRPr="006F5778">
        <w:t>未来</w:t>
      </w:r>
      <w:r w:rsidRPr="006F5778">
        <w:rPr>
          <w:rFonts w:hint="eastAsia"/>
        </w:rPr>
        <w:t>流行度数值预测</w:t>
      </w:r>
      <w:bookmarkEnd w:id="95"/>
    </w:p>
    <w:p w14:paraId="632236CA" w14:textId="77777777" w:rsidR="00703B3F" w:rsidRPr="00703B3F" w:rsidRDefault="00703B3F" w:rsidP="00703B3F">
      <w:pPr>
        <w:pStyle w:val="a3"/>
      </w:pPr>
    </w:p>
    <w:p w14:paraId="244B6E09" w14:textId="66CB88A4"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w:t>
      </w:r>
      <w:r w:rsidR="00350C19">
        <w:rPr>
          <w:rFonts w:hint="eastAsia"/>
        </w:rPr>
        <w:t>问题</w:t>
      </w:r>
      <w:r w:rsidR="00C6692E">
        <w:rPr>
          <w:rFonts w:hint="eastAsia"/>
        </w:rPr>
        <w:t>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117F4D">
        <w:rPr>
          <w:rFonts w:hint="eastAsia"/>
        </w:rPr>
        <w:t>上文</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C965BA">
        <w:rPr>
          <w:rFonts w:hint="eastAsia"/>
        </w:rPr>
        <w:t>结果</w:t>
      </w:r>
      <w:r w:rsidR="003F0305">
        <w:rPr>
          <w:rFonts w:hint="eastAsia"/>
        </w:rPr>
        <w:t>，</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329CDEDE" w14:textId="77777777" w:rsidR="00703B3F" w:rsidRDefault="00703B3F" w:rsidP="002E0EC3">
      <w:pPr>
        <w:pStyle w:val="a3"/>
        <w:ind w:firstLine="420"/>
      </w:pPr>
    </w:p>
    <w:p w14:paraId="7CC918FF" w14:textId="3DD007E0" w:rsidR="002E0EC3" w:rsidRPr="006F5778" w:rsidRDefault="00350448" w:rsidP="006F5778">
      <w:pPr>
        <w:pStyle w:val="-1"/>
      </w:pPr>
      <w:bookmarkStart w:id="96" w:name="_Toc480791812"/>
      <w:r w:rsidRPr="006F5778">
        <w:rPr>
          <w:rFonts w:hint="eastAsia"/>
        </w:rPr>
        <w:t>预测模型</w:t>
      </w:r>
      <w:bookmarkEnd w:id="96"/>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2E54342F"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214E7B2A"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w:t>
      </w:r>
      <w:r w:rsidR="004017D5">
        <w:rPr>
          <w:rFonts w:hint="eastAsia"/>
        </w:rPr>
        <w:lastRenderedPageBreak/>
        <w:t>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B3D1E">
        <w:rPr>
          <w:rFonts w:hint="eastAsia"/>
        </w:rPr>
        <w:t>所</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662114F5" w14:textId="5DC40141" w:rsidR="00922017" w:rsidRDefault="00F73808" w:rsidP="00A428BC">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FD44D9">
        <w:fldChar w:fldCharType="separate"/>
      </w:r>
      <w:r w:rsidR="00E32EE4" w:rsidRPr="00E32EE4">
        <w:rPr>
          <w:noProof/>
          <w:vertAlign w:val="superscript"/>
        </w:rPr>
        <w:t>[43, 104]</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FF040E" w14:textId="48EB7DA4" w:rsidR="000D75C0" w:rsidRDefault="009E460D" w:rsidP="00A428BC">
      <w:pPr>
        <w:pStyle w:val="a6"/>
      </w:pPr>
      <w:r>
        <w:rPr>
          <w:rFonts w:hint="eastAsia"/>
        </w:rPr>
        <w:t>图</w:t>
      </w:r>
      <w:r>
        <w:rPr>
          <w:rFonts w:hint="eastAsia"/>
        </w:rPr>
        <w:t>6-</w:t>
      </w:r>
      <w:r w:rsidR="00470DC7">
        <w:rPr>
          <w:rFonts w:hint="eastAsia"/>
        </w:rPr>
        <w:t>19</w:t>
      </w:r>
      <w:r w:rsidR="007A7679">
        <w:rPr>
          <w:rFonts w:hint="eastAsia"/>
        </w:rPr>
        <w:t xml:space="preserve"> </w:t>
      </w:r>
      <w:r w:rsidR="009E6BAC">
        <w:rPr>
          <w:rFonts w:hint="eastAsia"/>
        </w:rPr>
        <w:t>不同流行度级别转换对于早期</w:t>
      </w:r>
      <w:r w:rsidR="002922D1">
        <w:rPr>
          <w:rFonts w:hint="eastAsia"/>
        </w:rPr>
        <w:t>-</w:t>
      </w:r>
      <w:r w:rsidR="002922D1">
        <w:rPr>
          <w:rFonts w:hint="eastAsia"/>
        </w:rPr>
        <w:t>长期播放量关系的影响。</w:t>
      </w:r>
    </w:p>
    <w:p w14:paraId="5FA17042" w14:textId="3E43B13E"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t= (</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2460E76C" w:rsidR="00424E1A" w:rsidRPr="00695EE9" w:rsidRDefault="002865FF" w:rsidP="00695EE9">
      <w:pPr>
        <w:pStyle w:val="a3"/>
        <w:wordWrap w:val="0"/>
        <w:spacing w:line="960" w:lineRule="auto"/>
        <w:jc w:val="right"/>
      </w:pPr>
      <m:oMathPara>
        <m:oMathParaPr>
          <m:jc m:val="right"/>
        </m:oMathParaP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nor/>
            </m:rPr>
            <w:rPr>
              <w:rFonts w:ascii="Cambria Math" w:hAnsi="Cambria Math"/>
            </w:rPr>
            <m:t xml:space="preserve">                        (6-21)</m:t>
          </m:r>
        </m:oMath>
      </m:oMathPara>
    </w:p>
    <w:p w14:paraId="471EAB50" w14:textId="27BAE309" w:rsidR="00703B3F" w:rsidRPr="00063875" w:rsidRDefault="00F51737" w:rsidP="0095253B">
      <w:pPr>
        <w:pStyle w:val="a3"/>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71E324B0" w:rsidR="00580FC7" w:rsidRPr="006F5778" w:rsidRDefault="00684ED1" w:rsidP="006F5778">
      <w:pPr>
        <w:pStyle w:val="-1"/>
      </w:pPr>
      <w:bookmarkStart w:id="97" w:name="_Toc480791813"/>
      <w:r w:rsidRPr="006F5778">
        <w:rPr>
          <w:rFonts w:hint="eastAsia"/>
        </w:rPr>
        <w:lastRenderedPageBreak/>
        <w:t>实验分析</w:t>
      </w:r>
      <w:bookmarkEnd w:id="97"/>
    </w:p>
    <w:p w14:paraId="04087EF8" w14:textId="613C0258" w:rsidR="000403C0" w:rsidRDefault="00F03B12" w:rsidP="00A428BC">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4D4ECF0B" w14:textId="6BB94D06" w:rsidR="000403C0" w:rsidRDefault="006A43FE" w:rsidP="00A428BC">
      <w:pPr>
        <w:pStyle w:val="a6"/>
      </w:pPr>
      <w:r>
        <w:rPr>
          <w:rFonts w:hint="eastAsia"/>
        </w:rPr>
        <w:t>图</w:t>
      </w:r>
      <w:r>
        <w:rPr>
          <w:rFonts w:hint="eastAsia"/>
        </w:rPr>
        <w:t>6-</w:t>
      </w:r>
      <w:r w:rsidR="00470DC7">
        <w:rPr>
          <w:rFonts w:hint="eastAsia"/>
        </w:rPr>
        <w:t>20</w:t>
      </w:r>
      <w:r>
        <w:rPr>
          <w:rFonts w:hint="eastAsia"/>
        </w:rPr>
        <w:t xml:space="preserve"> </w:t>
      </w:r>
      <w:r w:rsidR="007B5A66">
        <w:t>PLT_ML</w:t>
      </w:r>
      <w:r w:rsidR="00EC3A70">
        <w:rPr>
          <w:rFonts w:hint="eastAsia"/>
        </w:rPr>
        <w:t>检测系统</w:t>
      </w:r>
      <w:r>
        <w:rPr>
          <w:rFonts w:hint="eastAsia"/>
        </w:rPr>
        <w:t>示意图</w:t>
      </w:r>
      <w:r w:rsidR="007B5A66">
        <w:rPr>
          <w:rFonts w:hint="eastAsia"/>
        </w:rPr>
        <w:t>。</w:t>
      </w: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00565D2A"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5A7750">
        <w:rPr>
          <w:rFonts w:hint="eastAsia"/>
        </w:rPr>
        <w:t>文献</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5A7750">
        <w:rPr>
          <w:rFonts w:hint="eastAsia"/>
        </w:rPr>
        <w:t>文献</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4D9AD6F0" w14:textId="6080BF15" w:rsidR="00A428BC" w:rsidRDefault="003015F8" w:rsidP="002A7850">
      <w:pPr>
        <w:pStyle w:val="a3"/>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6B5BAC">
        <w:rPr>
          <w:rFonts w:hint="eastAsia"/>
        </w:rPr>
        <w:t>了</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462F6BC2" w14:textId="77777777" w:rsidR="002A7850" w:rsidRPr="002A7850" w:rsidRDefault="002A7850" w:rsidP="002A7850">
      <w:pPr>
        <w:pStyle w:val="a3"/>
      </w:pPr>
    </w:p>
    <w:p w14:paraId="446477FD" w14:textId="6D2AF624" w:rsidR="007C667E" w:rsidRDefault="007C667E" w:rsidP="00A428BC">
      <w:pPr>
        <w:pStyle w:val="a6"/>
      </w:pPr>
      <w:r>
        <w:rPr>
          <w:rFonts w:hint="eastAsia"/>
        </w:rPr>
        <w:lastRenderedPageBreak/>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w:t>
      </w:r>
      <w:r w:rsidR="009E6BAC">
        <w:t>性能概览</w:t>
      </w:r>
    </w:p>
    <w:tbl>
      <w:tblPr>
        <w:tblStyle w:val="a7"/>
        <w:tblW w:w="8222" w:type="dxa"/>
        <w:jc w:val="center"/>
        <w:tblLook w:val="04A0" w:firstRow="1" w:lastRow="0" w:firstColumn="1" w:lastColumn="0" w:noHBand="0" w:noVBand="1"/>
      </w:tblPr>
      <w:tblGrid>
        <w:gridCol w:w="2010"/>
        <w:gridCol w:w="2071"/>
        <w:gridCol w:w="2086"/>
        <w:gridCol w:w="2055"/>
      </w:tblGrid>
      <w:tr w:rsidR="007C667E" w14:paraId="189BDF77" w14:textId="77777777" w:rsidTr="00202C2B">
        <w:trPr>
          <w:jc w:val="center"/>
        </w:trPr>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202C2B">
        <w:trPr>
          <w:jc w:val="center"/>
        </w:trPr>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202C2B">
        <w:trPr>
          <w:jc w:val="center"/>
        </w:trPr>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202C2B">
        <w:trPr>
          <w:jc w:val="center"/>
        </w:trPr>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202C2B">
        <w:trPr>
          <w:jc w:val="center"/>
        </w:trPr>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202C2B">
        <w:trPr>
          <w:jc w:val="center"/>
        </w:trPr>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202C2B">
        <w:trPr>
          <w:jc w:val="center"/>
        </w:trPr>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202C2B">
        <w:trPr>
          <w:jc w:val="center"/>
        </w:trPr>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202C2B">
        <w:trPr>
          <w:jc w:val="center"/>
        </w:trPr>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202C2B">
        <w:trPr>
          <w:jc w:val="center"/>
        </w:trPr>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202C2B">
        <w:trPr>
          <w:jc w:val="center"/>
        </w:trPr>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202C2B">
        <w:trPr>
          <w:jc w:val="center"/>
        </w:trPr>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202C2B">
        <w:trPr>
          <w:jc w:val="center"/>
        </w:trPr>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018AEB17"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w:t>
      </w:r>
      <w:r w:rsidR="00344B32">
        <w:rPr>
          <w:rFonts w:hint="eastAsia"/>
        </w:rPr>
        <w:t>分别</w:t>
      </w:r>
      <w:r w:rsidR="00E83987">
        <w:rPr>
          <w:rFonts w:hint="eastAsia"/>
        </w:rPr>
        <w:t>建立</w:t>
      </w:r>
      <w:r>
        <w:rPr>
          <w:rFonts w:hint="eastAsia"/>
        </w:rPr>
        <w:t>专用的</w:t>
      </w:r>
      <w:r w:rsidR="00344B32">
        <w:rPr>
          <w:rFonts w:hint="eastAsia"/>
        </w:rPr>
        <w:t>分组</w:t>
      </w:r>
      <w:r>
        <w:rPr>
          <w:rFonts w:hint="eastAsia"/>
        </w:rPr>
        <w:t>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w:t>
      </w:r>
      <w:r w:rsidR="000200C6">
        <w:rPr>
          <w:rFonts w:hint="eastAsia"/>
        </w:rPr>
        <w:t>适用</w:t>
      </w:r>
      <w:r>
        <w:rPr>
          <w:rFonts w:hint="eastAsia"/>
        </w:rPr>
        <w:t>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79C0BAB3"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w:t>
      </w:r>
      <w:r w:rsidR="001215BE">
        <w:rPr>
          <w:rFonts w:hint="eastAsia"/>
        </w:rPr>
        <w:t>略</w:t>
      </w:r>
      <w:r>
        <w:rPr>
          <w:rFonts w:hint="eastAsia"/>
        </w:rPr>
        <w:t>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648937A3" w14:textId="77777777" w:rsidR="00703B3F" w:rsidRDefault="00703B3F" w:rsidP="00A01798">
      <w:pPr>
        <w:pStyle w:val="a3"/>
      </w:pPr>
    </w:p>
    <w:p w14:paraId="75D20185" w14:textId="59B053F5" w:rsidR="00524C63" w:rsidRDefault="00C25EC0" w:rsidP="006F5778">
      <w:pPr>
        <w:pStyle w:val="-0"/>
      </w:pPr>
      <w:bookmarkStart w:id="98" w:name="_Toc480791814"/>
      <w:r w:rsidRPr="006F5778">
        <w:t>本章</w:t>
      </w:r>
      <w:r w:rsidRPr="006F5778">
        <w:rPr>
          <w:rFonts w:hint="eastAsia"/>
        </w:rPr>
        <w:t>小结</w:t>
      </w:r>
      <w:bookmarkEnd w:id="98"/>
    </w:p>
    <w:p w14:paraId="2F815E22" w14:textId="77777777" w:rsidR="00703B3F" w:rsidRPr="00703B3F" w:rsidRDefault="00703B3F" w:rsidP="00703B3F">
      <w:pPr>
        <w:pStyle w:val="a3"/>
      </w:pPr>
    </w:p>
    <w:p w14:paraId="674F740A" w14:textId="68D244E9"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w:t>
      </w:r>
      <w:r w:rsidR="00996173">
        <w:rPr>
          <w:rFonts w:hint="eastAsia"/>
        </w:rPr>
        <w:lastRenderedPageBreak/>
        <w:t>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w:t>
      </w:r>
      <w:r w:rsidR="008C3851">
        <w:rPr>
          <w:rFonts w:hint="eastAsia"/>
        </w:rPr>
        <w:t>综上</w:t>
      </w:r>
      <w:r w:rsidR="00E15B43">
        <w:rPr>
          <w:rFonts w:hint="eastAsia"/>
        </w:rPr>
        <w:t>，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48B7E27E" w14:textId="77777777" w:rsidR="00DC1A90" w:rsidRDefault="00DC1A90" w:rsidP="0007286B">
      <w:pPr>
        <w:pStyle w:val="a3"/>
        <w:ind w:firstLine="420"/>
      </w:pPr>
    </w:p>
    <w:p w14:paraId="5178E8B8" w14:textId="77777777" w:rsidR="00DC1A90" w:rsidRDefault="00DC1A90" w:rsidP="0007286B">
      <w:pPr>
        <w:pStyle w:val="a3"/>
        <w:ind w:firstLine="420"/>
      </w:pPr>
    </w:p>
    <w:p w14:paraId="2684B8BB" w14:textId="09D6F360" w:rsidR="00DC1A90" w:rsidRDefault="00DC1A90">
      <w:pPr>
        <w:widowControl/>
        <w:jc w:val="left"/>
        <w:rPr>
          <w:rFonts w:ascii="Times New Roman" w:eastAsia="宋体" w:hAnsi="Times New Roman"/>
          <w:sz w:val="24"/>
        </w:rPr>
      </w:pPr>
      <w:r>
        <w:br w:type="page"/>
      </w:r>
    </w:p>
    <w:p w14:paraId="164365F8" w14:textId="77777777" w:rsidR="00DC1A90" w:rsidRDefault="00DC1A90" w:rsidP="0007286B">
      <w:pPr>
        <w:pStyle w:val="a3"/>
        <w:ind w:firstLine="420"/>
      </w:pPr>
    </w:p>
    <w:p w14:paraId="4CAFA843" w14:textId="77777777" w:rsidR="00DC1A90" w:rsidRDefault="00DC1A90" w:rsidP="0007286B">
      <w:pPr>
        <w:pStyle w:val="a3"/>
        <w:ind w:firstLine="420"/>
      </w:pPr>
    </w:p>
    <w:p w14:paraId="143E031F" w14:textId="664B7E47" w:rsidR="0007286B" w:rsidRPr="00C0449D" w:rsidRDefault="0007286B" w:rsidP="00C0449D">
      <w:pPr>
        <w:widowControl/>
        <w:jc w:val="left"/>
        <w:rPr>
          <w:rFonts w:ascii="Times New Roman" w:eastAsia="宋体" w:hAnsi="Times New Roman"/>
          <w:sz w:val="24"/>
        </w:rPr>
      </w:pPr>
      <w:r>
        <w:br w:type="page"/>
      </w:r>
    </w:p>
    <w:p w14:paraId="2A1FE052" w14:textId="77777777" w:rsidR="00103AF0" w:rsidRPr="0047728E" w:rsidRDefault="00103AF0" w:rsidP="0047728E">
      <w:pPr>
        <w:pStyle w:val="-"/>
        <w:ind w:left="630"/>
        <w:sectPr w:rsidR="00103AF0" w:rsidRPr="0047728E" w:rsidSect="00B22DA7">
          <w:headerReference w:type="default" r:id="rId98"/>
          <w:type w:val="continuous"/>
          <w:pgSz w:w="11906" w:h="16838"/>
          <w:pgMar w:top="1440" w:right="1800" w:bottom="1440" w:left="1800" w:header="851" w:footer="992" w:gutter="0"/>
          <w:cols w:space="425"/>
          <w:docGrid w:type="lines" w:linePitch="312"/>
        </w:sectPr>
      </w:pPr>
    </w:p>
    <w:p w14:paraId="7B4E7271" w14:textId="4E1581C2" w:rsidR="0005142F" w:rsidRPr="0047728E" w:rsidRDefault="00E14CBF" w:rsidP="0047728E">
      <w:pPr>
        <w:pStyle w:val="-"/>
        <w:numPr>
          <w:ilvl w:val="0"/>
          <w:numId w:val="0"/>
        </w:numPr>
      </w:pPr>
      <w:bookmarkStart w:id="99" w:name="_Toc480791815"/>
      <w:r w:rsidRPr="0047728E">
        <w:rPr>
          <w:rFonts w:hint="eastAsia"/>
        </w:rPr>
        <w:lastRenderedPageBreak/>
        <w:t>结束语：</w:t>
      </w:r>
      <w:r w:rsidR="0005142F" w:rsidRPr="0047728E">
        <w:t>总结与展望</w:t>
      </w:r>
      <w:bookmarkEnd w:id="99"/>
    </w:p>
    <w:p w14:paraId="110510C7" w14:textId="77777777" w:rsidR="00703B3F" w:rsidRDefault="00703B3F" w:rsidP="00703B3F">
      <w:pPr>
        <w:pStyle w:val="a3"/>
      </w:pPr>
    </w:p>
    <w:p w14:paraId="0A614E48" w14:textId="77777777" w:rsidR="00703B3F" w:rsidRPr="00703B3F" w:rsidRDefault="00703B3F" w:rsidP="00703B3F">
      <w:pPr>
        <w:pStyle w:val="a3"/>
      </w:pPr>
    </w:p>
    <w:p w14:paraId="51B0263D" w14:textId="22B3B92D"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w:t>
      </w:r>
      <w:r w:rsidR="00070E16">
        <w:rPr>
          <w:rFonts w:hint="eastAsia"/>
        </w:rPr>
        <w:t>采集</w:t>
      </w:r>
      <w:r w:rsidR="008F591D">
        <w:rPr>
          <w:rFonts w:hint="eastAsia"/>
        </w:rPr>
        <w:t>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04A58050"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w:t>
      </w:r>
      <w:r w:rsidR="000C0358">
        <w:rPr>
          <w:rFonts w:hint="eastAsia"/>
        </w:rPr>
        <w:t>当前</w:t>
      </w:r>
      <w:r>
        <w:rPr>
          <w:rFonts w:hint="eastAsia"/>
        </w:rPr>
        <w:t>的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15AFD4CC" w14:textId="19E4F221"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w:t>
      </w:r>
      <w:r w:rsidR="00BD0D67">
        <w:rPr>
          <w:rFonts w:hint="eastAsia"/>
        </w:rPr>
        <w:t>平均</w:t>
      </w:r>
      <w:r w:rsidR="00E404CB">
        <w:rPr>
          <w:rFonts w:hint="eastAsia"/>
        </w:rPr>
        <w:t>精度和</w:t>
      </w:r>
      <w:r w:rsidR="00BD0D67">
        <w:rPr>
          <w:rFonts w:hint="eastAsia"/>
        </w:rPr>
        <w:t>平均</w:t>
      </w:r>
      <w:r w:rsidR="00E404CB">
        <w:rPr>
          <w:rFonts w:hint="eastAsia"/>
        </w:rPr>
        <w:t>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BD0D67">
        <w:rPr>
          <w:rFonts w:hint="eastAsia"/>
        </w:rPr>
        <w:t>平均</w:t>
      </w:r>
      <w:r w:rsidR="00E404CB">
        <w:rPr>
          <w:rFonts w:hint="eastAsia"/>
        </w:rPr>
        <w:t>精度和</w:t>
      </w:r>
      <w:r w:rsidR="00BD0D67">
        <w:rPr>
          <w:rFonts w:hint="eastAsia"/>
        </w:rPr>
        <w:t>平均</w:t>
      </w:r>
      <w:r w:rsidR="00E404CB">
        <w:rPr>
          <w:rFonts w:hint="eastAsia"/>
        </w:rPr>
        <w:t>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16F589A1" w14:textId="64ADAF4A" w:rsidR="004107C7" w:rsidRDefault="004107C7">
      <w:pPr>
        <w:widowControl/>
        <w:jc w:val="left"/>
        <w:rPr>
          <w:rFonts w:ascii="Times New Roman" w:eastAsia="宋体" w:hAnsi="Times New Roman"/>
          <w:sz w:val="24"/>
        </w:rPr>
      </w:pPr>
      <w:r>
        <w:br w:type="page"/>
      </w:r>
    </w:p>
    <w:p w14:paraId="762AA6DC" w14:textId="77777777" w:rsidR="004107C7" w:rsidRDefault="004107C7" w:rsidP="00CE1559">
      <w:pPr>
        <w:pStyle w:val="a3"/>
        <w:ind w:firstLine="420"/>
      </w:pPr>
    </w:p>
    <w:p w14:paraId="5DE83393" w14:textId="300F7FD8" w:rsidR="001A257E" w:rsidRPr="005637AE" w:rsidRDefault="005637AE" w:rsidP="005637AE">
      <w:pPr>
        <w:widowControl/>
        <w:jc w:val="left"/>
        <w:rPr>
          <w:rFonts w:ascii="Times New Roman" w:eastAsia="宋体" w:hAnsi="Times New Roman"/>
          <w:sz w:val="24"/>
        </w:rPr>
      </w:pPr>
      <w:r>
        <w:br w:type="page"/>
      </w:r>
    </w:p>
    <w:p w14:paraId="43C9D597" w14:textId="77777777" w:rsidR="00321329" w:rsidRPr="0047728E" w:rsidRDefault="00321329" w:rsidP="0047728E">
      <w:pPr>
        <w:pStyle w:val="-"/>
        <w:ind w:left="630"/>
        <w:sectPr w:rsidR="00321329" w:rsidRPr="0047728E" w:rsidSect="00B22DA7">
          <w:headerReference w:type="default" r:id="rId99"/>
          <w:type w:val="continuous"/>
          <w:pgSz w:w="11906" w:h="16838"/>
          <w:pgMar w:top="1440" w:right="1800" w:bottom="1440" w:left="1800" w:header="851" w:footer="992" w:gutter="0"/>
          <w:cols w:space="425"/>
          <w:docGrid w:type="lines" w:linePitch="312"/>
        </w:sectPr>
      </w:pPr>
    </w:p>
    <w:p w14:paraId="2250F5F3" w14:textId="406D7FBA" w:rsidR="00DE5136" w:rsidRPr="0047728E" w:rsidRDefault="001A257E" w:rsidP="00704AE0">
      <w:pPr>
        <w:pStyle w:val="-"/>
        <w:numPr>
          <w:ilvl w:val="0"/>
          <w:numId w:val="0"/>
        </w:numPr>
      </w:pPr>
      <w:bookmarkStart w:id="100" w:name="_Toc480791816"/>
      <w:r w:rsidRPr="0047728E">
        <w:rPr>
          <w:rFonts w:hint="eastAsia"/>
        </w:rPr>
        <w:lastRenderedPageBreak/>
        <w:t>参考文献</w:t>
      </w:r>
      <w:bookmarkEnd w:id="100"/>
    </w:p>
    <w:p w14:paraId="55FC5320" w14:textId="77777777" w:rsidR="0063546B" w:rsidRDefault="0063546B" w:rsidP="0063546B">
      <w:pPr>
        <w:pStyle w:val="a3"/>
      </w:pPr>
    </w:p>
    <w:p w14:paraId="4C0DDD9F" w14:textId="77777777" w:rsidR="0063546B" w:rsidRPr="0063546B" w:rsidRDefault="0063546B" w:rsidP="0063546B">
      <w:pPr>
        <w:pStyle w:val="a3"/>
      </w:pPr>
    </w:p>
    <w:p w14:paraId="3DE2AF8A" w14:textId="262AB860" w:rsidR="00C962D4" w:rsidRPr="00C962D4" w:rsidRDefault="00DE5136" w:rsidP="009E14B6">
      <w:pPr>
        <w:pStyle w:val="a3"/>
        <w:wordWrap w:val="0"/>
        <w:ind w:left="480" w:hangingChars="200" w:hanging="480"/>
        <w:rPr>
          <w:noProof/>
        </w:rPr>
      </w:pPr>
      <w:r>
        <w:fldChar w:fldCharType="begin"/>
      </w:r>
      <w:r>
        <w:instrText xml:space="preserve"> ADDIN EN.REFLIST </w:instrText>
      </w:r>
      <w:r>
        <w:fldChar w:fldCharType="separate"/>
      </w:r>
      <w:r w:rsidR="00C962D4" w:rsidRPr="00C962D4">
        <w:rPr>
          <w:noProof/>
        </w:rPr>
        <w:t>[1]</w:t>
      </w:r>
      <w:r w:rsidR="00C962D4" w:rsidRPr="00C962D4">
        <w:rPr>
          <w:noProof/>
        </w:rPr>
        <w:tab/>
        <w:t xml:space="preserve">InternetLiveStats. Internet Users [OL]. </w:t>
      </w:r>
      <w:r w:rsidR="00C962D4" w:rsidRPr="009E14B6">
        <w:t>http://www.internetlivestats.com/internet-users/.</w:t>
      </w:r>
    </w:p>
    <w:p w14:paraId="72E65C25" w14:textId="47F8A66B" w:rsidR="00C962D4" w:rsidRPr="00C962D4" w:rsidRDefault="00C962D4" w:rsidP="009E14B6">
      <w:pPr>
        <w:pStyle w:val="a3"/>
        <w:wordWrap w:val="0"/>
        <w:ind w:left="480" w:hangingChars="200" w:hanging="480"/>
        <w:rPr>
          <w:noProof/>
        </w:rPr>
      </w:pPr>
      <w:r w:rsidRPr="00C962D4">
        <w:rPr>
          <w:rFonts w:hint="eastAsia"/>
          <w:noProof/>
        </w:rPr>
        <w:t>[2]</w:t>
      </w:r>
      <w:r w:rsidRPr="00C962D4">
        <w:rPr>
          <w:rFonts w:hint="eastAsia"/>
          <w:noProof/>
        </w:rPr>
        <w:tab/>
      </w:r>
      <w:r w:rsidRPr="00C962D4">
        <w:rPr>
          <w:rFonts w:hint="eastAsia"/>
          <w:noProof/>
        </w:rPr>
        <w:t>中国互联网络信息中心</w:t>
      </w:r>
      <w:r w:rsidRPr="00C962D4">
        <w:rPr>
          <w:rFonts w:hint="eastAsia"/>
          <w:noProof/>
        </w:rPr>
        <w:t xml:space="preserve">. </w:t>
      </w:r>
      <w:r w:rsidRPr="00C962D4">
        <w:rPr>
          <w:rFonts w:hint="eastAsia"/>
          <w:noProof/>
        </w:rPr>
        <w:t>第</w:t>
      </w:r>
      <w:r w:rsidRPr="00C962D4">
        <w:rPr>
          <w:rFonts w:hint="eastAsia"/>
          <w:noProof/>
        </w:rPr>
        <w:t>39</w:t>
      </w:r>
      <w:r w:rsidRPr="00C962D4">
        <w:rPr>
          <w:rFonts w:hint="eastAsia"/>
          <w:noProof/>
        </w:rPr>
        <w:t>次《中国互联网络发展状况统计报告》</w:t>
      </w:r>
      <w:r w:rsidRPr="00C962D4">
        <w:rPr>
          <w:rFonts w:hint="eastAsia"/>
          <w:noProof/>
        </w:rPr>
        <w:t xml:space="preserve"> [OL]. </w:t>
      </w:r>
      <w:r w:rsidRPr="009E14B6">
        <w:t>http://www.cnnic.net.cn/hlwfzyj/hlwxzbg/hlwtjbg/201701/P020170123364672657408.pdf</w:t>
      </w:r>
      <w:r w:rsidRPr="009E14B6">
        <w:rPr>
          <w:rFonts w:hint="eastAsia"/>
        </w:rPr>
        <w:t>.</w:t>
      </w:r>
    </w:p>
    <w:p w14:paraId="327839FA" w14:textId="300B447C" w:rsidR="00C962D4" w:rsidRPr="00C962D4" w:rsidRDefault="00C962D4" w:rsidP="00C962D4">
      <w:pPr>
        <w:pStyle w:val="a3"/>
        <w:ind w:left="480" w:hangingChars="200" w:hanging="480"/>
        <w:rPr>
          <w:noProof/>
        </w:rPr>
      </w:pPr>
      <w:r w:rsidRPr="00C962D4">
        <w:rPr>
          <w:noProof/>
        </w:rPr>
        <w:t>[3]</w:t>
      </w:r>
      <w:r w:rsidRPr="00C962D4">
        <w:rPr>
          <w:noProof/>
        </w:rPr>
        <w:tab/>
        <w:t xml:space="preserve">Cisco. White paper: Cisco VNI Forecast and Methodology, 2015-2020 [OL]. </w:t>
      </w:r>
      <w:r w:rsidRPr="009E14B6">
        <w:t>http://www.cisco.com/c/en/us/solutions/collateral/service-provider/visual-networking-index-vni/complete-white-paper-c11-481360.html.</w:t>
      </w:r>
    </w:p>
    <w:p w14:paraId="293330F8" w14:textId="77777777" w:rsidR="00C962D4" w:rsidRPr="00C962D4" w:rsidRDefault="00C962D4" w:rsidP="00C962D4">
      <w:pPr>
        <w:pStyle w:val="a3"/>
        <w:ind w:left="480" w:hangingChars="200" w:hanging="480"/>
        <w:rPr>
          <w:noProof/>
        </w:rPr>
      </w:pPr>
      <w:r w:rsidRPr="00C962D4">
        <w:rPr>
          <w:noProof/>
        </w:rPr>
        <w:t>[4]</w:t>
      </w:r>
      <w:r w:rsidRPr="00C962D4">
        <w:rPr>
          <w:noProof/>
        </w:rPr>
        <w:tab/>
        <w:t>Adhikari V K, Jain S, Zhang Z-L. Where do you "tube"? uncovering youtube server selection strategy [A]. // Proc of the 20th International Conference on Computer Communications and Networks [C], Maui: IEEE, 2011: 1-6.</w:t>
      </w:r>
    </w:p>
    <w:p w14:paraId="20BDD483" w14:textId="77777777" w:rsidR="00C962D4" w:rsidRPr="00C962D4" w:rsidRDefault="00C962D4" w:rsidP="00C962D4">
      <w:pPr>
        <w:pStyle w:val="a3"/>
        <w:ind w:left="480" w:hangingChars="200" w:hanging="480"/>
        <w:rPr>
          <w:noProof/>
        </w:rPr>
      </w:pPr>
      <w:r w:rsidRPr="00C962D4">
        <w:rPr>
          <w:noProof/>
        </w:rPr>
        <w:t>[5]</w:t>
      </w:r>
      <w:r w:rsidRPr="00C962D4">
        <w:rPr>
          <w:noProof/>
        </w:rPr>
        <w:tab/>
        <w:t>Adhikari V K, Jain S, Chen Y</w:t>
      </w:r>
      <w:r w:rsidRPr="00C962D4">
        <w:rPr>
          <w:i/>
          <w:noProof/>
        </w:rPr>
        <w:t>, et al.</w:t>
      </w:r>
      <w:r w:rsidRPr="00C962D4">
        <w:rPr>
          <w:noProof/>
        </w:rPr>
        <w:t xml:space="preserve"> Vivisecting youtube: An active measurement study [A]. // Proc of 2012 IEEE Conference on Computer Communications [C], Orlando: IEEE, 2012: 2521-2525.</w:t>
      </w:r>
    </w:p>
    <w:p w14:paraId="08D5B91A" w14:textId="77777777" w:rsidR="00C962D4" w:rsidRPr="00C962D4" w:rsidRDefault="00C962D4" w:rsidP="00C962D4">
      <w:pPr>
        <w:pStyle w:val="a3"/>
        <w:ind w:left="480" w:hangingChars="200" w:hanging="480"/>
        <w:rPr>
          <w:noProof/>
        </w:rPr>
      </w:pPr>
      <w:r w:rsidRPr="00C962D4">
        <w:rPr>
          <w:noProof/>
        </w:rPr>
        <w:t>[6]</w:t>
      </w:r>
      <w:r w:rsidRPr="00C962D4">
        <w:rPr>
          <w:noProof/>
        </w:rPr>
        <w:tab/>
        <w:t>Adhikari V K, Guo Y, Hao F</w:t>
      </w:r>
      <w:r w:rsidRPr="00C962D4">
        <w:rPr>
          <w:i/>
          <w:noProof/>
        </w:rPr>
        <w:t>, et al.</w:t>
      </w:r>
      <w:r w:rsidRPr="00C962D4">
        <w:rPr>
          <w:noProof/>
        </w:rPr>
        <w:t xml:space="preserve"> Unreeling netflix: Understanding and improving multi-cdn movie delivery [A]. // Proc of 2012 IEEE Conference on Computer Communications [C], Orlando: IEEE, 2012: 1620-1628.</w:t>
      </w:r>
    </w:p>
    <w:p w14:paraId="24FA21A0" w14:textId="77777777" w:rsidR="00C962D4" w:rsidRPr="00C962D4" w:rsidRDefault="00C962D4" w:rsidP="00C962D4">
      <w:pPr>
        <w:pStyle w:val="a3"/>
        <w:ind w:left="480" w:hangingChars="200" w:hanging="480"/>
        <w:rPr>
          <w:noProof/>
        </w:rPr>
      </w:pPr>
      <w:r w:rsidRPr="00C962D4">
        <w:rPr>
          <w:noProof/>
        </w:rPr>
        <w:t>[7]</w:t>
      </w:r>
      <w:r w:rsidRPr="00C962D4">
        <w:rPr>
          <w:noProof/>
        </w:rPr>
        <w:tab/>
        <w:t>Adhikari V K, Guo Y, Hao F</w:t>
      </w:r>
      <w:r w:rsidRPr="00C962D4">
        <w:rPr>
          <w:i/>
          <w:noProof/>
        </w:rPr>
        <w:t>, et al.</w:t>
      </w:r>
      <w:r w:rsidRPr="00C962D4">
        <w:rPr>
          <w:noProof/>
        </w:rPr>
        <w:t xml:space="preserve"> A tale of three CDNs: An active measurement study of Hulu and its CDNs [A]. // Proc of 2012 IEEE Conference on Computer Communications Workshops [C], Orlando: IEEE, 2012: 7-12.</w:t>
      </w:r>
    </w:p>
    <w:p w14:paraId="6D1C536A" w14:textId="77777777" w:rsidR="00C962D4" w:rsidRPr="00C962D4" w:rsidRDefault="00C962D4" w:rsidP="00C962D4">
      <w:pPr>
        <w:pStyle w:val="a3"/>
        <w:ind w:left="480" w:hangingChars="200" w:hanging="480"/>
        <w:rPr>
          <w:noProof/>
        </w:rPr>
      </w:pPr>
      <w:r w:rsidRPr="00C962D4">
        <w:rPr>
          <w:noProof/>
        </w:rPr>
        <w:t>[8]</w:t>
      </w:r>
      <w:r w:rsidRPr="00C962D4">
        <w:rPr>
          <w:noProof/>
        </w:rPr>
        <w:tab/>
        <w:t>Adhikari V K, Guo Y, Hao F</w:t>
      </w:r>
      <w:r w:rsidRPr="00C962D4">
        <w:rPr>
          <w:i/>
          <w:noProof/>
        </w:rPr>
        <w:t>, et al.</w:t>
      </w:r>
      <w:r w:rsidRPr="00C962D4">
        <w:rPr>
          <w:noProof/>
        </w:rPr>
        <w:t xml:space="preserve"> Measurement study of Netflix, Hulu, and a tale of three CDNs [J]</w:t>
      </w:r>
      <w:r w:rsidRPr="00C962D4">
        <w:rPr>
          <w:i/>
          <w:noProof/>
        </w:rPr>
        <w:t>.</w:t>
      </w:r>
      <w:r w:rsidRPr="00C962D4">
        <w:rPr>
          <w:noProof/>
        </w:rPr>
        <w:t xml:space="preserve"> IEEE/ACM Transactions on Networking, 2015</w:t>
      </w:r>
      <w:r w:rsidRPr="00C962D4">
        <w:rPr>
          <w:rFonts w:ascii="PingFang SC" w:eastAsia="PingFang SC" w:hAnsi="PingFang SC"/>
          <w:noProof/>
        </w:rPr>
        <w:t xml:space="preserve">, </w:t>
      </w:r>
      <w:r w:rsidRPr="00C962D4">
        <w:rPr>
          <w:noProof/>
        </w:rPr>
        <w:t>23(6): 1984-1997.</w:t>
      </w:r>
    </w:p>
    <w:p w14:paraId="7A110DB4" w14:textId="77777777" w:rsidR="00C962D4" w:rsidRPr="00C962D4" w:rsidRDefault="00C962D4" w:rsidP="00C962D4">
      <w:pPr>
        <w:pStyle w:val="a3"/>
        <w:ind w:left="480" w:hangingChars="200" w:hanging="480"/>
        <w:rPr>
          <w:noProof/>
        </w:rPr>
      </w:pPr>
      <w:r w:rsidRPr="00C962D4">
        <w:rPr>
          <w:noProof/>
        </w:rPr>
        <w:t>[9]</w:t>
      </w:r>
      <w:r w:rsidRPr="00C962D4">
        <w:rPr>
          <w:noProof/>
        </w:rPr>
        <w:tab/>
        <w:t>Lee M-C, Leu F-Y, Chen Y-P. Cache Replacement Algorithms for YouTube [A]. // Proc of the 28th International Conference on Advanced Information Networking and Applications [C], Victoria: IEEE, 2014: 743-750.</w:t>
      </w:r>
    </w:p>
    <w:p w14:paraId="4F9EDFD3" w14:textId="77777777" w:rsidR="00C962D4" w:rsidRPr="00C962D4" w:rsidRDefault="00C962D4" w:rsidP="00C962D4">
      <w:pPr>
        <w:pStyle w:val="a3"/>
        <w:ind w:left="480" w:hangingChars="200" w:hanging="480"/>
        <w:rPr>
          <w:noProof/>
        </w:rPr>
      </w:pPr>
      <w:r w:rsidRPr="00C962D4">
        <w:rPr>
          <w:noProof/>
        </w:rPr>
        <w:t>[10]</w:t>
      </w:r>
      <w:r w:rsidRPr="00C962D4">
        <w:rPr>
          <w:noProof/>
        </w:rPr>
        <w:tab/>
        <w:t>Hoiles W, Gharehshiran O N, Krishnamurthy V</w:t>
      </w:r>
      <w:r w:rsidRPr="00C962D4">
        <w:rPr>
          <w:i/>
          <w:noProof/>
        </w:rPr>
        <w:t>, et al.</w:t>
      </w:r>
      <w:r w:rsidRPr="00C962D4">
        <w:rPr>
          <w:noProof/>
        </w:rPr>
        <w:t xml:space="preserve"> Adaptive caching in the YouTube content distribution network: A revealed preference game-theoretic learning approach [J]</w:t>
      </w:r>
      <w:r w:rsidRPr="00C962D4">
        <w:rPr>
          <w:i/>
          <w:noProof/>
        </w:rPr>
        <w:t>.</w:t>
      </w:r>
      <w:r w:rsidRPr="00C962D4">
        <w:rPr>
          <w:noProof/>
        </w:rPr>
        <w:t xml:space="preserve"> IEEE Transactions on Cognitive Communications and Networking, 2015</w:t>
      </w:r>
      <w:r w:rsidRPr="00C962D4">
        <w:rPr>
          <w:rFonts w:ascii="PingFang SC" w:eastAsia="PingFang SC" w:hAnsi="PingFang SC"/>
          <w:noProof/>
        </w:rPr>
        <w:t xml:space="preserve">, </w:t>
      </w:r>
      <w:r w:rsidRPr="00C962D4">
        <w:rPr>
          <w:noProof/>
        </w:rPr>
        <w:t>1(1): 71-85.</w:t>
      </w:r>
    </w:p>
    <w:p w14:paraId="01749C9A" w14:textId="77777777" w:rsidR="00C962D4" w:rsidRPr="00C962D4" w:rsidRDefault="00C962D4" w:rsidP="00C962D4">
      <w:pPr>
        <w:pStyle w:val="a3"/>
        <w:ind w:left="480" w:hangingChars="200" w:hanging="480"/>
        <w:rPr>
          <w:noProof/>
        </w:rPr>
      </w:pPr>
      <w:r w:rsidRPr="00C962D4">
        <w:rPr>
          <w:noProof/>
        </w:rPr>
        <w:t>[11]</w:t>
      </w:r>
      <w:r w:rsidRPr="00C962D4">
        <w:rPr>
          <w:noProof/>
        </w:rPr>
        <w:tab/>
        <w:t xml:space="preserve">Hong J-P. Content popularity-based caching techniques for wireless content </w:t>
      </w:r>
      <w:r w:rsidRPr="00C962D4">
        <w:rPr>
          <w:noProof/>
        </w:rPr>
        <w:lastRenderedPageBreak/>
        <w:t>delivery [A]. // Proc of 2015 International Conference on Information and Communication Technology Convergence [C], Jeju: IEEE, 2015: 1300-1302.</w:t>
      </w:r>
    </w:p>
    <w:p w14:paraId="4B300226" w14:textId="77777777" w:rsidR="00C962D4" w:rsidRPr="00C962D4" w:rsidRDefault="00C962D4" w:rsidP="00C962D4">
      <w:pPr>
        <w:pStyle w:val="a3"/>
        <w:ind w:left="480" w:hangingChars="200" w:hanging="480"/>
        <w:rPr>
          <w:noProof/>
        </w:rPr>
      </w:pPr>
      <w:r w:rsidRPr="00C962D4">
        <w:rPr>
          <w:noProof/>
        </w:rPr>
        <w:t>[12]</w:t>
      </w:r>
      <w:r w:rsidRPr="00C962D4">
        <w:rPr>
          <w:noProof/>
        </w:rPr>
        <w:tab/>
        <w:t>Braun L, Klein A, Carle G</w:t>
      </w:r>
      <w:r w:rsidRPr="00C962D4">
        <w:rPr>
          <w:i/>
          <w:noProof/>
        </w:rPr>
        <w:t>, et al.</w:t>
      </w:r>
      <w:r w:rsidRPr="00C962D4">
        <w:rPr>
          <w:noProof/>
        </w:rPr>
        <w:t xml:space="preserve"> Analyzing caching benefits for YouTube traffic in edge networks—A measurement-based evaluation [A]. // Proc of 2012 IEEE Network Operations and Management Symposium [C], Maui: IEEE, 2012: 311-318.</w:t>
      </w:r>
    </w:p>
    <w:p w14:paraId="2CF416FB" w14:textId="77777777" w:rsidR="00C962D4" w:rsidRPr="00C962D4" w:rsidRDefault="00C962D4" w:rsidP="00C962D4">
      <w:pPr>
        <w:pStyle w:val="a3"/>
        <w:ind w:left="480" w:hangingChars="200" w:hanging="480"/>
        <w:rPr>
          <w:noProof/>
        </w:rPr>
      </w:pPr>
      <w:r w:rsidRPr="00C962D4">
        <w:rPr>
          <w:noProof/>
        </w:rPr>
        <w:t>[13]</w:t>
      </w:r>
      <w:r w:rsidRPr="00C962D4">
        <w:rPr>
          <w:noProof/>
        </w:rPr>
        <w:tab/>
        <w:t>Zhou Y, Chen L, Yang C</w:t>
      </w:r>
      <w:r w:rsidRPr="00C962D4">
        <w:rPr>
          <w:i/>
          <w:noProof/>
        </w:rPr>
        <w:t>, et al.</w:t>
      </w:r>
      <w:r w:rsidRPr="00C962D4">
        <w:rPr>
          <w:noProof/>
        </w:rPr>
        <w:t xml:space="preserve"> Video popularity dynamics and its implication for replication [J]</w:t>
      </w:r>
      <w:r w:rsidRPr="00C962D4">
        <w:rPr>
          <w:i/>
          <w:noProof/>
        </w:rPr>
        <w:t>.</w:t>
      </w:r>
      <w:r w:rsidRPr="00C962D4">
        <w:rPr>
          <w:noProof/>
        </w:rPr>
        <w:t xml:space="preserve"> IEEE Transactions on Multimedia, 2015</w:t>
      </w:r>
      <w:r w:rsidRPr="00C962D4">
        <w:rPr>
          <w:rFonts w:ascii="PingFang SC" w:eastAsia="PingFang SC" w:hAnsi="PingFang SC"/>
          <w:noProof/>
        </w:rPr>
        <w:t xml:space="preserve">, </w:t>
      </w:r>
      <w:r w:rsidRPr="00C962D4">
        <w:rPr>
          <w:noProof/>
        </w:rPr>
        <w:t>17(8): 1273-1285.</w:t>
      </w:r>
    </w:p>
    <w:p w14:paraId="31865DC9" w14:textId="77777777" w:rsidR="00C962D4" w:rsidRPr="00C962D4" w:rsidRDefault="00C962D4" w:rsidP="00C962D4">
      <w:pPr>
        <w:pStyle w:val="a3"/>
        <w:ind w:left="480" w:hangingChars="200" w:hanging="480"/>
        <w:rPr>
          <w:noProof/>
        </w:rPr>
      </w:pPr>
      <w:r w:rsidRPr="00C962D4">
        <w:rPr>
          <w:noProof/>
        </w:rPr>
        <w:t>[14]</w:t>
      </w:r>
      <w:r w:rsidRPr="00C962D4">
        <w:rPr>
          <w:noProof/>
        </w:rPr>
        <w:tab/>
        <w:t>Krishnan S S, Sitaraman R K</w:t>
      </w:r>
      <w:r w:rsidRPr="00C962D4">
        <w:rPr>
          <w:rFonts w:ascii="PingFang SC" w:eastAsia="PingFang SC" w:hAnsi="PingFang SC"/>
          <w:noProof/>
        </w:rPr>
        <w:t>.</w:t>
      </w:r>
      <w:r w:rsidRPr="00C962D4">
        <w:rPr>
          <w:noProof/>
        </w:rPr>
        <w:t xml:space="preserve"> Video stream quality impacts viewer behavior: inferring causality using quasi-experimental designs [J]</w:t>
      </w:r>
      <w:r w:rsidRPr="00C962D4">
        <w:rPr>
          <w:i/>
          <w:noProof/>
        </w:rPr>
        <w:t>.</w:t>
      </w:r>
      <w:r w:rsidRPr="00C962D4">
        <w:rPr>
          <w:noProof/>
        </w:rPr>
        <w:t xml:space="preserve"> IEEE/ACM Transactions on Networking, 2013</w:t>
      </w:r>
      <w:r w:rsidRPr="00C962D4">
        <w:rPr>
          <w:rFonts w:ascii="PingFang SC" w:eastAsia="PingFang SC" w:hAnsi="PingFang SC"/>
          <w:noProof/>
        </w:rPr>
        <w:t xml:space="preserve">, </w:t>
      </w:r>
      <w:r w:rsidRPr="00C962D4">
        <w:rPr>
          <w:noProof/>
        </w:rPr>
        <w:t>21(6): 2001-2014.</w:t>
      </w:r>
    </w:p>
    <w:p w14:paraId="5AC05F90" w14:textId="77777777" w:rsidR="00C962D4" w:rsidRPr="00C962D4" w:rsidRDefault="00C962D4" w:rsidP="00C962D4">
      <w:pPr>
        <w:pStyle w:val="a3"/>
        <w:ind w:left="480" w:hangingChars="200" w:hanging="480"/>
        <w:rPr>
          <w:noProof/>
        </w:rPr>
      </w:pPr>
      <w:r w:rsidRPr="00C962D4">
        <w:rPr>
          <w:noProof/>
        </w:rPr>
        <w:t>[15]</w:t>
      </w:r>
      <w:r w:rsidRPr="00C962D4">
        <w:rPr>
          <w:noProof/>
        </w:rPr>
        <w:tab/>
        <w:t>Yu F, Chen H, Xie L</w:t>
      </w:r>
      <w:r w:rsidRPr="00C962D4">
        <w:rPr>
          <w:i/>
          <w:noProof/>
        </w:rPr>
        <w:t>, et al.</w:t>
      </w:r>
      <w:r w:rsidRPr="00C962D4">
        <w:rPr>
          <w:noProof/>
        </w:rPr>
        <w:t xml:space="preserve"> Impact of end-user playout buffer dynamics on HTTP progressive video QoE in wireless networks [A]. // Proc of the 25th Annual International Symposium on Personal, Indoor, and Mobile Radio Communication [C], Washington DC: IEEE, 2014: 1996-2001.</w:t>
      </w:r>
    </w:p>
    <w:p w14:paraId="5018A74D" w14:textId="77777777" w:rsidR="00C962D4" w:rsidRPr="00C962D4" w:rsidRDefault="00C962D4" w:rsidP="00C962D4">
      <w:pPr>
        <w:pStyle w:val="a3"/>
        <w:ind w:left="480" w:hangingChars="200" w:hanging="480"/>
        <w:rPr>
          <w:noProof/>
        </w:rPr>
      </w:pPr>
      <w:r w:rsidRPr="00C962D4">
        <w:rPr>
          <w:noProof/>
        </w:rPr>
        <w:t>[16]</w:t>
      </w:r>
      <w:r w:rsidRPr="00C962D4">
        <w:rPr>
          <w:noProof/>
        </w:rPr>
        <w:tab/>
        <w:t>Nam H, Kim K-H, Schulzrinne H. QoE matters more than QoS: Why people stop watching cat videos [A]. // Proc of 2016 IEEE International Conference on Computer Communications [C], San Francisco: IEEE, 2016: 1-9.</w:t>
      </w:r>
    </w:p>
    <w:p w14:paraId="78B2E81D" w14:textId="77777777" w:rsidR="00C962D4" w:rsidRPr="00C962D4" w:rsidRDefault="00C962D4" w:rsidP="00C962D4">
      <w:pPr>
        <w:pStyle w:val="a3"/>
        <w:ind w:left="480" w:hangingChars="200" w:hanging="480"/>
        <w:rPr>
          <w:noProof/>
        </w:rPr>
      </w:pPr>
      <w:r w:rsidRPr="00C962D4">
        <w:rPr>
          <w:noProof/>
        </w:rPr>
        <w:t>[17]</w:t>
      </w:r>
      <w:r w:rsidRPr="00C962D4">
        <w:rPr>
          <w:noProof/>
        </w:rPr>
        <w:tab/>
        <w:t>Mok R K, Chan E W, Chang R K. Measuring the quality of experience of HTTP video streaming [A]. // Proc of the 12th IFIP/IEEE International Symposium on Integrated Network Management [C], Dublin: IEEE, 2011: 485-492.</w:t>
      </w:r>
    </w:p>
    <w:p w14:paraId="3F328EEA" w14:textId="77777777" w:rsidR="00C962D4" w:rsidRPr="00C962D4" w:rsidRDefault="00C962D4" w:rsidP="00C962D4">
      <w:pPr>
        <w:pStyle w:val="a3"/>
        <w:ind w:left="480" w:hangingChars="200" w:hanging="480"/>
        <w:rPr>
          <w:noProof/>
        </w:rPr>
      </w:pPr>
      <w:r w:rsidRPr="00C962D4">
        <w:rPr>
          <w:noProof/>
        </w:rPr>
        <w:t>[18]</w:t>
      </w:r>
      <w:r w:rsidRPr="00C962D4">
        <w:rPr>
          <w:noProof/>
        </w:rPr>
        <w:tab/>
        <w:t>Hoßfeld T, Egger S, Schatz R</w:t>
      </w:r>
      <w:r w:rsidRPr="00C962D4">
        <w:rPr>
          <w:i/>
          <w:noProof/>
        </w:rPr>
        <w:t>, et al.</w:t>
      </w:r>
      <w:r w:rsidRPr="00C962D4">
        <w:rPr>
          <w:noProof/>
        </w:rPr>
        <w:t xml:space="preserve"> Initial delay vs. interruptions: Between the devil and the deep blue sea [A]. // Proc of the 4rth International Workshop on Quality of Multimedia Experience [C], Yarra Valley: IEEE, 2012: 1-6.</w:t>
      </w:r>
    </w:p>
    <w:p w14:paraId="2D4EC4B8" w14:textId="77777777" w:rsidR="00C962D4" w:rsidRPr="00C962D4" w:rsidRDefault="00C962D4" w:rsidP="00C962D4">
      <w:pPr>
        <w:pStyle w:val="a3"/>
        <w:ind w:left="480" w:hangingChars="200" w:hanging="480"/>
        <w:rPr>
          <w:noProof/>
        </w:rPr>
      </w:pPr>
      <w:r w:rsidRPr="00C962D4">
        <w:rPr>
          <w:noProof/>
        </w:rPr>
        <w:t>[19]</w:t>
      </w:r>
      <w:r w:rsidRPr="00C962D4">
        <w:rPr>
          <w:noProof/>
        </w:rPr>
        <w:tab/>
        <w:t>Rodriguez D Z, Abrahao J, Begazo D C</w:t>
      </w:r>
      <w:r w:rsidRPr="00C962D4">
        <w:rPr>
          <w:i/>
          <w:noProof/>
        </w:rPr>
        <w:t>, et al.</w:t>
      </w:r>
      <w:r w:rsidRPr="00C962D4">
        <w:rPr>
          <w:noProof/>
        </w:rPr>
        <w:t xml:space="preserve"> Quality metric to assess video streaming service over TCP considering temporal location of pauses [J]</w:t>
      </w:r>
      <w:r w:rsidRPr="00C962D4">
        <w:rPr>
          <w:i/>
          <w:noProof/>
        </w:rPr>
        <w:t>.</w:t>
      </w:r>
      <w:r w:rsidRPr="00C962D4">
        <w:rPr>
          <w:noProof/>
        </w:rPr>
        <w:t xml:space="preserve"> IEEE Transactions on Consumer Electronics, 2012</w:t>
      </w:r>
      <w:r w:rsidRPr="00C962D4">
        <w:rPr>
          <w:rFonts w:ascii="PingFang SC" w:eastAsia="PingFang SC" w:hAnsi="PingFang SC"/>
          <w:noProof/>
        </w:rPr>
        <w:t xml:space="preserve">, </w:t>
      </w:r>
      <w:r w:rsidRPr="00C962D4">
        <w:rPr>
          <w:noProof/>
        </w:rPr>
        <w:t>58(3): 985-992.</w:t>
      </w:r>
    </w:p>
    <w:p w14:paraId="27BA3875" w14:textId="77777777" w:rsidR="00C962D4" w:rsidRPr="00C962D4" w:rsidRDefault="00C962D4" w:rsidP="00C962D4">
      <w:pPr>
        <w:pStyle w:val="a3"/>
        <w:ind w:left="480" w:hangingChars="200" w:hanging="480"/>
        <w:rPr>
          <w:noProof/>
        </w:rPr>
      </w:pPr>
      <w:r w:rsidRPr="00C962D4">
        <w:rPr>
          <w:noProof/>
        </w:rPr>
        <w:t>[20]</w:t>
      </w:r>
      <w:r w:rsidRPr="00C962D4">
        <w:rPr>
          <w:noProof/>
        </w:rPr>
        <w:tab/>
        <w:t>Pan W, Cheng G, Wu H</w:t>
      </w:r>
      <w:r w:rsidRPr="00C962D4">
        <w:rPr>
          <w:i/>
          <w:noProof/>
        </w:rPr>
        <w:t>, et al.</w:t>
      </w:r>
      <w:r w:rsidRPr="00C962D4">
        <w:rPr>
          <w:noProof/>
        </w:rPr>
        <w:t xml:space="preserve"> Towards QoE assessment of encrypted YouTube adaptive video streaming in mobile networks [A]. // Proc of the 24th International Symposium on Quality of Service [C], Beijing: IEEE, 2016: 1-6.</w:t>
      </w:r>
    </w:p>
    <w:p w14:paraId="6A1B6C36" w14:textId="77777777" w:rsidR="00C962D4" w:rsidRPr="00C962D4" w:rsidRDefault="00C962D4" w:rsidP="00C962D4">
      <w:pPr>
        <w:pStyle w:val="a3"/>
        <w:ind w:left="480" w:hangingChars="200" w:hanging="480"/>
        <w:rPr>
          <w:noProof/>
        </w:rPr>
      </w:pPr>
      <w:r w:rsidRPr="00C962D4">
        <w:rPr>
          <w:noProof/>
        </w:rPr>
        <w:t>[21]</w:t>
      </w:r>
      <w:r w:rsidRPr="00C962D4">
        <w:rPr>
          <w:noProof/>
        </w:rPr>
        <w:tab/>
        <w:t>Balachandran A, Sekar V, Akella A</w:t>
      </w:r>
      <w:r w:rsidRPr="00C962D4">
        <w:rPr>
          <w:i/>
          <w:noProof/>
        </w:rPr>
        <w:t>, et al.</w:t>
      </w:r>
      <w:r w:rsidRPr="00C962D4">
        <w:rPr>
          <w:noProof/>
        </w:rPr>
        <w:t xml:space="preserve"> Developing a predictive model of quality of experience for internet video [A]. // Proc of ACM SIGCOMM Computer Communication Review [C], New York: ACM, 2013: 339-350.</w:t>
      </w:r>
    </w:p>
    <w:p w14:paraId="61DA006E" w14:textId="77777777" w:rsidR="00C962D4" w:rsidRPr="00C962D4" w:rsidRDefault="00C962D4" w:rsidP="00C962D4">
      <w:pPr>
        <w:pStyle w:val="a3"/>
        <w:ind w:left="480" w:hangingChars="200" w:hanging="480"/>
        <w:rPr>
          <w:noProof/>
        </w:rPr>
      </w:pPr>
      <w:r w:rsidRPr="00C962D4">
        <w:rPr>
          <w:noProof/>
        </w:rPr>
        <w:t>[22]</w:t>
      </w:r>
      <w:r w:rsidRPr="00C962D4">
        <w:rPr>
          <w:noProof/>
        </w:rPr>
        <w:tab/>
        <w:t>Shafiq M Z, Erman J, Ji L</w:t>
      </w:r>
      <w:r w:rsidRPr="00C962D4">
        <w:rPr>
          <w:i/>
          <w:noProof/>
        </w:rPr>
        <w:t>, et al.</w:t>
      </w:r>
      <w:r w:rsidRPr="00C962D4">
        <w:rPr>
          <w:noProof/>
        </w:rPr>
        <w:t xml:space="preserve"> Understanding the impact of network dynamics </w:t>
      </w:r>
      <w:r w:rsidRPr="00C962D4">
        <w:rPr>
          <w:noProof/>
        </w:rPr>
        <w:lastRenderedPageBreak/>
        <w:t>on mobile video user engagement [A]. // Proc of 2014 ACM International Conference on Measurement and Modeling of Computer Systems [C], Austin: ACM, 2014: 367-379.</w:t>
      </w:r>
    </w:p>
    <w:p w14:paraId="1582473D" w14:textId="77777777" w:rsidR="00C962D4" w:rsidRPr="00C962D4" w:rsidRDefault="00C962D4" w:rsidP="00C962D4">
      <w:pPr>
        <w:pStyle w:val="a3"/>
        <w:ind w:left="480" w:hangingChars="200" w:hanging="480"/>
        <w:rPr>
          <w:noProof/>
        </w:rPr>
      </w:pPr>
      <w:r w:rsidRPr="00C962D4">
        <w:rPr>
          <w:noProof/>
        </w:rPr>
        <w:t>[23]</w:t>
      </w:r>
      <w:r w:rsidRPr="00C962D4">
        <w:rPr>
          <w:noProof/>
        </w:rPr>
        <w:tab/>
        <w:t>Fiedler M, Hossfeld T, Tran-Gia P</w:t>
      </w:r>
      <w:r w:rsidRPr="00C962D4">
        <w:rPr>
          <w:rFonts w:ascii="PingFang SC" w:eastAsia="PingFang SC" w:hAnsi="PingFang SC"/>
          <w:noProof/>
        </w:rPr>
        <w:t>.</w:t>
      </w:r>
      <w:r w:rsidRPr="00C962D4">
        <w:rPr>
          <w:noProof/>
        </w:rPr>
        <w:t xml:space="preserve"> A generic quantitative relationship between quality of experience and quality of service [J]</w:t>
      </w:r>
      <w:r w:rsidRPr="00C962D4">
        <w:rPr>
          <w:i/>
          <w:noProof/>
        </w:rPr>
        <w:t>.</w:t>
      </w:r>
      <w:r w:rsidRPr="00C962D4">
        <w:rPr>
          <w:noProof/>
        </w:rPr>
        <w:t xml:space="preserve"> IEEE Network, 2010</w:t>
      </w:r>
      <w:r w:rsidRPr="00C962D4">
        <w:rPr>
          <w:rFonts w:ascii="PingFang SC" w:eastAsia="PingFang SC" w:hAnsi="PingFang SC"/>
          <w:noProof/>
        </w:rPr>
        <w:t xml:space="preserve">, </w:t>
      </w:r>
      <w:r w:rsidRPr="00C962D4">
        <w:rPr>
          <w:noProof/>
        </w:rPr>
        <w:t>24(2): 36-41.</w:t>
      </w:r>
    </w:p>
    <w:p w14:paraId="229A2E33" w14:textId="77777777" w:rsidR="00C962D4" w:rsidRPr="00C962D4" w:rsidRDefault="00C962D4" w:rsidP="00C962D4">
      <w:pPr>
        <w:pStyle w:val="a3"/>
        <w:ind w:left="480" w:hangingChars="200" w:hanging="480"/>
        <w:rPr>
          <w:noProof/>
        </w:rPr>
      </w:pPr>
      <w:r w:rsidRPr="00C962D4">
        <w:rPr>
          <w:noProof/>
        </w:rPr>
        <w:t>[24]</w:t>
      </w:r>
      <w:r w:rsidRPr="00C962D4">
        <w:rPr>
          <w:noProof/>
        </w:rPr>
        <w:tab/>
        <w:t>Moldovan A-N, Ghergulescu I, Muntean C H. A novel methodology for mapping objective video quality metrics to the subjective MOS scale [A]. // Proc of 2014 IEEE International Symposium on Broadband Multimedia Systems and Broadcasting [C], Beijing: IEEE, 2014: 1-7.</w:t>
      </w:r>
    </w:p>
    <w:p w14:paraId="0554CD44" w14:textId="77777777" w:rsidR="00C962D4" w:rsidRPr="00C962D4" w:rsidRDefault="00C962D4" w:rsidP="00C962D4">
      <w:pPr>
        <w:pStyle w:val="a3"/>
        <w:ind w:left="480" w:hangingChars="200" w:hanging="480"/>
        <w:rPr>
          <w:noProof/>
        </w:rPr>
      </w:pPr>
      <w:r w:rsidRPr="00C962D4">
        <w:rPr>
          <w:noProof/>
        </w:rPr>
        <w:t>[25]</w:t>
      </w:r>
      <w:r w:rsidRPr="00C962D4">
        <w:rPr>
          <w:noProof/>
        </w:rPr>
        <w:tab/>
        <w:t>Gill P, Arlitt M, Li Z</w:t>
      </w:r>
      <w:r w:rsidRPr="00C962D4">
        <w:rPr>
          <w:i/>
          <w:noProof/>
        </w:rPr>
        <w:t>, et al.</w:t>
      </w:r>
      <w:r w:rsidRPr="00C962D4">
        <w:rPr>
          <w:noProof/>
        </w:rPr>
        <w:t xml:space="preserve"> Youtube traffic characterization: a view from the edge [A]. // Proc of the 7th ACM SIGCOMM Conference on Internet Measurement [C], San Diego: ACM, 2007: 15-28.</w:t>
      </w:r>
    </w:p>
    <w:p w14:paraId="036A95EA" w14:textId="77777777" w:rsidR="00C962D4" w:rsidRPr="00C962D4" w:rsidRDefault="00C962D4" w:rsidP="00C962D4">
      <w:pPr>
        <w:pStyle w:val="a3"/>
        <w:ind w:left="480" w:hangingChars="200" w:hanging="480"/>
        <w:rPr>
          <w:noProof/>
        </w:rPr>
      </w:pPr>
      <w:r w:rsidRPr="00C962D4">
        <w:rPr>
          <w:noProof/>
        </w:rPr>
        <w:t>[26]</w:t>
      </w:r>
      <w:r w:rsidRPr="00C962D4">
        <w:rPr>
          <w:noProof/>
        </w:rPr>
        <w:tab/>
        <w:t>Casas P, Fiadino P, Bar A</w:t>
      </w:r>
      <w:r w:rsidRPr="00C962D4">
        <w:rPr>
          <w:i/>
          <w:noProof/>
        </w:rPr>
        <w:t>, et al.</w:t>
      </w:r>
      <w:r w:rsidRPr="00C962D4">
        <w:rPr>
          <w:noProof/>
        </w:rPr>
        <w:t xml:space="preserve"> YouTube all around: Characterizing YouTube from mobile and fixed-line network vantage points [A]. // Proc of 2014 European Conference on Networks and Communications [C], Bologna: IEEE, 2014: 1-5.</w:t>
      </w:r>
    </w:p>
    <w:p w14:paraId="1FB083CA" w14:textId="77777777" w:rsidR="00C962D4" w:rsidRPr="00C962D4" w:rsidRDefault="00C962D4" w:rsidP="00C962D4">
      <w:pPr>
        <w:pStyle w:val="a3"/>
        <w:ind w:left="480" w:hangingChars="200" w:hanging="480"/>
        <w:rPr>
          <w:noProof/>
        </w:rPr>
      </w:pPr>
      <w:r w:rsidRPr="00C962D4">
        <w:rPr>
          <w:noProof/>
        </w:rPr>
        <w:t>[27]</w:t>
      </w:r>
      <w:r w:rsidRPr="00C962D4">
        <w:rPr>
          <w:noProof/>
        </w:rPr>
        <w:tab/>
        <w:t>Yu H, Zheng D, Zhao B Y</w:t>
      </w:r>
      <w:r w:rsidRPr="00C962D4">
        <w:rPr>
          <w:i/>
          <w:noProof/>
        </w:rPr>
        <w:t>, et al.</w:t>
      </w:r>
      <w:r w:rsidRPr="00C962D4">
        <w:rPr>
          <w:noProof/>
        </w:rPr>
        <w:t xml:space="preserve"> Understanding user behavior in large-scale video-on-demand systems [A]. // Proc of the 1st ACM SIGOPS/EuroSys European Conference on Computer Systems [C], Leuven: ACM, 2006: 333-344.</w:t>
      </w:r>
    </w:p>
    <w:p w14:paraId="51875664" w14:textId="77777777" w:rsidR="00C962D4" w:rsidRPr="00C962D4" w:rsidRDefault="00C962D4" w:rsidP="00C962D4">
      <w:pPr>
        <w:pStyle w:val="a3"/>
        <w:ind w:left="480" w:hangingChars="200" w:hanging="480"/>
        <w:rPr>
          <w:noProof/>
        </w:rPr>
      </w:pPr>
      <w:r w:rsidRPr="00C962D4">
        <w:rPr>
          <w:noProof/>
        </w:rPr>
        <w:t>[28]</w:t>
      </w:r>
      <w:r w:rsidRPr="00C962D4">
        <w:rPr>
          <w:noProof/>
        </w:rPr>
        <w:tab/>
        <w:t>Arvidsson A, Du M, Aurelius A</w:t>
      </w:r>
      <w:r w:rsidRPr="00C962D4">
        <w:rPr>
          <w:i/>
          <w:noProof/>
        </w:rPr>
        <w:t>, et al.</w:t>
      </w:r>
      <w:r w:rsidRPr="00C962D4">
        <w:rPr>
          <w:noProof/>
        </w:rPr>
        <w:t xml:space="preserve"> Analysis of user demand patterns and locality for youtube traffic [A]. // Proc of the 25th International Teletraffic Congress [C], Shanghai: IEEE, 2013: 1-9.</w:t>
      </w:r>
    </w:p>
    <w:p w14:paraId="2DBA4709" w14:textId="77777777" w:rsidR="00C962D4" w:rsidRPr="00C962D4" w:rsidRDefault="00C962D4" w:rsidP="00C962D4">
      <w:pPr>
        <w:pStyle w:val="a3"/>
        <w:ind w:left="480" w:hangingChars="200" w:hanging="480"/>
        <w:rPr>
          <w:noProof/>
        </w:rPr>
      </w:pPr>
      <w:r w:rsidRPr="00C962D4">
        <w:rPr>
          <w:noProof/>
        </w:rPr>
        <w:t>[29]</w:t>
      </w:r>
      <w:r w:rsidRPr="00C962D4">
        <w:rPr>
          <w:noProof/>
        </w:rPr>
        <w:tab/>
        <w:t>Zink M, Suh K, Gu Y</w:t>
      </w:r>
      <w:r w:rsidRPr="00C962D4">
        <w:rPr>
          <w:i/>
          <w:noProof/>
        </w:rPr>
        <w:t>, et al.</w:t>
      </w:r>
      <w:r w:rsidRPr="00C962D4">
        <w:rPr>
          <w:noProof/>
        </w:rPr>
        <w:t xml:space="preserve"> Characteristics of YouTube network traffic at a campus network–measurements, models, and implications [J]</w:t>
      </w:r>
      <w:r w:rsidRPr="00C962D4">
        <w:rPr>
          <w:i/>
          <w:noProof/>
        </w:rPr>
        <w:t>.</w:t>
      </w:r>
      <w:r w:rsidRPr="00C962D4">
        <w:rPr>
          <w:noProof/>
        </w:rPr>
        <w:t xml:space="preserve"> Computer Networks, 2009</w:t>
      </w:r>
      <w:r w:rsidRPr="00C962D4">
        <w:rPr>
          <w:rFonts w:ascii="PingFang SC" w:eastAsia="PingFang SC" w:hAnsi="PingFang SC"/>
          <w:noProof/>
        </w:rPr>
        <w:t xml:space="preserve">, </w:t>
      </w:r>
      <w:r w:rsidRPr="00C962D4">
        <w:rPr>
          <w:noProof/>
        </w:rPr>
        <w:t>53(4): 501-514.</w:t>
      </w:r>
    </w:p>
    <w:p w14:paraId="36CDC18B" w14:textId="77777777" w:rsidR="00C962D4" w:rsidRPr="00C962D4" w:rsidRDefault="00C962D4" w:rsidP="00C962D4">
      <w:pPr>
        <w:pStyle w:val="a3"/>
        <w:ind w:left="480" w:hangingChars="200" w:hanging="480"/>
        <w:rPr>
          <w:noProof/>
        </w:rPr>
      </w:pPr>
      <w:r w:rsidRPr="00C962D4">
        <w:rPr>
          <w:noProof/>
        </w:rPr>
        <w:t>[30]</w:t>
      </w:r>
      <w:r w:rsidRPr="00C962D4">
        <w:rPr>
          <w:noProof/>
        </w:rPr>
        <w:tab/>
        <w:t>Cheng X, Liu J, Dale C</w:t>
      </w:r>
      <w:r w:rsidRPr="00C962D4">
        <w:rPr>
          <w:rFonts w:ascii="PingFang SC" w:eastAsia="PingFang SC" w:hAnsi="PingFang SC"/>
          <w:noProof/>
        </w:rPr>
        <w:t>.</w:t>
      </w:r>
      <w:r w:rsidRPr="00C962D4">
        <w:rPr>
          <w:noProof/>
        </w:rPr>
        <w:t xml:space="preserve"> Understanding the characteristics of internet short video sharing: A YouTube-based measurement study [J]</w:t>
      </w:r>
      <w:r w:rsidRPr="00C962D4">
        <w:rPr>
          <w:i/>
          <w:noProof/>
        </w:rPr>
        <w:t>.</w:t>
      </w:r>
      <w:r w:rsidRPr="00C962D4">
        <w:rPr>
          <w:noProof/>
        </w:rPr>
        <w:t xml:space="preserve"> IEEE Transactions on Multimedia, 2013</w:t>
      </w:r>
      <w:r w:rsidRPr="00C962D4">
        <w:rPr>
          <w:rFonts w:ascii="PingFang SC" w:eastAsia="PingFang SC" w:hAnsi="PingFang SC"/>
          <w:noProof/>
        </w:rPr>
        <w:t xml:space="preserve">, </w:t>
      </w:r>
      <w:r w:rsidRPr="00C962D4">
        <w:rPr>
          <w:noProof/>
        </w:rPr>
        <w:t>15(5): 1184-1194.</w:t>
      </w:r>
    </w:p>
    <w:p w14:paraId="03E2DDAD" w14:textId="77777777" w:rsidR="00C962D4" w:rsidRPr="00C962D4" w:rsidRDefault="00C962D4" w:rsidP="00C962D4">
      <w:pPr>
        <w:pStyle w:val="a3"/>
        <w:ind w:left="480" w:hangingChars="200" w:hanging="480"/>
        <w:rPr>
          <w:noProof/>
        </w:rPr>
      </w:pPr>
      <w:r w:rsidRPr="00C962D4">
        <w:rPr>
          <w:noProof/>
        </w:rPr>
        <w:t>[31]</w:t>
      </w:r>
      <w:r w:rsidRPr="00C962D4">
        <w:rPr>
          <w:noProof/>
        </w:rPr>
        <w:tab/>
        <w:t>Abdesslem F B, Lindgren A. Large scale characterisation of YouTube requests in a cellular network [A]. // Proc of the 15th IEEE International Symposium on A World of Wireless, Mobile and Multimedia Networks [C], Sydney: IEEE, 2014: 1-9.</w:t>
      </w:r>
    </w:p>
    <w:p w14:paraId="0F3F5665" w14:textId="77777777" w:rsidR="00C962D4" w:rsidRPr="00C962D4" w:rsidRDefault="00C962D4" w:rsidP="00C962D4">
      <w:pPr>
        <w:pStyle w:val="a3"/>
        <w:ind w:left="480" w:hangingChars="200" w:hanging="480"/>
        <w:rPr>
          <w:noProof/>
        </w:rPr>
      </w:pPr>
      <w:r w:rsidRPr="00C962D4">
        <w:rPr>
          <w:noProof/>
        </w:rPr>
        <w:t>[32]</w:t>
      </w:r>
      <w:r w:rsidRPr="00C962D4">
        <w:rPr>
          <w:noProof/>
        </w:rPr>
        <w:tab/>
        <w:t>Cha M, Kwak H, Rodriguez P</w:t>
      </w:r>
      <w:r w:rsidRPr="00C962D4">
        <w:rPr>
          <w:i/>
          <w:noProof/>
        </w:rPr>
        <w:t>, et al.</w:t>
      </w:r>
      <w:r w:rsidRPr="00C962D4">
        <w:rPr>
          <w:noProof/>
        </w:rPr>
        <w:t xml:space="preserve"> Analyzing the video popularity characteristics of large-scale user generated content systems [J]</w:t>
      </w:r>
      <w:r w:rsidRPr="00C962D4">
        <w:rPr>
          <w:i/>
          <w:noProof/>
        </w:rPr>
        <w:t>.</w:t>
      </w:r>
      <w:r w:rsidRPr="00C962D4">
        <w:rPr>
          <w:noProof/>
        </w:rPr>
        <w:t xml:space="preserve"> IEEE/ACM </w:t>
      </w:r>
      <w:r w:rsidRPr="00C962D4">
        <w:rPr>
          <w:noProof/>
        </w:rPr>
        <w:lastRenderedPageBreak/>
        <w:t>Transactions on Networking, 2009</w:t>
      </w:r>
      <w:r w:rsidRPr="00C962D4">
        <w:rPr>
          <w:rFonts w:ascii="PingFang SC" w:eastAsia="PingFang SC" w:hAnsi="PingFang SC"/>
          <w:noProof/>
        </w:rPr>
        <w:t xml:space="preserve">, </w:t>
      </w:r>
      <w:r w:rsidRPr="00C962D4">
        <w:rPr>
          <w:noProof/>
        </w:rPr>
        <w:t>17(5): 1357-1370.</w:t>
      </w:r>
    </w:p>
    <w:p w14:paraId="7D267087" w14:textId="77777777" w:rsidR="00C962D4" w:rsidRPr="00C962D4" w:rsidRDefault="00C962D4" w:rsidP="00C962D4">
      <w:pPr>
        <w:pStyle w:val="a3"/>
        <w:ind w:left="480" w:hangingChars="200" w:hanging="480"/>
        <w:rPr>
          <w:noProof/>
        </w:rPr>
      </w:pPr>
      <w:r w:rsidRPr="00C962D4">
        <w:rPr>
          <w:noProof/>
        </w:rPr>
        <w:t>[33]</w:t>
      </w:r>
      <w:r w:rsidRPr="00C962D4">
        <w:rPr>
          <w:noProof/>
        </w:rPr>
        <w:tab/>
        <w:t>Abhari A, Soraya M</w:t>
      </w:r>
      <w:r w:rsidRPr="00C962D4">
        <w:rPr>
          <w:rFonts w:ascii="PingFang SC" w:eastAsia="PingFang SC" w:hAnsi="PingFang SC"/>
          <w:noProof/>
        </w:rPr>
        <w:t>.</w:t>
      </w:r>
      <w:r w:rsidRPr="00C962D4">
        <w:rPr>
          <w:noProof/>
        </w:rPr>
        <w:t xml:space="preserve"> Workload generation for YouTube [J]</w:t>
      </w:r>
      <w:r w:rsidRPr="00C962D4">
        <w:rPr>
          <w:i/>
          <w:noProof/>
        </w:rPr>
        <w:t>.</w:t>
      </w:r>
      <w:r w:rsidRPr="00C962D4">
        <w:rPr>
          <w:noProof/>
        </w:rPr>
        <w:t xml:space="preserve"> Multimedia Tools and Applications, 2010</w:t>
      </w:r>
      <w:r w:rsidRPr="00C962D4">
        <w:rPr>
          <w:rFonts w:ascii="PingFang SC" w:eastAsia="PingFang SC" w:hAnsi="PingFang SC"/>
          <w:noProof/>
        </w:rPr>
        <w:t xml:space="preserve">, </w:t>
      </w:r>
      <w:r w:rsidRPr="00C962D4">
        <w:rPr>
          <w:noProof/>
        </w:rPr>
        <w:t>46(1): 91.</w:t>
      </w:r>
    </w:p>
    <w:p w14:paraId="7B7B039D" w14:textId="77777777" w:rsidR="00C962D4" w:rsidRPr="00C962D4" w:rsidRDefault="00C962D4" w:rsidP="00C962D4">
      <w:pPr>
        <w:pStyle w:val="a3"/>
        <w:ind w:left="480" w:hangingChars="200" w:hanging="480"/>
        <w:rPr>
          <w:noProof/>
        </w:rPr>
      </w:pPr>
      <w:r w:rsidRPr="00C962D4">
        <w:rPr>
          <w:noProof/>
        </w:rPr>
        <w:t>[34]</w:t>
      </w:r>
      <w:r w:rsidRPr="00C962D4">
        <w:rPr>
          <w:noProof/>
        </w:rPr>
        <w:tab/>
        <w:t>Mislove A, Marcon M, Gummadi K P</w:t>
      </w:r>
      <w:r w:rsidRPr="00C962D4">
        <w:rPr>
          <w:i/>
          <w:noProof/>
        </w:rPr>
        <w:t>, et al.</w:t>
      </w:r>
      <w:r w:rsidRPr="00C962D4">
        <w:rPr>
          <w:noProof/>
        </w:rPr>
        <w:t xml:space="preserve"> Measurement and analysis of online social networks [A]. // Proc of the 7th ACM SIGCOMM Conference on Internet Measurement [C], San Diego: ACM, 2007: 29-42.</w:t>
      </w:r>
    </w:p>
    <w:p w14:paraId="319FB3A4" w14:textId="77777777" w:rsidR="00C962D4" w:rsidRPr="00C962D4" w:rsidRDefault="00C962D4" w:rsidP="00C962D4">
      <w:pPr>
        <w:pStyle w:val="a3"/>
        <w:ind w:left="480" w:hangingChars="200" w:hanging="480"/>
        <w:rPr>
          <w:noProof/>
        </w:rPr>
      </w:pPr>
      <w:r w:rsidRPr="00C962D4">
        <w:rPr>
          <w:noProof/>
        </w:rPr>
        <w:t>[35]</w:t>
      </w:r>
      <w:r w:rsidRPr="00C962D4">
        <w:rPr>
          <w:noProof/>
        </w:rPr>
        <w:tab/>
        <w:t>Benevenuto F, Rodrigues T, Almeida V</w:t>
      </w:r>
      <w:r w:rsidRPr="00C962D4">
        <w:rPr>
          <w:i/>
          <w:noProof/>
        </w:rPr>
        <w:t>, et al.</w:t>
      </w:r>
      <w:r w:rsidRPr="00C962D4">
        <w:rPr>
          <w:noProof/>
        </w:rPr>
        <w:t xml:space="preserve"> Video interactions in online video social networks [J]</w:t>
      </w:r>
      <w:r w:rsidRPr="00C962D4">
        <w:rPr>
          <w:i/>
          <w:noProof/>
        </w:rPr>
        <w:t>.</w:t>
      </w:r>
      <w:r w:rsidRPr="00C962D4">
        <w:rPr>
          <w:noProof/>
        </w:rPr>
        <w:t xml:space="preserve"> ACM Transactions on Multimedia Computing, Communications, and Applications, 2009</w:t>
      </w:r>
      <w:r w:rsidRPr="00C962D4">
        <w:rPr>
          <w:rFonts w:ascii="PingFang SC" w:eastAsia="PingFang SC" w:hAnsi="PingFang SC"/>
          <w:noProof/>
        </w:rPr>
        <w:t xml:space="preserve">, </w:t>
      </w:r>
      <w:r w:rsidRPr="00C962D4">
        <w:rPr>
          <w:noProof/>
        </w:rPr>
        <w:t>5(4): 30.</w:t>
      </w:r>
    </w:p>
    <w:p w14:paraId="510816D8" w14:textId="77777777" w:rsidR="00C962D4" w:rsidRPr="00C962D4" w:rsidRDefault="00C962D4" w:rsidP="00C962D4">
      <w:pPr>
        <w:pStyle w:val="a3"/>
        <w:ind w:left="480" w:hangingChars="200" w:hanging="480"/>
        <w:rPr>
          <w:noProof/>
        </w:rPr>
      </w:pPr>
      <w:r w:rsidRPr="00C962D4">
        <w:rPr>
          <w:noProof/>
        </w:rPr>
        <w:t>[36]</w:t>
      </w:r>
      <w:r w:rsidRPr="00C962D4">
        <w:rPr>
          <w:noProof/>
        </w:rPr>
        <w:tab/>
        <w:t>Li Z, Lin J, Salamatian K</w:t>
      </w:r>
      <w:r w:rsidRPr="00C962D4">
        <w:rPr>
          <w:i/>
          <w:noProof/>
        </w:rPr>
        <w:t>, et al.</w:t>
      </w:r>
      <w:r w:rsidRPr="00C962D4">
        <w:rPr>
          <w:noProof/>
        </w:rPr>
        <w:t xml:space="preserve"> Social connections in user-generated content video systems: Analysis and recommendation [J]</w:t>
      </w:r>
      <w:r w:rsidRPr="00C962D4">
        <w:rPr>
          <w:i/>
          <w:noProof/>
        </w:rPr>
        <w:t>.</w:t>
      </w:r>
      <w:r w:rsidRPr="00C962D4">
        <w:rPr>
          <w:noProof/>
        </w:rPr>
        <w:t xml:space="preserve"> IEEE Transactions on Network and Service Management, 2013</w:t>
      </w:r>
      <w:r w:rsidRPr="00C962D4">
        <w:rPr>
          <w:rFonts w:ascii="PingFang SC" w:eastAsia="PingFang SC" w:hAnsi="PingFang SC"/>
          <w:noProof/>
        </w:rPr>
        <w:t xml:space="preserve">, </w:t>
      </w:r>
      <w:r w:rsidRPr="00C962D4">
        <w:rPr>
          <w:noProof/>
        </w:rPr>
        <w:t>10(1): 70-83.</w:t>
      </w:r>
    </w:p>
    <w:p w14:paraId="36279B70" w14:textId="77777777" w:rsidR="00C962D4" w:rsidRPr="00C962D4" w:rsidRDefault="00C962D4" w:rsidP="00C962D4">
      <w:pPr>
        <w:pStyle w:val="a3"/>
        <w:ind w:left="480" w:hangingChars="200" w:hanging="480"/>
        <w:rPr>
          <w:noProof/>
        </w:rPr>
      </w:pPr>
      <w:r w:rsidRPr="00C962D4">
        <w:rPr>
          <w:noProof/>
        </w:rPr>
        <w:t>[37]</w:t>
      </w:r>
      <w:r w:rsidRPr="00C962D4">
        <w:rPr>
          <w:noProof/>
        </w:rPr>
        <w:tab/>
        <w:t>Cha M, Kwak H, Rodriguez P</w:t>
      </w:r>
      <w:r w:rsidRPr="00C962D4">
        <w:rPr>
          <w:i/>
          <w:noProof/>
        </w:rPr>
        <w:t>, et al.</w:t>
      </w:r>
      <w:r w:rsidRPr="00C962D4">
        <w:rPr>
          <w:noProof/>
        </w:rPr>
        <w:t xml:space="preserve"> I tube, you tube, everybody tubes: analyzing the world's largest user generated content video system [A]. // Proc of the 7th ACM SIGCOMM Conference on Internet Measurement [C], San Diego: ACM, 2007: 1-14.</w:t>
      </w:r>
    </w:p>
    <w:p w14:paraId="1C82BCB4" w14:textId="77777777" w:rsidR="00C962D4" w:rsidRPr="00C962D4" w:rsidRDefault="00C962D4" w:rsidP="00C962D4">
      <w:pPr>
        <w:pStyle w:val="a3"/>
        <w:ind w:left="480" w:hangingChars="200" w:hanging="480"/>
        <w:rPr>
          <w:noProof/>
        </w:rPr>
      </w:pPr>
      <w:r w:rsidRPr="00C962D4">
        <w:rPr>
          <w:noProof/>
        </w:rPr>
        <w:t>[38]</w:t>
      </w:r>
      <w:r w:rsidRPr="00C962D4">
        <w:rPr>
          <w:noProof/>
        </w:rPr>
        <w:tab/>
        <w:t>Tan X, Guo Y, Chen Y</w:t>
      </w:r>
      <w:r w:rsidRPr="00C962D4">
        <w:rPr>
          <w:i/>
          <w:noProof/>
        </w:rPr>
        <w:t>, et al.</w:t>
      </w:r>
      <w:r w:rsidRPr="00C962D4">
        <w:rPr>
          <w:noProof/>
        </w:rPr>
        <w:t xml:space="preserve"> Characterizing user Popularity Preference in a large-scale online video streaming system [A]. // Proc of the 6th International Conference on Wireless, Mobile and Multi-Media [C], Beijing: IET, 2015: 246-249.</w:t>
      </w:r>
    </w:p>
    <w:p w14:paraId="1E80455C" w14:textId="77777777" w:rsidR="00C962D4" w:rsidRPr="00C962D4" w:rsidRDefault="00C962D4" w:rsidP="00C962D4">
      <w:pPr>
        <w:pStyle w:val="a3"/>
        <w:ind w:left="480" w:hangingChars="200" w:hanging="480"/>
        <w:rPr>
          <w:noProof/>
        </w:rPr>
      </w:pPr>
      <w:r w:rsidRPr="00C962D4">
        <w:rPr>
          <w:noProof/>
        </w:rPr>
        <w:t>[39]</w:t>
      </w:r>
      <w:r w:rsidRPr="00C962D4">
        <w:rPr>
          <w:noProof/>
        </w:rPr>
        <w:tab/>
        <w:t>Crane R, Sornette D</w:t>
      </w:r>
      <w:r w:rsidRPr="00C962D4">
        <w:rPr>
          <w:rFonts w:ascii="PingFang SC" w:eastAsia="PingFang SC" w:hAnsi="PingFang SC"/>
          <w:noProof/>
        </w:rPr>
        <w:t>.</w:t>
      </w:r>
      <w:r w:rsidRPr="00C962D4">
        <w:rPr>
          <w:noProof/>
        </w:rPr>
        <w:t xml:space="preserve"> Robust dynamic classes revealed by measuring the response function of a social system [J]</w:t>
      </w:r>
      <w:r w:rsidRPr="00C962D4">
        <w:rPr>
          <w:i/>
          <w:noProof/>
        </w:rPr>
        <w:t>.</w:t>
      </w:r>
      <w:r w:rsidRPr="00C962D4">
        <w:rPr>
          <w:noProof/>
        </w:rPr>
        <w:t xml:space="preserve"> Proceedings of the National Academy of Sciences, 2008</w:t>
      </w:r>
      <w:r w:rsidRPr="00C962D4">
        <w:rPr>
          <w:rFonts w:ascii="PingFang SC" w:eastAsia="PingFang SC" w:hAnsi="PingFang SC"/>
          <w:noProof/>
        </w:rPr>
        <w:t xml:space="preserve">, </w:t>
      </w:r>
      <w:r w:rsidRPr="00C962D4">
        <w:rPr>
          <w:noProof/>
        </w:rPr>
        <w:t>105(41): 15649-15653.</w:t>
      </w:r>
    </w:p>
    <w:p w14:paraId="478EFC47" w14:textId="77777777" w:rsidR="00C962D4" w:rsidRPr="00C962D4" w:rsidRDefault="00C962D4" w:rsidP="00C962D4">
      <w:pPr>
        <w:pStyle w:val="a3"/>
        <w:ind w:left="480" w:hangingChars="200" w:hanging="480"/>
        <w:rPr>
          <w:noProof/>
        </w:rPr>
      </w:pPr>
      <w:r w:rsidRPr="00C962D4">
        <w:rPr>
          <w:noProof/>
        </w:rPr>
        <w:t>[40]</w:t>
      </w:r>
      <w:r w:rsidRPr="00C962D4">
        <w:rPr>
          <w:noProof/>
        </w:rPr>
        <w:tab/>
        <w:t>Figueiredo F, Almeida J M, Gonçalves M A</w:t>
      </w:r>
      <w:r w:rsidRPr="00C962D4">
        <w:rPr>
          <w:i/>
          <w:noProof/>
        </w:rPr>
        <w:t>, et al.</w:t>
      </w:r>
      <w:r w:rsidRPr="00C962D4">
        <w:rPr>
          <w:noProof/>
        </w:rPr>
        <w:t xml:space="preserve"> On the dynamics of social media popularity: a YouTube case study [J]</w:t>
      </w:r>
      <w:r w:rsidRPr="00C962D4">
        <w:rPr>
          <w:i/>
          <w:noProof/>
        </w:rPr>
        <w:t>.</w:t>
      </w:r>
      <w:r w:rsidRPr="00C962D4">
        <w:rPr>
          <w:noProof/>
        </w:rPr>
        <w:t xml:space="preserve"> ACM Transactions on Internet Technology, 2014</w:t>
      </w:r>
      <w:r w:rsidRPr="00C962D4">
        <w:rPr>
          <w:rFonts w:ascii="PingFang SC" w:eastAsia="PingFang SC" w:hAnsi="PingFang SC"/>
          <w:noProof/>
        </w:rPr>
        <w:t xml:space="preserve">, </w:t>
      </w:r>
      <w:r w:rsidRPr="00C962D4">
        <w:rPr>
          <w:noProof/>
        </w:rPr>
        <w:t>14(4): 24.</w:t>
      </w:r>
    </w:p>
    <w:p w14:paraId="19A3E917" w14:textId="77777777" w:rsidR="00C962D4" w:rsidRPr="00C962D4" w:rsidRDefault="00C962D4" w:rsidP="00C962D4">
      <w:pPr>
        <w:pStyle w:val="a3"/>
        <w:ind w:left="480" w:hangingChars="200" w:hanging="480"/>
        <w:rPr>
          <w:noProof/>
        </w:rPr>
      </w:pPr>
      <w:r w:rsidRPr="00C962D4">
        <w:rPr>
          <w:noProof/>
        </w:rPr>
        <w:t>[41]</w:t>
      </w:r>
      <w:r w:rsidRPr="00C962D4">
        <w:rPr>
          <w:noProof/>
        </w:rPr>
        <w:tab/>
        <w:t>Jamali S, Rangwala H. Digging digg: Comment mining, popularity prediction, and social network analysis [A]. // Proc of 2009 International Conference on Web Information Systems and Mining [C], Shanghai: IEEE, 2009: 32-38.</w:t>
      </w:r>
    </w:p>
    <w:p w14:paraId="7359EC26" w14:textId="77777777" w:rsidR="00C962D4" w:rsidRPr="00C962D4" w:rsidRDefault="00C962D4" w:rsidP="00C962D4">
      <w:pPr>
        <w:pStyle w:val="a3"/>
        <w:ind w:left="480" w:hangingChars="200" w:hanging="480"/>
        <w:rPr>
          <w:noProof/>
        </w:rPr>
      </w:pPr>
      <w:r w:rsidRPr="00C962D4">
        <w:rPr>
          <w:noProof/>
        </w:rPr>
        <w:t>[42]</w:t>
      </w:r>
      <w:r w:rsidRPr="00C962D4">
        <w:rPr>
          <w:noProof/>
        </w:rPr>
        <w:tab/>
        <w:t>Tsagkias M, Weerkamp W, De Rijke M. Predicting the volume of comments on online news stories [A]. // Proc of the 18th ACM Conference on Information and Knowledge Management [C], Hong Kong: ACM, 2009: 1765-1768.</w:t>
      </w:r>
    </w:p>
    <w:p w14:paraId="3217CA4B" w14:textId="77777777" w:rsidR="00C962D4" w:rsidRPr="00C962D4" w:rsidRDefault="00C962D4" w:rsidP="00C962D4">
      <w:pPr>
        <w:pStyle w:val="a3"/>
        <w:ind w:left="480" w:hangingChars="200" w:hanging="480"/>
        <w:rPr>
          <w:noProof/>
        </w:rPr>
      </w:pPr>
      <w:r w:rsidRPr="00C962D4">
        <w:rPr>
          <w:noProof/>
        </w:rPr>
        <w:t>[43]</w:t>
      </w:r>
      <w:r w:rsidRPr="00C962D4">
        <w:rPr>
          <w:noProof/>
        </w:rPr>
        <w:tab/>
        <w:t>Vallet D, Berkovsky S, Ardon S</w:t>
      </w:r>
      <w:r w:rsidRPr="00C962D4">
        <w:rPr>
          <w:i/>
          <w:noProof/>
        </w:rPr>
        <w:t>, et al.</w:t>
      </w:r>
      <w:r w:rsidRPr="00C962D4">
        <w:rPr>
          <w:noProof/>
        </w:rPr>
        <w:t xml:space="preserve"> Characterizing and predicting viral-and-popular video content [A]. // Proc of the 24th ACM International on </w:t>
      </w:r>
      <w:r w:rsidRPr="00C962D4">
        <w:rPr>
          <w:noProof/>
        </w:rPr>
        <w:lastRenderedPageBreak/>
        <w:t>Conference on Information and Knowledge Management [C], Melbourne: ACM, 2015: 1591-1600.</w:t>
      </w:r>
    </w:p>
    <w:p w14:paraId="1C920623" w14:textId="77777777" w:rsidR="00C962D4" w:rsidRPr="00C962D4" w:rsidRDefault="00C962D4" w:rsidP="00C962D4">
      <w:pPr>
        <w:pStyle w:val="a3"/>
        <w:ind w:left="480" w:hangingChars="200" w:hanging="480"/>
        <w:rPr>
          <w:noProof/>
        </w:rPr>
      </w:pPr>
      <w:r w:rsidRPr="00C962D4">
        <w:rPr>
          <w:noProof/>
        </w:rPr>
        <w:t>[44]</w:t>
      </w:r>
      <w:r w:rsidRPr="00C962D4">
        <w:rPr>
          <w:noProof/>
        </w:rPr>
        <w:tab/>
        <w:t>Szabo G, Huberman B A</w:t>
      </w:r>
      <w:r w:rsidRPr="00C962D4">
        <w:rPr>
          <w:rFonts w:ascii="PingFang SC" w:eastAsia="PingFang SC" w:hAnsi="PingFang SC"/>
          <w:noProof/>
        </w:rPr>
        <w:t>.</w:t>
      </w:r>
      <w:r w:rsidRPr="00C962D4">
        <w:rPr>
          <w:noProof/>
        </w:rPr>
        <w:t xml:space="preserve"> Predicting the popularity of online content [J]</w:t>
      </w:r>
      <w:r w:rsidRPr="00C962D4">
        <w:rPr>
          <w:i/>
          <w:noProof/>
        </w:rPr>
        <w:t>.</w:t>
      </w:r>
      <w:r w:rsidRPr="00C962D4">
        <w:rPr>
          <w:noProof/>
        </w:rPr>
        <w:t xml:space="preserve"> Communications of the ACM, 2010</w:t>
      </w:r>
      <w:r w:rsidRPr="00C962D4">
        <w:rPr>
          <w:rFonts w:ascii="PingFang SC" w:eastAsia="PingFang SC" w:hAnsi="PingFang SC"/>
          <w:noProof/>
        </w:rPr>
        <w:t xml:space="preserve">, </w:t>
      </w:r>
      <w:r w:rsidRPr="00C962D4">
        <w:rPr>
          <w:noProof/>
        </w:rPr>
        <w:t>53(8): 80-88.</w:t>
      </w:r>
    </w:p>
    <w:p w14:paraId="44582ECC" w14:textId="77777777" w:rsidR="00C962D4" w:rsidRPr="00C962D4" w:rsidRDefault="00C962D4" w:rsidP="00C962D4">
      <w:pPr>
        <w:pStyle w:val="a3"/>
        <w:ind w:left="480" w:hangingChars="200" w:hanging="480"/>
        <w:rPr>
          <w:noProof/>
        </w:rPr>
      </w:pPr>
      <w:r w:rsidRPr="00C962D4">
        <w:rPr>
          <w:noProof/>
        </w:rPr>
        <w:t>[45]</w:t>
      </w:r>
      <w:r w:rsidRPr="00C962D4">
        <w:rPr>
          <w:noProof/>
        </w:rPr>
        <w:tab/>
        <w:t>Pinto H, Almeida J M, Gonçalves M A. Using early view patterns to predict the popularity of youtube videos [A]. // Proc of the 6th ACM International Conference on Web Search and Data Mining [C], Rome: ACM, 2013: 365-374.</w:t>
      </w:r>
    </w:p>
    <w:p w14:paraId="0363FDED" w14:textId="0F54CFB4" w:rsidR="00C962D4" w:rsidRPr="00C962D4" w:rsidRDefault="00C962D4" w:rsidP="00C962D4">
      <w:pPr>
        <w:pStyle w:val="a3"/>
        <w:ind w:left="480" w:hangingChars="200" w:hanging="480"/>
        <w:rPr>
          <w:noProof/>
        </w:rPr>
      </w:pPr>
      <w:r w:rsidRPr="00C962D4">
        <w:rPr>
          <w:noProof/>
        </w:rPr>
        <w:t>[46]</w:t>
      </w:r>
      <w:r w:rsidRPr="00C962D4">
        <w:rPr>
          <w:noProof/>
        </w:rPr>
        <w:tab/>
        <w:t xml:space="preserve">Youku. Youku Open API [OL]. </w:t>
      </w:r>
      <w:r w:rsidRPr="00D175A7">
        <w:t>http://cloud.youku.com/docs.</w:t>
      </w:r>
    </w:p>
    <w:p w14:paraId="3BD09F35" w14:textId="77777777" w:rsidR="00C962D4" w:rsidRPr="00C962D4" w:rsidRDefault="00C962D4" w:rsidP="00C962D4">
      <w:pPr>
        <w:pStyle w:val="a3"/>
        <w:ind w:left="480" w:hangingChars="200" w:hanging="480"/>
        <w:rPr>
          <w:noProof/>
        </w:rPr>
      </w:pPr>
      <w:r w:rsidRPr="00C962D4">
        <w:rPr>
          <w:noProof/>
        </w:rPr>
        <w:t>[47]</w:t>
      </w:r>
      <w:r w:rsidRPr="00C962D4">
        <w:rPr>
          <w:noProof/>
        </w:rPr>
        <w:tab/>
        <w:t>De Mauro A, Greco M, Grimaldi M</w:t>
      </w:r>
      <w:r w:rsidRPr="00C962D4">
        <w:rPr>
          <w:rFonts w:ascii="PingFang SC" w:eastAsia="PingFang SC" w:hAnsi="PingFang SC"/>
          <w:noProof/>
        </w:rPr>
        <w:t>.</w:t>
      </w:r>
      <w:r w:rsidRPr="00C962D4">
        <w:rPr>
          <w:noProof/>
        </w:rPr>
        <w:t xml:space="preserve"> A formal definition of Big Data based on its essential features [J]</w:t>
      </w:r>
      <w:r w:rsidRPr="00C962D4">
        <w:rPr>
          <w:i/>
          <w:noProof/>
        </w:rPr>
        <w:t>.</w:t>
      </w:r>
      <w:r w:rsidRPr="00C962D4">
        <w:rPr>
          <w:noProof/>
        </w:rPr>
        <w:t xml:space="preserve"> Library Review, 2016</w:t>
      </w:r>
      <w:r w:rsidRPr="00C962D4">
        <w:rPr>
          <w:rFonts w:ascii="PingFang SC" w:eastAsia="PingFang SC" w:hAnsi="PingFang SC"/>
          <w:noProof/>
        </w:rPr>
        <w:t xml:space="preserve">, </w:t>
      </w:r>
      <w:r w:rsidRPr="00C962D4">
        <w:rPr>
          <w:noProof/>
        </w:rPr>
        <w:t>65(3): 122-135.</w:t>
      </w:r>
    </w:p>
    <w:p w14:paraId="2163A942" w14:textId="77777777" w:rsidR="00C962D4" w:rsidRPr="00C962D4" w:rsidRDefault="00C962D4" w:rsidP="00C962D4">
      <w:pPr>
        <w:pStyle w:val="a3"/>
        <w:ind w:left="480" w:hangingChars="200" w:hanging="480"/>
        <w:rPr>
          <w:noProof/>
        </w:rPr>
      </w:pPr>
      <w:r w:rsidRPr="00C962D4">
        <w:rPr>
          <w:noProof/>
        </w:rPr>
        <w:t>[48]</w:t>
      </w:r>
      <w:r w:rsidRPr="00C962D4">
        <w:rPr>
          <w:noProof/>
        </w:rPr>
        <w:tab/>
        <w:t>Fox A, Griffith R, Joseph A</w:t>
      </w:r>
      <w:r w:rsidRPr="00C962D4">
        <w:rPr>
          <w:i/>
          <w:noProof/>
        </w:rPr>
        <w:t>, et al.</w:t>
      </w:r>
      <w:r w:rsidRPr="00C962D4">
        <w:rPr>
          <w:noProof/>
        </w:rPr>
        <w:t xml:space="preserve"> Above the clouds: A Berkeley view of cloud computing [R]. Berkeley: 2009.</w:t>
      </w:r>
    </w:p>
    <w:p w14:paraId="41621FB0" w14:textId="77777777" w:rsidR="00C962D4" w:rsidRPr="00C962D4" w:rsidRDefault="00C962D4" w:rsidP="00C962D4">
      <w:pPr>
        <w:pStyle w:val="a3"/>
        <w:ind w:left="480" w:hangingChars="200" w:hanging="480"/>
        <w:rPr>
          <w:noProof/>
        </w:rPr>
      </w:pPr>
      <w:r w:rsidRPr="00C962D4">
        <w:rPr>
          <w:noProof/>
        </w:rPr>
        <w:t>[49]</w:t>
      </w:r>
      <w:r w:rsidRPr="00C962D4">
        <w:rPr>
          <w:noProof/>
        </w:rPr>
        <w:tab/>
        <w:t>Ghemawat S, Gobioff H, Leung S-T. The Google file system [A]. // Proc of the 19th ACM Symposium on Operating Systems Principles [C], Bolton Landing: ACM, 2003: 29-43.</w:t>
      </w:r>
    </w:p>
    <w:p w14:paraId="34E737C8" w14:textId="77777777" w:rsidR="00C962D4" w:rsidRPr="00C962D4" w:rsidRDefault="00C962D4" w:rsidP="00C962D4">
      <w:pPr>
        <w:pStyle w:val="a3"/>
        <w:ind w:left="480" w:hangingChars="200" w:hanging="480"/>
        <w:rPr>
          <w:noProof/>
        </w:rPr>
      </w:pPr>
      <w:r w:rsidRPr="00C962D4">
        <w:rPr>
          <w:noProof/>
        </w:rPr>
        <w:t>[50]</w:t>
      </w:r>
      <w:r w:rsidRPr="00C962D4">
        <w:rPr>
          <w:noProof/>
        </w:rPr>
        <w:tab/>
        <w:t>Dean J, Ghemawat S</w:t>
      </w:r>
      <w:r w:rsidRPr="00C962D4">
        <w:rPr>
          <w:rFonts w:ascii="PingFang SC" w:eastAsia="PingFang SC" w:hAnsi="PingFang SC"/>
          <w:noProof/>
        </w:rPr>
        <w:t>.</w:t>
      </w:r>
      <w:r w:rsidRPr="00C962D4">
        <w:rPr>
          <w:noProof/>
        </w:rPr>
        <w:t xml:space="preserve"> MapReduce: simplified data processing on large clusters [J]</w:t>
      </w:r>
      <w:r w:rsidRPr="00C962D4">
        <w:rPr>
          <w:i/>
          <w:noProof/>
        </w:rPr>
        <w:t>.</w:t>
      </w:r>
      <w:r w:rsidRPr="00C962D4">
        <w:rPr>
          <w:noProof/>
        </w:rPr>
        <w:t xml:space="preserve"> Communications of the ACM, 2008</w:t>
      </w:r>
      <w:r w:rsidRPr="00C962D4">
        <w:rPr>
          <w:rFonts w:ascii="PingFang SC" w:eastAsia="PingFang SC" w:hAnsi="PingFang SC"/>
          <w:noProof/>
        </w:rPr>
        <w:t xml:space="preserve">, </w:t>
      </w:r>
      <w:r w:rsidRPr="00C962D4">
        <w:rPr>
          <w:noProof/>
        </w:rPr>
        <w:t>51(1): 107-113.</w:t>
      </w:r>
    </w:p>
    <w:p w14:paraId="4657FA0E" w14:textId="77777777" w:rsidR="00C962D4" w:rsidRPr="00C962D4" w:rsidRDefault="00C962D4" w:rsidP="00C962D4">
      <w:pPr>
        <w:pStyle w:val="a3"/>
        <w:ind w:left="480" w:hangingChars="200" w:hanging="480"/>
        <w:rPr>
          <w:noProof/>
        </w:rPr>
      </w:pPr>
      <w:r w:rsidRPr="00C962D4">
        <w:rPr>
          <w:noProof/>
        </w:rPr>
        <w:t>[51]</w:t>
      </w:r>
      <w:r w:rsidRPr="00C962D4">
        <w:rPr>
          <w:noProof/>
        </w:rPr>
        <w:tab/>
        <w:t>Chang F, Dean J, Ghemawat S</w:t>
      </w:r>
      <w:r w:rsidRPr="00C962D4">
        <w:rPr>
          <w:i/>
          <w:noProof/>
        </w:rPr>
        <w:t>, et al.</w:t>
      </w:r>
      <w:r w:rsidRPr="00C962D4">
        <w:rPr>
          <w:noProof/>
        </w:rPr>
        <w:t xml:space="preserve"> Bigtable: A distributed storage system for structured data [J]</w:t>
      </w:r>
      <w:r w:rsidRPr="00C962D4">
        <w:rPr>
          <w:i/>
          <w:noProof/>
        </w:rPr>
        <w:t>.</w:t>
      </w:r>
      <w:r w:rsidRPr="00C962D4">
        <w:rPr>
          <w:noProof/>
        </w:rPr>
        <w:t xml:space="preserve"> ACM Transactions on Computer Systems, 2008</w:t>
      </w:r>
      <w:r w:rsidRPr="00C962D4">
        <w:rPr>
          <w:rFonts w:ascii="PingFang SC" w:eastAsia="PingFang SC" w:hAnsi="PingFang SC"/>
          <w:noProof/>
        </w:rPr>
        <w:t xml:space="preserve">, </w:t>
      </w:r>
      <w:r w:rsidRPr="00C962D4">
        <w:rPr>
          <w:noProof/>
        </w:rPr>
        <w:t>26(2): 4.</w:t>
      </w:r>
    </w:p>
    <w:p w14:paraId="5D631BEE" w14:textId="7518A757" w:rsidR="00C962D4" w:rsidRPr="00C962D4" w:rsidRDefault="00C962D4" w:rsidP="00C962D4">
      <w:pPr>
        <w:pStyle w:val="a3"/>
        <w:ind w:left="480" w:hangingChars="200" w:hanging="480"/>
        <w:rPr>
          <w:noProof/>
        </w:rPr>
      </w:pPr>
      <w:r w:rsidRPr="00C962D4">
        <w:rPr>
          <w:noProof/>
        </w:rPr>
        <w:t>[52]</w:t>
      </w:r>
      <w:r w:rsidRPr="00C962D4">
        <w:rPr>
          <w:noProof/>
        </w:rPr>
        <w:tab/>
        <w:t xml:space="preserve">Apache. Apache Hadoop [OL]. </w:t>
      </w:r>
      <w:r w:rsidRPr="00D175A7">
        <w:t>http://hadoop.apache.org/</w:t>
      </w:r>
      <w:r w:rsidRPr="00C962D4">
        <w:rPr>
          <w:noProof/>
        </w:rPr>
        <w:t>.</w:t>
      </w:r>
    </w:p>
    <w:p w14:paraId="33AA73AB" w14:textId="77777777" w:rsidR="00C962D4" w:rsidRPr="00C962D4" w:rsidRDefault="00C962D4" w:rsidP="00C962D4">
      <w:pPr>
        <w:pStyle w:val="a3"/>
        <w:ind w:left="480" w:hangingChars="200" w:hanging="480"/>
        <w:rPr>
          <w:noProof/>
        </w:rPr>
      </w:pPr>
      <w:r w:rsidRPr="00C962D4">
        <w:rPr>
          <w:noProof/>
        </w:rPr>
        <w:t>[53]</w:t>
      </w:r>
      <w:r w:rsidRPr="00C962D4">
        <w:rPr>
          <w:noProof/>
        </w:rPr>
        <w:tab/>
        <w:t>Begen A, Akgul T, Baugher M</w:t>
      </w:r>
      <w:r w:rsidRPr="00C962D4">
        <w:rPr>
          <w:rFonts w:ascii="PingFang SC" w:eastAsia="PingFang SC" w:hAnsi="PingFang SC"/>
          <w:noProof/>
        </w:rPr>
        <w:t>.</w:t>
      </w:r>
      <w:r w:rsidRPr="00C962D4">
        <w:rPr>
          <w:noProof/>
        </w:rPr>
        <w:t xml:space="preserve"> Watching video over the web: Part 1: Streaming protocols [J]</w:t>
      </w:r>
      <w:r w:rsidRPr="00C962D4">
        <w:rPr>
          <w:i/>
          <w:noProof/>
        </w:rPr>
        <w:t>.</w:t>
      </w:r>
      <w:r w:rsidRPr="00C962D4">
        <w:rPr>
          <w:noProof/>
        </w:rPr>
        <w:t xml:space="preserve"> IEEE Internet Computing, 2011</w:t>
      </w:r>
      <w:r w:rsidRPr="00C962D4">
        <w:rPr>
          <w:rFonts w:ascii="PingFang SC" w:eastAsia="PingFang SC" w:hAnsi="PingFang SC"/>
          <w:noProof/>
        </w:rPr>
        <w:t xml:space="preserve">, </w:t>
      </w:r>
      <w:r w:rsidRPr="00C962D4">
        <w:rPr>
          <w:noProof/>
        </w:rPr>
        <w:t>15(2): 54-63.</w:t>
      </w:r>
    </w:p>
    <w:p w14:paraId="5C72BE9E" w14:textId="77777777" w:rsidR="00C962D4" w:rsidRPr="00C962D4" w:rsidRDefault="00C962D4" w:rsidP="00C962D4">
      <w:pPr>
        <w:pStyle w:val="a3"/>
        <w:ind w:left="480" w:hangingChars="200" w:hanging="480"/>
        <w:rPr>
          <w:noProof/>
        </w:rPr>
      </w:pPr>
      <w:r w:rsidRPr="00C962D4">
        <w:rPr>
          <w:noProof/>
        </w:rPr>
        <w:t>[54]</w:t>
      </w:r>
      <w:r w:rsidRPr="00C962D4">
        <w:rPr>
          <w:noProof/>
        </w:rPr>
        <w:tab/>
        <w:t>Erman J, Gerber A, Ramadrishnan K</w:t>
      </w:r>
      <w:r w:rsidRPr="00C962D4">
        <w:rPr>
          <w:i/>
          <w:noProof/>
        </w:rPr>
        <w:t>, et al.</w:t>
      </w:r>
      <w:r w:rsidRPr="00C962D4">
        <w:rPr>
          <w:noProof/>
        </w:rPr>
        <w:t xml:space="preserve"> Over the top video: the gorilla in cellular networks [A]. // Proc of 2011 ACM SIGCOMM Conference on Internet Measurement [C], Berlin: ACM, 2011: 127-136.</w:t>
      </w:r>
    </w:p>
    <w:p w14:paraId="372F3AB4" w14:textId="77777777" w:rsidR="00C962D4" w:rsidRPr="00C962D4" w:rsidRDefault="00C962D4" w:rsidP="00C962D4">
      <w:pPr>
        <w:pStyle w:val="a3"/>
        <w:ind w:left="480" w:hangingChars="200" w:hanging="480"/>
        <w:rPr>
          <w:noProof/>
        </w:rPr>
      </w:pPr>
      <w:r w:rsidRPr="00C962D4">
        <w:rPr>
          <w:noProof/>
        </w:rPr>
        <w:t>[55]</w:t>
      </w:r>
      <w:r w:rsidRPr="00C962D4">
        <w:rPr>
          <w:noProof/>
        </w:rPr>
        <w:tab/>
        <w:t>Summers J, Brecht T, Eager D</w:t>
      </w:r>
      <w:r w:rsidRPr="00C962D4">
        <w:rPr>
          <w:i/>
          <w:noProof/>
        </w:rPr>
        <w:t>, et al.</w:t>
      </w:r>
      <w:r w:rsidRPr="00C962D4">
        <w:rPr>
          <w:noProof/>
        </w:rPr>
        <w:t xml:space="preserve"> To chunk or not to chunk: Implications for HTTP streaming video server performance [A]. // Proc of the 22nd International Workshop on Network and Operating System Support for Digital Audio and Video [C], Toronto: ACM, 2012: 15-20.</w:t>
      </w:r>
    </w:p>
    <w:p w14:paraId="563982F9" w14:textId="3B0AF0EE" w:rsidR="00C962D4" w:rsidRPr="00C962D4" w:rsidRDefault="00C962D4" w:rsidP="00D175A7">
      <w:pPr>
        <w:pStyle w:val="a3"/>
        <w:wordWrap w:val="0"/>
        <w:ind w:left="480" w:hangingChars="200" w:hanging="480"/>
        <w:rPr>
          <w:noProof/>
        </w:rPr>
      </w:pPr>
      <w:r w:rsidRPr="00C962D4">
        <w:rPr>
          <w:noProof/>
        </w:rPr>
        <w:t>[56]</w:t>
      </w:r>
      <w:r w:rsidRPr="00C962D4">
        <w:rPr>
          <w:noProof/>
        </w:rPr>
        <w:tab/>
        <w:t xml:space="preserve">Adobe. HTTP Dynamic Streaming [OL]. </w:t>
      </w:r>
      <w:r w:rsidRPr="00D175A7">
        <w:t>http://www.adobe.com/products/hds-dynamic-streaming.html.</w:t>
      </w:r>
    </w:p>
    <w:p w14:paraId="144CCDAE" w14:textId="2BC97A28" w:rsidR="00C962D4" w:rsidRPr="00C962D4" w:rsidRDefault="00C962D4" w:rsidP="00D175A7">
      <w:pPr>
        <w:pStyle w:val="a3"/>
        <w:wordWrap w:val="0"/>
        <w:ind w:left="480" w:hangingChars="200" w:hanging="480"/>
        <w:rPr>
          <w:noProof/>
        </w:rPr>
      </w:pPr>
      <w:r w:rsidRPr="00C962D4">
        <w:rPr>
          <w:noProof/>
        </w:rPr>
        <w:t>[57]</w:t>
      </w:r>
      <w:r w:rsidRPr="00C962D4">
        <w:rPr>
          <w:noProof/>
        </w:rPr>
        <w:tab/>
        <w:t xml:space="preserve">Apple. HTTP Live Streaming [OL]. </w:t>
      </w:r>
      <w:r w:rsidRPr="00D175A7">
        <w:t>https://developer.apple.com/streaming/.</w:t>
      </w:r>
    </w:p>
    <w:p w14:paraId="1C262A34" w14:textId="6354AF89" w:rsidR="00C962D4" w:rsidRPr="00C962D4" w:rsidRDefault="00C962D4" w:rsidP="00D175A7">
      <w:pPr>
        <w:pStyle w:val="a3"/>
        <w:wordWrap w:val="0"/>
        <w:ind w:left="480" w:hangingChars="200" w:hanging="480"/>
        <w:rPr>
          <w:noProof/>
        </w:rPr>
      </w:pPr>
      <w:r w:rsidRPr="00C962D4">
        <w:rPr>
          <w:noProof/>
        </w:rPr>
        <w:t>[58]</w:t>
      </w:r>
      <w:r w:rsidRPr="00C962D4">
        <w:rPr>
          <w:noProof/>
        </w:rPr>
        <w:tab/>
        <w:t xml:space="preserve">Microsoft. Smooth Streaming [OL]. </w:t>
      </w:r>
      <w:r w:rsidRPr="00D175A7">
        <w:t>https://www.iis.net/downloads/microsoft/smooth-streaming.</w:t>
      </w:r>
    </w:p>
    <w:p w14:paraId="18A70E6B" w14:textId="2B291A05" w:rsidR="00C962D4" w:rsidRPr="00C962D4" w:rsidRDefault="00C962D4" w:rsidP="00D175A7">
      <w:pPr>
        <w:pStyle w:val="a3"/>
        <w:wordWrap w:val="0"/>
        <w:ind w:left="480" w:hangingChars="200" w:hanging="480"/>
        <w:rPr>
          <w:noProof/>
        </w:rPr>
      </w:pPr>
      <w:r w:rsidRPr="00C962D4">
        <w:rPr>
          <w:noProof/>
        </w:rPr>
        <w:lastRenderedPageBreak/>
        <w:t>[59]</w:t>
      </w:r>
      <w:r w:rsidRPr="00C962D4">
        <w:rPr>
          <w:noProof/>
        </w:rPr>
        <w:tab/>
        <w:t xml:space="preserve">MPEG. Dynamic Adaptive Streaming over HTTP [OL]. </w:t>
      </w:r>
      <w:r w:rsidRPr="00095E56">
        <w:t>http://mpeg.chiariglione.org/standards/mpeg-dash.</w:t>
      </w:r>
    </w:p>
    <w:p w14:paraId="040FAF84" w14:textId="77777777" w:rsidR="00C962D4" w:rsidRPr="00C962D4" w:rsidRDefault="00C962D4" w:rsidP="00C962D4">
      <w:pPr>
        <w:pStyle w:val="a3"/>
        <w:ind w:left="480" w:hangingChars="200" w:hanging="480"/>
        <w:rPr>
          <w:noProof/>
        </w:rPr>
      </w:pPr>
      <w:r w:rsidRPr="00C962D4">
        <w:rPr>
          <w:noProof/>
        </w:rPr>
        <w:t>[60]</w:t>
      </w:r>
      <w:r w:rsidRPr="00C962D4">
        <w:rPr>
          <w:noProof/>
        </w:rPr>
        <w:tab/>
        <w:t>Sodagar I</w:t>
      </w:r>
      <w:r w:rsidRPr="00C962D4">
        <w:rPr>
          <w:rFonts w:ascii="PingFang SC" w:eastAsia="PingFang SC" w:hAnsi="PingFang SC"/>
          <w:noProof/>
        </w:rPr>
        <w:t>.</w:t>
      </w:r>
      <w:r w:rsidRPr="00C962D4">
        <w:rPr>
          <w:noProof/>
        </w:rPr>
        <w:t xml:space="preserve"> The mpeg-dash standard for multimedia streaming over the internet [J]</w:t>
      </w:r>
      <w:r w:rsidRPr="00C962D4">
        <w:rPr>
          <w:i/>
          <w:noProof/>
        </w:rPr>
        <w:t>.</w:t>
      </w:r>
      <w:r w:rsidRPr="00C962D4">
        <w:rPr>
          <w:noProof/>
        </w:rPr>
        <w:t xml:space="preserve"> IEEE MultiMedia, 2011</w:t>
      </w:r>
      <w:r w:rsidRPr="00C962D4">
        <w:rPr>
          <w:rFonts w:ascii="PingFang SC" w:eastAsia="PingFang SC" w:hAnsi="PingFang SC"/>
          <w:noProof/>
        </w:rPr>
        <w:t xml:space="preserve">, </w:t>
      </w:r>
      <w:r w:rsidRPr="00C962D4">
        <w:rPr>
          <w:noProof/>
        </w:rPr>
        <w:t>18(4): 62-67.</w:t>
      </w:r>
    </w:p>
    <w:p w14:paraId="7854C6F1" w14:textId="77777777" w:rsidR="00C962D4" w:rsidRPr="00C962D4" w:rsidRDefault="00C962D4" w:rsidP="00C962D4">
      <w:pPr>
        <w:pStyle w:val="a3"/>
        <w:ind w:left="480" w:hangingChars="200" w:hanging="480"/>
        <w:rPr>
          <w:noProof/>
        </w:rPr>
      </w:pPr>
      <w:r w:rsidRPr="00C962D4">
        <w:rPr>
          <w:noProof/>
        </w:rPr>
        <w:t>[61]</w:t>
      </w:r>
      <w:r w:rsidRPr="00C962D4">
        <w:rPr>
          <w:noProof/>
        </w:rPr>
        <w:tab/>
        <w:t>Saxena M, Sharan U, Fahmy S. Analyzing video services in web 2.0: a global perspective [A]. // Proc of the 18th International Workshop on Network and Operating Systems Support for Digital Audio and Video [C], Braunschweig: ACM, 2008: 39-44.</w:t>
      </w:r>
    </w:p>
    <w:p w14:paraId="26F575C0" w14:textId="77777777" w:rsidR="00C962D4" w:rsidRPr="00C962D4" w:rsidRDefault="00C962D4" w:rsidP="00C962D4">
      <w:pPr>
        <w:pStyle w:val="a3"/>
        <w:ind w:left="480" w:hangingChars="200" w:hanging="480"/>
        <w:rPr>
          <w:noProof/>
        </w:rPr>
      </w:pPr>
      <w:r w:rsidRPr="00C962D4">
        <w:rPr>
          <w:noProof/>
        </w:rPr>
        <w:t>[62]</w:t>
      </w:r>
      <w:r w:rsidRPr="00C962D4">
        <w:rPr>
          <w:noProof/>
        </w:rPr>
        <w:tab/>
        <w:t>Adhikari V K, Jain S, Zhang Z-L. YouTube traffic dynamics and its interplay with a tier-1 ISP: an ISP perspective [A]. // Proc of the 10th ACM SIGCOMM Conference on Internet Measurement [C], Melbourne: ACM, 2010: 431-443.</w:t>
      </w:r>
    </w:p>
    <w:p w14:paraId="3ACBCE05" w14:textId="77777777" w:rsidR="00C962D4" w:rsidRPr="00C962D4" w:rsidRDefault="00C962D4" w:rsidP="00C962D4">
      <w:pPr>
        <w:pStyle w:val="a3"/>
        <w:ind w:left="480" w:hangingChars="200" w:hanging="480"/>
        <w:rPr>
          <w:noProof/>
        </w:rPr>
      </w:pPr>
      <w:r w:rsidRPr="00C962D4">
        <w:rPr>
          <w:noProof/>
        </w:rPr>
        <w:t>[63]</w:t>
      </w:r>
      <w:r w:rsidRPr="00C962D4">
        <w:rPr>
          <w:noProof/>
        </w:rPr>
        <w:tab/>
        <w:t>Torres R, Finamore A, Kim J R</w:t>
      </w:r>
      <w:r w:rsidRPr="00C962D4">
        <w:rPr>
          <w:i/>
          <w:noProof/>
        </w:rPr>
        <w:t>, et al.</w:t>
      </w:r>
      <w:r w:rsidRPr="00C962D4">
        <w:rPr>
          <w:noProof/>
        </w:rPr>
        <w:t xml:space="preserve"> Dissecting video server selection strategies in the youtube cdn [A]. // Proc of the 31st International Conference on Distributed Computing Systems [C], Minneapolis: IEEE, 2011: 248-257.</w:t>
      </w:r>
    </w:p>
    <w:p w14:paraId="630BAD3C" w14:textId="77777777" w:rsidR="00C962D4" w:rsidRPr="00C962D4" w:rsidRDefault="00C962D4" w:rsidP="00C962D4">
      <w:pPr>
        <w:pStyle w:val="a3"/>
        <w:ind w:left="480" w:hangingChars="200" w:hanging="480"/>
        <w:rPr>
          <w:noProof/>
        </w:rPr>
      </w:pPr>
      <w:r w:rsidRPr="00C962D4">
        <w:rPr>
          <w:noProof/>
        </w:rPr>
        <w:t>[64]</w:t>
      </w:r>
      <w:r w:rsidRPr="00C962D4">
        <w:rPr>
          <w:noProof/>
        </w:rPr>
        <w:tab/>
        <w:t>Plissonneau L, Biersack E, Juluri P. Analyzing the impact of YouTube delivery policies on user experience [A]. // Proc of the 24th International Teletraffic Congress [C], Krakow: International Teletraffic Congress, 2012: 28.</w:t>
      </w:r>
    </w:p>
    <w:p w14:paraId="4F05BA2A" w14:textId="77777777" w:rsidR="00C962D4" w:rsidRPr="00C962D4" w:rsidRDefault="00C962D4" w:rsidP="00C962D4">
      <w:pPr>
        <w:pStyle w:val="a3"/>
        <w:ind w:left="480" w:hangingChars="200" w:hanging="480"/>
        <w:rPr>
          <w:noProof/>
        </w:rPr>
      </w:pPr>
      <w:r w:rsidRPr="00C962D4">
        <w:rPr>
          <w:noProof/>
        </w:rPr>
        <w:t>[65]</w:t>
      </w:r>
      <w:r w:rsidRPr="00C962D4">
        <w:rPr>
          <w:noProof/>
        </w:rPr>
        <w:tab/>
        <w:t>Korczyński M, Duda A. Classifying service flows in the encrypted skype traffic [A]. // Proc of 2012 IEEE International Conference on Communications [C], Ottawa: IEEE, 2012: 1064-1068.</w:t>
      </w:r>
    </w:p>
    <w:p w14:paraId="216F0EF2" w14:textId="77777777" w:rsidR="00C962D4" w:rsidRPr="00C962D4" w:rsidRDefault="00C962D4" w:rsidP="00C962D4">
      <w:pPr>
        <w:pStyle w:val="a3"/>
        <w:ind w:left="480" w:hangingChars="200" w:hanging="480"/>
        <w:rPr>
          <w:noProof/>
        </w:rPr>
      </w:pPr>
      <w:r w:rsidRPr="00C962D4">
        <w:rPr>
          <w:noProof/>
        </w:rPr>
        <w:t>[66]</w:t>
      </w:r>
      <w:r w:rsidRPr="00C962D4">
        <w:rPr>
          <w:noProof/>
        </w:rPr>
        <w:tab/>
        <w:t>Chu W, Zhu B B, Xue F</w:t>
      </w:r>
      <w:r w:rsidRPr="00C962D4">
        <w:rPr>
          <w:i/>
          <w:noProof/>
        </w:rPr>
        <w:t>, et al.</w:t>
      </w:r>
      <w:r w:rsidRPr="00C962D4">
        <w:rPr>
          <w:noProof/>
        </w:rPr>
        <w:t xml:space="preserve"> Protect sensitive sites from phishing attacks using features extractable from inaccessible phishing URLs [A]. // Proc of 2013 IEEE International Conference on Communications [C], Budapest: IEEE, 2013: 1990-1994.</w:t>
      </w:r>
    </w:p>
    <w:p w14:paraId="1F893B8D" w14:textId="77777777" w:rsidR="00C962D4" w:rsidRPr="00C962D4" w:rsidRDefault="00C962D4" w:rsidP="00C962D4">
      <w:pPr>
        <w:pStyle w:val="a3"/>
        <w:ind w:left="480" w:hangingChars="200" w:hanging="480"/>
        <w:rPr>
          <w:noProof/>
        </w:rPr>
      </w:pPr>
      <w:r w:rsidRPr="00C962D4">
        <w:rPr>
          <w:noProof/>
        </w:rPr>
        <w:t>[67]</w:t>
      </w:r>
      <w:r w:rsidRPr="00C962D4">
        <w:rPr>
          <w:noProof/>
        </w:rPr>
        <w:tab/>
        <w:t>Chaudhary V, Sureka A. Contextual feature based one-class classifier approach for detecting video response spam on youtube [A]. // Proc of the 11th Annual International Conference on Privacy, Security and Trust [C], Tarragona: IEEE, 2013: 195-204.</w:t>
      </w:r>
    </w:p>
    <w:p w14:paraId="159C6BAA" w14:textId="77777777" w:rsidR="00C962D4" w:rsidRPr="00C962D4" w:rsidRDefault="00C962D4" w:rsidP="00C962D4">
      <w:pPr>
        <w:pStyle w:val="a3"/>
        <w:ind w:left="480" w:hangingChars="200" w:hanging="480"/>
        <w:rPr>
          <w:noProof/>
        </w:rPr>
      </w:pPr>
      <w:r w:rsidRPr="00C962D4">
        <w:rPr>
          <w:noProof/>
        </w:rPr>
        <w:t>[68]</w:t>
      </w:r>
      <w:r w:rsidRPr="00C962D4">
        <w:rPr>
          <w:noProof/>
        </w:rPr>
        <w:tab/>
        <w:t>Breiman L, Friedman J, Stone C J</w:t>
      </w:r>
      <w:r w:rsidRPr="00C962D4">
        <w:rPr>
          <w:i/>
          <w:noProof/>
        </w:rPr>
        <w:t>, et al.</w:t>
      </w:r>
      <w:r w:rsidRPr="00C962D4">
        <w:rPr>
          <w:noProof/>
        </w:rPr>
        <w:t xml:space="preserve"> Classification and regression trees [M]. Boca Raton: CRC press, 1984.</w:t>
      </w:r>
    </w:p>
    <w:p w14:paraId="413BBE5F" w14:textId="77777777" w:rsidR="00C962D4" w:rsidRPr="00C962D4" w:rsidRDefault="00C962D4" w:rsidP="00C962D4">
      <w:pPr>
        <w:pStyle w:val="a3"/>
        <w:ind w:left="480" w:hangingChars="200" w:hanging="480"/>
        <w:rPr>
          <w:noProof/>
        </w:rPr>
      </w:pPr>
      <w:r w:rsidRPr="00C962D4">
        <w:rPr>
          <w:noProof/>
        </w:rPr>
        <w:t>[69]</w:t>
      </w:r>
      <w:r w:rsidRPr="00C962D4">
        <w:rPr>
          <w:noProof/>
        </w:rPr>
        <w:tab/>
        <w:t>Russell S, Norvig P. Artificial Intelligence: A modern approach [M]. Harlow: Pearson, 1995.</w:t>
      </w:r>
    </w:p>
    <w:p w14:paraId="0EB9B67E" w14:textId="77777777" w:rsidR="00C962D4" w:rsidRPr="00C962D4" w:rsidRDefault="00C962D4" w:rsidP="00C962D4">
      <w:pPr>
        <w:pStyle w:val="a3"/>
        <w:ind w:left="480" w:hangingChars="200" w:hanging="480"/>
        <w:rPr>
          <w:noProof/>
        </w:rPr>
      </w:pPr>
      <w:r w:rsidRPr="00C962D4">
        <w:rPr>
          <w:noProof/>
        </w:rPr>
        <w:t>[70]</w:t>
      </w:r>
      <w:r w:rsidRPr="00C962D4">
        <w:rPr>
          <w:noProof/>
        </w:rPr>
        <w:tab/>
        <w:t>Cortes C, Vapnik V</w:t>
      </w:r>
      <w:r w:rsidRPr="00C962D4">
        <w:rPr>
          <w:rFonts w:ascii="PingFang SC" w:eastAsia="PingFang SC" w:hAnsi="PingFang SC"/>
          <w:noProof/>
        </w:rPr>
        <w:t>.</w:t>
      </w:r>
      <w:r w:rsidRPr="00C962D4">
        <w:rPr>
          <w:noProof/>
        </w:rPr>
        <w:t xml:space="preserve"> Support-vector networks [J]</w:t>
      </w:r>
      <w:r w:rsidRPr="00C962D4">
        <w:rPr>
          <w:i/>
          <w:noProof/>
        </w:rPr>
        <w:t>.</w:t>
      </w:r>
      <w:r w:rsidRPr="00C962D4">
        <w:rPr>
          <w:noProof/>
        </w:rPr>
        <w:t xml:space="preserve"> Machine Learning, 1995</w:t>
      </w:r>
      <w:r w:rsidRPr="00C962D4">
        <w:rPr>
          <w:rFonts w:ascii="PingFang SC" w:eastAsia="PingFang SC" w:hAnsi="PingFang SC"/>
          <w:noProof/>
        </w:rPr>
        <w:t xml:space="preserve">, </w:t>
      </w:r>
      <w:r w:rsidRPr="00C962D4">
        <w:rPr>
          <w:noProof/>
        </w:rPr>
        <w:t>20(3): 273-297.</w:t>
      </w:r>
    </w:p>
    <w:p w14:paraId="3E5FE73F" w14:textId="77777777" w:rsidR="00C962D4" w:rsidRPr="00C962D4" w:rsidRDefault="00C962D4" w:rsidP="00C962D4">
      <w:pPr>
        <w:pStyle w:val="a3"/>
        <w:ind w:left="480" w:hangingChars="200" w:hanging="480"/>
        <w:rPr>
          <w:noProof/>
        </w:rPr>
      </w:pPr>
      <w:r w:rsidRPr="00C962D4">
        <w:rPr>
          <w:noProof/>
        </w:rPr>
        <w:lastRenderedPageBreak/>
        <w:t>[71]</w:t>
      </w:r>
      <w:r w:rsidRPr="00C962D4">
        <w:rPr>
          <w:noProof/>
        </w:rPr>
        <w:tab/>
        <w:t>Ramos-Muñoz J J, Prados-Garzon J, Ameigeiras P</w:t>
      </w:r>
      <w:r w:rsidRPr="00C962D4">
        <w:rPr>
          <w:i/>
          <w:noProof/>
        </w:rPr>
        <w:t>, et al.</w:t>
      </w:r>
      <w:r w:rsidRPr="00C962D4">
        <w:rPr>
          <w:noProof/>
        </w:rPr>
        <w:t xml:space="preserve"> Characteristics of mobile youtube traffic [J]</w:t>
      </w:r>
      <w:r w:rsidRPr="00C962D4">
        <w:rPr>
          <w:i/>
          <w:noProof/>
        </w:rPr>
        <w:t>.</w:t>
      </w:r>
      <w:r w:rsidRPr="00C962D4">
        <w:rPr>
          <w:noProof/>
        </w:rPr>
        <w:t xml:space="preserve"> IEEE Wireless Communications, 2014</w:t>
      </w:r>
      <w:r w:rsidRPr="00C962D4">
        <w:rPr>
          <w:rFonts w:ascii="PingFang SC" w:eastAsia="PingFang SC" w:hAnsi="PingFang SC"/>
          <w:noProof/>
        </w:rPr>
        <w:t xml:space="preserve">, </w:t>
      </w:r>
      <w:r w:rsidRPr="00C962D4">
        <w:rPr>
          <w:noProof/>
        </w:rPr>
        <w:t>21(1): 18-25.</w:t>
      </w:r>
    </w:p>
    <w:p w14:paraId="4EC78A7C" w14:textId="77777777" w:rsidR="00C962D4" w:rsidRPr="00C962D4" w:rsidRDefault="00C962D4" w:rsidP="00C962D4">
      <w:pPr>
        <w:pStyle w:val="a3"/>
        <w:ind w:left="480" w:hangingChars="200" w:hanging="480"/>
        <w:rPr>
          <w:noProof/>
        </w:rPr>
      </w:pPr>
      <w:r w:rsidRPr="00C962D4">
        <w:rPr>
          <w:noProof/>
        </w:rPr>
        <w:t>[72]</w:t>
      </w:r>
      <w:r w:rsidRPr="00C962D4">
        <w:rPr>
          <w:noProof/>
        </w:rPr>
        <w:tab/>
        <w:t>Li Z, Xie G, Kaafar M A</w:t>
      </w:r>
      <w:r w:rsidRPr="00C962D4">
        <w:rPr>
          <w:i/>
          <w:noProof/>
        </w:rPr>
        <w:t>, et al.</w:t>
      </w:r>
      <w:r w:rsidRPr="00C962D4">
        <w:rPr>
          <w:noProof/>
        </w:rPr>
        <w:t xml:space="preserve"> User behavior characterization of a large-scale mobile live streaming system [A]. // Proc of the 24th International Conference on World Wide Web [C], Florence: ACM, 2015: 307-313.</w:t>
      </w:r>
    </w:p>
    <w:p w14:paraId="3FC07A0E" w14:textId="52B437B8" w:rsidR="00C962D4" w:rsidRPr="00095E56" w:rsidRDefault="00C962D4" w:rsidP="00095E56">
      <w:pPr>
        <w:pStyle w:val="a3"/>
        <w:wordWrap w:val="0"/>
        <w:ind w:left="480" w:hangingChars="200" w:hanging="480"/>
      </w:pPr>
      <w:r w:rsidRPr="00C962D4">
        <w:rPr>
          <w:noProof/>
        </w:rPr>
        <w:t>[73]</w:t>
      </w:r>
      <w:r w:rsidRPr="00C962D4">
        <w:rPr>
          <w:noProof/>
        </w:rPr>
        <w:tab/>
        <w:t>Youku. Youku Tudou Partners With Xiaomi to Accelerate Multi-Screen Ecosystem Development [OL].</w:t>
      </w:r>
      <w:r w:rsidRPr="00095E56">
        <w:t xml:space="preserve"> http://ir.youku.com/phoenix.zhtml?c=241246&amp;p=irol-newsArticle_print&amp;ID=1988630.</w:t>
      </w:r>
    </w:p>
    <w:p w14:paraId="47CC5E32" w14:textId="77777777" w:rsidR="00C962D4" w:rsidRPr="00C962D4" w:rsidRDefault="00C962D4" w:rsidP="00C962D4">
      <w:pPr>
        <w:pStyle w:val="a3"/>
        <w:ind w:left="480" w:hangingChars="200" w:hanging="480"/>
        <w:rPr>
          <w:noProof/>
        </w:rPr>
      </w:pPr>
      <w:r w:rsidRPr="00C962D4">
        <w:rPr>
          <w:noProof/>
        </w:rPr>
        <w:t>[74]</w:t>
      </w:r>
      <w:r w:rsidRPr="00C962D4">
        <w:rPr>
          <w:noProof/>
        </w:rPr>
        <w:tab/>
        <w:t>Lorenz M O</w:t>
      </w:r>
      <w:r w:rsidRPr="00C962D4">
        <w:rPr>
          <w:rFonts w:ascii="PingFang SC" w:eastAsia="PingFang SC" w:hAnsi="PingFang SC"/>
          <w:noProof/>
        </w:rPr>
        <w:t>.</w:t>
      </w:r>
      <w:r w:rsidRPr="00C962D4">
        <w:rPr>
          <w:noProof/>
        </w:rPr>
        <w:t xml:space="preserve"> Methods of measuring the concentration of wealth [J]</w:t>
      </w:r>
      <w:r w:rsidRPr="00C962D4">
        <w:rPr>
          <w:i/>
          <w:noProof/>
        </w:rPr>
        <w:t>.</w:t>
      </w:r>
      <w:r w:rsidRPr="00C962D4">
        <w:rPr>
          <w:noProof/>
        </w:rPr>
        <w:t xml:space="preserve"> Publications of the American Statistical Association, 1905</w:t>
      </w:r>
      <w:r w:rsidRPr="00C962D4">
        <w:rPr>
          <w:rFonts w:ascii="PingFang SC" w:eastAsia="PingFang SC" w:hAnsi="PingFang SC"/>
          <w:noProof/>
        </w:rPr>
        <w:t xml:space="preserve">, </w:t>
      </w:r>
      <w:r w:rsidRPr="00C962D4">
        <w:rPr>
          <w:noProof/>
        </w:rPr>
        <w:t>9(70): 209-219.</w:t>
      </w:r>
    </w:p>
    <w:p w14:paraId="4DBC16DE" w14:textId="77777777" w:rsidR="00C962D4" w:rsidRPr="00C962D4" w:rsidRDefault="00C962D4" w:rsidP="00C962D4">
      <w:pPr>
        <w:pStyle w:val="a3"/>
        <w:ind w:left="480" w:hangingChars="200" w:hanging="480"/>
        <w:rPr>
          <w:noProof/>
        </w:rPr>
      </w:pPr>
      <w:r w:rsidRPr="00C962D4">
        <w:rPr>
          <w:noProof/>
        </w:rPr>
        <w:t>[75]</w:t>
      </w:r>
      <w:r w:rsidRPr="00C962D4">
        <w:rPr>
          <w:noProof/>
        </w:rPr>
        <w:tab/>
        <w:t>Louail T, Lenormand M, Cantu Ros O G</w:t>
      </w:r>
      <w:r w:rsidRPr="00C962D4">
        <w:rPr>
          <w:i/>
          <w:noProof/>
        </w:rPr>
        <w:t>, et al.</w:t>
      </w:r>
      <w:r w:rsidRPr="00C962D4">
        <w:rPr>
          <w:noProof/>
        </w:rPr>
        <w:t xml:space="preserve"> From mobile phone data to the spatial structure of cities [J]</w:t>
      </w:r>
      <w:r w:rsidRPr="00C962D4">
        <w:rPr>
          <w:i/>
          <w:noProof/>
        </w:rPr>
        <w:t>.</w:t>
      </w:r>
      <w:r w:rsidRPr="00C962D4">
        <w:rPr>
          <w:noProof/>
        </w:rPr>
        <w:t xml:space="preserve"> Scientific Reports, 2014</w:t>
      </w:r>
      <w:r w:rsidRPr="00C962D4">
        <w:rPr>
          <w:rFonts w:ascii="PingFang SC" w:eastAsia="PingFang SC" w:hAnsi="PingFang SC"/>
          <w:noProof/>
        </w:rPr>
        <w:t xml:space="preserve">, </w:t>
      </w:r>
      <w:r w:rsidRPr="00C962D4">
        <w:rPr>
          <w:noProof/>
        </w:rPr>
        <w:t>4(1): 5276.</w:t>
      </w:r>
    </w:p>
    <w:p w14:paraId="24EBDA4E" w14:textId="77777777" w:rsidR="00C962D4" w:rsidRPr="00C962D4" w:rsidRDefault="00C962D4" w:rsidP="00C962D4">
      <w:pPr>
        <w:pStyle w:val="a3"/>
        <w:ind w:left="480" w:hangingChars="200" w:hanging="480"/>
        <w:rPr>
          <w:noProof/>
        </w:rPr>
      </w:pPr>
      <w:r w:rsidRPr="00C962D4">
        <w:rPr>
          <w:noProof/>
        </w:rPr>
        <w:t>[76]</w:t>
      </w:r>
      <w:r w:rsidRPr="00C962D4">
        <w:rPr>
          <w:noProof/>
        </w:rPr>
        <w:tab/>
        <w:t>Lomax K</w:t>
      </w:r>
      <w:r w:rsidRPr="00C962D4">
        <w:rPr>
          <w:rFonts w:ascii="PingFang SC" w:eastAsia="PingFang SC" w:hAnsi="PingFang SC"/>
          <w:noProof/>
        </w:rPr>
        <w:t>.</w:t>
      </w:r>
      <w:r w:rsidRPr="00C962D4">
        <w:rPr>
          <w:noProof/>
        </w:rPr>
        <w:t xml:space="preserve"> Business failures: Another example of the analysis of failure data [J]</w:t>
      </w:r>
      <w:r w:rsidRPr="00C962D4">
        <w:rPr>
          <w:i/>
          <w:noProof/>
        </w:rPr>
        <w:t>.</w:t>
      </w:r>
      <w:r w:rsidRPr="00C962D4">
        <w:rPr>
          <w:noProof/>
        </w:rPr>
        <w:t xml:space="preserve"> Journal of the American Statistical Association, 1954</w:t>
      </w:r>
      <w:r w:rsidRPr="00C962D4">
        <w:rPr>
          <w:rFonts w:ascii="PingFang SC" w:eastAsia="PingFang SC" w:hAnsi="PingFang SC"/>
          <w:noProof/>
        </w:rPr>
        <w:t xml:space="preserve">, </w:t>
      </w:r>
      <w:r w:rsidRPr="00C962D4">
        <w:rPr>
          <w:noProof/>
        </w:rPr>
        <w:t>49(268): 847-852.</w:t>
      </w:r>
    </w:p>
    <w:p w14:paraId="5A301591" w14:textId="77777777" w:rsidR="00C962D4" w:rsidRPr="00C962D4" w:rsidRDefault="00C962D4" w:rsidP="00C962D4">
      <w:pPr>
        <w:pStyle w:val="a3"/>
        <w:ind w:left="480" w:hangingChars="200" w:hanging="480"/>
        <w:rPr>
          <w:noProof/>
        </w:rPr>
      </w:pPr>
      <w:r w:rsidRPr="00C962D4">
        <w:rPr>
          <w:noProof/>
        </w:rPr>
        <w:t>[77]</w:t>
      </w:r>
      <w:r w:rsidRPr="00C962D4">
        <w:rPr>
          <w:noProof/>
        </w:rPr>
        <w:tab/>
        <w:t>Venn J</w:t>
      </w:r>
      <w:r w:rsidRPr="00C962D4">
        <w:rPr>
          <w:rFonts w:ascii="PingFang SC" w:eastAsia="PingFang SC" w:hAnsi="PingFang SC"/>
          <w:noProof/>
        </w:rPr>
        <w:t>.</w:t>
      </w:r>
      <w:r w:rsidRPr="00C962D4">
        <w:rPr>
          <w:noProof/>
        </w:rPr>
        <w:t xml:space="preserve"> I. On the diagrammatic and mechanical representation of propositions and reasonings [J]</w:t>
      </w:r>
      <w:r w:rsidRPr="00C962D4">
        <w:rPr>
          <w:i/>
          <w:noProof/>
        </w:rPr>
        <w:t>.</w:t>
      </w:r>
      <w:r w:rsidRPr="00C962D4">
        <w:rPr>
          <w:noProof/>
        </w:rPr>
        <w:t xml:space="preserve"> The London, Edinburgh, and Dublin Philosophical Magazine and Journal of Science, 1880</w:t>
      </w:r>
      <w:r w:rsidRPr="00C962D4">
        <w:rPr>
          <w:rFonts w:ascii="PingFang SC" w:eastAsia="PingFang SC" w:hAnsi="PingFang SC"/>
          <w:noProof/>
        </w:rPr>
        <w:t xml:space="preserve">, </w:t>
      </w:r>
      <w:r w:rsidRPr="00C962D4">
        <w:rPr>
          <w:noProof/>
        </w:rPr>
        <w:t>10(59): 1-18.</w:t>
      </w:r>
    </w:p>
    <w:p w14:paraId="180DDA5D" w14:textId="77777777" w:rsidR="00C962D4" w:rsidRPr="00C962D4" w:rsidRDefault="00C962D4" w:rsidP="00C962D4">
      <w:pPr>
        <w:pStyle w:val="a3"/>
        <w:ind w:left="480" w:hangingChars="200" w:hanging="480"/>
        <w:rPr>
          <w:noProof/>
        </w:rPr>
      </w:pPr>
      <w:r w:rsidRPr="00C962D4">
        <w:rPr>
          <w:noProof/>
        </w:rPr>
        <w:t>[78]</w:t>
      </w:r>
      <w:r w:rsidRPr="00C962D4">
        <w:rPr>
          <w:noProof/>
        </w:rPr>
        <w:tab/>
        <w:t>Wilson C, Boe B, Sala A</w:t>
      </w:r>
      <w:r w:rsidRPr="00C962D4">
        <w:rPr>
          <w:i/>
          <w:noProof/>
        </w:rPr>
        <w:t>, et al.</w:t>
      </w:r>
      <w:r w:rsidRPr="00C962D4">
        <w:rPr>
          <w:noProof/>
        </w:rPr>
        <w:t xml:space="preserve"> User interactions in social networks and their implications [A]. // Proc of the 4th ACM European Conference on Computer systems [C], Nuremberg: ACM, 2009: 205-218.</w:t>
      </w:r>
    </w:p>
    <w:p w14:paraId="2B555D01" w14:textId="77777777" w:rsidR="00C962D4" w:rsidRPr="00C962D4" w:rsidRDefault="00C962D4" w:rsidP="00C962D4">
      <w:pPr>
        <w:pStyle w:val="a3"/>
        <w:ind w:left="480" w:hangingChars="200" w:hanging="480"/>
        <w:rPr>
          <w:noProof/>
        </w:rPr>
      </w:pPr>
      <w:r w:rsidRPr="00C962D4">
        <w:rPr>
          <w:noProof/>
        </w:rPr>
        <w:t>[79]</w:t>
      </w:r>
      <w:r w:rsidRPr="00C962D4">
        <w:rPr>
          <w:noProof/>
        </w:rPr>
        <w:tab/>
        <w:t>Kwak H, Lee C, Park H</w:t>
      </w:r>
      <w:r w:rsidRPr="00C962D4">
        <w:rPr>
          <w:i/>
          <w:noProof/>
        </w:rPr>
        <w:t>, et al.</w:t>
      </w:r>
      <w:r w:rsidRPr="00C962D4">
        <w:rPr>
          <w:noProof/>
        </w:rPr>
        <w:t xml:space="preserve"> What is Twitter, a social network or a news media? [A]. // Proc of the 19th International Conference on World Wide Web [C], Raleigh: ACM, 2010: 591-600.</w:t>
      </w:r>
    </w:p>
    <w:p w14:paraId="47BC8CC2" w14:textId="77777777" w:rsidR="00C962D4" w:rsidRPr="00C962D4" w:rsidRDefault="00C962D4" w:rsidP="00C962D4">
      <w:pPr>
        <w:pStyle w:val="a3"/>
        <w:ind w:left="480" w:hangingChars="200" w:hanging="480"/>
        <w:rPr>
          <w:noProof/>
        </w:rPr>
      </w:pPr>
      <w:r w:rsidRPr="00C962D4">
        <w:rPr>
          <w:noProof/>
        </w:rPr>
        <w:t>[80]</w:t>
      </w:r>
      <w:r w:rsidRPr="00C962D4">
        <w:rPr>
          <w:noProof/>
        </w:rPr>
        <w:tab/>
        <w:t>Juran J M</w:t>
      </w:r>
      <w:r w:rsidRPr="00C962D4">
        <w:rPr>
          <w:rFonts w:ascii="PingFang SC" w:eastAsia="PingFang SC" w:hAnsi="PingFang SC"/>
          <w:noProof/>
        </w:rPr>
        <w:t>.</w:t>
      </w:r>
      <w:r w:rsidRPr="00C962D4">
        <w:rPr>
          <w:noProof/>
        </w:rPr>
        <w:t xml:space="preserve"> Universals in management planning and controlling [J]</w:t>
      </w:r>
      <w:r w:rsidRPr="00C962D4">
        <w:rPr>
          <w:i/>
          <w:noProof/>
        </w:rPr>
        <w:t>.</w:t>
      </w:r>
      <w:r w:rsidRPr="00C962D4">
        <w:rPr>
          <w:noProof/>
        </w:rPr>
        <w:t xml:space="preserve"> Management Review, 1954</w:t>
      </w:r>
      <w:r w:rsidRPr="00C962D4">
        <w:rPr>
          <w:rFonts w:ascii="PingFang SC" w:eastAsia="PingFang SC" w:hAnsi="PingFang SC"/>
          <w:noProof/>
        </w:rPr>
        <w:t xml:space="preserve">, </w:t>
      </w:r>
      <w:r w:rsidRPr="00C962D4">
        <w:rPr>
          <w:noProof/>
        </w:rPr>
        <w:t>43(11): 748-761.</w:t>
      </w:r>
    </w:p>
    <w:p w14:paraId="2BFE25E5" w14:textId="77777777" w:rsidR="00C962D4" w:rsidRPr="00C962D4" w:rsidRDefault="00C962D4" w:rsidP="00C962D4">
      <w:pPr>
        <w:pStyle w:val="a3"/>
        <w:ind w:left="480" w:hangingChars="200" w:hanging="480"/>
        <w:rPr>
          <w:noProof/>
        </w:rPr>
      </w:pPr>
      <w:r w:rsidRPr="00C962D4">
        <w:rPr>
          <w:noProof/>
        </w:rPr>
        <w:t>[81]</w:t>
      </w:r>
      <w:r w:rsidRPr="00C962D4">
        <w:rPr>
          <w:noProof/>
        </w:rPr>
        <w:tab/>
        <w:t>Adamic L A, Huberman B A</w:t>
      </w:r>
      <w:r w:rsidRPr="00C962D4">
        <w:rPr>
          <w:rFonts w:ascii="PingFang SC" w:eastAsia="PingFang SC" w:hAnsi="PingFang SC"/>
          <w:noProof/>
        </w:rPr>
        <w:t>.</w:t>
      </w:r>
      <w:r w:rsidRPr="00C962D4">
        <w:rPr>
          <w:noProof/>
        </w:rPr>
        <w:t xml:space="preserve"> Zipf’s law and the Internet [J]</w:t>
      </w:r>
      <w:r w:rsidRPr="00C962D4">
        <w:rPr>
          <w:i/>
          <w:noProof/>
        </w:rPr>
        <w:t>.</w:t>
      </w:r>
      <w:r w:rsidRPr="00C962D4">
        <w:rPr>
          <w:noProof/>
        </w:rPr>
        <w:t xml:space="preserve"> Glottometrics, 2002</w:t>
      </w:r>
      <w:r w:rsidRPr="00C962D4">
        <w:rPr>
          <w:rFonts w:ascii="PingFang SC" w:eastAsia="PingFang SC" w:hAnsi="PingFang SC"/>
          <w:noProof/>
        </w:rPr>
        <w:t xml:space="preserve">, </w:t>
      </w:r>
      <w:r w:rsidRPr="00C962D4">
        <w:rPr>
          <w:noProof/>
        </w:rPr>
        <w:t>3(1): 143-150.</w:t>
      </w:r>
    </w:p>
    <w:p w14:paraId="3BE73ABC" w14:textId="77777777" w:rsidR="00C962D4" w:rsidRPr="00C962D4" w:rsidRDefault="00C962D4" w:rsidP="00C962D4">
      <w:pPr>
        <w:pStyle w:val="a3"/>
        <w:ind w:left="480" w:hangingChars="200" w:hanging="480"/>
        <w:rPr>
          <w:noProof/>
        </w:rPr>
      </w:pPr>
      <w:r w:rsidRPr="00C962D4">
        <w:rPr>
          <w:noProof/>
        </w:rPr>
        <w:t>[82]</w:t>
      </w:r>
      <w:r w:rsidRPr="00C962D4">
        <w:rPr>
          <w:noProof/>
        </w:rPr>
        <w:tab/>
        <w:t>Li W</w:t>
      </w:r>
      <w:r w:rsidRPr="00C962D4">
        <w:rPr>
          <w:rFonts w:ascii="PingFang SC" w:eastAsia="PingFang SC" w:hAnsi="PingFang SC"/>
          <w:noProof/>
        </w:rPr>
        <w:t>.</w:t>
      </w:r>
      <w:r w:rsidRPr="00C962D4">
        <w:rPr>
          <w:noProof/>
        </w:rPr>
        <w:t xml:space="preserve"> Zipf’s law everywhere [J]</w:t>
      </w:r>
      <w:r w:rsidRPr="00C962D4">
        <w:rPr>
          <w:i/>
          <w:noProof/>
        </w:rPr>
        <w:t>.</w:t>
      </w:r>
      <w:r w:rsidRPr="00C962D4">
        <w:rPr>
          <w:noProof/>
        </w:rPr>
        <w:t xml:space="preserve"> Glottometrics, 2002</w:t>
      </w:r>
      <w:r w:rsidRPr="00C962D4">
        <w:rPr>
          <w:rFonts w:ascii="PingFang SC" w:eastAsia="PingFang SC" w:hAnsi="PingFang SC"/>
          <w:noProof/>
        </w:rPr>
        <w:t xml:space="preserve">, </w:t>
      </w:r>
      <w:r w:rsidRPr="00C962D4">
        <w:rPr>
          <w:noProof/>
        </w:rPr>
        <w:t>5(2002): 14-21.</w:t>
      </w:r>
    </w:p>
    <w:p w14:paraId="1557AC48" w14:textId="77777777" w:rsidR="00C962D4" w:rsidRPr="00C962D4" w:rsidRDefault="00C962D4" w:rsidP="00C962D4">
      <w:pPr>
        <w:pStyle w:val="a3"/>
        <w:ind w:left="480" w:hangingChars="200" w:hanging="480"/>
        <w:rPr>
          <w:noProof/>
        </w:rPr>
      </w:pPr>
      <w:r w:rsidRPr="00C962D4">
        <w:rPr>
          <w:noProof/>
        </w:rPr>
        <w:t>[83]</w:t>
      </w:r>
      <w:r w:rsidRPr="00C962D4">
        <w:rPr>
          <w:noProof/>
        </w:rPr>
        <w:tab/>
        <w:t>Powers D M. Applications and explanations of Zipf's law [A]. // Proc of the Joint Conferences on New Methods in Language Processing and Computational Natural Language Learning [C], Sydney: Association for Computational Linguistics, 1998: 151-160.</w:t>
      </w:r>
    </w:p>
    <w:p w14:paraId="41F8EBE6" w14:textId="77777777" w:rsidR="00C962D4" w:rsidRPr="00C962D4" w:rsidRDefault="00C962D4" w:rsidP="00C962D4">
      <w:pPr>
        <w:pStyle w:val="a3"/>
        <w:ind w:left="480" w:hangingChars="200" w:hanging="480"/>
        <w:rPr>
          <w:noProof/>
        </w:rPr>
      </w:pPr>
      <w:r w:rsidRPr="00C962D4">
        <w:rPr>
          <w:noProof/>
        </w:rPr>
        <w:t>[84]</w:t>
      </w:r>
      <w:r w:rsidRPr="00C962D4">
        <w:rPr>
          <w:noProof/>
        </w:rPr>
        <w:tab/>
        <w:t>Papoulis A, Pillai S U. Probability, random variables, and stochastic processes [M]. New York: Tata McGraw-Hill Education, 2002.</w:t>
      </w:r>
    </w:p>
    <w:p w14:paraId="2F2305E5" w14:textId="77777777" w:rsidR="00C962D4" w:rsidRPr="00C962D4" w:rsidRDefault="00C962D4" w:rsidP="00C962D4">
      <w:pPr>
        <w:pStyle w:val="a3"/>
        <w:ind w:left="480" w:hangingChars="200" w:hanging="480"/>
        <w:rPr>
          <w:noProof/>
        </w:rPr>
      </w:pPr>
      <w:r w:rsidRPr="00C962D4">
        <w:rPr>
          <w:noProof/>
        </w:rPr>
        <w:lastRenderedPageBreak/>
        <w:t>[85]</w:t>
      </w:r>
      <w:r w:rsidRPr="00C962D4">
        <w:rPr>
          <w:noProof/>
        </w:rPr>
        <w:tab/>
        <w:t>Travers J, Milgram S</w:t>
      </w:r>
      <w:r w:rsidRPr="00C962D4">
        <w:rPr>
          <w:rFonts w:ascii="PingFang SC" w:eastAsia="PingFang SC" w:hAnsi="PingFang SC"/>
          <w:noProof/>
        </w:rPr>
        <w:t>.</w:t>
      </w:r>
      <w:r w:rsidRPr="00C962D4">
        <w:rPr>
          <w:noProof/>
        </w:rPr>
        <w:t xml:space="preserve"> The small world problem [J]</w:t>
      </w:r>
      <w:r w:rsidRPr="00C962D4">
        <w:rPr>
          <w:i/>
          <w:noProof/>
        </w:rPr>
        <w:t>.</w:t>
      </w:r>
      <w:r w:rsidRPr="00C962D4">
        <w:rPr>
          <w:noProof/>
        </w:rPr>
        <w:t xml:space="preserve"> Phychology Today, 1967</w:t>
      </w:r>
      <w:r w:rsidRPr="00C962D4">
        <w:rPr>
          <w:rFonts w:ascii="PingFang SC" w:eastAsia="PingFang SC" w:hAnsi="PingFang SC"/>
          <w:noProof/>
        </w:rPr>
        <w:t xml:space="preserve">, </w:t>
      </w:r>
      <w:r w:rsidRPr="00C962D4">
        <w:rPr>
          <w:noProof/>
        </w:rPr>
        <w:t>1(1): 61-67.</w:t>
      </w:r>
    </w:p>
    <w:p w14:paraId="13B4313A" w14:textId="77777777" w:rsidR="00C962D4" w:rsidRPr="00C962D4" w:rsidRDefault="00C962D4" w:rsidP="00C962D4">
      <w:pPr>
        <w:pStyle w:val="a3"/>
        <w:ind w:left="480" w:hangingChars="200" w:hanging="480"/>
        <w:rPr>
          <w:noProof/>
        </w:rPr>
      </w:pPr>
      <w:r w:rsidRPr="00C962D4">
        <w:rPr>
          <w:noProof/>
        </w:rPr>
        <w:t>[86]</w:t>
      </w:r>
      <w:r w:rsidRPr="00C962D4">
        <w:rPr>
          <w:noProof/>
        </w:rPr>
        <w:tab/>
        <w:t>Travers J, Milgram S</w:t>
      </w:r>
      <w:r w:rsidRPr="00C962D4">
        <w:rPr>
          <w:rFonts w:ascii="PingFang SC" w:eastAsia="PingFang SC" w:hAnsi="PingFang SC"/>
          <w:noProof/>
        </w:rPr>
        <w:t>.</w:t>
      </w:r>
      <w:r w:rsidRPr="00C962D4">
        <w:rPr>
          <w:noProof/>
        </w:rPr>
        <w:t xml:space="preserve"> An experimental study of the small world problem [J]</w:t>
      </w:r>
      <w:r w:rsidRPr="00C962D4">
        <w:rPr>
          <w:i/>
          <w:noProof/>
        </w:rPr>
        <w:t>.</w:t>
      </w:r>
      <w:r w:rsidRPr="00C962D4">
        <w:rPr>
          <w:noProof/>
        </w:rPr>
        <w:t xml:space="preserve"> Sociometry, 1969</w:t>
      </w:r>
      <w:r w:rsidRPr="00C962D4">
        <w:rPr>
          <w:rFonts w:ascii="PingFang SC" w:eastAsia="PingFang SC" w:hAnsi="PingFang SC"/>
          <w:noProof/>
        </w:rPr>
        <w:t xml:space="preserve">, </w:t>
      </w:r>
      <w:r w:rsidRPr="00C962D4">
        <w:rPr>
          <w:noProof/>
        </w:rPr>
        <w:t>425-443.</w:t>
      </w:r>
    </w:p>
    <w:p w14:paraId="316EB69D" w14:textId="77777777" w:rsidR="00C962D4" w:rsidRPr="00C962D4" w:rsidRDefault="00C962D4" w:rsidP="00C962D4">
      <w:pPr>
        <w:pStyle w:val="a3"/>
        <w:ind w:left="480" w:hangingChars="200" w:hanging="480"/>
        <w:rPr>
          <w:noProof/>
        </w:rPr>
      </w:pPr>
      <w:r w:rsidRPr="00C962D4">
        <w:rPr>
          <w:noProof/>
        </w:rPr>
        <w:t>[87]</w:t>
      </w:r>
      <w:r w:rsidRPr="00C962D4">
        <w:rPr>
          <w:noProof/>
        </w:rPr>
        <w:tab/>
        <w:t>Luce R D, Perry A D</w:t>
      </w:r>
      <w:r w:rsidRPr="00C962D4">
        <w:rPr>
          <w:rFonts w:ascii="PingFang SC" w:eastAsia="PingFang SC" w:hAnsi="PingFang SC"/>
          <w:noProof/>
        </w:rPr>
        <w:t>.</w:t>
      </w:r>
      <w:r w:rsidRPr="00C962D4">
        <w:rPr>
          <w:noProof/>
        </w:rPr>
        <w:t xml:space="preserve"> A method of matrix analysis of group structure [J]</w:t>
      </w:r>
      <w:r w:rsidRPr="00C962D4">
        <w:rPr>
          <w:i/>
          <w:noProof/>
        </w:rPr>
        <w:t>.</w:t>
      </w:r>
      <w:r w:rsidRPr="00C962D4">
        <w:rPr>
          <w:noProof/>
        </w:rPr>
        <w:t xml:space="preserve"> Psychometrika, 1949</w:t>
      </w:r>
      <w:r w:rsidRPr="00C962D4">
        <w:rPr>
          <w:rFonts w:ascii="PingFang SC" w:eastAsia="PingFang SC" w:hAnsi="PingFang SC"/>
          <w:noProof/>
        </w:rPr>
        <w:t xml:space="preserve">, </w:t>
      </w:r>
      <w:r w:rsidRPr="00C962D4">
        <w:rPr>
          <w:noProof/>
        </w:rPr>
        <w:t>14(2): 95-116.</w:t>
      </w:r>
    </w:p>
    <w:p w14:paraId="30A2B3FF" w14:textId="77777777" w:rsidR="00C962D4" w:rsidRPr="00C962D4" w:rsidRDefault="00C962D4" w:rsidP="00C962D4">
      <w:pPr>
        <w:pStyle w:val="a3"/>
        <w:ind w:left="480" w:hangingChars="200" w:hanging="480"/>
        <w:rPr>
          <w:noProof/>
        </w:rPr>
      </w:pPr>
      <w:r w:rsidRPr="00C962D4">
        <w:rPr>
          <w:noProof/>
        </w:rPr>
        <w:t>[88]</w:t>
      </w:r>
      <w:r w:rsidRPr="00C962D4">
        <w:rPr>
          <w:noProof/>
        </w:rPr>
        <w:tab/>
        <w:t>Wasserman S, Faust K. Social network analysis: Methods and applications [M]. Cambridge: Cambridge university press, 1994.</w:t>
      </w:r>
    </w:p>
    <w:p w14:paraId="6AEBE0C2" w14:textId="77777777" w:rsidR="00C962D4" w:rsidRPr="00C962D4" w:rsidRDefault="00C962D4" w:rsidP="00C962D4">
      <w:pPr>
        <w:pStyle w:val="a3"/>
        <w:ind w:left="480" w:hangingChars="200" w:hanging="480"/>
        <w:rPr>
          <w:noProof/>
        </w:rPr>
      </w:pPr>
      <w:r w:rsidRPr="00C962D4">
        <w:rPr>
          <w:noProof/>
        </w:rPr>
        <w:t>[89]</w:t>
      </w:r>
      <w:r w:rsidRPr="00C962D4">
        <w:rPr>
          <w:noProof/>
        </w:rPr>
        <w:tab/>
        <w:t>Watts D J, Strogatz S H</w:t>
      </w:r>
      <w:r w:rsidRPr="00C962D4">
        <w:rPr>
          <w:rFonts w:ascii="PingFang SC" w:eastAsia="PingFang SC" w:hAnsi="PingFang SC"/>
          <w:noProof/>
        </w:rPr>
        <w:t>.</w:t>
      </w:r>
      <w:r w:rsidRPr="00C962D4">
        <w:rPr>
          <w:noProof/>
        </w:rPr>
        <w:t xml:space="preserve"> Collective dynamics of ‘small-world’networks [J]</w:t>
      </w:r>
      <w:r w:rsidRPr="00C962D4">
        <w:rPr>
          <w:i/>
          <w:noProof/>
        </w:rPr>
        <w:t>.</w:t>
      </w:r>
      <w:r w:rsidRPr="00C962D4">
        <w:rPr>
          <w:noProof/>
        </w:rPr>
        <w:t xml:space="preserve"> Nature, 1998</w:t>
      </w:r>
      <w:r w:rsidRPr="00C962D4">
        <w:rPr>
          <w:rFonts w:ascii="PingFang SC" w:eastAsia="PingFang SC" w:hAnsi="PingFang SC"/>
          <w:noProof/>
        </w:rPr>
        <w:t xml:space="preserve">, </w:t>
      </w:r>
      <w:r w:rsidRPr="00C962D4">
        <w:rPr>
          <w:noProof/>
        </w:rPr>
        <w:t>393(6684): 440-442.</w:t>
      </w:r>
    </w:p>
    <w:p w14:paraId="5C164A8E" w14:textId="77777777" w:rsidR="00C962D4" w:rsidRPr="00C962D4" w:rsidRDefault="00C962D4" w:rsidP="00C962D4">
      <w:pPr>
        <w:pStyle w:val="a3"/>
        <w:ind w:left="480" w:hangingChars="200" w:hanging="480"/>
        <w:rPr>
          <w:noProof/>
        </w:rPr>
      </w:pPr>
      <w:r w:rsidRPr="00C962D4">
        <w:rPr>
          <w:noProof/>
        </w:rPr>
        <w:t>[90]</w:t>
      </w:r>
      <w:r w:rsidRPr="00C962D4">
        <w:rPr>
          <w:noProof/>
        </w:rPr>
        <w:tab/>
        <w:t>Wu F, Huberman B A</w:t>
      </w:r>
      <w:r w:rsidRPr="00C962D4">
        <w:rPr>
          <w:rFonts w:ascii="PingFang SC" w:eastAsia="PingFang SC" w:hAnsi="PingFang SC"/>
          <w:noProof/>
        </w:rPr>
        <w:t>.</w:t>
      </w:r>
      <w:r w:rsidRPr="00C962D4">
        <w:rPr>
          <w:noProof/>
        </w:rPr>
        <w:t xml:space="preserve"> Novelty and collective attention [J]</w:t>
      </w:r>
      <w:r w:rsidRPr="00C962D4">
        <w:rPr>
          <w:i/>
          <w:noProof/>
        </w:rPr>
        <w:t>.</w:t>
      </w:r>
      <w:r w:rsidRPr="00C962D4">
        <w:rPr>
          <w:noProof/>
        </w:rPr>
        <w:t xml:space="preserve"> Proceedings of the National Academy of Sciences, 2007</w:t>
      </w:r>
      <w:r w:rsidRPr="00C962D4">
        <w:rPr>
          <w:rFonts w:ascii="PingFang SC" w:eastAsia="PingFang SC" w:hAnsi="PingFang SC"/>
          <w:noProof/>
        </w:rPr>
        <w:t xml:space="preserve">, </w:t>
      </w:r>
      <w:r w:rsidRPr="00C962D4">
        <w:rPr>
          <w:noProof/>
        </w:rPr>
        <w:t>104(45): 17599-17601.</w:t>
      </w:r>
    </w:p>
    <w:p w14:paraId="48981CC8" w14:textId="77777777" w:rsidR="00C962D4" w:rsidRPr="00C962D4" w:rsidRDefault="00C962D4" w:rsidP="00C962D4">
      <w:pPr>
        <w:pStyle w:val="a3"/>
        <w:ind w:left="480" w:hangingChars="200" w:hanging="480"/>
        <w:rPr>
          <w:noProof/>
        </w:rPr>
      </w:pPr>
      <w:r w:rsidRPr="00C962D4">
        <w:rPr>
          <w:noProof/>
        </w:rPr>
        <w:t>[91]</w:t>
      </w:r>
      <w:r w:rsidRPr="00C962D4">
        <w:rPr>
          <w:noProof/>
        </w:rPr>
        <w:tab/>
        <w:t>Ghose A, Yang S</w:t>
      </w:r>
      <w:r w:rsidRPr="00C962D4">
        <w:rPr>
          <w:rFonts w:ascii="PingFang SC" w:eastAsia="PingFang SC" w:hAnsi="PingFang SC"/>
          <w:noProof/>
        </w:rPr>
        <w:t>.</w:t>
      </w:r>
      <w:r w:rsidRPr="00C962D4">
        <w:rPr>
          <w:noProof/>
        </w:rPr>
        <w:t xml:space="preserve"> An empirical analysis of search engine advertising: Sponsored search in electronic markets [J]</w:t>
      </w:r>
      <w:r w:rsidRPr="00C962D4">
        <w:rPr>
          <w:i/>
          <w:noProof/>
        </w:rPr>
        <w:t>.</w:t>
      </w:r>
      <w:r w:rsidRPr="00C962D4">
        <w:rPr>
          <w:noProof/>
        </w:rPr>
        <w:t xml:space="preserve"> Management Science, 2009</w:t>
      </w:r>
      <w:r w:rsidRPr="00C962D4">
        <w:rPr>
          <w:rFonts w:ascii="PingFang SC" w:eastAsia="PingFang SC" w:hAnsi="PingFang SC"/>
          <w:noProof/>
        </w:rPr>
        <w:t xml:space="preserve">, </w:t>
      </w:r>
      <w:r w:rsidRPr="00C962D4">
        <w:rPr>
          <w:noProof/>
        </w:rPr>
        <w:t>55(10): 1605-1622.</w:t>
      </w:r>
    </w:p>
    <w:p w14:paraId="03422A58" w14:textId="77777777" w:rsidR="00C962D4" w:rsidRPr="00C962D4" w:rsidRDefault="00C962D4" w:rsidP="00C962D4">
      <w:pPr>
        <w:pStyle w:val="a3"/>
        <w:ind w:left="480" w:hangingChars="200" w:hanging="480"/>
        <w:rPr>
          <w:noProof/>
        </w:rPr>
      </w:pPr>
      <w:r w:rsidRPr="00C962D4">
        <w:rPr>
          <w:noProof/>
        </w:rPr>
        <w:t>[92]</w:t>
      </w:r>
      <w:r w:rsidRPr="00C962D4">
        <w:rPr>
          <w:noProof/>
        </w:rPr>
        <w:tab/>
        <w:t>Famaey J, Wauters T, De Turck F. On the merits of popularity prediction in multimedia content caching [A]. // Proc of the 12th IFIP/IEEE International Symposium on Integrated Network Management [C], Dublin: IEEE, 2011: 17-24.</w:t>
      </w:r>
    </w:p>
    <w:p w14:paraId="7D6269E9" w14:textId="77777777" w:rsidR="00C962D4" w:rsidRPr="00C962D4" w:rsidRDefault="00C962D4" w:rsidP="00C962D4">
      <w:pPr>
        <w:pStyle w:val="a3"/>
        <w:ind w:left="480" w:hangingChars="200" w:hanging="480"/>
        <w:rPr>
          <w:noProof/>
        </w:rPr>
      </w:pPr>
      <w:r w:rsidRPr="00C962D4">
        <w:rPr>
          <w:noProof/>
        </w:rPr>
        <w:t>[93]</w:t>
      </w:r>
      <w:r w:rsidRPr="00C962D4">
        <w:rPr>
          <w:noProof/>
        </w:rPr>
        <w:tab/>
        <w:t>Han B, Hui P, Kumar V A</w:t>
      </w:r>
      <w:r w:rsidRPr="00C962D4">
        <w:rPr>
          <w:i/>
          <w:noProof/>
        </w:rPr>
        <w:t>, et al.</w:t>
      </w:r>
      <w:r w:rsidRPr="00C962D4">
        <w:rPr>
          <w:noProof/>
        </w:rPr>
        <w:t xml:space="preserve"> Mobile data offloading through opportunistic communications and social participation [J]</w:t>
      </w:r>
      <w:r w:rsidRPr="00C962D4">
        <w:rPr>
          <w:i/>
          <w:noProof/>
        </w:rPr>
        <w:t>.</w:t>
      </w:r>
      <w:r w:rsidRPr="00C962D4">
        <w:rPr>
          <w:noProof/>
        </w:rPr>
        <w:t xml:space="preserve"> IEEE Transactions on Mobile Computing, 2012</w:t>
      </w:r>
      <w:r w:rsidRPr="00C962D4">
        <w:rPr>
          <w:rFonts w:ascii="PingFang SC" w:eastAsia="PingFang SC" w:hAnsi="PingFang SC"/>
          <w:noProof/>
        </w:rPr>
        <w:t xml:space="preserve">, </w:t>
      </w:r>
      <w:r w:rsidRPr="00C962D4">
        <w:rPr>
          <w:noProof/>
        </w:rPr>
        <w:t>11(5): 821-834.</w:t>
      </w:r>
    </w:p>
    <w:p w14:paraId="655CBCF9" w14:textId="77777777" w:rsidR="00C962D4" w:rsidRPr="00C962D4" w:rsidRDefault="00C962D4" w:rsidP="00C962D4">
      <w:pPr>
        <w:pStyle w:val="a3"/>
        <w:ind w:left="480" w:hangingChars="200" w:hanging="480"/>
        <w:rPr>
          <w:noProof/>
        </w:rPr>
      </w:pPr>
      <w:r w:rsidRPr="00C962D4">
        <w:rPr>
          <w:noProof/>
        </w:rPr>
        <w:t>[94]</w:t>
      </w:r>
      <w:r w:rsidRPr="00C962D4">
        <w:rPr>
          <w:noProof/>
        </w:rPr>
        <w:tab/>
        <w:t>Chatzopoulou G, Sheng C, Faloutsos M. A first step towards understanding popularity in YouTube [A]. // Proc of 2010 IEEE Conference on Computer Communications Workshops [C], San Diego: IEEE, 2010: 1-6.</w:t>
      </w:r>
    </w:p>
    <w:p w14:paraId="2B8A36BD" w14:textId="77777777" w:rsidR="00C962D4" w:rsidRPr="00C962D4" w:rsidRDefault="00C962D4" w:rsidP="00C962D4">
      <w:pPr>
        <w:pStyle w:val="a3"/>
        <w:ind w:left="480" w:hangingChars="200" w:hanging="480"/>
        <w:rPr>
          <w:noProof/>
        </w:rPr>
      </w:pPr>
      <w:r w:rsidRPr="00C962D4">
        <w:rPr>
          <w:noProof/>
        </w:rPr>
        <w:t>[95]</w:t>
      </w:r>
      <w:r w:rsidRPr="00C962D4">
        <w:rPr>
          <w:noProof/>
        </w:rPr>
        <w:tab/>
        <w:t>Figueiredo F, Benevenuto F, Almeida J M. The tube over time: characterizing popularity growth of youtube videos [A]. // Proc of the 4th ACM International Conference on Web Search and Data Mining [C], Hong Kong: ACM, 2011: 745-754.</w:t>
      </w:r>
    </w:p>
    <w:p w14:paraId="63778355" w14:textId="77777777" w:rsidR="00C962D4" w:rsidRPr="00C962D4" w:rsidRDefault="00C962D4" w:rsidP="00C962D4">
      <w:pPr>
        <w:pStyle w:val="a3"/>
        <w:ind w:left="480" w:hangingChars="200" w:hanging="480"/>
        <w:rPr>
          <w:noProof/>
        </w:rPr>
      </w:pPr>
      <w:r w:rsidRPr="00C962D4">
        <w:rPr>
          <w:noProof/>
        </w:rPr>
        <w:t>[96]</w:t>
      </w:r>
      <w:r w:rsidRPr="00C962D4">
        <w:rPr>
          <w:noProof/>
        </w:rPr>
        <w:tab/>
        <w:t>Liu W, Zhang G, Chen J</w:t>
      </w:r>
      <w:r w:rsidRPr="00C962D4">
        <w:rPr>
          <w:i/>
          <w:noProof/>
        </w:rPr>
        <w:t>, et al.</w:t>
      </w:r>
      <w:r w:rsidRPr="00C962D4">
        <w:rPr>
          <w:noProof/>
        </w:rPr>
        <w:t xml:space="preserve"> A measurement-based study on application popularity in android and iOS app stores [A]. // Proc of 2015 Workshop on Mobile Big Data [C], Hangzhou: ACM, 2015: 13-18.</w:t>
      </w:r>
    </w:p>
    <w:p w14:paraId="54F0B33A" w14:textId="77777777" w:rsidR="00C962D4" w:rsidRPr="00C962D4" w:rsidRDefault="00C962D4" w:rsidP="00C962D4">
      <w:pPr>
        <w:pStyle w:val="a3"/>
        <w:ind w:left="480" w:hangingChars="200" w:hanging="480"/>
        <w:rPr>
          <w:noProof/>
        </w:rPr>
      </w:pPr>
      <w:r w:rsidRPr="00C962D4">
        <w:rPr>
          <w:noProof/>
        </w:rPr>
        <w:t>[97]</w:t>
      </w:r>
      <w:r w:rsidRPr="00C962D4">
        <w:rPr>
          <w:noProof/>
        </w:rPr>
        <w:tab/>
        <w:t>Cheng X, Dale C, Liu J. Statistics and social network of youtube videos [A]. // Proc of the 16th International Workshop on Quality of Service [C], Enschede: IEEE, 2008: 229-238.</w:t>
      </w:r>
    </w:p>
    <w:p w14:paraId="486E2D78" w14:textId="77777777" w:rsidR="00C962D4" w:rsidRPr="00C962D4" w:rsidRDefault="00C962D4" w:rsidP="00C962D4">
      <w:pPr>
        <w:pStyle w:val="a3"/>
        <w:ind w:left="480" w:hangingChars="200" w:hanging="480"/>
        <w:rPr>
          <w:noProof/>
        </w:rPr>
      </w:pPr>
      <w:r w:rsidRPr="00C962D4">
        <w:rPr>
          <w:noProof/>
        </w:rPr>
        <w:lastRenderedPageBreak/>
        <w:t>[98]</w:t>
      </w:r>
      <w:r w:rsidRPr="00C962D4">
        <w:rPr>
          <w:noProof/>
        </w:rPr>
        <w:tab/>
        <w:t>Figueiredo F. On the prediction of popularity of trends and hits for user generated videos [A]. // Proc of the 6th ACM International Conference on Web Search and Data Mining [C], Rome: ACM, 2013: 741-746.</w:t>
      </w:r>
    </w:p>
    <w:p w14:paraId="65A9DA42" w14:textId="77777777" w:rsidR="00C962D4" w:rsidRPr="00C962D4" w:rsidRDefault="00C962D4" w:rsidP="00C962D4">
      <w:pPr>
        <w:pStyle w:val="a3"/>
        <w:ind w:left="480" w:hangingChars="200" w:hanging="480"/>
        <w:rPr>
          <w:noProof/>
        </w:rPr>
      </w:pPr>
      <w:r w:rsidRPr="00C962D4">
        <w:rPr>
          <w:noProof/>
        </w:rPr>
        <w:t>[99]</w:t>
      </w:r>
      <w:r w:rsidRPr="00C962D4">
        <w:rPr>
          <w:noProof/>
        </w:rPr>
        <w:tab/>
        <w:t>Yang J, Leskovec J. Modeling information diffusion in implicit networks [A]. // Proc of the 10th International Conference on Data Mining [C], Sydney: IEEE, 2010: 599-608.</w:t>
      </w:r>
    </w:p>
    <w:p w14:paraId="51354A1C" w14:textId="77777777" w:rsidR="00C962D4" w:rsidRPr="00C962D4" w:rsidRDefault="00C962D4" w:rsidP="00721875">
      <w:pPr>
        <w:pStyle w:val="a3"/>
        <w:ind w:left="600" w:hangingChars="250" w:hanging="600"/>
        <w:rPr>
          <w:noProof/>
        </w:rPr>
      </w:pPr>
      <w:r w:rsidRPr="00C962D4">
        <w:rPr>
          <w:noProof/>
        </w:rPr>
        <w:t>[100]</w:t>
      </w:r>
      <w:r w:rsidRPr="00C962D4">
        <w:rPr>
          <w:noProof/>
        </w:rPr>
        <w:tab/>
        <w:t>Yang J, Leskovec J. Patterns of temporal variation in online media [A]. // Proc of the 4th ACM International Conference on Web Search and Data Mining [C], Hong Kong: ACM, 2011: 177-186.</w:t>
      </w:r>
    </w:p>
    <w:p w14:paraId="4729E8D1" w14:textId="77777777" w:rsidR="00C962D4" w:rsidRPr="00C962D4" w:rsidRDefault="00C962D4" w:rsidP="00721875">
      <w:pPr>
        <w:pStyle w:val="a3"/>
        <w:ind w:left="600" w:hangingChars="250" w:hanging="600"/>
        <w:rPr>
          <w:noProof/>
        </w:rPr>
      </w:pPr>
      <w:r w:rsidRPr="00C962D4">
        <w:rPr>
          <w:noProof/>
        </w:rPr>
        <w:t>[101]</w:t>
      </w:r>
      <w:r w:rsidRPr="00C962D4">
        <w:rPr>
          <w:noProof/>
        </w:rPr>
        <w:tab/>
        <w:t>Bao P, Shen H-W, Jin X</w:t>
      </w:r>
      <w:r w:rsidRPr="00C962D4">
        <w:rPr>
          <w:i/>
          <w:noProof/>
        </w:rPr>
        <w:t>, et al.</w:t>
      </w:r>
      <w:r w:rsidRPr="00C962D4">
        <w:rPr>
          <w:noProof/>
        </w:rPr>
        <w:t xml:space="preserve"> Modeling and predicting popularity dynamics of microblogs using self-excited hawkes processes [A]. // Proc of the 24th International Conference on World Wide Web [C], Florence: ACM, 2015: 9-10.</w:t>
      </w:r>
    </w:p>
    <w:p w14:paraId="72A42267" w14:textId="77777777" w:rsidR="00C962D4" w:rsidRPr="00C962D4" w:rsidRDefault="00C962D4" w:rsidP="00721875">
      <w:pPr>
        <w:pStyle w:val="a3"/>
        <w:ind w:left="600" w:hangingChars="250" w:hanging="600"/>
        <w:rPr>
          <w:noProof/>
        </w:rPr>
      </w:pPr>
      <w:r w:rsidRPr="00C962D4">
        <w:rPr>
          <w:noProof/>
        </w:rPr>
        <w:t>[102]</w:t>
      </w:r>
      <w:r w:rsidRPr="00C962D4">
        <w:rPr>
          <w:noProof/>
        </w:rPr>
        <w:tab/>
        <w:t>Lee J G, Moon S, Salamatian K</w:t>
      </w:r>
      <w:r w:rsidRPr="00C962D4">
        <w:rPr>
          <w:rFonts w:ascii="PingFang SC" w:eastAsia="PingFang SC" w:hAnsi="PingFang SC"/>
          <w:noProof/>
        </w:rPr>
        <w:t>.</w:t>
      </w:r>
      <w:r w:rsidRPr="00C962D4">
        <w:rPr>
          <w:noProof/>
        </w:rPr>
        <w:t xml:space="preserve"> Modeling and predicting the popularity of online contents with Cox proportional hazard regression model [J]</w:t>
      </w:r>
      <w:r w:rsidRPr="00C962D4">
        <w:rPr>
          <w:i/>
          <w:noProof/>
        </w:rPr>
        <w:t>.</w:t>
      </w:r>
      <w:r w:rsidRPr="00C962D4">
        <w:rPr>
          <w:noProof/>
        </w:rPr>
        <w:t xml:space="preserve"> Neurocomputing, 2012</w:t>
      </w:r>
      <w:r w:rsidRPr="00C962D4">
        <w:rPr>
          <w:rFonts w:ascii="PingFang SC" w:eastAsia="PingFang SC" w:hAnsi="PingFang SC"/>
          <w:noProof/>
        </w:rPr>
        <w:t xml:space="preserve">, </w:t>
      </w:r>
      <w:r w:rsidRPr="00C962D4">
        <w:rPr>
          <w:noProof/>
        </w:rPr>
        <w:t>76(1): 134-145.</w:t>
      </w:r>
    </w:p>
    <w:p w14:paraId="73FA34D6" w14:textId="77777777" w:rsidR="00C962D4" w:rsidRPr="00C962D4" w:rsidRDefault="00C962D4" w:rsidP="00721875">
      <w:pPr>
        <w:pStyle w:val="a3"/>
        <w:ind w:left="600" w:hangingChars="250" w:hanging="600"/>
        <w:rPr>
          <w:noProof/>
        </w:rPr>
      </w:pPr>
      <w:r w:rsidRPr="00C962D4">
        <w:rPr>
          <w:noProof/>
        </w:rPr>
        <w:t>[103]</w:t>
      </w:r>
      <w:r w:rsidRPr="00C962D4">
        <w:rPr>
          <w:noProof/>
        </w:rPr>
        <w:tab/>
        <w:t>Cox D R. Regression models and life-tables [M], in Breakthroughs in Statistics: 527-541. New York: Springer, 1992.</w:t>
      </w:r>
    </w:p>
    <w:p w14:paraId="3B4F804E" w14:textId="77777777" w:rsidR="00C962D4" w:rsidRPr="00C962D4" w:rsidRDefault="00C962D4" w:rsidP="00721875">
      <w:pPr>
        <w:pStyle w:val="a3"/>
        <w:ind w:left="600" w:hangingChars="250" w:hanging="600"/>
        <w:rPr>
          <w:noProof/>
        </w:rPr>
      </w:pPr>
      <w:r w:rsidRPr="00C962D4">
        <w:rPr>
          <w:noProof/>
        </w:rPr>
        <w:t>[104]</w:t>
      </w:r>
      <w:r w:rsidRPr="00C962D4">
        <w:rPr>
          <w:noProof/>
        </w:rPr>
        <w:tab/>
        <w:t>Roy S D, Mei T, Zeng W</w:t>
      </w:r>
      <w:r w:rsidRPr="00C962D4">
        <w:rPr>
          <w:i/>
          <w:noProof/>
        </w:rPr>
        <w:t>, et al.</w:t>
      </w:r>
      <w:r w:rsidRPr="00C962D4">
        <w:rPr>
          <w:noProof/>
        </w:rPr>
        <w:t xml:space="preserve"> Towards cross-domain learning for social video popularity prediction [J]</w:t>
      </w:r>
      <w:r w:rsidRPr="00C962D4">
        <w:rPr>
          <w:i/>
          <w:noProof/>
        </w:rPr>
        <w:t>.</w:t>
      </w:r>
      <w:r w:rsidRPr="00C962D4">
        <w:rPr>
          <w:noProof/>
        </w:rPr>
        <w:t xml:space="preserve"> IEEE Transactions on Multimedia, 2013</w:t>
      </w:r>
      <w:r w:rsidRPr="00C962D4">
        <w:rPr>
          <w:rFonts w:ascii="PingFang SC" w:eastAsia="PingFang SC" w:hAnsi="PingFang SC"/>
          <w:noProof/>
        </w:rPr>
        <w:t xml:space="preserve">, </w:t>
      </w:r>
      <w:r w:rsidRPr="00C962D4">
        <w:rPr>
          <w:noProof/>
        </w:rPr>
        <w:t>15(6): 1255-1267.</w:t>
      </w:r>
    </w:p>
    <w:p w14:paraId="7B67E2BA" w14:textId="77777777" w:rsidR="00C962D4" w:rsidRPr="00C962D4" w:rsidRDefault="00C962D4" w:rsidP="00721875">
      <w:pPr>
        <w:pStyle w:val="a3"/>
        <w:ind w:left="600" w:hangingChars="250" w:hanging="600"/>
        <w:rPr>
          <w:noProof/>
        </w:rPr>
      </w:pPr>
      <w:r w:rsidRPr="00C962D4">
        <w:rPr>
          <w:noProof/>
        </w:rPr>
        <w:t>[105]</w:t>
      </w:r>
      <w:r w:rsidRPr="00C962D4">
        <w:rPr>
          <w:noProof/>
        </w:rPr>
        <w:tab/>
        <w:t>Vasconcelos M, Almeida J M, Gonçalves M A</w:t>
      </w:r>
      <w:r w:rsidRPr="00C962D4">
        <w:rPr>
          <w:rFonts w:ascii="PingFang SC" w:eastAsia="PingFang SC" w:hAnsi="PingFang SC"/>
          <w:noProof/>
        </w:rPr>
        <w:t>.</w:t>
      </w:r>
      <w:r w:rsidRPr="00C962D4">
        <w:rPr>
          <w:noProof/>
        </w:rPr>
        <w:t xml:space="preserve"> Predicting the popularity of micro-reviews: A Foursquare case study [J]</w:t>
      </w:r>
      <w:r w:rsidRPr="00C962D4">
        <w:rPr>
          <w:i/>
          <w:noProof/>
        </w:rPr>
        <w:t>.</w:t>
      </w:r>
      <w:r w:rsidRPr="00C962D4">
        <w:rPr>
          <w:noProof/>
        </w:rPr>
        <w:t xml:space="preserve"> Information Sciences, 2015</w:t>
      </w:r>
      <w:r w:rsidRPr="00C962D4">
        <w:rPr>
          <w:rFonts w:ascii="PingFang SC" w:eastAsia="PingFang SC" w:hAnsi="PingFang SC"/>
          <w:noProof/>
        </w:rPr>
        <w:t xml:space="preserve">, </w:t>
      </w:r>
      <w:r w:rsidRPr="00C962D4">
        <w:rPr>
          <w:noProof/>
        </w:rPr>
        <w:t>325(2015): 355-374.</w:t>
      </w:r>
    </w:p>
    <w:p w14:paraId="6D16571D" w14:textId="77777777" w:rsidR="00C962D4" w:rsidRPr="00C962D4" w:rsidRDefault="00C962D4" w:rsidP="00721875">
      <w:pPr>
        <w:pStyle w:val="a3"/>
        <w:ind w:left="600" w:hangingChars="250" w:hanging="600"/>
        <w:rPr>
          <w:noProof/>
        </w:rPr>
      </w:pPr>
      <w:r w:rsidRPr="00C962D4">
        <w:rPr>
          <w:noProof/>
        </w:rPr>
        <w:t>[106]</w:t>
      </w:r>
      <w:r w:rsidRPr="00C962D4">
        <w:rPr>
          <w:noProof/>
        </w:rPr>
        <w:tab/>
        <w:t>Tsagkias M, Weerkamp W, De Rijke M. News comments: Exploring, modeling, and online prediction [A]. // Proc of 2010 European Conference on Information Retrieval [C], Berlin: Springer, 2010: 191-203.</w:t>
      </w:r>
    </w:p>
    <w:p w14:paraId="273D085B" w14:textId="77777777" w:rsidR="00C962D4" w:rsidRPr="00C962D4" w:rsidRDefault="00C962D4" w:rsidP="00721875">
      <w:pPr>
        <w:pStyle w:val="a3"/>
        <w:ind w:left="600" w:hangingChars="250" w:hanging="600"/>
        <w:rPr>
          <w:noProof/>
        </w:rPr>
      </w:pPr>
      <w:r w:rsidRPr="00C962D4">
        <w:rPr>
          <w:noProof/>
        </w:rPr>
        <w:t>[107]</w:t>
      </w:r>
      <w:r w:rsidRPr="00C962D4">
        <w:rPr>
          <w:noProof/>
        </w:rPr>
        <w:tab/>
        <w:t>Tatar A, Antoniadis P, De Amorim M D</w:t>
      </w:r>
      <w:r w:rsidRPr="00C962D4">
        <w:rPr>
          <w:i/>
          <w:noProof/>
        </w:rPr>
        <w:t>, et al.</w:t>
      </w:r>
      <w:r w:rsidRPr="00C962D4">
        <w:rPr>
          <w:noProof/>
        </w:rPr>
        <w:t xml:space="preserve"> Ranking news articles based on popularity prediction [A]. // Proc of 2012 International Conference on Advances in Social Networks Analysis and Mining [C], Istanbul: IEEE Computer Society, 2012: 106-110.</w:t>
      </w:r>
    </w:p>
    <w:p w14:paraId="542DFEAC" w14:textId="77777777" w:rsidR="00C962D4" w:rsidRPr="00C962D4" w:rsidRDefault="00C962D4" w:rsidP="00721875">
      <w:pPr>
        <w:pStyle w:val="a3"/>
        <w:ind w:left="600" w:hangingChars="250" w:hanging="600"/>
        <w:rPr>
          <w:noProof/>
        </w:rPr>
      </w:pPr>
      <w:r w:rsidRPr="00C962D4">
        <w:rPr>
          <w:noProof/>
        </w:rPr>
        <w:t>[108]</w:t>
      </w:r>
      <w:r w:rsidRPr="00C962D4">
        <w:rPr>
          <w:noProof/>
        </w:rPr>
        <w:tab/>
        <w:t>Tatar A, Antoniadis P, De Amorim M D</w:t>
      </w:r>
      <w:r w:rsidRPr="00C962D4">
        <w:rPr>
          <w:i/>
          <w:noProof/>
        </w:rPr>
        <w:t>, et al.</w:t>
      </w:r>
      <w:r w:rsidRPr="00C962D4">
        <w:rPr>
          <w:noProof/>
        </w:rPr>
        <w:t xml:space="preserve"> From popularity prediction to ranking online news [J]</w:t>
      </w:r>
      <w:r w:rsidRPr="00C962D4">
        <w:rPr>
          <w:i/>
          <w:noProof/>
        </w:rPr>
        <w:t>.</w:t>
      </w:r>
      <w:r w:rsidRPr="00C962D4">
        <w:rPr>
          <w:noProof/>
        </w:rPr>
        <w:t xml:space="preserve"> Social Network Analysis and Mining, 2014</w:t>
      </w:r>
      <w:r w:rsidRPr="00C962D4">
        <w:rPr>
          <w:rFonts w:ascii="PingFang SC" w:eastAsia="PingFang SC" w:hAnsi="PingFang SC"/>
          <w:noProof/>
        </w:rPr>
        <w:t xml:space="preserve">, </w:t>
      </w:r>
      <w:r w:rsidRPr="00C962D4">
        <w:rPr>
          <w:noProof/>
        </w:rPr>
        <w:t>4(1): 1-12.</w:t>
      </w:r>
    </w:p>
    <w:p w14:paraId="414A7DEC" w14:textId="77777777" w:rsidR="00C962D4" w:rsidRPr="00C962D4" w:rsidRDefault="00C962D4" w:rsidP="00721875">
      <w:pPr>
        <w:pStyle w:val="a3"/>
        <w:ind w:left="600" w:hangingChars="250" w:hanging="600"/>
        <w:rPr>
          <w:noProof/>
        </w:rPr>
      </w:pPr>
      <w:r w:rsidRPr="00C962D4">
        <w:rPr>
          <w:noProof/>
        </w:rPr>
        <w:t>[109]</w:t>
      </w:r>
      <w:r w:rsidRPr="00C962D4">
        <w:rPr>
          <w:noProof/>
        </w:rPr>
        <w:tab/>
        <w:t>Chen H, Zhong X, Sun J</w:t>
      </w:r>
      <w:r w:rsidRPr="00C962D4">
        <w:rPr>
          <w:i/>
          <w:noProof/>
        </w:rPr>
        <w:t>, et al.</w:t>
      </w:r>
      <w:r w:rsidRPr="00C962D4">
        <w:rPr>
          <w:noProof/>
        </w:rPr>
        <w:t xml:space="preserve"> Online prediction algorithm of the news' popularity for wireless cellular pushing [A]. // Proc of 2015 IEEE/CIC </w:t>
      </w:r>
      <w:r w:rsidRPr="00C962D4">
        <w:rPr>
          <w:noProof/>
        </w:rPr>
        <w:lastRenderedPageBreak/>
        <w:t>International Conference on Communications in China [C], Shenzhen: IEEE, 2015: 1-5.</w:t>
      </w:r>
    </w:p>
    <w:p w14:paraId="57DF0A3D" w14:textId="77777777" w:rsidR="00C962D4" w:rsidRPr="00C962D4" w:rsidRDefault="00C962D4" w:rsidP="00721875">
      <w:pPr>
        <w:pStyle w:val="a3"/>
        <w:ind w:left="600" w:hangingChars="250" w:hanging="600"/>
        <w:rPr>
          <w:noProof/>
        </w:rPr>
      </w:pPr>
      <w:r w:rsidRPr="00C962D4">
        <w:rPr>
          <w:noProof/>
        </w:rPr>
        <w:t>[110]</w:t>
      </w:r>
      <w:r w:rsidRPr="00C962D4">
        <w:rPr>
          <w:noProof/>
        </w:rPr>
        <w:tab/>
        <w:t>Wu T, Timmers M, De Vleeschauwer D</w:t>
      </w:r>
      <w:r w:rsidRPr="00C962D4">
        <w:rPr>
          <w:i/>
          <w:noProof/>
        </w:rPr>
        <w:t>, et al.</w:t>
      </w:r>
      <w:r w:rsidRPr="00C962D4">
        <w:rPr>
          <w:noProof/>
        </w:rPr>
        <w:t xml:space="preserve"> On the use of reservoir computing in popularity prediction [A]. // Proc of the Second International Conference on Evolving Internet [C], Valcencia: IEEE, 2010: 19-24.</w:t>
      </w:r>
    </w:p>
    <w:p w14:paraId="0BA50E9A" w14:textId="77777777" w:rsidR="00C962D4" w:rsidRPr="00C962D4" w:rsidRDefault="00C962D4" w:rsidP="00721875">
      <w:pPr>
        <w:pStyle w:val="a3"/>
        <w:ind w:left="600" w:hangingChars="250" w:hanging="600"/>
        <w:rPr>
          <w:noProof/>
        </w:rPr>
      </w:pPr>
      <w:r w:rsidRPr="00C962D4">
        <w:rPr>
          <w:noProof/>
        </w:rPr>
        <w:t>[111]</w:t>
      </w:r>
      <w:r w:rsidRPr="00C962D4">
        <w:rPr>
          <w:noProof/>
        </w:rPr>
        <w:tab/>
        <w:t>Gürsun G, Crovella M, Matta I. Describing and forecasting video access patterns [A]. // Proc of 2011 IEEE Conference on Computer Communications [C], Shanghai: IEEE, 2011: 16-20.</w:t>
      </w:r>
    </w:p>
    <w:p w14:paraId="4FB4A636" w14:textId="77777777" w:rsidR="00C962D4" w:rsidRPr="00C962D4" w:rsidRDefault="00C962D4" w:rsidP="00721875">
      <w:pPr>
        <w:pStyle w:val="a3"/>
        <w:ind w:left="600" w:hangingChars="250" w:hanging="600"/>
        <w:rPr>
          <w:noProof/>
        </w:rPr>
      </w:pPr>
      <w:r w:rsidRPr="00C962D4">
        <w:rPr>
          <w:noProof/>
        </w:rPr>
        <w:t>[112]</w:t>
      </w:r>
      <w:r w:rsidRPr="00C962D4">
        <w:rPr>
          <w:noProof/>
        </w:rPr>
        <w:tab/>
        <w:t>Jiang L, Miao Y, Yang Y</w:t>
      </w:r>
      <w:r w:rsidRPr="00C962D4">
        <w:rPr>
          <w:i/>
          <w:noProof/>
        </w:rPr>
        <w:t>, et al.</w:t>
      </w:r>
      <w:r w:rsidRPr="00C962D4">
        <w:rPr>
          <w:noProof/>
        </w:rPr>
        <w:t xml:space="preserve"> Viral video style: A closer look at viral videos on youtube [A]. // Proc of 2014 International Conference on Multimedia Retrieval [C], Glasgow: ACM, 2014: 193.</w:t>
      </w:r>
    </w:p>
    <w:p w14:paraId="5996CC2D" w14:textId="77777777" w:rsidR="00C962D4" w:rsidRPr="00C962D4" w:rsidRDefault="00C962D4" w:rsidP="00721875">
      <w:pPr>
        <w:pStyle w:val="a3"/>
        <w:ind w:left="600" w:hangingChars="250" w:hanging="600"/>
        <w:rPr>
          <w:noProof/>
        </w:rPr>
      </w:pPr>
      <w:r w:rsidRPr="00C962D4">
        <w:rPr>
          <w:noProof/>
        </w:rPr>
        <w:t>[113]</w:t>
      </w:r>
      <w:r w:rsidRPr="00C962D4">
        <w:rPr>
          <w:noProof/>
        </w:rPr>
        <w:tab/>
        <w:t>Borghol Y, Mitra S, Ardon S</w:t>
      </w:r>
      <w:r w:rsidRPr="00C962D4">
        <w:rPr>
          <w:i/>
          <w:noProof/>
        </w:rPr>
        <w:t>, et al.</w:t>
      </w:r>
      <w:r w:rsidRPr="00C962D4">
        <w:rPr>
          <w:noProof/>
        </w:rPr>
        <w:t xml:space="preserve"> Characterizing and modelling popularity of user-generated videos [J]</w:t>
      </w:r>
      <w:r w:rsidRPr="00C962D4">
        <w:rPr>
          <w:i/>
          <w:noProof/>
        </w:rPr>
        <w:t>.</w:t>
      </w:r>
      <w:r w:rsidRPr="00C962D4">
        <w:rPr>
          <w:noProof/>
        </w:rPr>
        <w:t xml:space="preserve"> Performance Evaluation, 2011</w:t>
      </w:r>
      <w:r w:rsidRPr="00C962D4">
        <w:rPr>
          <w:rFonts w:ascii="PingFang SC" w:eastAsia="PingFang SC" w:hAnsi="PingFang SC"/>
          <w:noProof/>
        </w:rPr>
        <w:t xml:space="preserve">, </w:t>
      </w:r>
      <w:r w:rsidRPr="00C962D4">
        <w:rPr>
          <w:noProof/>
        </w:rPr>
        <w:t>68(11): 1037-1055.</w:t>
      </w:r>
    </w:p>
    <w:p w14:paraId="51F7996A" w14:textId="77777777" w:rsidR="00C962D4" w:rsidRPr="00C962D4" w:rsidRDefault="00C962D4" w:rsidP="00721875">
      <w:pPr>
        <w:pStyle w:val="a3"/>
        <w:ind w:left="600" w:hangingChars="250" w:hanging="600"/>
        <w:rPr>
          <w:noProof/>
        </w:rPr>
      </w:pPr>
      <w:r w:rsidRPr="00C962D4">
        <w:rPr>
          <w:noProof/>
        </w:rPr>
        <w:t>[114]</w:t>
      </w:r>
      <w:r w:rsidRPr="00C962D4">
        <w:rPr>
          <w:noProof/>
        </w:rPr>
        <w:tab/>
        <w:t>Breslau L, Cao P, Fan L</w:t>
      </w:r>
      <w:r w:rsidRPr="00C962D4">
        <w:rPr>
          <w:i/>
          <w:noProof/>
        </w:rPr>
        <w:t>, et al.</w:t>
      </w:r>
      <w:r w:rsidRPr="00C962D4">
        <w:rPr>
          <w:noProof/>
        </w:rPr>
        <w:t xml:space="preserve"> Web caching and Zipf-like distributions: Evidence and implications [A]. // Proc of 1999 IEEE Conference on Computer Communications [C], New York: IEEE, 1999: 126-134.</w:t>
      </w:r>
    </w:p>
    <w:p w14:paraId="403D21EC" w14:textId="77777777" w:rsidR="00C962D4" w:rsidRPr="00C962D4" w:rsidRDefault="00C962D4" w:rsidP="00721875">
      <w:pPr>
        <w:pStyle w:val="a3"/>
        <w:ind w:left="600" w:hangingChars="250" w:hanging="600"/>
        <w:rPr>
          <w:noProof/>
        </w:rPr>
      </w:pPr>
      <w:r w:rsidRPr="00C962D4">
        <w:rPr>
          <w:noProof/>
        </w:rPr>
        <w:t>[115]</w:t>
      </w:r>
      <w:r w:rsidRPr="00C962D4">
        <w:rPr>
          <w:noProof/>
        </w:rPr>
        <w:tab/>
        <w:t>Ratkiewicz J, Fortunato S, Flammini A</w:t>
      </w:r>
      <w:r w:rsidRPr="00C962D4">
        <w:rPr>
          <w:i/>
          <w:noProof/>
        </w:rPr>
        <w:t>, et al.</w:t>
      </w:r>
      <w:r w:rsidRPr="00C962D4">
        <w:rPr>
          <w:noProof/>
        </w:rPr>
        <w:t xml:space="preserve"> Characterizing and modeling the dynamics of online popularity [J]</w:t>
      </w:r>
      <w:r w:rsidRPr="00C962D4">
        <w:rPr>
          <w:i/>
          <w:noProof/>
        </w:rPr>
        <w:t>.</w:t>
      </w:r>
      <w:r w:rsidRPr="00C962D4">
        <w:rPr>
          <w:noProof/>
        </w:rPr>
        <w:t xml:space="preserve"> Physical Review Letters, 2010</w:t>
      </w:r>
      <w:r w:rsidRPr="00C962D4">
        <w:rPr>
          <w:rFonts w:ascii="PingFang SC" w:eastAsia="PingFang SC" w:hAnsi="PingFang SC"/>
          <w:noProof/>
        </w:rPr>
        <w:t xml:space="preserve">, </w:t>
      </w:r>
      <w:r w:rsidRPr="00C962D4">
        <w:rPr>
          <w:noProof/>
        </w:rPr>
        <w:t>105(15): 158701.</w:t>
      </w:r>
    </w:p>
    <w:p w14:paraId="25AE0C1D" w14:textId="77777777" w:rsidR="00C962D4" w:rsidRPr="00C962D4" w:rsidRDefault="00C962D4" w:rsidP="00721875">
      <w:pPr>
        <w:pStyle w:val="a3"/>
        <w:ind w:left="600" w:hangingChars="250" w:hanging="600"/>
        <w:rPr>
          <w:noProof/>
        </w:rPr>
      </w:pPr>
      <w:r w:rsidRPr="00C962D4">
        <w:rPr>
          <w:noProof/>
        </w:rPr>
        <w:t>[116]</w:t>
      </w:r>
      <w:r w:rsidRPr="00C962D4">
        <w:rPr>
          <w:noProof/>
        </w:rPr>
        <w:tab/>
        <w:t>Zhou R, Khemmarat S, Gao L. The impact of YouTube recommendation system on video views [A]. // Proc of the 10th ACM SIGCOMM Conference on Internet Measurement [C], Melbourne: ACM, 2010: 404-410.</w:t>
      </w:r>
    </w:p>
    <w:p w14:paraId="04F3B9F1" w14:textId="77777777" w:rsidR="00C962D4" w:rsidRPr="00C962D4" w:rsidRDefault="00C962D4" w:rsidP="00721875">
      <w:pPr>
        <w:pStyle w:val="a3"/>
        <w:ind w:left="600" w:hangingChars="250" w:hanging="600"/>
        <w:rPr>
          <w:noProof/>
        </w:rPr>
      </w:pPr>
      <w:r w:rsidRPr="00C962D4">
        <w:rPr>
          <w:noProof/>
        </w:rPr>
        <w:t>[117]</w:t>
      </w:r>
      <w:r w:rsidRPr="00C962D4">
        <w:rPr>
          <w:noProof/>
        </w:rPr>
        <w:tab/>
        <w:t>Merton R K</w:t>
      </w:r>
      <w:r w:rsidRPr="00C962D4">
        <w:rPr>
          <w:rFonts w:ascii="PingFang SC" w:eastAsia="PingFang SC" w:hAnsi="PingFang SC"/>
          <w:noProof/>
        </w:rPr>
        <w:t>.</w:t>
      </w:r>
      <w:r w:rsidRPr="00C962D4">
        <w:rPr>
          <w:noProof/>
        </w:rPr>
        <w:t xml:space="preserve"> The Matthew effect in science [J]</w:t>
      </w:r>
      <w:r w:rsidRPr="00C962D4">
        <w:rPr>
          <w:i/>
          <w:noProof/>
        </w:rPr>
        <w:t>.</w:t>
      </w:r>
      <w:r w:rsidRPr="00C962D4">
        <w:rPr>
          <w:noProof/>
        </w:rPr>
        <w:t xml:space="preserve"> Science, 1968</w:t>
      </w:r>
      <w:r w:rsidRPr="00C962D4">
        <w:rPr>
          <w:rFonts w:ascii="PingFang SC" w:eastAsia="PingFang SC" w:hAnsi="PingFang SC"/>
          <w:noProof/>
        </w:rPr>
        <w:t xml:space="preserve">, </w:t>
      </w:r>
      <w:r w:rsidRPr="00C962D4">
        <w:rPr>
          <w:noProof/>
        </w:rPr>
        <w:t>159(3810): 56-63.</w:t>
      </w:r>
    </w:p>
    <w:p w14:paraId="66D00E29" w14:textId="77777777" w:rsidR="00C962D4" w:rsidRPr="00C962D4" w:rsidRDefault="00C962D4" w:rsidP="00721875">
      <w:pPr>
        <w:pStyle w:val="a3"/>
        <w:ind w:left="600" w:hangingChars="250" w:hanging="600"/>
        <w:rPr>
          <w:noProof/>
        </w:rPr>
      </w:pPr>
      <w:r w:rsidRPr="00C962D4">
        <w:rPr>
          <w:noProof/>
        </w:rPr>
        <w:t>[118]</w:t>
      </w:r>
      <w:r w:rsidRPr="00C962D4">
        <w:rPr>
          <w:noProof/>
        </w:rPr>
        <w:tab/>
        <w:t>Johnson N, Kotz S, Balakrishnan N. Continuous Univariate Probability Distributions [M]. New York: John Wiley &amp; Sons Inc., 1994.</w:t>
      </w:r>
    </w:p>
    <w:p w14:paraId="4531196E" w14:textId="77777777" w:rsidR="00C962D4" w:rsidRPr="00C962D4" w:rsidRDefault="00C962D4" w:rsidP="00721875">
      <w:pPr>
        <w:pStyle w:val="a3"/>
        <w:ind w:left="600" w:hangingChars="250" w:hanging="600"/>
        <w:rPr>
          <w:noProof/>
        </w:rPr>
      </w:pPr>
      <w:r w:rsidRPr="00C962D4">
        <w:rPr>
          <w:noProof/>
        </w:rPr>
        <w:t>[119]</w:t>
      </w:r>
      <w:r w:rsidRPr="00C962D4">
        <w:rPr>
          <w:noProof/>
        </w:rPr>
        <w:tab/>
        <w:t>Figueiredo F, Almeida J M, Benevenuto F</w:t>
      </w:r>
      <w:r w:rsidRPr="00C962D4">
        <w:rPr>
          <w:i/>
          <w:noProof/>
        </w:rPr>
        <w:t>, et al.</w:t>
      </w:r>
      <w:r w:rsidRPr="00C962D4">
        <w:rPr>
          <w:noProof/>
        </w:rPr>
        <w:t xml:space="preserve"> Does content determine information popularity in social media?: A case study of youtube videos' content and their popularity [A]. // Proc of the 32nd Annual ACM Conference on Human Factors in Computing Systems [C], Toronto: ACM, 2014: 979-982.</w:t>
      </w:r>
    </w:p>
    <w:p w14:paraId="0C27CCFB" w14:textId="1413C0B1" w:rsidR="00C962D4" w:rsidRPr="00C962D4" w:rsidRDefault="00C962D4" w:rsidP="00095E56">
      <w:pPr>
        <w:pStyle w:val="a3"/>
        <w:wordWrap w:val="0"/>
        <w:ind w:left="600" w:hangingChars="250" w:hanging="600"/>
        <w:rPr>
          <w:noProof/>
        </w:rPr>
      </w:pPr>
      <w:r w:rsidRPr="00C962D4">
        <w:rPr>
          <w:noProof/>
        </w:rPr>
        <w:t>[120]</w:t>
      </w:r>
      <w:r w:rsidRPr="00C962D4">
        <w:rPr>
          <w:noProof/>
        </w:rPr>
        <w:tab/>
        <w:t xml:space="preserve">snownlp. Snownlp simplified Chinese text processing [OL]. </w:t>
      </w:r>
      <w:r w:rsidRPr="00095E56">
        <w:t>https://github.com/isnowfy/snownlp.</w:t>
      </w:r>
    </w:p>
    <w:p w14:paraId="15BAFA79" w14:textId="61C6489D" w:rsidR="00C962D4" w:rsidRPr="00C962D4" w:rsidRDefault="00C962D4" w:rsidP="00721875">
      <w:pPr>
        <w:pStyle w:val="a3"/>
        <w:ind w:left="600" w:hangingChars="250" w:hanging="600"/>
        <w:rPr>
          <w:noProof/>
        </w:rPr>
      </w:pPr>
      <w:r w:rsidRPr="00C962D4">
        <w:rPr>
          <w:noProof/>
        </w:rPr>
        <w:t>[121]</w:t>
      </w:r>
      <w:r w:rsidRPr="00C962D4">
        <w:rPr>
          <w:noProof/>
        </w:rPr>
        <w:tab/>
        <w:t>jieba. Jieba Chinese text segmentation [OL].</w:t>
      </w:r>
      <w:r w:rsidRPr="00095E56">
        <w:t xml:space="preserve"> https://github.com/fxsjy/jieba.</w:t>
      </w:r>
    </w:p>
    <w:p w14:paraId="37755561" w14:textId="77777777" w:rsidR="00C962D4" w:rsidRPr="00C962D4" w:rsidRDefault="00C962D4" w:rsidP="00721875">
      <w:pPr>
        <w:pStyle w:val="a3"/>
        <w:ind w:left="600" w:hangingChars="250" w:hanging="600"/>
        <w:rPr>
          <w:noProof/>
        </w:rPr>
      </w:pPr>
      <w:r w:rsidRPr="00C962D4">
        <w:rPr>
          <w:noProof/>
        </w:rPr>
        <w:t>[122]</w:t>
      </w:r>
      <w:r w:rsidRPr="00C962D4">
        <w:rPr>
          <w:noProof/>
        </w:rPr>
        <w:tab/>
        <w:t>Altman N S</w:t>
      </w:r>
      <w:r w:rsidRPr="00C962D4">
        <w:rPr>
          <w:rFonts w:ascii="PingFang SC" w:eastAsia="PingFang SC" w:hAnsi="PingFang SC"/>
          <w:noProof/>
        </w:rPr>
        <w:t>.</w:t>
      </w:r>
      <w:r w:rsidRPr="00C962D4">
        <w:rPr>
          <w:noProof/>
        </w:rPr>
        <w:t xml:space="preserve"> An introduction to kernel and nearest-neighbor nonparametric </w:t>
      </w:r>
      <w:r w:rsidRPr="00C962D4">
        <w:rPr>
          <w:noProof/>
        </w:rPr>
        <w:lastRenderedPageBreak/>
        <w:t>regression [J]</w:t>
      </w:r>
      <w:r w:rsidRPr="00C962D4">
        <w:rPr>
          <w:i/>
          <w:noProof/>
        </w:rPr>
        <w:t>.</w:t>
      </w:r>
      <w:r w:rsidRPr="00C962D4">
        <w:rPr>
          <w:noProof/>
        </w:rPr>
        <w:t xml:space="preserve"> The American Statistician, 1992</w:t>
      </w:r>
      <w:r w:rsidRPr="00C962D4">
        <w:rPr>
          <w:rFonts w:ascii="PingFang SC" w:eastAsia="PingFang SC" w:hAnsi="PingFang SC"/>
          <w:noProof/>
        </w:rPr>
        <w:t xml:space="preserve">, </w:t>
      </w:r>
      <w:r w:rsidRPr="00C962D4">
        <w:rPr>
          <w:noProof/>
        </w:rPr>
        <w:t>46(3): 175-185.</w:t>
      </w:r>
    </w:p>
    <w:p w14:paraId="6321F441" w14:textId="77777777" w:rsidR="00C962D4" w:rsidRPr="00C962D4" w:rsidRDefault="00C962D4" w:rsidP="00721875">
      <w:pPr>
        <w:pStyle w:val="a3"/>
        <w:ind w:left="600" w:hangingChars="250" w:hanging="600"/>
        <w:rPr>
          <w:noProof/>
        </w:rPr>
      </w:pPr>
      <w:r w:rsidRPr="00C962D4">
        <w:rPr>
          <w:noProof/>
        </w:rPr>
        <w:t>[123]</w:t>
      </w:r>
      <w:r w:rsidRPr="00C962D4">
        <w:rPr>
          <w:noProof/>
        </w:rPr>
        <w:tab/>
        <w:t>Ho T K. Random decision forests [A]. // Proc of the 3rd International Conference on Document Analysis and Recognition [C], Montreal: IEEE, 1995: 278-282.</w:t>
      </w:r>
    </w:p>
    <w:p w14:paraId="3F67245D" w14:textId="77777777" w:rsidR="00C962D4" w:rsidRPr="00C962D4" w:rsidRDefault="00C962D4" w:rsidP="00721875">
      <w:pPr>
        <w:pStyle w:val="a3"/>
        <w:ind w:left="600" w:hangingChars="250" w:hanging="600"/>
        <w:rPr>
          <w:noProof/>
        </w:rPr>
      </w:pPr>
      <w:r w:rsidRPr="00C962D4">
        <w:rPr>
          <w:noProof/>
        </w:rPr>
        <w:t>[124]</w:t>
      </w:r>
      <w:r w:rsidRPr="00C962D4">
        <w:rPr>
          <w:noProof/>
        </w:rPr>
        <w:tab/>
        <w:t>Breiman L. Technical Report 486: Arcing the edge [R]. Berkeley: Statistics Department, University of California at Berkeley, 1997.</w:t>
      </w:r>
    </w:p>
    <w:p w14:paraId="16F418A2" w14:textId="28A43A8E" w:rsidR="00D17199" w:rsidRDefault="00DE5136" w:rsidP="00C962D4">
      <w:pPr>
        <w:pStyle w:val="a3"/>
        <w:ind w:left="480" w:hangingChars="200" w:hanging="480"/>
      </w:pPr>
      <w:r>
        <w:fldChar w:fldCharType="end"/>
      </w:r>
    </w:p>
    <w:p w14:paraId="5D504539" w14:textId="77777777" w:rsidR="004107C7" w:rsidRPr="00C962D4" w:rsidRDefault="004107C7" w:rsidP="00BE7CED">
      <w:pPr>
        <w:pStyle w:val="a3"/>
        <w:ind w:left="480" w:hangingChars="200" w:hanging="480"/>
      </w:pPr>
    </w:p>
    <w:p w14:paraId="6B7C8CEC" w14:textId="729A41D4" w:rsidR="004107C7" w:rsidRDefault="004107C7">
      <w:pPr>
        <w:widowControl/>
        <w:jc w:val="left"/>
        <w:rPr>
          <w:rFonts w:ascii="Times New Roman" w:eastAsia="宋体" w:hAnsi="Times New Roman"/>
          <w:sz w:val="24"/>
        </w:rPr>
      </w:pPr>
      <w:r>
        <w:br w:type="page"/>
      </w:r>
    </w:p>
    <w:p w14:paraId="22DC6657" w14:textId="77777777" w:rsidR="004107C7" w:rsidRDefault="004107C7" w:rsidP="00BE7CED">
      <w:pPr>
        <w:pStyle w:val="a3"/>
        <w:ind w:left="480" w:hangingChars="200" w:hanging="480"/>
      </w:pPr>
    </w:p>
    <w:p w14:paraId="2437252F" w14:textId="77777777" w:rsidR="004107C7" w:rsidRDefault="004107C7" w:rsidP="00BE7CED">
      <w:pPr>
        <w:pStyle w:val="a3"/>
        <w:ind w:left="480" w:hangingChars="200" w:hanging="480"/>
      </w:pPr>
    </w:p>
    <w:p w14:paraId="2A884606" w14:textId="30E94DA4" w:rsidR="00C16E94" w:rsidRDefault="00C16E94">
      <w:pPr>
        <w:widowControl/>
        <w:jc w:val="left"/>
        <w:rPr>
          <w:rFonts w:ascii="Times New Roman" w:eastAsia="宋体" w:hAnsi="Times New Roman"/>
          <w:sz w:val="24"/>
        </w:rPr>
      </w:pPr>
      <w:r>
        <w:br w:type="page"/>
      </w:r>
    </w:p>
    <w:p w14:paraId="67B5152B" w14:textId="77777777" w:rsidR="00321329" w:rsidRPr="0047728E" w:rsidRDefault="00321329" w:rsidP="0047728E">
      <w:pPr>
        <w:pStyle w:val="-"/>
        <w:ind w:left="630"/>
        <w:sectPr w:rsidR="00321329" w:rsidRPr="0047728E" w:rsidSect="00B22DA7">
          <w:headerReference w:type="default" r:id="rId100"/>
          <w:type w:val="continuous"/>
          <w:pgSz w:w="11906" w:h="16838"/>
          <w:pgMar w:top="1440" w:right="1800" w:bottom="1440" w:left="1800" w:header="851" w:footer="992" w:gutter="0"/>
          <w:cols w:space="425"/>
          <w:docGrid w:type="lines" w:linePitch="312"/>
        </w:sectPr>
      </w:pPr>
    </w:p>
    <w:p w14:paraId="01545A0F" w14:textId="5E04581C" w:rsidR="00C16E94" w:rsidRPr="0047728E" w:rsidRDefault="00516596" w:rsidP="00704AE0">
      <w:pPr>
        <w:pStyle w:val="-"/>
        <w:numPr>
          <w:ilvl w:val="0"/>
          <w:numId w:val="0"/>
        </w:numPr>
      </w:pPr>
      <w:bookmarkStart w:id="101" w:name="_Toc480791817"/>
      <w:r w:rsidRPr="0047728E">
        <w:rPr>
          <w:rFonts w:hint="eastAsia"/>
        </w:rPr>
        <w:lastRenderedPageBreak/>
        <w:t>附录：缩写词说明</w:t>
      </w:r>
      <w:bookmarkEnd w:id="101"/>
    </w:p>
    <w:p w14:paraId="7165E792" w14:textId="77777777" w:rsidR="00F06488" w:rsidRDefault="00F06488" w:rsidP="00F06488">
      <w:pPr>
        <w:pStyle w:val="a3"/>
      </w:pPr>
    </w:p>
    <w:p w14:paraId="6D71B589" w14:textId="77777777" w:rsidR="00F06488" w:rsidRPr="00F06488" w:rsidRDefault="00F06488" w:rsidP="00F06488">
      <w:pPr>
        <w:pStyle w:val="a3"/>
      </w:pPr>
    </w:p>
    <w:tbl>
      <w:tblPr>
        <w:tblStyle w:val="a7"/>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4094"/>
        <w:gridCol w:w="2735"/>
      </w:tblGrid>
      <w:tr w:rsidR="007E7579" w14:paraId="2E0E31B8" w14:textId="77777777" w:rsidTr="00B166BD">
        <w:trPr>
          <w:trHeight w:val="400"/>
          <w:jc w:val="center"/>
        </w:trPr>
        <w:tc>
          <w:tcPr>
            <w:tcW w:w="1393" w:type="dxa"/>
          </w:tcPr>
          <w:p w14:paraId="0E373DA5" w14:textId="77777777" w:rsidR="00B64A95" w:rsidRDefault="00B64A95" w:rsidP="00516596">
            <w:pPr>
              <w:pStyle w:val="a3"/>
            </w:pPr>
            <w:r>
              <w:rPr>
                <w:rFonts w:hint="eastAsia"/>
              </w:rPr>
              <w:t>API</w:t>
            </w:r>
          </w:p>
        </w:tc>
        <w:tc>
          <w:tcPr>
            <w:tcW w:w="4094" w:type="dxa"/>
          </w:tcPr>
          <w:p w14:paraId="784488ED" w14:textId="57D43E66" w:rsidR="00B64A95" w:rsidRDefault="00966A66" w:rsidP="00966A66">
            <w:pPr>
              <w:pStyle w:val="a3"/>
            </w:pPr>
            <w:r w:rsidRPr="00966A66">
              <w:rPr>
                <w:rFonts w:hint="eastAsia"/>
              </w:rPr>
              <w:t>Application Programming Interface</w:t>
            </w:r>
            <w:r>
              <w:t xml:space="preserve"> </w:t>
            </w:r>
          </w:p>
        </w:tc>
        <w:tc>
          <w:tcPr>
            <w:tcW w:w="2735" w:type="dxa"/>
          </w:tcPr>
          <w:p w14:paraId="7845EFD2" w14:textId="046AA500" w:rsidR="00B64A95" w:rsidRDefault="00966A66" w:rsidP="00516596">
            <w:pPr>
              <w:pStyle w:val="a3"/>
            </w:pPr>
            <w:r w:rsidRPr="00966A66">
              <w:rPr>
                <w:rFonts w:hint="eastAsia"/>
              </w:rPr>
              <w:t>应用程序编程接口</w:t>
            </w:r>
          </w:p>
        </w:tc>
      </w:tr>
      <w:tr w:rsidR="007E7579" w14:paraId="14504B94" w14:textId="77777777" w:rsidTr="00B166BD">
        <w:trPr>
          <w:trHeight w:val="400"/>
          <w:jc w:val="center"/>
        </w:trPr>
        <w:tc>
          <w:tcPr>
            <w:tcW w:w="1393" w:type="dxa"/>
          </w:tcPr>
          <w:p w14:paraId="71961F01" w14:textId="77777777" w:rsidR="00B64A95" w:rsidRDefault="00B64A95" w:rsidP="00516596">
            <w:pPr>
              <w:pStyle w:val="a3"/>
            </w:pPr>
            <w:r>
              <w:rPr>
                <w:rFonts w:hint="eastAsia"/>
              </w:rPr>
              <w:t>APP</w:t>
            </w:r>
          </w:p>
        </w:tc>
        <w:tc>
          <w:tcPr>
            <w:tcW w:w="4094" w:type="dxa"/>
          </w:tcPr>
          <w:p w14:paraId="27306E4A" w14:textId="011F9332" w:rsidR="00B64A95" w:rsidRDefault="007453CF" w:rsidP="00516596">
            <w:pPr>
              <w:pStyle w:val="a3"/>
            </w:pPr>
            <w:r w:rsidRPr="00966A66">
              <w:rPr>
                <w:rFonts w:hint="eastAsia"/>
              </w:rPr>
              <w:t>Application</w:t>
            </w:r>
          </w:p>
        </w:tc>
        <w:tc>
          <w:tcPr>
            <w:tcW w:w="2735" w:type="dxa"/>
          </w:tcPr>
          <w:p w14:paraId="0803C95B" w14:textId="5B12B638" w:rsidR="00B64A95" w:rsidRDefault="006B6F3D" w:rsidP="00516596">
            <w:pPr>
              <w:pStyle w:val="a3"/>
            </w:pPr>
            <w:r w:rsidRPr="00966A66">
              <w:rPr>
                <w:rFonts w:hint="eastAsia"/>
              </w:rPr>
              <w:t>应用程序</w:t>
            </w:r>
          </w:p>
        </w:tc>
      </w:tr>
      <w:tr w:rsidR="007E7579" w14:paraId="148FF6F4" w14:textId="77777777" w:rsidTr="00B166BD">
        <w:trPr>
          <w:trHeight w:val="400"/>
          <w:jc w:val="center"/>
        </w:trPr>
        <w:tc>
          <w:tcPr>
            <w:tcW w:w="1393" w:type="dxa"/>
          </w:tcPr>
          <w:p w14:paraId="677023FC" w14:textId="77777777" w:rsidR="00B64A95" w:rsidRDefault="00B64A95" w:rsidP="00516596">
            <w:pPr>
              <w:pStyle w:val="a3"/>
            </w:pPr>
            <w:r>
              <w:rPr>
                <w:rFonts w:hint="eastAsia"/>
              </w:rPr>
              <w:t>BSC</w:t>
            </w:r>
          </w:p>
        </w:tc>
        <w:tc>
          <w:tcPr>
            <w:tcW w:w="4094" w:type="dxa"/>
          </w:tcPr>
          <w:p w14:paraId="542175BA" w14:textId="77777777" w:rsidR="00B64A95" w:rsidRDefault="00B64A95" w:rsidP="00571EEA">
            <w:pPr>
              <w:pStyle w:val="a3"/>
            </w:pPr>
            <w:r>
              <w:t>Base Station Controller</w:t>
            </w:r>
          </w:p>
        </w:tc>
        <w:tc>
          <w:tcPr>
            <w:tcW w:w="2735" w:type="dxa"/>
          </w:tcPr>
          <w:p w14:paraId="22AE5217" w14:textId="498E2C5D" w:rsidR="00B64A95" w:rsidRDefault="006B6F3D" w:rsidP="00516596">
            <w:pPr>
              <w:pStyle w:val="a3"/>
            </w:pPr>
            <w:r w:rsidRPr="006B6F3D">
              <w:rPr>
                <w:rFonts w:hint="eastAsia"/>
              </w:rPr>
              <w:t>基站控制器</w:t>
            </w:r>
          </w:p>
        </w:tc>
      </w:tr>
      <w:tr w:rsidR="007E7579" w14:paraId="2625BAA6" w14:textId="77777777" w:rsidTr="00B166BD">
        <w:trPr>
          <w:trHeight w:val="400"/>
          <w:jc w:val="center"/>
        </w:trPr>
        <w:tc>
          <w:tcPr>
            <w:tcW w:w="1393" w:type="dxa"/>
          </w:tcPr>
          <w:p w14:paraId="7201A3C3" w14:textId="77777777" w:rsidR="00B64A95" w:rsidRDefault="00B64A95" w:rsidP="00516596">
            <w:pPr>
              <w:pStyle w:val="a3"/>
            </w:pPr>
            <w:r>
              <w:rPr>
                <w:rFonts w:hint="eastAsia"/>
              </w:rPr>
              <w:t>BTS</w:t>
            </w:r>
          </w:p>
        </w:tc>
        <w:tc>
          <w:tcPr>
            <w:tcW w:w="4094" w:type="dxa"/>
          </w:tcPr>
          <w:p w14:paraId="43F467BA" w14:textId="77777777" w:rsidR="00B64A95" w:rsidRDefault="00B64A95" w:rsidP="00571EEA">
            <w:pPr>
              <w:pStyle w:val="a3"/>
            </w:pPr>
            <w:r>
              <w:t>Base Transceiver Station</w:t>
            </w:r>
          </w:p>
        </w:tc>
        <w:tc>
          <w:tcPr>
            <w:tcW w:w="2735" w:type="dxa"/>
          </w:tcPr>
          <w:p w14:paraId="123C1607" w14:textId="5A5A1608" w:rsidR="00B64A95" w:rsidRDefault="006B6F3D" w:rsidP="00011002">
            <w:pPr>
              <w:pStyle w:val="a3"/>
            </w:pPr>
            <w:r w:rsidRPr="006B6F3D">
              <w:rPr>
                <w:rFonts w:hint="eastAsia"/>
              </w:rPr>
              <w:t>基站收发信台</w:t>
            </w:r>
          </w:p>
        </w:tc>
      </w:tr>
      <w:tr w:rsidR="007E7579" w14:paraId="0572982E" w14:textId="77777777" w:rsidTr="00B166BD">
        <w:trPr>
          <w:trHeight w:val="400"/>
          <w:jc w:val="center"/>
        </w:trPr>
        <w:tc>
          <w:tcPr>
            <w:tcW w:w="1393" w:type="dxa"/>
          </w:tcPr>
          <w:p w14:paraId="10763D50" w14:textId="77777777" w:rsidR="00B64A95" w:rsidRDefault="00B64A95" w:rsidP="00516596">
            <w:pPr>
              <w:pStyle w:val="a3"/>
            </w:pPr>
            <w:r>
              <w:rPr>
                <w:rFonts w:hint="eastAsia"/>
              </w:rPr>
              <w:t>CDF</w:t>
            </w:r>
          </w:p>
        </w:tc>
        <w:tc>
          <w:tcPr>
            <w:tcW w:w="4094" w:type="dxa"/>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2735" w:type="dxa"/>
          </w:tcPr>
          <w:p w14:paraId="5712C092" w14:textId="2280F1DF" w:rsidR="00B64A95" w:rsidRDefault="00D22059" w:rsidP="00516596">
            <w:pPr>
              <w:pStyle w:val="a3"/>
            </w:pPr>
            <w:r>
              <w:rPr>
                <w:rFonts w:hint="eastAsia"/>
              </w:rPr>
              <w:t>累积分布函数</w:t>
            </w:r>
          </w:p>
        </w:tc>
      </w:tr>
      <w:tr w:rsidR="007E7579" w14:paraId="268418AB" w14:textId="77777777" w:rsidTr="00B166BD">
        <w:trPr>
          <w:trHeight w:val="400"/>
          <w:jc w:val="center"/>
        </w:trPr>
        <w:tc>
          <w:tcPr>
            <w:tcW w:w="1393" w:type="dxa"/>
          </w:tcPr>
          <w:p w14:paraId="1844C8D9" w14:textId="77777777" w:rsidR="00B64A95" w:rsidRDefault="00B64A95" w:rsidP="00516596">
            <w:pPr>
              <w:pStyle w:val="a3"/>
            </w:pPr>
            <w:r>
              <w:rPr>
                <w:rFonts w:hint="eastAsia"/>
              </w:rPr>
              <w:t>CDN</w:t>
            </w:r>
          </w:p>
        </w:tc>
        <w:tc>
          <w:tcPr>
            <w:tcW w:w="4094" w:type="dxa"/>
          </w:tcPr>
          <w:p w14:paraId="21D9DFC9" w14:textId="77777777" w:rsidR="00B64A95" w:rsidRDefault="00B64A95" w:rsidP="00A43738">
            <w:pPr>
              <w:pStyle w:val="a3"/>
            </w:pPr>
            <w:r>
              <w:rPr>
                <w:rFonts w:hint="eastAsia"/>
              </w:rPr>
              <w:t>Content Delivery Network</w:t>
            </w:r>
          </w:p>
        </w:tc>
        <w:tc>
          <w:tcPr>
            <w:tcW w:w="2735" w:type="dxa"/>
          </w:tcPr>
          <w:p w14:paraId="3E6AE947" w14:textId="406FB8B1" w:rsidR="00B64A95" w:rsidRDefault="00D22059" w:rsidP="00516596">
            <w:pPr>
              <w:pStyle w:val="a3"/>
            </w:pPr>
            <w:r>
              <w:rPr>
                <w:rFonts w:hint="eastAsia"/>
              </w:rPr>
              <w:t>内容分发网络</w:t>
            </w:r>
          </w:p>
        </w:tc>
      </w:tr>
      <w:tr w:rsidR="007E7579" w14:paraId="1FD3DEE2" w14:textId="77777777" w:rsidTr="00B166BD">
        <w:trPr>
          <w:trHeight w:val="400"/>
          <w:jc w:val="center"/>
        </w:trPr>
        <w:tc>
          <w:tcPr>
            <w:tcW w:w="1393" w:type="dxa"/>
          </w:tcPr>
          <w:p w14:paraId="34B323BA" w14:textId="77777777" w:rsidR="00B64A95" w:rsidRDefault="00B64A95" w:rsidP="00516596">
            <w:pPr>
              <w:pStyle w:val="a3"/>
            </w:pPr>
            <w:r>
              <w:rPr>
                <w:rFonts w:hint="eastAsia"/>
              </w:rPr>
              <w:t>CI</w:t>
            </w:r>
          </w:p>
        </w:tc>
        <w:tc>
          <w:tcPr>
            <w:tcW w:w="4094" w:type="dxa"/>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2735" w:type="dxa"/>
          </w:tcPr>
          <w:p w14:paraId="3EB0CDCC" w14:textId="1E0FA98D" w:rsidR="00B64A95" w:rsidRDefault="002839DB" w:rsidP="00F80BAB">
            <w:pPr>
              <w:pStyle w:val="a3"/>
            </w:pPr>
            <w:r w:rsidRPr="002839DB">
              <w:rPr>
                <w:rFonts w:hint="eastAsia"/>
              </w:rPr>
              <w:t>小区</w:t>
            </w:r>
            <w:r w:rsidR="00F80BAB">
              <w:rPr>
                <w:rFonts w:hint="eastAsia"/>
              </w:rPr>
              <w:t>标识</w:t>
            </w:r>
          </w:p>
        </w:tc>
      </w:tr>
      <w:tr w:rsidR="007E7579" w14:paraId="246BD946" w14:textId="77777777" w:rsidTr="00B166BD">
        <w:trPr>
          <w:trHeight w:val="400"/>
          <w:jc w:val="center"/>
        </w:trPr>
        <w:tc>
          <w:tcPr>
            <w:tcW w:w="1393" w:type="dxa"/>
          </w:tcPr>
          <w:p w14:paraId="1E1A3A6D" w14:textId="77777777" w:rsidR="00B64A95" w:rsidRDefault="00B64A95" w:rsidP="00516596">
            <w:pPr>
              <w:pStyle w:val="a3"/>
            </w:pPr>
            <w:r>
              <w:rPr>
                <w:rFonts w:hint="eastAsia"/>
              </w:rPr>
              <w:t>DFI</w:t>
            </w:r>
          </w:p>
        </w:tc>
        <w:tc>
          <w:tcPr>
            <w:tcW w:w="4094" w:type="dxa"/>
          </w:tcPr>
          <w:p w14:paraId="6F403585" w14:textId="77777777" w:rsidR="00B64A95" w:rsidRDefault="00B64A95" w:rsidP="00532768">
            <w:pPr>
              <w:pStyle w:val="a3"/>
            </w:pPr>
            <w:r>
              <w:rPr>
                <w:rFonts w:hint="eastAsia"/>
              </w:rPr>
              <w:t>Deep Flow Inspection</w:t>
            </w:r>
          </w:p>
        </w:tc>
        <w:tc>
          <w:tcPr>
            <w:tcW w:w="2735" w:type="dxa"/>
          </w:tcPr>
          <w:p w14:paraId="0D522BED" w14:textId="6062EE90" w:rsidR="00B64A95" w:rsidRDefault="00C558B0" w:rsidP="00516596">
            <w:pPr>
              <w:pStyle w:val="a3"/>
            </w:pPr>
            <w:r>
              <w:rPr>
                <w:rFonts w:hint="eastAsia"/>
              </w:rPr>
              <w:t>深度流检测</w:t>
            </w:r>
          </w:p>
        </w:tc>
      </w:tr>
      <w:tr w:rsidR="007E7579" w14:paraId="1231EAFF" w14:textId="77777777" w:rsidTr="00B166BD">
        <w:trPr>
          <w:trHeight w:val="400"/>
          <w:jc w:val="center"/>
        </w:trPr>
        <w:tc>
          <w:tcPr>
            <w:tcW w:w="1393" w:type="dxa"/>
          </w:tcPr>
          <w:p w14:paraId="587B126B" w14:textId="77777777" w:rsidR="00B64A95" w:rsidRDefault="00B64A95" w:rsidP="00516596">
            <w:pPr>
              <w:pStyle w:val="a3"/>
            </w:pPr>
            <w:r>
              <w:rPr>
                <w:rFonts w:hint="eastAsia"/>
              </w:rPr>
              <w:t>DPI</w:t>
            </w:r>
          </w:p>
        </w:tc>
        <w:tc>
          <w:tcPr>
            <w:tcW w:w="4094" w:type="dxa"/>
          </w:tcPr>
          <w:p w14:paraId="047E715C" w14:textId="77777777" w:rsidR="00B64A95" w:rsidRDefault="00B64A95" w:rsidP="00532768">
            <w:pPr>
              <w:pStyle w:val="a3"/>
            </w:pPr>
            <w:r>
              <w:rPr>
                <w:rFonts w:hint="eastAsia"/>
              </w:rPr>
              <w:t>Deep Packet Inspection</w:t>
            </w:r>
          </w:p>
        </w:tc>
        <w:tc>
          <w:tcPr>
            <w:tcW w:w="2735" w:type="dxa"/>
          </w:tcPr>
          <w:p w14:paraId="01CF8BC6" w14:textId="2BD7E711" w:rsidR="00B64A95" w:rsidRDefault="00C558B0" w:rsidP="00516596">
            <w:pPr>
              <w:pStyle w:val="a3"/>
            </w:pPr>
            <w:r>
              <w:rPr>
                <w:rFonts w:hint="eastAsia"/>
              </w:rPr>
              <w:t>深度报文检测</w:t>
            </w:r>
          </w:p>
        </w:tc>
      </w:tr>
      <w:tr w:rsidR="007E7579" w14:paraId="64850C07" w14:textId="77777777" w:rsidTr="00B166BD">
        <w:trPr>
          <w:trHeight w:val="400"/>
          <w:jc w:val="center"/>
        </w:trPr>
        <w:tc>
          <w:tcPr>
            <w:tcW w:w="1393" w:type="dxa"/>
          </w:tcPr>
          <w:p w14:paraId="2010F7BB" w14:textId="77777777" w:rsidR="00B64A95" w:rsidRDefault="00B64A95" w:rsidP="00516596">
            <w:pPr>
              <w:pStyle w:val="a3"/>
            </w:pPr>
            <w:r>
              <w:rPr>
                <w:rFonts w:hint="eastAsia"/>
              </w:rPr>
              <w:t>GFS</w:t>
            </w:r>
          </w:p>
        </w:tc>
        <w:tc>
          <w:tcPr>
            <w:tcW w:w="4094" w:type="dxa"/>
          </w:tcPr>
          <w:p w14:paraId="45FC892A" w14:textId="77777777" w:rsidR="00B64A95" w:rsidRDefault="00B64A95" w:rsidP="001D250F">
            <w:pPr>
              <w:pStyle w:val="a3"/>
            </w:pPr>
            <w:r>
              <w:rPr>
                <w:rFonts w:hint="eastAsia"/>
              </w:rPr>
              <w:t>Google File System</w:t>
            </w:r>
          </w:p>
        </w:tc>
        <w:tc>
          <w:tcPr>
            <w:tcW w:w="2735" w:type="dxa"/>
          </w:tcPr>
          <w:p w14:paraId="0426EDFF" w14:textId="1A1A5FF5" w:rsidR="00B64A95" w:rsidRDefault="00C558B0" w:rsidP="00516596">
            <w:pPr>
              <w:pStyle w:val="a3"/>
            </w:pPr>
            <w:r>
              <w:rPr>
                <w:rFonts w:hint="eastAsia"/>
              </w:rPr>
              <w:t>Google</w:t>
            </w:r>
            <w:r>
              <w:rPr>
                <w:rFonts w:hint="eastAsia"/>
              </w:rPr>
              <w:t>文件系统</w:t>
            </w:r>
          </w:p>
        </w:tc>
      </w:tr>
      <w:tr w:rsidR="007E7579" w14:paraId="7410A148" w14:textId="77777777" w:rsidTr="00B166BD">
        <w:trPr>
          <w:trHeight w:val="400"/>
          <w:jc w:val="center"/>
        </w:trPr>
        <w:tc>
          <w:tcPr>
            <w:tcW w:w="1393" w:type="dxa"/>
          </w:tcPr>
          <w:p w14:paraId="5F2B51D1" w14:textId="77777777" w:rsidR="00B64A95" w:rsidRDefault="00B64A95" w:rsidP="00516596">
            <w:pPr>
              <w:pStyle w:val="a3"/>
            </w:pPr>
            <w:r>
              <w:rPr>
                <w:rFonts w:hint="eastAsia"/>
              </w:rPr>
              <w:t>GGSN</w:t>
            </w:r>
          </w:p>
        </w:tc>
        <w:tc>
          <w:tcPr>
            <w:tcW w:w="4094" w:type="dxa"/>
          </w:tcPr>
          <w:p w14:paraId="1BEEA0A3" w14:textId="77777777" w:rsidR="00B64A95" w:rsidRDefault="00B64A95" w:rsidP="001D250F">
            <w:pPr>
              <w:pStyle w:val="a3"/>
            </w:pPr>
            <w:r>
              <w:t>Gateway GPRS Support Node</w:t>
            </w:r>
          </w:p>
        </w:tc>
        <w:tc>
          <w:tcPr>
            <w:tcW w:w="2735" w:type="dxa"/>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7E7579" w14:paraId="39DC6D7F" w14:textId="77777777" w:rsidTr="00B166BD">
        <w:trPr>
          <w:trHeight w:val="400"/>
          <w:jc w:val="center"/>
        </w:trPr>
        <w:tc>
          <w:tcPr>
            <w:tcW w:w="1393" w:type="dxa"/>
          </w:tcPr>
          <w:p w14:paraId="3D083CB8" w14:textId="77777777" w:rsidR="00B64A95" w:rsidRDefault="00B64A95" w:rsidP="00516596">
            <w:pPr>
              <w:pStyle w:val="a3"/>
            </w:pPr>
            <w:r>
              <w:rPr>
                <w:rFonts w:hint="eastAsia"/>
              </w:rPr>
              <w:t>HDFS</w:t>
            </w:r>
          </w:p>
        </w:tc>
        <w:tc>
          <w:tcPr>
            <w:tcW w:w="4094" w:type="dxa"/>
          </w:tcPr>
          <w:p w14:paraId="000E388A" w14:textId="77777777" w:rsidR="00B64A95" w:rsidRDefault="00B64A95" w:rsidP="00E63309">
            <w:pPr>
              <w:pStyle w:val="a3"/>
            </w:pPr>
            <w:r w:rsidRPr="00A446A2">
              <w:t>Hadoop Distributed File System</w:t>
            </w:r>
          </w:p>
        </w:tc>
        <w:tc>
          <w:tcPr>
            <w:tcW w:w="2735" w:type="dxa"/>
          </w:tcPr>
          <w:p w14:paraId="3C9BA381" w14:textId="2F39EAB0" w:rsidR="00B64A95" w:rsidRDefault="00C558B0" w:rsidP="00516596">
            <w:pPr>
              <w:pStyle w:val="a3"/>
            </w:pPr>
            <w:r>
              <w:rPr>
                <w:rFonts w:hint="eastAsia"/>
              </w:rPr>
              <w:t>Hadoop</w:t>
            </w:r>
            <w:r>
              <w:rPr>
                <w:rFonts w:hint="eastAsia"/>
              </w:rPr>
              <w:t>分布式文件系统</w:t>
            </w:r>
          </w:p>
        </w:tc>
      </w:tr>
      <w:tr w:rsidR="007E7579" w14:paraId="044745EF" w14:textId="77777777" w:rsidTr="00B166BD">
        <w:trPr>
          <w:trHeight w:val="400"/>
          <w:jc w:val="center"/>
        </w:trPr>
        <w:tc>
          <w:tcPr>
            <w:tcW w:w="1393" w:type="dxa"/>
          </w:tcPr>
          <w:p w14:paraId="58617C40" w14:textId="77777777" w:rsidR="00B64A95" w:rsidRDefault="00B64A95" w:rsidP="00516596">
            <w:pPr>
              <w:pStyle w:val="a3"/>
            </w:pPr>
            <w:r>
              <w:rPr>
                <w:rFonts w:hint="eastAsia"/>
              </w:rPr>
              <w:t>HTML</w:t>
            </w:r>
          </w:p>
        </w:tc>
        <w:tc>
          <w:tcPr>
            <w:tcW w:w="4094" w:type="dxa"/>
          </w:tcPr>
          <w:p w14:paraId="2EE8784C" w14:textId="43C2CA2C" w:rsidR="00B64A95" w:rsidRDefault="00C558B0" w:rsidP="001D250F">
            <w:pPr>
              <w:pStyle w:val="a3"/>
            </w:pPr>
            <w:r w:rsidRPr="00C558B0">
              <w:t>HyperText Markup Language</w:t>
            </w:r>
          </w:p>
        </w:tc>
        <w:tc>
          <w:tcPr>
            <w:tcW w:w="2735" w:type="dxa"/>
          </w:tcPr>
          <w:p w14:paraId="275BB54E" w14:textId="7E872C26" w:rsidR="00B64A95" w:rsidRDefault="00C558B0" w:rsidP="00516596">
            <w:pPr>
              <w:pStyle w:val="a3"/>
            </w:pPr>
            <w:r>
              <w:rPr>
                <w:rFonts w:hint="eastAsia"/>
              </w:rPr>
              <w:t>超</w:t>
            </w:r>
            <w:r w:rsidRPr="00C558B0">
              <w:rPr>
                <w:rFonts w:hint="eastAsia"/>
              </w:rPr>
              <w:t>文本标记语言</w:t>
            </w:r>
          </w:p>
        </w:tc>
      </w:tr>
      <w:tr w:rsidR="007E7579" w14:paraId="31ECE59C" w14:textId="77777777" w:rsidTr="00B166BD">
        <w:trPr>
          <w:trHeight w:val="400"/>
          <w:jc w:val="center"/>
        </w:trPr>
        <w:tc>
          <w:tcPr>
            <w:tcW w:w="1393" w:type="dxa"/>
          </w:tcPr>
          <w:p w14:paraId="3D529813" w14:textId="77777777" w:rsidR="00B64A95" w:rsidRDefault="00B64A95" w:rsidP="00516596">
            <w:pPr>
              <w:pStyle w:val="a3"/>
            </w:pPr>
            <w:r>
              <w:rPr>
                <w:rFonts w:hint="eastAsia"/>
              </w:rPr>
              <w:t>HTTP</w:t>
            </w:r>
          </w:p>
        </w:tc>
        <w:tc>
          <w:tcPr>
            <w:tcW w:w="4094" w:type="dxa"/>
          </w:tcPr>
          <w:p w14:paraId="24A0D7DD" w14:textId="10EC3BD3" w:rsidR="00B64A95" w:rsidRDefault="00C558B0" w:rsidP="00C558B0">
            <w:pPr>
              <w:pStyle w:val="a3"/>
            </w:pPr>
            <w:r w:rsidRPr="00C558B0">
              <w:rPr>
                <w:rFonts w:hint="eastAsia"/>
              </w:rPr>
              <w:t>HyperText Transfer Protocol</w:t>
            </w:r>
          </w:p>
        </w:tc>
        <w:tc>
          <w:tcPr>
            <w:tcW w:w="2735" w:type="dxa"/>
          </w:tcPr>
          <w:p w14:paraId="4985ED49" w14:textId="51BFD0A3" w:rsidR="00B64A95" w:rsidRDefault="00C558B0" w:rsidP="00516596">
            <w:pPr>
              <w:pStyle w:val="a3"/>
            </w:pPr>
            <w:r w:rsidRPr="00C558B0">
              <w:rPr>
                <w:rFonts w:hint="eastAsia"/>
              </w:rPr>
              <w:t>超文本传输协议</w:t>
            </w:r>
          </w:p>
        </w:tc>
      </w:tr>
      <w:tr w:rsidR="007E7579" w14:paraId="328D2DE1" w14:textId="77777777" w:rsidTr="00B166BD">
        <w:trPr>
          <w:trHeight w:val="400"/>
          <w:jc w:val="center"/>
        </w:trPr>
        <w:tc>
          <w:tcPr>
            <w:tcW w:w="1393" w:type="dxa"/>
          </w:tcPr>
          <w:p w14:paraId="68314E36" w14:textId="77777777" w:rsidR="00B64A95" w:rsidRPr="003208AE" w:rsidRDefault="00B64A95" w:rsidP="00516596">
            <w:pPr>
              <w:pStyle w:val="a3"/>
            </w:pPr>
            <w:r>
              <w:t>ID</w:t>
            </w:r>
          </w:p>
        </w:tc>
        <w:tc>
          <w:tcPr>
            <w:tcW w:w="4094" w:type="dxa"/>
          </w:tcPr>
          <w:p w14:paraId="469264D4" w14:textId="119D3ABC" w:rsidR="00B64A95" w:rsidRPr="003208AE" w:rsidRDefault="00F80BAB" w:rsidP="001D250F">
            <w:pPr>
              <w:pStyle w:val="a3"/>
            </w:pPr>
            <w:r>
              <w:rPr>
                <w:rFonts w:hint="eastAsia"/>
              </w:rPr>
              <w:t>Identifier</w:t>
            </w:r>
          </w:p>
        </w:tc>
        <w:tc>
          <w:tcPr>
            <w:tcW w:w="2735" w:type="dxa"/>
          </w:tcPr>
          <w:p w14:paraId="7932F27A" w14:textId="57E2EA81" w:rsidR="00B64A95" w:rsidRDefault="00F80BAB" w:rsidP="00516596">
            <w:pPr>
              <w:pStyle w:val="a3"/>
            </w:pPr>
            <w:r>
              <w:rPr>
                <w:rFonts w:hint="eastAsia"/>
              </w:rPr>
              <w:t>标识</w:t>
            </w:r>
          </w:p>
        </w:tc>
      </w:tr>
      <w:tr w:rsidR="007E7579" w14:paraId="41069F6C" w14:textId="77777777" w:rsidTr="00B166BD">
        <w:trPr>
          <w:trHeight w:val="400"/>
          <w:jc w:val="center"/>
        </w:trPr>
        <w:tc>
          <w:tcPr>
            <w:tcW w:w="1393" w:type="dxa"/>
          </w:tcPr>
          <w:p w14:paraId="6D25D871" w14:textId="77777777" w:rsidR="00B64A95" w:rsidRDefault="00B64A95" w:rsidP="00516596">
            <w:pPr>
              <w:pStyle w:val="a3"/>
            </w:pPr>
            <w:r>
              <w:rPr>
                <w:rFonts w:hint="eastAsia"/>
              </w:rPr>
              <w:t>IDC</w:t>
            </w:r>
          </w:p>
        </w:tc>
        <w:tc>
          <w:tcPr>
            <w:tcW w:w="4094" w:type="dxa"/>
          </w:tcPr>
          <w:p w14:paraId="5FED60BC" w14:textId="77777777" w:rsidR="00B64A95" w:rsidRDefault="00B64A95" w:rsidP="00532768">
            <w:pPr>
              <w:pStyle w:val="a3"/>
            </w:pPr>
            <w:r>
              <w:rPr>
                <w:rFonts w:hint="eastAsia"/>
              </w:rPr>
              <w:t>Internet Data Center</w:t>
            </w:r>
          </w:p>
        </w:tc>
        <w:tc>
          <w:tcPr>
            <w:tcW w:w="2735" w:type="dxa"/>
          </w:tcPr>
          <w:p w14:paraId="30A4E58A" w14:textId="49BD5766" w:rsidR="00B64A95" w:rsidRDefault="00D60AAA" w:rsidP="00516596">
            <w:pPr>
              <w:pStyle w:val="a3"/>
            </w:pPr>
            <w:r>
              <w:rPr>
                <w:rFonts w:hint="eastAsia"/>
              </w:rPr>
              <w:t>互联网数据中心</w:t>
            </w:r>
          </w:p>
        </w:tc>
      </w:tr>
      <w:tr w:rsidR="007E7579" w14:paraId="0A9EA029" w14:textId="77777777" w:rsidTr="00B166BD">
        <w:trPr>
          <w:trHeight w:val="400"/>
          <w:jc w:val="center"/>
        </w:trPr>
        <w:tc>
          <w:tcPr>
            <w:tcW w:w="1393" w:type="dxa"/>
          </w:tcPr>
          <w:p w14:paraId="361EC63B" w14:textId="77777777" w:rsidR="00B64A95" w:rsidRDefault="00B64A95" w:rsidP="00516596">
            <w:pPr>
              <w:pStyle w:val="a3"/>
            </w:pPr>
            <w:r>
              <w:rPr>
                <w:rFonts w:hint="eastAsia"/>
              </w:rPr>
              <w:t>IP</w:t>
            </w:r>
          </w:p>
        </w:tc>
        <w:tc>
          <w:tcPr>
            <w:tcW w:w="4094" w:type="dxa"/>
          </w:tcPr>
          <w:p w14:paraId="55A790A9" w14:textId="683AE113" w:rsidR="00B64A95" w:rsidRDefault="00D60AAA" w:rsidP="00516596">
            <w:pPr>
              <w:pStyle w:val="a3"/>
            </w:pPr>
            <w:r w:rsidRPr="00D60AAA">
              <w:rPr>
                <w:rFonts w:hint="eastAsia"/>
              </w:rPr>
              <w:t>Internet Protocol</w:t>
            </w:r>
          </w:p>
        </w:tc>
        <w:tc>
          <w:tcPr>
            <w:tcW w:w="2735" w:type="dxa"/>
          </w:tcPr>
          <w:p w14:paraId="18658B53" w14:textId="79685F1A" w:rsidR="00B64A95" w:rsidRDefault="00D60AAA" w:rsidP="00D60AAA">
            <w:pPr>
              <w:pStyle w:val="a3"/>
            </w:pPr>
            <w:r w:rsidRPr="00D60AAA">
              <w:rPr>
                <w:rFonts w:hint="eastAsia"/>
              </w:rPr>
              <w:t>网络互连</w:t>
            </w:r>
            <w:r>
              <w:rPr>
                <w:rFonts w:hint="eastAsia"/>
              </w:rPr>
              <w:t>协议</w:t>
            </w:r>
          </w:p>
        </w:tc>
      </w:tr>
      <w:tr w:rsidR="007E7579" w14:paraId="012A2EF8" w14:textId="77777777" w:rsidTr="00B166BD">
        <w:trPr>
          <w:trHeight w:val="400"/>
          <w:jc w:val="center"/>
        </w:trPr>
        <w:tc>
          <w:tcPr>
            <w:tcW w:w="1393" w:type="dxa"/>
          </w:tcPr>
          <w:p w14:paraId="0272F06F" w14:textId="77777777" w:rsidR="00B64A95" w:rsidRDefault="00B64A95" w:rsidP="00516596">
            <w:pPr>
              <w:pStyle w:val="a3"/>
            </w:pPr>
            <w:r>
              <w:rPr>
                <w:rFonts w:hint="eastAsia"/>
              </w:rPr>
              <w:t>ISP</w:t>
            </w:r>
          </w:p>
        </w:tc>
        <w:tc>
          <w:tcPr>
            <w:tcW w:w="4094" w:type="dxa"/>
          </w:tcPr>
          <w:p w14:paraId="0E7E73E5" w14:textId="77777777" w:rsidR="00B64A95" w:rsidRDefault="00B64A95" w:rsidP="001D250F">
            <w:pPr>
              <w:pStyle w:val="a3"/>
            </w:pPr>
            <w:r>
              <w:rPr>
                <w:rFonts w:hint="eastAsia"/>
              </w:rPr>
              <w:t>Internet Service Provider</w:t>
            </w:r>
          </w:p>
        </w:tc>
        <w:tc>
          <w:tcPr>
            <w:tcW w:w="2735" w:type="dxa"/>
          </w:tcPr>
          <w:p w14:paraId="2430DA0F" w14:textId="798FE314" w:rsidR="00B64A95" w:rsidRDefault="006C553C" w:rsidP="00516596">
            <w:pPr>
              <w:pStyle w:val="a3"/>
            </w:pPr>
            <w:r>
              <w:rPr>
                <w:rFonts w:hint="eastAsia"/>
              </w:rPr>
              <w:t>互联网服务提供商</w:t>
            </w:r>
          </w:p>
        </w:tc>
      </w:tr>
      <w:tr w:rsidR="007E7579" w14:paraId="4EA056D8" w14:textId="77777777" w:rsidTr="00B166BD">
        <w:trPr>
          <w:trHeight w:val="400"/>
          <w:jc w:val="center"/>
        </w:trPr>
        <w:tc>
          <w:tcPr>
            <w:tcW w:w="1393" w:type="dxa"/>
          </w:tcPr>
          <w:p w14:paraId="4A589871" w14:textId="77777777" w:rsidR="00B64A95" w:rsidRDefault="00B64A95" w:rsidP="00516596">
            <w:pPr>
              <w:pStyle w:val="a3"/>
            </w:pPr>
            <w:r>
              <w:rPr>
                <w:rFonts w:hint="eastAsia"/>
              </w:rPr>
              <w:t>LAC</w:t>
            </w:r>
          </w:p>
        </w:tc>
        <w:tc>
          <w:tcPr>
            <w:tcW w:w="4094" w:type="dxa"/>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2735" w:type="dxa"/>
          </w:tcPr>
          <w:p w14:paraId="0E2222DE" w14:textId="5C224A22" w:rsidR="00B64A95" w:rsidRDefault="002839DB" w:rsidP="00516596">
            <w:pPr>
              <w:pStyle w:val="a3"/>
            </w:pPr>
            <w:r>
              <w:rPr>
                <w:rFonts w:hint="eastAsia"/>
              </w:rPr>
              <w:t>位置区</w:t>
            </w:r>
            <w:r w:rsidR="00024F3A" w:rsidRPr="00024F3A">
              <w:rPr>
                <w:rFonts w:hint="eastAsia"/>
              </w:rPr>
              <w:t>码</w:t>
            </w:r>
          </w:p>
        </w:tc>
      </w:tr>
      <w:tr w:rsidR="007E7579" w14:paraId="47D73B25" w14:textId="77777777" w:rsidTr="00B166BD">
        <w:trPr>
          <w:trHeight w:val="400"/>
          <w:jc w:val="center"/>
        </w:trPr>
        <w:tc>
          <w:tcPr>
            <w:tcW w:w="1393" w:type="dxa"/>
          </w:tcPr>
          <w:p w14:paraId="78307F25" w14:textId="77777777" w:rsidR="00B64A95" w:rsidRDefault="00B64A95" w:rsidP="00516596">
            <w:pPr>
              <w:pStyle w:val="a3"/>
            </w:pPr>
            <w:r>
              <w:rPr>
                <w:rFonts w:hint="eastAsia"/>
              </w:rPr>
              <w:t>MNO</w:t>
            </w:r>
          </w:p>
        </w:tc>
        <w:tc>
          <w:tcPr>
            <w:tcW w:w="4094" w:type="dxa"/>
          </w:tcPr>
          <w:p w14:paraId="778AB71C" w14:textId="77777777" w:rsidR="00B64A95" w:rsidRDefault="00B64A95" w:rsidP="001D250F">
            <w:pPr>
              <w:pStyle w:val="a3"/>
            </w:pPr>
            <w:r>
              <w:rPr>
                <w:rFonts w:hint="eastAsia"/>
              </w:rPr>
              <w:t>Mobile Network Operator</w:t>
            </w:r>
          </w:p>
        </w:tc>
        <w:tc>
          <w:tcPr>
            <w:tcW w:w="2735" w:type="dxa"/>
          </w:tcPr>
          <w:p w14:paraId="1F9F9300" w14:textId="200778B8" w:rsidR="00B64A95" w:rsidRDefault="006C553C" w:rsidP="00516596">
            <w:pPr>
              <w:pStyle w:val="a3"/>
            </w:pPr>
            <w:r>
              <w:rPr>
                <w:rFonts w:hint="eastAsia"/>
              </w:rPr>
              <w:t>移动网络运营商</w:t>
            </w:r>
          </w:p>
        </w:tc>
      </w:tr>
      <w:tr w:rsidR="007E7579" w14:paraId="18C6CF2F" w14:textId="77777777" w:rsidTr="00B166BD">
        <w:trPr>
          <w:trHeight w:val="400"/>
          <w:jc w:val="center"/>
        </w:trPr>
        <w:tc>
          <w:tcPr>
            <w:tcW w:w="1393" w:type="dxa"/>
          </w:tcPr>
          <w:p w14:paraId="2704D39C" w14:textId="77777777" w:rsidR="00B64A95" w:rsidRDefault="00B64A95" w:rsidP="00516596">
            <w:pPr>
              <w:pStyle w:val="a3"/>
            </w:pPr>
            <w:r w:rsidRPr="00A710C8">
              <w:t>MRSE</w:t>
            </w:r>
          </w:p>
        </w:tc>
        <w:tc>
          <w:tcPr>
            <w:tcW w:w="4094" w:type="dxa"/>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2735" w:type="dxa"/>
          </w:tcPr>
          <w:p w14:paraId="7296A863" w14:textId="77777777" w:rsidR="00B64A95" w:rsidRPr="00750735" w:rsidRDefault="00B64A95" w:rsidP="00516596">
            <w:pPr>
              <w:pStyle w:val="a3"/>
            </w:pPr>
            <w:r w:rsidRPr="0033739E">
              <w:rPr>
                <w:rFonts w:hint="eastAsia"/>
              </w:rPr>
              <w:t>平均相对平方误差</w:t>
            </w:r>
          </w:p>
        </w:tc>
      </w:tr>
      <w:tr w:rsidR="007E7579" w:rsidRPr="006C553C" w14:paraId="16970B36" w14:textId="77777777" w:rsidTr="00B166BD">
        <w:trPr>
          <w:trHeight w:val="400"/>
          <w:jc w:val="center"/>
        </w:trPr>
        <w:tc>
          <w:tcPr>
            <w:tcW w:w="1393" w:type="dxa"/>
          </w:tcPr>
          <w:p w14:paraId="1E07033C" w14:textId="77777777" w:rsidR="00B64A95" w:rsidRDefault="00B64A95" w:rsidP="00516596">
            <w:pPr>
              <w:pStyle w:val="a3"/>
            </w:pPr>
            <w:r w:rsidRPr="00881490">
              <w:rPr>
                <w:rFonts w:hint="eastAsia"/>
              </w:rPr>
              <w:t>OLS</w:t>
            </w:r>
          </w:p>
        </w:tc>
        <w:tc>
          <w:tcPr>
            <w:tcW w:w="4094" w:type="dxa"/>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2735" w:type="dxa"/>
          </w:tcPr>
          <w:p w14:paraId="2BB9EBC7" w14:textId="573D50AB" w:rsidR="00B64A95" w:rsidRDefault="006C553C" w:rsidP="006C553C">
            <w:pPr>
              <w:pStyle w:val="a3"/>
            </w:pPr>
            <w:r>
              <w:rPr>
                <w:rFonts w:hint="eastAsia"/>
              </w:rPr>
              <w:t>普通最小二乘法</w:t>
            </w:r>
          </w:p>
        </w:tc>
      </w:tr>
      <w:tr w:rsidR="007E7579" w14:paraId="02FFEAE7" w14:textId="77777777" w:rsidTr="00B166BD">
        <w:trPr>
          <w:trHeight w:val="400"/>
          <w:jc w:val="center"/>
        </w:trPr>
        <w:tc>
          <w:tcPr>
            <w:tcW w:w="1393" w:type="dxa"/>
          </w:tcPr>
          <w:p w14:paraId="3B95C8E5" w14:textId="77777777" w:rsidR="00B64A95" w:rsidRDefault="00B64A95" w:rsidP="00516596">
            <w:pPr>
              <w:pStyle w:val="a3"/>
            </w:pPr>
            <w:r>
              <w:rPr>
                <w:rFonts w:hint="eastAsia"/>
              </w:rPr>
              <w:t>OTT</w:t>
            </w:r>
          </w:p>
        </w:tc>
        <w:tc>
          <w:tcPr>
            <w:tcW w:w="4094" w:type="dxa"/>
          </w:tcPr>
          <w:p w14:paraId="7C48CE75" w14:textId="77777777" w:rsidR="00B64A95" w:rsidRDefault="00B64A95" w:rsidP="003A3284">
            <w:pPr>
              <w:pStyle w:val="a3"/>
            </w:pPr>
            <w:r>
              <w:rPr>
                <w:rFonts w:hint="eastAsia"/>
              </w:rPr>
              <w:t>Over The Top</w:t>
            </w:r>
          </w:p>
        </w:tc>
        <w:tc>
          <w:tcPr>
            <w:tcW w:w="2735" w:type="dxa"/>
          </w:tcPr>
          <w:p w14:paraId="10255378" w14:textId="38FAB9DE" w:rsidR="00B64A95" w:rsidRDefault="005E7E8A" w:rsidP="00516596">
            <w:pPr>
              <w:pStyle w:val="a3"/>
            </w:pPr>
            <w:r>
              <w:rPr>
                <w:rFonts w:hint="eastAsia"/>
              </w:rPr>
              <w:t>过顶业务</w:t>
            </w:r>
          </w:p>
        </w:tc>
      </w:tr>
      <w:tr w:rsidR="00AF5853" w14:paraId="351A8FE6" w14:textId="77777777" w:rsidTr="00B166BD">
        <w:trPr>
          <w:trHeight w:val="400"/>
          <w:jc w:val="center"/>
        </w:trPr>
        <w:tc>
          <w:tcPr>
            <w:tcW w:w="1393" w:type="dxa"/>
          </w:tcPr>
          <w:p w14:paraId="41B171FA" w14:textId="7F46EDCB" w:rsidR="00AF5853" w:rsidRDefault="00AF5853" w:rsidP="00516596">
            <w:pPr>
              <w:pStyle w:val="a3"/>
            </w:pPr>
            <w:r>
              <w:rPr>
                <w:rFonts w:hint="eastAsia"/>
              </w:rPr>
              <w:t>P2P</w:t>
            </w:r>
          </w:p>
        </w:tc>
        <w:tc>
          <w:tcPr>
            <w:tcW w:w="4094" w:type="dxa"/>
          </w:tcPr>
          <w:p w14:paraId="4F6E6706" w14:textId="7ACA67AA" w:rsidR="00AF5853" w:rsidRDefault="007F18DF" w:rsidP="003A3284">
            <w:pPr>
              <w:pStyle w:val="a3"/>
            </w:pPr>
            <w:r>
              <w:rPr>
                <w:rFonts w:hint="eastAsia"/>
              </w:rPr>
              <w:t>Peer to Peer</w:t>
            </w:r>
          </w:p>
        </w:tc>
        <w:tc>
          <w:tcPr>
            <w:tcW w:w="2735" w:type="dxa"/>
          </w:tcPr>
          <w:p w14:paraId="59733DE6" w14:textId="41F7DF0A" w:rsidR="00AF5853" w:rsidRDefault="007F18DF" w:rsidP="00516596">
            <w:pPr>
              <w:pStyle w:val="a3"/>
            </w:pPr>
            <w:r>
              <w:rPr>
                <w:rFonts w:hint="eastAsia"/>
              </w:rPr>
              <w:t>点对点网络</w:t>
            </w:r>
          </w:p>
        </w:tc>
      </w:tr>
      <w:tr w:rsidR="007E7579" w14:paraId="33AFAA46" w14:textId="77777777" w:rsidTr="00B166BD">
        <w:trPr>
          <w:trHeight w:val="400"/>
          <w:jc w:val="center"/>
        </w:trPr>
        <w:tc>
          <w:tcPr>
            <w:tcW w:w="1393" w:type="dxa"/>
          </w:tcPr>
          <w:p w14:paraId="2EE35E42" w14:textId="77777777" w:rsidR="00B64A95" w:rsidRDefault="00B64A95" w:rsidP="00516596">
            <w:pPr>
              <w:pStyle w:val="a3"/>
            </w:pPr>
            <w:r>
              <w:rPr>
                <w:rFonts w:hint="eastAsia"/>
              </w:rPr>
              <w:t>QoE</w:t>
            </w:r>
          </w:p>
        </w:tc>
        <w:tc>
          <w:tcPr>
            <w:tcW w:w="4094" w:type="dxa"/>
          </w:tcPr>
          <w:p w14:paraId="63A3E89D" w14:textId="77777777" w:rsidR="00B64A95" w:rsidRDefault="00B64A95" w:rsidP="001D250F">
            <w:pPr>
              <w:pStyle w:val="a3"/>
            </w:pPr>
            <w:r>
              <w:rPr>
                <w:rFonts w:hint="eastAsia"/>
              </w:rPr>
              <w:t>Quality of Experience</w:t>
            </w:r>
          </w:p>
        </w:tc>
        <w:tc>
          <w:tcPr>
            <w:tcW w:w="2735" w:type="dxa"/>
          </w:tcPr>
          <w:p w14:paraId="221FA953" w14:textId="05B94F98" w:rsidR="00B64A95" w:rsidRDefault="005E7E8A" w:rsidP="00516596">
            <w:pPr>
              <w:pStyle w:val="a3"/>
            </w:pPr>
            <w:r>
              <w:rPr>
                <w:rFonts w:hint="eastAsia"/>
              </w:rPr>
              <w:t>体验质量</w:t>
            </w:r>
          </w:p>
        </w:tc>
      </w:tr>
      <w:tr w:rsidR="007E7579" w14:paraId="0F5B1D90" w14:textId="77777777" w:rsidTr="00B166BD">
        <w:trPr>
          <w:trHeight w:val="400"/>
          <w:jc w:val="center"/>
        </w:trPr>
        <w:tc>
          <w:tcPr>
            <w:tcW w:w="1393" w:type="dxa"/>
          </w:tcPr>
          <w:p w14:paraId="75240017" w14:textId="77777777" w:rsidR="00B64A95" w:rsidRDefault="00B64A95" w:rsidP="00516596">
            <w:pPr>
              <w:pStyle w:val="a3"/>
            </w:pPr>
            <w:r>
              <w:rPr>
                <w:rFonts w:hint="eastAsia"/>
              </w:rPr>
              <w:t>QoS</w:t>
            </w:r>
          </w:p>
        </w:tc>
        <w:tc>
          <w:tcPr>
            <w:tcW w:w="4094" w:type="dxa"/>
          </w:tcPr>
          <w:p w14:paraId="01246932" w14:textId="77777777" w:rsidR="00B64A95" w:rsidRDefault="00B64A95" w:rsidP="00CC76C6">
            <w:pPr>
              <w:pStyle w:val="a3"/>
            </w:pPr>
            <w:r>
              <w:rPr>
                <w:rFonts w:hint="eastAsia"/>
              </w:rPr>
              <w:t>Quality of Service</w:t>
            </w:r>
          </w:p>
        </w:tc>
        <w:tc>
          <w:tcPr>
            <w:tcW w:w="2735" w:type="dxa"/>
          </w:tcPr>
          <w:p w14:paraId="6CE459EF" w14:textId="7BEFE0B3" w:rsidR="00B64A95" w:rsidRDefault="005E7E8A" w:rsidP="00516596">
            <w:pPr>
              <w:pStyle w:val="a3"/>
            </w:pPr>
            <w:r>
              <w:rPr>
                <w:rFonts w:hint="eastAsia"/>
              </w:rPr>
              <w:t>服务质量</w:t>
            </w:r>
          </w:p>
        </w:tc>
      </w:tr>
      <w:tr w:rsidR="007E7579" w14:paraId="515459F1" w14:textId="77777777" w:rsidTr="00B166BD">
        <w:trPr>
          <w:trHeight w:val="400"/>
          <w:jc w:val="center"/>
        </w:trPr>
        <w:tc>
          <w:tcPr>
            <w:tcW w:w="1393" w:type="dxa"/>
          </w:tcPr>
          <w:p w14:paraId="3589E65E" w14:textId="77777777" w:rsidR="00B64A95" w:rsidRDefault="00B64A95" w:rsidP="00516596">
            <w:pPr>
              <w:pStyle w:val="a3"/>
            </w:pPr>
            <w:r>
              <w:rPr>
                <w:rFonts w:hint="eastAsia"/>
              </w:rPr>
              <w:t>RNC</w:t>
            </w:r>
          </w:p>
        </w:tc>
        <w:tc>
          <w:tcPr>
            <w:tcW w:w="4094" w:type="dxa"/>
          </w:tcPr>
          <w:p w14:paraId="065781D0" w14:textId="77777777" w:rsidR="00B64A95" w:rsidRDefault="00B64A95" w:rsidP="00571EEA">
            <w:pPr>
              <w:pStyle w:val="a3"/>
            </w:pPr>
            <w:r>
              <w:t>Radio Network Controller</w:t>
            </w:r>
          </w:p>
        </w:tc>
        <w:tc>
          <w:tcPr>
            <w:tcW w:w="2735" w:type="dxa"/>
          </w:tcPr>
          <w:p w14:paraId="661BBDFC" w14:textId="0838C80E" w:rsidR="00B64A95" w:rsidRDefault="005E7E8A" w:rsidP="005E7E8A">
            <w:pPr>
              <w:pStyle w:val="a3"/>
            </w:pPr>
            <w:r w:rsidRPr="005E7E8A">
              <w:rPr>
                <w:rFonts w:hint="eastAsia"/>
              </w:rPr>
              <w:t>无线网络控制器</w:t>
            </w:r>
          </w:p>
        </w:tc>
      </w:tr>
      <w:tr w:rsidR="007E7579" w14:paraId="764F2DD4" w14:textId="77777777" w:rsidTr="00B166BD">
        <w:trPr>
          <w:trHeight w:val="400"/>
          <w:jc w:val="center"/>
        </w:trPr>
        <w:tc>
          <w:tcPr>
            <w:tcW w:w="1393" w:type="dxa"/>
          </w:tcPr>
          <w:p w14:paraId="2C0B53E2" w14:textId="77777777" w:rsidR="00B64A95" w:rsidRDefault="00B64A95" w:rsidP="00516596">
            <w:pPr>
              <w:pStyle w:val="a3"/>
            </w:pPr>
            <w:r w:rsidRPr="003208AE">
              <w:t>RTSP</w:t>
            </w:r>
          </w:p>
        </w:tc>
        <w:tc>
          <w:tcPr>
            <w:tcW w:w="4094" w:type="dxa"/>
          </w:tcPr>
          <w:p w14:paraId="499DDD11" w14:textId="77777777" w:rsidR="00B64A95" w:rsidRDefault="00B64A95" w:rsidP="001D250F">
            <w:pPr>
              <w:pStyle w:val="a3"/>
            </w:pPr>
            <w:r w:rsidRPr="003208AE">
              <w:t>Real Time Streaming Protocol</w:t>
            </w:r>
          </w:p>
        </w:tc>
        <w:tc>
          <w:tcPr>
            <w:tcW w:w="2735" w:type="dxa"/>
          </w:tcPr>
          <w:p w14:paraId="4836B875" w14:textId="7CC6B2E0" w:rsidR="00B64A95" w:rsidRDefault="00DA0D70" w:rsidP="00DA0D70">
            <w:pPr>
              <w:pStyle w:val="a3"/>
            </w:pPr>
            <w:r w:rsidRPr="00DA0D70">
              <w:rPr>
                <w:rFonts w:hint="eastAsia"/>
              </w:rPr>
              <w:t>实时流传输协议</w:t>
            </w:r>
          </w:p>
        </w:tc>
      </w:tr>
      <w:tr w:rsidR="007E7579" w14:paraId="69D643CF" w14:textId="77777777" w:rsidTr="00B166BD">
        <w:trPr>
          <w:trHeight w:val="400"/>
          <w:jc w:val="center"/>
        </w:trPr>
        <w:tc>
          <w:tcPr>
            <w:tcW w:w="1393" w:type="dxa"/>
          </w:tcPr>
          <w:p w14:paraId="569E093D" w14:textId="77777777" w:rsidR="00B64A95" w:rsidRDefault="00B64A95" w:rsidP="00516596">
            <w:pPr>
              <w:pStyle w:val="a3"/>
            </w:pPr>
            <w:r>
              <w:rPr>
                <w:rFonts w:hint="eastAsia"/>
              </w:rPr>
              <w:t>SGSN</w:t>
            </w:r>
          </w:p>
        </w:tc>
        <w:tc>
          <w:tcPr>
            <w:tcW w:w="4094" w:type="dxa"/>
          </w:tcPr>
          <w:p w14:paraId="07D5404E" w14:textId="77777777" w:rsidR="00B64A95" w:rsidRDefault="00B64A95" w:rsidP="00571EEA">
            <w:pPr>
              <w:pStyle w:val="a3"/>
            </w:pPr>
            <w:r>
              <w:t>Serving GPRS Support Node</w:t>
            </w:r>
          </w:p>
        </w:tc>
        <w:tc>
          <w:tcPr>
            <w:tcW w:w="2735" w:type="dxa"/>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7E7579" w14:paraId="362B8DB0" w14:textId="77777777" w:rsidTr="00B166BD">
        <w:trPr>
          <w:trHeight w:val="400"/>
          <w:jc w:val="center"/>
        </w:trPr>
        <w:tc>
          <w:tcPr>
            <w:tcW w:w="1393" w:type="dxa"/>
          </w:tcPr>
          <w:p w14:paraId="5BF4434D" w14:textId="77777777" w:rsidR="00B64A95" w:rsidRDefault="00B64A95" w:rsidP="00516596">
            <w:pPr>
              <w:pStyle w:val="a3"/>
            </w:pPr>
            <w:r>
              <w:t>SSL</w:t>
            </w:r>
          </w:p>
        </w:tc>
        <w:tc>
          <w:tcPr>
            <w:tcW w:w="4094" w:type="dxa"/>
          </w:tcPr>
          <w:p w14:paraId="44C6B86A" w14:textId="66EDFCE9" w:rsidR="00B64A95" w:rsidRDefault="00DA0D70" w:rsidP="00DA0D70">
            <w:pPr>
              <w:pStyle w:val="a3"/>
            </w:pPr>
            <w:r w:rsidRPr="00DA0D70">
              <w:rPr>
                <w:rFonts w:hint="eastAsia"/>
              </w:rPr>
              <w:t>Secure Sockets Layer</w:t>
            </w:r>
          </w:p>
        </w:tc>
        <w:tc>
          <w:tcPr>
            <w:tcW w:w="2735" w:type="dxa"/>
          </w:tcPr>
          <w:p w14:paraId="169D9360" w14:textId="530C5FC5" w:rsidR="00B64A95" w:rsidRDefault="00DA0D70" w:rsidP="00516596">
            <w:pPr>
              <w:pStyle w:val="a3"/>
            </w:pPr>
            <w:r w:rsidRPr="00DA0D70">
              <w:rPr>
                <w:rFonts w:hint="eastAsia"/>
              </w:rPr>
              <w:t>安全套接层</w:t>
            </w:r>
          </w:p>
        </w:tc>
      </w:tr>
      <w:tr w:rsidR="007E7579" w14:paraId="467C419E" w14:textId="77777777" w:rsidTr="00B166BD">
        <w:trPr>
          <w:trHeight w:val="400"/>
          <w:jc w:val="center"/>
        </w:trPr>
        <w:tc>
          <w:tcPr>
            <w:tcW w:w="1393" w:type="dxa"/>
          </w:tcPr>
          <w:p w14:paraId="3FE75B2D" w14:textId="77777777" w:rsidR="00B64A95" w:rsidRDefault="00B64A95" w:rsidP="00516596">
            <w:pPr>
              <w:pStyle w:val="a3"/>
            </w:pPr>
            <w:r>
              <w:rPr>
                <w:rFonts w:hint="eastAsia"/>
              </w:rPr>
              <w:t>SVM</w:t>
            </w:r>
          </w:p>
        </w:tc>
        <w:tc>
          <w:tcPr>
            <w:tcW w:w="4094" w:type="dxa"/>
          </w:tcPr>
          <w:p w14:paraId="29A196B4" w14:textId="1289BD20" w:rsidR="00B64A95" w:rsidRPr="00DA0D70" w:rsidRDefault="00DA0D70" w:rsidP="001D250F">
            <w:pPr>
              <w:pStyle w:val="a3"/>
            </w:pPr>
            <w:r w:rsidRPr="00DA0D70">
              <w:rPr>
                <w:rFonts w:hint="eastAsia"/>
              </w:rPr>
              <w:t>Support Vector Machine</w:t>
            </w:r>
          </w:p>
        </w:tc>
        <w:tc>
          <w:tcPr>
            <w:tcW w:w="2735" w:type="dxa"/>
          </w:tcPr>
          <w:p w14:paraId="371F4A90" w14:textId="7A36F512" w:rsidR="00B64A95" w:rsidRDefault="00DA0D70" w:rsidP="00516596">
            <w:pPr>
              <w:pStyle w:val="a3"/>
            </w:pPr>
            <w:r w:rsidRPr="00DA0D70">
              <w:rPr>
                <w:rFonts w:hint="eastAsia"/>
              </w:rPr>
              <w:t>支持向量机</w:t>
            </w:r>
          </w:p>
        </w:tc>
      </w:tr>
      <w:tr w:rsidR="007E7579" w14:paraId="6A8E3A1A" w14:textId="77777777" w:rsidTr="00B166BD">
        <w:trPr>
          <w:trHeight w:val="400"/>
          <w:jc w:val="center"/>
        </w:trPr>
        <w:tc>
          <w:tcPr>
            <w:tcW w:w="1393" w:type="dxa"/>
          </w:tcPr>
          <w:p w14:paraId="27EE12EE" w14:textId="77777777" w:rsidR="00B64A95" w:rsidRDefault="00B64A95" w:rsidP="00516596">
            <w:pPr>
              <w:pStyle w:val="a3"/>
            </w:pPr>
            <w:r>
              <w:rPr>
                <w:rFonts w:hint="eastAsia"/>
              </w:rPr>
              <w:lastRenderedPageBreak/>
              <w:t>TCP</w:t>
            </w:r>
          </w:p>
        </w:tc>
        <w:tc>
          <w:tcPr>
            <w:tcW w:w="4094" w:type="dxa"/>
          </w:tcPr>
          <w:p w14:paraId="735907B4" w14:textId="6DB256A9" w:rsidR="00B64A95" w:rsidRDefault="001E10CE" w:rsidP="001E10CE">
            <w:pPr>
              <w:pStyle w:val="a3"/>
            </w:pPr>
            <w:r w:rsidRPr="001E10CE">
              <w:rPr>
                <w:rFonts w:hint="eastAsia"/>
              </w:rPr>
              <w:t xml:space="preserve">Transmission Control Protocol </w:t>
            </w:r>
          </w:p>
        </w:tc>
        <w:tc>
          <w:tcPr>
            <w:tcW w:w="2735" w:type="dxa"/>
          </w:tcPr>
          <w:p w14:paraId="39897D07" w14:textId="6DB3750C" w:rsidR="00B64A95" w:rsidRDefault="001E10CE" w:rsidP="00516596">
            <w:pPr>
              <w:pStyle w:val="a3"/>
            </w:pPr>
            <w:r w:rsidRPr="001E10CE">
              <w:rPr>
                <w:rFonts w:hint="eastAsia"/>
              </w:rPr>
              <w:t>传输控制协议</w:t>
            </w:r>
          </w:p>
        </w:tc>
      </w:tr>
      <w:tr w:rsidR="007E7579" w14:paraId="53477EC8" w14:textId="77777777" w:rsidTr="00B166BD">
        <w:trPr>
          <w:trHeight w:val="400"/>
          <w:jc w:val="center"/>
        </w:trPr>
        <w:tc>
          <w:tcPr>
            <w:tcW w:w="1393" w:type="dxa"/>
          </w:tcPr>
          <w:p w14:paraId="6D57D900" w14:textId="77777777" w:rsidR="00B64A95" w:rsidRDefault="00B64A95" w:rsidP="00516596">
            <w:pPr>
              <w:pStyle w:val="a3"/>
            </w:pPr>
            <w:r>
              <w:rPr>
                <w:rFonts w:hint="eastAsia"/>
              </w:rPr>
              <w:t>UDP</w:t>
            </w:r>
          </w:p>
        </w:tc>
        <w:tc>
          <w:tcPr>
            <w:tcW w:w="4094" w:type="dxa"/>
          </w:tcPr>
          <w:p w14:paraId="5E2CC1DF" w14:textId="36F81EEB" w:rsidR="00B64A95" w:rsidRDefault="001E10CE" w:rsidP="001E10CE">
            <w:pPr>
              <w:pStyle w:val="a3"/>
            </w:pPr>
            <w:r w:rsidRPr="001E10CE">
              <w:rPr>
                <w:rFonts w:hint="eastAsia"/>
              </w:rPr>
              <w:t>User Datagram Protocol</w:t>
            </w:r>
          </w:p>
        </w:tc>
        <w:tc>
          <w:tcPr>
            <w:tcW w:w="2735" w:type="dxa"/>
          </w:tcPr>
          <w:p w14:paraId="76165F00" w14:textId="154E7598" w:rsidR="00B64A95" w:rsidRDefault="001E10CE" w:rsidP="00516596">
            <w:pPr>
              <w:pStyle w:val="a3"/>
            </w:pPr>
            <w:r w:rsidRPr="001E10CE">
              <w:rPr>
                <w:rFonts w:hint="eastAsia"/>
              </w:rPr>
              <w:t>用户数据报协议</w:t>
            </w:r>
          </w:p>
        </w:tc>
      </w:tr>
      <w:tr w:rsidR="007E7579" w14:paraId="3CF47520" w14:textId="77777777" w:rsidTr="00B166BD">
        <w:trPr>
          <w:trHeight w:val="400"/>
          <w:jc w:val="center"/>
        </w:trPr>
        <w:tc>
          <w:tcPr>
            <w:tcW w:w="1393" w:type="dxa"/>
          </w:tcPr>
          <w:p w14:paraId="78D79B31" w14:textId="77777777" w:rsidR="00B64A95" w:rsidRDefault="00B64A95" w:rsidP="00516596">
            <w:pPr>
              <w:pStyle w:val="a3"/>
            </w:pPr>
            <w:r>
              <w:rPr>
                <w:rFonts w:hint="eastAsia"/>
              </w:rPr>
              <w:t>UGC</w:t>
            </w:r>
          </w:p>
        </w:tc>
        <w:tc>
          <w:tcPr>
            <w:tcW w:w="4094" w:type="dxa"/>
          </w:tcPr>
          <w:p w14:paraId="02698D28" w14:textId="77777777" w:rsidR="00B64A95" w:rsidRDefault="00B64A95" w:rsidP="002B7F5E">
            <w:pPr>
              <w:pStyle w:val="a3"/>
            </w:pPr>
            <w:r>
              <w:t>User Generated Content</w:t>
            </w:r>
          </w:p>
        </w:tc>
        <w:tc>
          <w:tcPr>
            <w:tcW w:w="2735" w:type="dxa"/>
          </w:tcPr>
          <w:p w14:paraId="2658EFCE" w14:textId="43189B12" w:rsidR="00B64A95" w:rsidRDefault="00294FF0" w:rsidP="00516596">
            <w:pPr>
              <w:pStyle w:val="a3"/>
            </w:pPr>
            <w:r>
              <w:rPr>
                <w:rFonts w:hint="eastAsia"/>
              </w:rPr>
              <w:t>用户生成内容</w:t>
            </w:r>
          </w:p>
        </w:tc>
      </w:tr>
      <w:tr w:rsidR="007E7579" w14:paraId="75B3E61D" w14:textId="77777777" w:rsidTr="00B166BD">
        <w:trPr>
          <w:trHeight w:val="400"/>
          <w:jc w:val="center"/>
        </w:trPr>
        <w:tc>
          <w:tcPr>
            <w:tcW w:w="1393" w:type="dxa"/>
          </w:tcPr>
          <w:p w14:paraId="093E1B74" w14:textId="77777777" w:rsidR="00B64A95" w:rsidRDefault="00B64A95" w:rsidP="00516596">
            <w:pPr>
              <w:pStyle w:val="a3"/>
            </w:pPr>
            <w:r>
              <w:rPr>
                <w:rFonts w:hint="eastAsia"/>
              </w:rPr>
              <w:t>URI</w:t>
            </w:r>
          </w:p>
        </w:tc>
        <w:tc>
          <w:tcPr>
            <w:tcW w:w="4094" w:type="dxa"/>
          </w:tcPr>
          <w:p w14:paraId="2EAFE7EA" w14:textId="456C105C" w:rsidR="00B64A95" w:rsidRDefault="00B76E22" w:rsidP="00516596">
            <w:pPr>
              <w:pStyle w:val="a3"/>
            </w:pPr>
            <w:r w:rsidRPr="00B76E22">
              <w:rPr>
                <w:rFonts w:hint="eastAsia"/>
              </w:rPr>
              <w:t>Uniform Resource Identifier</w:t>
            </w:r>
          </w:p>
        </w:tc>
        <w:tc>
          <w:tcPr>
            <w:tcW w:w="2735" w:type="dxa"/>
          </w:tcPr>
          <w:p w14:paraId="2D60CD62" w14:textId="5F7FD06F" w:rsidR="00B64A95" w:rsidRDefault="00B76E22" w:rsidP="00516596">
            <w:pPr>
              <w:pStyle w:val="a3"/>
            </w:pPr>
            <w:r w:rsidRPr="00B76E22">
              <w:rPr>
                <w:rFonts w:hint="eastAsia"/>
              </w:rPr>
              <w:t>统一资源标识符</w:t>
            </w:r>
          </w:p>
        </w:tc>
      </w:tr>
      <w:tr w:rsidR="007E7579" w14:paraId="7A67C278" w14:textId="77777777" w:rsidTr="00B166BD">
        <w:trPr>
          <w:trHeight w:val="400"/>
          <w:jc w:val="center"/>
        </w:trPr>
        <w:tc>
          <w:tcPr>
            <w:tcW w:w="1393" w:type="dxa"/>
          </w:tcPr>
          <w:p w14:paraId="118FEB9C" w14:textId="77777777" w:rsidR="00B64A95" w:rsidRDefault="00B64A95" w:rsidP="00516596">
            <w:pPr>
              <w:pStyle w:val="a3"/>
            </w:pPr>
            <w:r>
              <w:rPr>
                <w:rFonts w:hint="eastAsia"/>
              </w:rPr>
              <w:t>URL</w:t>
            </w:r>
          </w:p>
        </w:tc>
        <w:tc>
          <w:tcPr>
            <w:tcW w:w="4094" w:type="dxa"/>
          </w:tcPr>
          <w:p w14:paraId="594E89ED" w14:textId="22CF1654" w:rsidR="00B64A95" w:rsidRDefault="00B76E22" w:rsidP="00B76E22">
            <w:pPr>
              <w:pStyle w:val="a3"/>
            </w:pPr>
            <w:r>
              <w:rPr>
                <w:rFonts w:hint="eastAsia"/>
              </w:rPr>
              <w:t>Uniform Resource Locator</w:t>
            </w:r>
          </w:p>
        </w:tc>
        <w:tc>
          <w:tcPr>
            <w:tcW w:w="2735" w:type="dxa"/>
          </w:tcPr>
          <w:p w14:paraId="350E232A" w14:textId="2593171A" w:rsidR="00B64A95" w:rsidRDefault="00B76E22" w:rsidP="00516596">
            <w:pPr>
              <w:pStyle w:val="a3"/>
            </w:pPr>
            <w:r w:rsidRPr="00B76E22">
              <w:rPr>
                <w:rFonts w:hint="eastAsia"/>
              </w:rPr>
              <w:t>统一资源定位符</w:t>
            </w:r>
          </w:p>
        </w:tc>
      </w:tr>
      <w:tr w:rsidR="007E7579" w14:paraId="657035C8" w14:textId="77777777" w:rsidTr="00B166BD">
        <w:trPr>
          <w:trHeight w:val="400"/>
          <w:jc w:val="center"/>
        </w:trPr>
        <w:tc>
          <w:tcPr>
            <w:tcW w:w="1393" w:type="dxa"/>
          </w:tcPr>
          <w:p w14:paraId="799C68FB" w14:textId="77777777" w:rsidR="00B64A95" w:rsidRDefault="00B64A95" w:rsidP="00516596">
            <w:pPr>
              <w:pStyle w:val="a3"/>
            </w:pPr>
            <w:r>
              <w:rPr>
                <w:rFonts w:hint="eastAsia"/>
              </w:rPr>
              <w:t>UTC</w:t>
            </w:r>
          </w:p>
        </w:tc>
        <w:tc>
          <w:tcPr>
            <w:tcW w:w="4094" w:type="dxa"/>
          </w:tcPr>
          <w:p w14:paraId="00745AE6" w14:textId="353B99EE" w:rsidR="00B64A95" w:rsidRDefault="00B76E22" w:rsidP="001D250F">
            <w:pPr>
              <w:pStyle w:val="a3"/>
            </w:pPr>
            <w:r w:rsidRPr="00B76E22">
              <w:t>Coordinated Universal Time</w:t>
            </w:r>
          </w:p>
        </w:tc>
        <w:tc>
          <w:tcPr>
            <w:tcW w:w="2735" w:type="dxa"/>
          </w:tcPr>
          <w:p w14:paraId="0ACFEAD2" w14:textId="1B7493AF" w:rsidR="00B64A95" w:rsidRDefault="00B76E22" w:rsidP="00516596">
            <w:pPr>
              <w:pStyle w:val="a3"/>
            </w:pPr>
            <w:r>
              <w:rPr>
                <w:rFonts w:hint="eastAsia"/>
              </w:rPr>
              <w:t>国际协调时间</w:t>
            </w:r>
          </w:p>
        </w:tc>
      </w:tr>
    </w:tbl>
    <w:p w14:paraId="00267AFB" w14:textId="77777777" w:rsidR="002E7640" w:rsidRDefault="002E7640">
      <w:pPr>
        <w:widowControl/>
        <w:jc w:val="left"/>
        <w:rPr>
          <w:rFonts w:ascii="Times New Roman" w:eastAsia="黑体" w:hAnsi="Times New Roman"/>
          <w:bCs/>
          <w:kern w:val="44"/>
          <w:sz w:val="32"/>
          <w:szCs w:val="44"/>
        </w:rPr>
      </w:pPr>
      <w:r>
        <w:br w:type="page"/>
      </w:r>
    </w:p>
    <w:p w14:paraId="01839457" w14:textId="77777777" w:rsidR="002E7640" w:rsidRPr="0047728E" w:rsidRDefault="002E7640" w:rsidP="0047728E">
      <w:pPr>
        <w:pStyle w:val="-"/>
        <w:ind w:left="630"/>
        <w:sectPr w:rsidR="002E7640" w:rsidRPr="0047728E" w:rsidSect="00B22DA7">
          <w:headerReference w:type="even" r:id="rId101"/>
          <w:headerReference w:type="default" r:id="rId102"/>
          <w:type w:val="continuous"/>
          <w:pgSz w:w="11906" w:h="16838"/>
          <w:pgMar w:top="1440" w:right="1800" w:bottom="1440" w:left="1800" w:header="851" w:footer="992" w:gutter="0"/>
          <w:cols w:space="425"/>
          <w:docGrid w:type="lines" w:linePitch="312"/>
        </w:sectPr>
      </w:pPr>
    </w:p>
    <w:p w14:paraId="620BFB3F" w14:textId="5F48A8E0" w:rsidR="002526E0" w:rsidRPr="0047728E" w:rsidRDefault="002526E0" w:rsidP="00623852">
      <w:pPr>
        <w:pStyle w:val="-"/>
        <w:numPr>
          <w:ilvl w:val="0"/>
          <w:numId w:val="0"/>
        </w:numPr>
      </w:pPr>
      <w:bookmarkStart w:id="102" w:name="_Toc480791818"/>
      <w:r w:rsidRPr="0047728E">
        <w:rPr>
          <w:rFonts w:hint="eastAsia"/>
        </w:rPr>
        <w:lastRenderedPageBreak/>
        <w:t>致</w:t>
      </w:r>
      <w:r w:rsidR="00111279" w:rsidRPr="0047728E">
        <w:rPr>
          <w:rFonts w:hint="eastAsia"/>
        </w:rPr>
        <w:t xml:space="preserve">  </w:t>
      </w:r>
      <w:r w:rsidRPr="0047728E">
        <w:rPr>
          <w:rFonts w:hint="eastAsia"/>
        </w:rPr>
        <w:t>谢</w:t>
      </w:r>
      <w:bookmarkEnd w:id="102"/>
    </w:p>
    <w:p w14:paraId="3892934C" w14:textId="77777777" w:rsidR="000869F2" w:rsidRDefault="000869F2" w:rsidP="000869F2">
      <w:pPr>
        <w:pStyle w:val="a3"/>
      </w:pPr>
    </w:p>
    <w:p w14:paraId="6A29A412" w14:textId="77777777" w:rsidR="000869F2" w:rsidRPr="000869F2" w:rsidRDefault="000869F2" w:rsidP="000869F2">
      <w:pPr>
        <w:pStyle w:val="a3"/>
      </w:pPr>
    </w:p>
    <w:p w14:paraId="57CB68F9" w14:textId="12D723A3" w:rsidR="000A5281" w:rsidRDefault="000A5281" w:rsidP="003F1668">
      <w:pPr>
        <w:pStyle w:val="a3"/>
        <w:tabs>
          <w:tab w:val="left" w:pos="1363"/>
        </w:tabs>
        <w:jc w:val="right"/>
      </w:pPr>
    </w:p>
    <w:p w14:paraId="7C05BAD1" w14:textId="02DCD705" w:rsidR="00134466" w:rsidRDefault="00134466">
      <w:pPr>
        <w:widowControl/>
        <w:jc w:val="left"/>
        <w:rPr>
          <w:rFonts w:ascii="Times New Roman" w:eastAsia="宋体" w:hAnsi="Times New Roman"/>
          <w:sz w:val="24"/>
        </w:rPr>
      </w:pPr>
      <w:r>
        <w:br w:type="page"/>
      </w:r>
    </w:p>
    <w:p w14:paraId="251C47DE" w14:textId="77777777" w:rsidR="00E535D8" w:rsidRPr="0047728E" w:rsidRDefault="00E535D8" w:rsidP="0047728E">
      <w:pPr>
        <w:pStyle w:val="-"/>
        <w:ind w:left="630"/>
        <w:sectPr w:rsidR="00E535D8" w:rsidRPr="0047728E" w:rsidSect="00B22DA7">
          <w:headerReference w:type="default" r:id="rId103"/>
          <w:type w:val="continuous"/>
          <w:pgSz w:w="11906" w:h="16838"/>
          <w:pgMar w:top="1440" w:right="1800" w:bottom="1440" w:left="1800" w:header="851" w:footer="992" w:gutter="0"/>
          <w:cols w:space="425"/>
          <w:docGrid w:type="lines" w:linePitch="312"/>
        </w:sectPr>
      </w:pPr>
    </w:p>
    <w:p w14:paraId="707E435F" w14:textId="77777777" w:rsidR="004F2510" w:rsidRDefault="004F2510">
      <w:pPr>
        <w:widowControl/>
        <w:jc w:val="left"/>
        <w:rPr>
          <w:rFonts w:ascii="Times New Roman" w:eastAsia="黑体" w:hAnsi="Times New Roman"/>
          <w:bCs/>
          <w:kern w:val="44"/>
          <w:sz w:val="32"/>
          <w:szCs w:val="44"/>
        </w:rPr>
      </w:pPr>
      <w:r>
        <w:lastRenderedPageBreak/>
        <w:br w:type="page"/>
      </w:r>
    </w:p>
    <w:p w14:paraId="6D318E4A" w14:textId="1ED87146" w:rsidR="00134466" w:rsidRPr="0047728E" w:rsidRDefault="002C48BF" w:rsidP="00BE1A4B">
      <w:pPr>
        <w:pStyle w:val="-"/>
        <w:numPr>
          <w:ilvl w:val="0"/>
          <w:numId w:val="0"/>
        </w:numPr>
      </w:pPr>
      <w:bookmarkStart w:id="103" w:name="_Toc480791819"/>
      <w:r w:rsidRPr="0047728E">
        <w:rPr>
          <w:rFonts w:hint="eastAsia"/>
        </w:rPr>
        <w:lastRenderedPageBreak/>
        <w:t>攻读学位期间发表的学术论文目录</w:t>
      </w:r>
      <w:bookmarkEnd w:id="103"/>
    </w:p>
    <w:p w14:paraId="47CF45BA" w14:textId="77777777" w:rsidR="008D6065" w:rsidRDefault="008D6065" w:rsidP="008D6065">
      <w:pPr>
        <w:pStyle w:val="a3"/>
      </w:pPr>
    </w:p>
    <w:p w14:paraId="75B2C636" w14:textId="77777777" w:rsidR="008D6065" w:rsidRPr="008D6065" w:rsidRDefault="008D6065" w:rsidP="008D6065">
      <w:pPr>
        <w:pStyle w:val="a3"/>
      </w:pPr>
    </w:p>
    <w:p w14:paraId="7B3D7C3E" w14:textId="110CC0EF" w:rsidR="00A850CD" w:rsidRDefault="003C767D" w:rsidP="00B53263">
      <w:pPr>
        <w:pStyle w:val="a3"/>
        <w:ind w:left="480" w:hangingChars="200" w:hanging="480"/>
      </w:pPr>
      <w:r>
        <w:t xml:space="preserve">[1] </w:t>
      </w:r>
      <w:r w:rsidR="00B53263">
        <w:t xml:space="preserve"> </w:t>
      </w:r>
      <w:r w:rsidR="004368C9">
        <w:rPr>
          <w:rFonts w:hint="eastAsia"/>
        </w:rPr>
        <w:t>第一作者</w:t>
      </w:r>
      <w:r w:rsidR="00606C62">
        <w:rPr>
          <w:rFonts w:hint="eastAsia"/>
        </w:rPr>
        <w:t>发表：</w:t>
      </w:r>
      <w:r w:rsidR="001405C2" w:rsidRPr="001405C2">
        <w:t>Characterizing and Predicting the Popularity of Online Videos</w:t>
      </w:r>
      <w:r w:rsidR="00FC170C">
        <w:t xml:space="preserve"> [J]</w:t>
      </w:r>
      <w:r w:rsidR="001405C2" w:rsidRPr="001405C2">
        <w:t>. IEEE Access</w:t>
      </w:r>
      <w:r w:rsidR="00823096">
        <w:t>,</w:t>
      </w:r>
      <w:r w:rsidR="001405C2" w:rsidRPr="001405C2">
        <w:t xml:space="preserve"> 2016</w:t>
      </w:r>
      <w:r w:rsidR="00823096">
        <w:t xml:space="preserve">, 4: </w:t>
      </w:r>
      <w:r w:rsidR="00823096" w:rsidRPr="00823096">
        <w:t>1630-1641</w:t>
      </w:r>
      <w:r w:rsidR="00823096">
        <w:t>.</w:t>
      </w:r>
    </w:p>
    <w:p w14:paraId="136CA3E5" w14:textId="3E7D13D7" w:rsidR="00FC170C" w:rsidRDefault="001405C2" w:rsidP="00B53263">
      <w:pPr>
        <w:pStyle w:val="a3"/>
        <w:ind w:left="480" w:hangingChars="200" w:hanging="480"/>
      </w:pPr>
      <w:r w:rsidRPr="001405C2">
        <w:t>[2]</w:t>
      </w:r>
      <w:r w:rsidR="00A850CD">
        <w:t xml:space="preserve"> </w:t>
      </w:r>
      <w:r w:rsidR="00B53263">
        <w:t xml:space="preserve"> </w:t>
      </w:r>
      <w:r w:rsidR="004368C9">
        <w:rPr>
          <w:rFonts w:hint="eastAsia"/>
        </w:rPr>
        <w:t>第一作者</w:t>
      </w:r>
      <w:r w:rsidR="00606C62">
        <w:rPr>
          <w:rFonts w:hint="eastAsia"/>
        </w:rPr>
        <w:t>发表</w:t>
      </w:r>
      <w:r w:rsidR="00606C62">
        <w:rPr>
          <w:rFonts w:hint="eastAsia"/>
        </w:rPr>
        <w:t>：</w:t>
      </w:r>
      <w:r w:rsidRPr="001405C2">
        <w:t>Large-Scale User Behavior Characterization of Online Video Service in Cellular Network</w:t>
      </w:r>
      <w:r w:rsidR="00FC170C">
        <w:t xml:space="preserve"> [J]</w:t>
      </w:r>
      <w:r w:rsidRPr="001405C2">
        <w:t>. IEEE Access</w:t>
      </w:r>
      <w:r w:rsidR="00823096">
        <w:t>,</w:t>
      </w:r>
      <w:r w:rsidRPr="001405C2">
        <w:t xml:space="preserve"> 2016</w:t>
      </w:r>
      <w:r w:rsidR="00823096">
        <w:t xml:space="preserve">, </w:t>
      </w:r>
      <w:r w:rsidR="00202309">
        <w:t>4: 3675-</w:t>
      </w:r>
      <w:r w:rsidR="00202309" w:rsidRPr="00202309">
        <w:t>3687</w:t>
      </w:r>
      <w:r w:rsidRPr="001405C2">
        <w:t>.</w:t>
      </w:r>
    </w:p>
    <w:p w14:paraId="68A6EBD6" w14:textId="3EB314B3" w:rsidR="00A850CD" w:rsidRDefault="001405C2" w:rsidP="00B53263">
      <w:pPr>
        <w:pStyle w:val="a3"/>
        <w:ind w:left="480" w:hangingChars="200" w:hanging="480"/>
      </w:pPr>
      <w:r w:rsidRPr="001405C2">
        <w:t xml:space="preserve">[3] </w:t>
      </w:r>
      <w:r w:rsidR="00B53263">
        <w:t xml:space="preserve"> </w:t>
      </w:r>
      <w:r w:rsidR="004368C9">
        <w:rPr>
          <w:rFonts w:hint="eastAsia"/>
        </w:rPr>
        <w:t>第一作者</w:t>
      </w:r>
      <w:r w:rsidR="00606C62">
        <w:rPr>
          <w:rFonts w:hint="eastAsia"/>
        </w:rPr>
        <w:t>发表</w:t>
      </w:r>
      <w:r w:rsidR="00606C62">
        <w:rPr>
          <w:rFonts w:hint="eastAsia"/>
        </w:rPr>
        <w:t>：</w:t>
      </w:r>
      <w:r w:rsidRPr="001405C2">
        <w:t>Analysis and Prediction of Content Popularity for Online Video Service: A Youku Case Study</w:t>
      </w:r>
      <w:r w:rsidR="00FC170C">
        <w:t xml:space="preserve"> [J]</w:t>
      </w:r>
      <w:r w:rsidRPr="001405C2">
        <w:t xml:space="preserve">. </w:t>
      </w:r>
      <w:r w:rsidR="00FC170C" w:rsidRPr="00FC170C">
        <w:t>China Communications, 2016</w:t>
      </w:r>
      <w:r w:rsidR="00FC170C">
        <w:t xml:space="preserve">, </w:t>
      </w:r>
      <w:r w:rsidR="00FC170C" w:rsidRPr="00FC170C">
        <w:t>13(12):</w:t>
      </w:r>
      <w:r w:rsidR="003C44FD">
        <w:t xml:space="preserve"> </w:t>
      </w:r>
      <w:r w:rsidR="00FC170C" w:rsidRPr="00FC170C">
        <w:t>216-233</w:t>
      </w:r>
      <w:r w:rsidRPr="001405C2">
        <w:t>.</w:t>
      </w:r>
    </w:p>
    <w:p w14:paraId="1478BB02" w14:textId="37E5ED2D" w:rsidR="00A850CD" w:rsidRDefault="001405C2" w:rsidP="00B53263">
      <w:pPr>
        <w:pStyle w:val="a3"/>
        <w:ind w:left="480" w:hangingChars="200" w:hanging="480"/>
      </w:pPr>
      <w:r w:rsidRPr="001405C2">
        <w:t xml:space="preserve">[4] </w:t>
      </w:r>
      <w:r w:rsidR="00B53263">
        <w:t xml:space="preserve"> </w:t>
      </w:r>
      <w:r w:rsidR="004368C9">
        <w:rPr>
          <w:rFonts w:hint="eastAsia"/>
        </w:rPr>
        <w:t>第一作者</w:t>
      </w:r>
      <w:r w:rsidR="00606C62">
        <w:rPr>
          <w:rFonts w:hint="eastAsia"/>
        </w:rPr>
        <w:t>发表</w:t>
      </w:r>
      <w:r w:rsidR="00606C62">
        <w:rPr>
          <w:rFonts w:hint="eastAsia"/>
        </w:rPr>
        <w:t>：</w:t>
      </w:r>
      <w:r w:rsidRPr="001405C2">
        <w:t>Large-scale Characterization of Comprehensive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EEE International Conference on Communications (ICC</w:t>
      </w:r>
      <w:r w:rsidR="00891FB4">
        <w:rPr>
          <w:rFonts w:hint="eastAsia"/>
        </w:rPr>
        <w:t xml:space="preserve"> 2016</w:t>
      </w:r>
      <w:r w:rsidRPr="001405C2">
        <w:t>)</w:t>
      </w:r>
      <w:r w:rsidR="008A112F">
        <w:t xml:space="preserve"> [C]</w:t>
      </w:r>
      <w:r w:rsidR="001E3233">
        <w:t xml:space="preserve">, </w:t>
      </w:r>
      <w:r w:rsidR="004A348E" w:rsidRPr="004A348E">
        <w:t>Kuala Lumpur</w:t>
      </w:r>
      <w:r w:rsidR="004A348E">
        <w:t xml:space="preserve">: IEEE, 2016: </w:t>
      </w:r>
      <w:r w:rsidR="000B3BE0" w:rsidRPr="009151DB">
        <w:t>1-7</w:t>
      </w:r>
      <w:r w:rsidRPr="001405C2">
        <w:t>.</w:t>
      </w:r>
    </w:p>
    <w:p w14:paraId="58C2FCC3" w14:textId="4E70A50F" w:rsidR="002C48BF" w:rsidRDefault="001405C2" w:rsidP="00B53263">
      <w:pPr>
        <w:pStyle w:val="a3"/>
        <w:ind w:left="480" w:hangingChars="200" w:hanging="480"/>
      </w:pPr>
      <w:r w:rsidRPr="001405C2">
        <w:t xml:space="preserve">[5] </w:t>
      </w:r>
      <w:r w:rsidR="00B53263">
        <w:t xml:space="preserve"> </w:t>
      </w:r>
      <w:r w:rsidR="004368C9">
        <w:rPr>
          <w:rFonts w:hint="eastAsia"/>
        </w:rPr>
        <w:t>第一作者</w:t>
      </w:r>
      <w:r w:rsidR="00606C62">
        <w:rPr>
          <w:rFonts w:hint="eastAsia"/>
        </w:rPr>
        <w:t>发表</w:t>
      </w:r>
      <w:r w:rsidR="00606C62">
        <w:rPr>
          <w:rFonts w:hint="eastAsia"/>
        </w:rPr>
        <w:t>：</w:t>
      </w:r>
      <w:r w:rsidRPr="001405C2">
        <w:t>Where Do You Watch? A Spatial Analysis of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nternational Symposium on Wireless Personal Multimedia Communications (WPMC</w:t>
      </w:r>
      <w:r w:rsidR="00891FB4">
        <w:rPr>
          <w:rFonts w:hint="eastAsia"/>
        </w:rPr>
        <w:t xml:space="preserve"> 2016</w:t>
      </w:r>
      <w:r w:rsidRPr="001405C2">
        <w:t>)</w:t>
      </w:r>
      <w:r w:rsidR="008A112F">
        <w:t xml:space="preserve"> [C]</w:t>
      </w:r>
      <w:r w:rsidR="001E3233">
        <w:t xml:space="preserve">, </w:t>
      </w:r>
      <w:r w:rsidR="004A348E">
        <w:t xml:space="preserve">Shenzhen: IEEE, 2016: </w:t>
      </w:r>
      <w:r w:rsidR="000B3BE0" w:rsidRPr="009151DB">
        <w:t>1-7</w:t>
      </w:r>
      <w:r w:rsidRPr="001405C2">
        <w:t>.</w:t>
      </w:r>
    </w:p>
    <w:p w14:paraId="2CB41106" w14:textId="0ACB70B1" w:rsidR="004E68DF" w:rsidRDefault="005149AA" w:rsidP="00B53263">
      <w:pPr>
        <w:pStyle w:val="a3"/>
        <w:ind w:left="480" w:hangingChars="200" w:hanging="480"/>
      </w:pPr>
      <w:r>
        <w:t xml:space="preserve">[6]  </w:t>
      </w:r>
      <w:r w:rsidR="004368C9">
        <w:rPr>
          <w:rFonts w:hint="eastAsia"/>
        </w:rPr>
        <w:t>第</w:t>
      </w:r>
      <w:r w:rsidR="004368C9">
        <w:rPr>
          <w:rFonts w:hint="eastAsia"/>
        </w:rPr>
        <w:t>二</w:t>
      </w:r>
      <w:r w:rsidR="004368C9">
        <w:rPr>
          <w:rFonts w:hint="eastAsia"/>
        </w:rPr>
        <w:t>作者</w:t>
      </w:r>
      <w:r w:rsidR="00606C62">
        <w:rPr>
          <w:rFonts w:hint="eastAsia"/>
        </w:rPr>
        <w:t>发表</w:t>
      </w:r>
      <w:r w:rsidR="00606C62">
        <w:rPr>
          <w:rFonts w:hint="eastAsia"/>
        </w:rPr>
        <w:t>：</w:t>
      </w:r>
      <w:r w:rsidRPr="005149AA">
        <w:t>A Peek into the Future: Predicting the Popularity of Online Videos</w:t>
      </w:r>
      <w:r>
        <w:t xml:space="preserve"> [J]</w:t>
      </w:r>
      <w:r w:rsidRPr="001405C2">
        <w:t>. IEEE Access</w:t>
      </w:r>
      <w:r>
        <w:t>,</w:t>
      </w:r>
      <w:r w:rsidRPr="001405C2">
        <w:t xml:space="preserve"> 2016</w:t>
      </w:r>
      <w:r>
        <w:t>, 4: 3026-</w:t>
      </w:r>
      <w:r w:rsidRPr="005149AA">
        <w:t>3033</w:t>
      </w:r>
      <w:r w:rsidRPr="001405C2">
        <w:t>.</w:t>
      </w:r>
    </w:p>
    <w:p w14:paraId="529F9A00" w14:textId="0930E79A" w:rsidR="005149AA" w:rsidRDefault="0061424F" w:rsidP="00B53263">
      <w:pPr>
        <w:pStyle w:val="a3"/>
        <w:ind w:left="480" w:hangingChars="200" w:hanging="480"/>
      </w:pPr>
      <w:r>
        <w:t xml:space="preserve">[7]  </w:t>
      </w:r>
      <w:r w:rsidR="004368C9">
        <w:rPr>
          <w:rFonts w:hint="eastAsia"/>
        </w:rPr>
        <w:t>第二作者</w:t>
      </w:r>
      <w:r w:rsidR="00606C62">
        <w:rPr>
          <w:rFonts w:hint="eastAsia"/>
        </w:rPr>
        <w:t>发表</w:t>
      </w:r>
      <w:r w:rsidR="00606C62">
        <w:rPr>
          <w:rFonts w:hint="eastAsia"/>
        </w:rPr>
        <w:t>：</w:t>
      </w:r>
      <w:bookmarkStart w:id="104" w:name="_GoBack"/>
      <w:bookmarkEnd w:id="104"/>
      <w:r w:rsidRPr="005149AA">
        <w:t>Characterizing the Service Usage of Online Video Sharing System: Uploading vs. Playback</w:t>
      </w:r>
      <w:r>
        <w:t xml:space="preserve"> [A]</w:t>
      </w:r>
      <w:r w:rsidRPr="001405C2">
        <w:t xml:space="preserve">. </w:t>
      </w:r>
      <w:r w:rsidRPr="009151DB">
        <w:t xml:space="preserve">// Proc of </w:t>
      </w:r>
      <w:r w:rsidRPr="001405C2">
        <w:t>2016 International Symposium on Wireless Personal Multimedia Communications (WPMC</w:t>
      </w:r>
      <w:r>
        <w:rPr>
          <w:rFonts w:hint="eastAsia"/>
        </w:rPr>
        <w:t xml:space="preserve"> 2016</w:t>
      </w:r>
      <w:r w:rsidRPr="001405C2">
        <w:t>)</w:t>
      </w:r>
      <w:r>
        <w:t xml:space="preserve"> [C], Shenzhen: IEEE, 2016: </w:t>
      </w:r>
      <w:r w:rsidRPr="009151DB">
        <w:t>1-7</w:t>
      </w:r>
      <w:r w:rsidRPr="001405C2">
        <w:t>.</w:t>
      </w:r>
    </w:p>
    <w:p w14:paraId="4FE3C253" w14:textId="77777777" w:rsidR="005149AA" w:rsidRDefault="005149AA" w:rsidP="00B53263">
      <w:pPr>
        <w:pStyle w:val="a3"/>
        <w:ind w:left="480" w:hangingChars="200" w:hanging="480"/>
      </w:pPr>
    </w:p>
    <w:p w14:paraId="12FDE574" w14:textId="45E8CD4C" w:rsidR="004E68DF" w:rsidRPr="00CF7223" w:rsidRDefault="007A74E5" w:rsidP="007A74E5">
      <w:pPr>
        <w:pStyle w:val="a3"/>
        <w:ind w:firstLine="420"/>
      </w:pPr>
      <w:r>
        <w:rPr>
          <w:rFonts w:hint="eastAsia"/>
        </w:rPr>
        <w:t>以上</w:t>
      </w:r>
      <w:r w:rsidRPr="007A74E5">
        <w:rPr>
          <w:rFonts w:hint="eastAsia"/>
        </w:rPr>
        <w:t>论文署名单位</w:t>
      </w:r>
      <w:r>
        <w:rPr>
          <w:rFonts w:hint="eastAsia"/>
        </w:rPr>
        <w:t>皆</w:t>
      </w:r>
      <w:r w:rsidRPr="007A74E5">
        <w:rPr>
          <w:rFonts w:hint="eastAsia"/>
        </w:rPr>
        <w:t>为北京邮电大学</w:t>
      </w:r>
      <w:r w:rsidR="00245ED8">
        <w:rPr>
          <w:rFonts w:hint="eastAsia"/>
        </w:rPr>
        <w:t>。</w:t>
      </w:r>
      <w:r w:rsidR="00CF7223" w:rsidRPr="00CF7223">
        <w:t>[1</w:t>
      </w:r>
      <w:r w:rsidR="00D778C2">
        <w:t>]</w:t>
      </w:r>
      <w:r w:rsidR="00CF7223" w:rsidRPr="00CF7223">
        <w:t>-</w:t>
      </w:r>
      <w:r w:rsidR="00D778C2">
        <w:t>[</w:t>
      </w:r>
      <w:r w:rsidR="00CF7223" w:rsidRPr="00CF7223">
        <w:t>5]</w:t>
      </w:r>
      <w:r w:rsidR="00CF7223" w:rsidRPr="00CF7223">
        <w:rPr>
          <w:rFonts w:hint="eastAsia"/>
        </w:rPr>
        <w:t>为第一作者发表论文，</w:t>
      </w:r>
      <w:r w:rsidR="00CF7223" w:rsidRPr="00CF7223">
        <w:t>[6][7]</w:t>
      </w:r>
      <w:r w:rsidR="00CF7223" w:rsidRPr="00CF7223">
        <w:rPr>
          <w:rFonts w:hint="eastAsia"/>
        </w:rPr>
        <w:t>为第二作者发表论文。其中，</w:t>
      </w:r>
      <w:r w:rsidR="00CF7223" w:rsidRPr="00CF7223">
        <w:t>[1</w:t>
      </w:r>
      <w:r w:rsidR="00D778C2">
        <w:t>][2][</w:t>
      </w:r>
      <w:r w:rsidR="00CF7223" w:rsidRPr="00CF7223">
        <w:t>3</w:t>
      </w:r>
      <w:r w:rsidR="00D778C2">
        <w:t>][</w:t>
      </w:r>
      <w:r w:rsidR="00CF7223" w:rsidRPr="00CF7223">
        <w:t>6]</w:t>
      </w:r>
      <w:r w:rsidR="00CF7223" w:rsidRPr="00CF7223">
        <w:rPr>
          <w:rFonts w:hint="eastAsia"/>
        </w:rPr>
        <w:t>为</w:t>
      </w:r>
      <w:r w:rsidR="00CF7223" w:rsidRPr="00CF7223">
        <w:rPr>
          <w:rFonts w:hint="eastAsia"/>
        </w:rPr>
        <w:t>SCI</w:t>
      </w:r>
      <w:r w:rsidR="00CF7223">
        <w:rPr>
          <w:rFonts w:hint="eastAsia"/>
        </w:rPr>
        <w:t>期刊</w:t>
      </w:r>
      <w:r w:rsidR="00C556FE">
        <w:rPr>
          <w:rFonts w:hint="eastAsia"/>
        </w:rPr>
        <w:t>，</w:t>
      </w:r>
      <w:r w:rsidR="007D10E5" w:rsidRPr="00CF7223">
        <w:t>[1</w:t>
      </w:r>
      <w:r w:rsidR="007D10E5">
        <w:t>][</w:t>
      </w:r>
      <w:r w:rsidR="007D10E5" w:rsidRPr="00CF7223">
        <w:t>3</w:t>
      </w:r>
      <w:r w:rsidR="007D10E5">
        <w:t>][</w:t>
      </w:r>
      <w:r w:rsidR="007D10E5" w:rsidRPr="00CF7223">
        <w:t>6]</w:t>
      </w:r>
      <w:r w:rsidR="00C556FE">
        <w:rPr>
          <w:rFonts w:hint="eastAsia"/>
        </w:rPr>
        <w:t>已被检索</w:t>
      </w:r>
      <w:r w:rsidR="00A80919">
        <w:rPr>
          <w:rFonts w:hint="eastAsia"/>
        </w:rPr>
        <w:t>，检索号分别为</w:t>
      </w:r>
      <w:r w:rsidR="008866AB" w:rsidRPr="008866AB">
        <w:t>WOS:000375577100031</w:t>
      </w:r>
      <w:r w:rsidR="00CF4093">
        <w:rPr>
          <w:rFonts w:hint="eastAsia"/>
        </w:rPr>
        <w:t>、</w:t>
      </w:r>
      <w:r w:rsidR="00CF4093" w:rsidRPr="00CF4093">
        <w:t>WOS:000391911300021</w:t>
      </w:r>
      <w:r w:rsidR="00CF4093">
        <w:rPr>
          <w:rFonts w:hint="eastAsia"/>
        </w:rPr>
        <w:t>、</w:t>
      </w:r>
      <w:r w:rsidR="00901694" w:rsidRPr="00901694">
        <w:t>WOS:000380131000010</w:t>
      </w:r>
      <w:r w:rsidR="00CF7223">
        <w:rPr>
          <w:rFonts w:hint="eastAsia"/>
        </w:rPr>
        <w:t>。</w:t>
      </w:r>
      <w:r w:rsidR="00CF7223">
        <w:t>[4</w:t>
      </w:r>
      <w:r w:rsidR="00D778C2">
        <w:t>][</w:t>
      </w:r>
      <w:r w:rsidR="00CF7223">
        <w:t>5</w:t>
      </w:r>
      <w:r w:rsidR="00D778C2">
        <w:t>][</w:t>
      </w:r>
      <w:r w:rsidR="00CF7223">
        <w:t>7]</w:t>
      </w:r>
      <w:r w:rsidR="00CF7223">
        <w:rPr>
          <w:rFonts w:hint="eastAsia"/>
        </w:rPr>
        <w:t>为</w:t>
      </w:r>
      <w:r w:rsidR="0070380C">
        <w:t>EI</w:t>
      </w:r>
      <w:r w:rsidR="00CF7223">
        <w:rPr>
          <w:rFonts w:hint="eastAsia"/>
        </w:rPr>
        <w:t>会议</w:t>
      </w:r>
      <w:r w:rsidR="00FB0129">
        <w:rPr>
          <w:rFonts w:hint="eastAsia"/>
        </w:rPr>
        <w:t>，</w:t>
      </w:r>
      <w:r w:rsidR="00FB0129">
        <w:t>[4]</w:t>
      </w:r>
      <w:r w:rsidR="00FB0129">
        <w:rPr>
          <w:rFonts w:hint="eastAsia"/>
        </w:rPr>
        <w:t>已被检索</w:t>
      </w:r>
      <w:r w:rsidR="00A80919">
        <w:rPr>
          <w:rFonts w:hint="eastAsia"/>
        </w:rPr>
        <w:t>，检索号为</w:t>
      </w:r>
      <w:r w:rsidR="00DB2C76" w:rsidRPr="00DB2C76">
        <w:t>20163302714432</w:t>
      </w:r>
      <w:r w:rsidR="00CF7223">
        <w:rPr>
          <w:rFonts w:hint="eastAsia"/>
        </w:rPr>
        <w:t>。</w:t>
      </w:r>
    </w:p>
    <w:p w14:paraId="1DAC6E6B" w14:textId="77777777" w:rsidR="0061424F" w:rsidRDefault="0061424F" w:rsidP="00B53263">
      <w:pPr>
        <w:pStyle w:val="a3"/>
        <w:ind w:left="480" w:hangingChars="200" w:hanging="480"/>
      </w:pPr>
    </w:p>
    <w:p w14:paraId="3158578D" w14:textId="77777777" w:rsidR="004E68DF" w:rsidRDefault="004E68DF" w:rsidP="00B53263">
      <w:pPr>
        <w:pStyle w:val="a3"/>
        <w:ind w:left="480" w:hangingChars="200" w:hanging="480"/>
      </w:pPr>
    </w:p>
    <w:p w14:paraId="25238FD8" w14:textId="77777777" w:rsidR="004E68DF" w:rsidRPr="002C48BF" w:rsidRDefault="004E68DF" w:rsidP="00B53263">
      <w:pPr>
        <w:pStyle w:val="a3"/>
        <w:ind w:left="480" w:hangingChars="200" w:hanging="480"/>
      </w:pPr>
    </w:p>
    <w:p w14:paraId="68131D1A" w14:textId="2287A49B" w:rsidR="009151DB" w:rsidRDefault="009151DB" w:rsidP="002526E0">
      <w:pPr>
        <w:pStyle w:val="a3"/>
        <w:tabs>
          <w:tab w:val="left" w:pos="1363"/>
        </w:tabs>
      </w:pPr>
    </w:p>
    <w:p w14:paraId="48C2A2D4" w14:textId="36EB9583" w:rsidR="004F2510" w:rsidRDefault="004F2510">
      <w:pPr>
        <w:widowControl/>
        <w:jc w:val="left"/>
        <w:rPr>
          <w:rFonts w:ascii="Times New Roman" w:eastAsia="宋体" w:hAnsi="Times New Roman"/>
          <w:sz w:val="24"/>
        </w:rPr>
      </w:pPr>
      <w:r>
        <w:br w:type="page"/>
      </w:r>
    </w:p>
    <w:p w14:paraId="06D3A221" w14:textId="77777777" w:rsidR="000B3BE0" w:rsidRPr="00516596" w:rsidRDefault="000B3BE0" w:rsidP="002526E0">
      <w:pPr>
        <w:pStyle w:val="a3"/>
        <w:tabs>
          <w:tab w:val="left" w:pos="1363"/>
        </w:tabs>
      </w:pPr>
    </w:p>
    <w:p w14:paraId="48F317EA" w14:textId="2435C69F" w:rsidR="00C16E94" w:rsidRPr="00AF321F" w:rsidRDefault="00C16E94" w:rsidP="00A13AA0">
      <w:pPr>
        <w:pStyle w:val="a3"/>
        <w:jc w:val="center"/>
      </w:pPr>
    </w:p>
    <w:sectPr w:rsidR="00C16E94" w:rsidRPr="00AF321F" w:rsidSect="00B22DA7">
      <w:headerReference w:type="default" r:id="rId104"/>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472E49" w14:textId="77777777" w:rsidR="002865FF" w:rsidRDefault="002865FF" w:rsidP="00DF015F">
      <w:r>
        <w:separator/>
      </w:r>
    </w:p>
  </w:endnote>
  <w:endnote w:type="continuationSeparator" w:id="0">
    <w:p w14:paraId="60D6381E" w14:textId="77777777" w:rsidR="002865FF" w:rsidRDefault="002865FF" w:rsidP="00DF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楷体">
    <w:charset w:val="86"/>
    <w:family w:val="auto"/>
    <w:pitch w:val="variable"/>
    <w:sig w:usb0="800002BF" w:usb1="38CF7CFA" w:usb2="00000016" w:usb3="00000000" w:csb0="00040001" w:csb1="00000000"/>
  </w:font>
  <w:font w:name="SimSun">
    <w:panose1 w:val="02010600030101010101"/>
    <w:charset w:val="86"/>
    <w:family w:val="auto"/>
    <w:pitch w:val="variable"/>
    <w:sig w:usb0="00000003" w:usb1="288F0000" w:usb2="00000016" w:usb3="00000000" w:csb0="00040001" w:csb1="00000000"/>
  </w:font>
  <w:font w:name="SimHe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PingFang SC">
    <w:panose1 w:val="020B0400000000000000"/>
    <w:charset w:val="86"/>
    <w:family w:val="auto"/>
    <w:pitch w:val="variable"/>
    <w:sig w:usb0="A00002FF" w:usb1="7ACFFDFB" w:usb2="00000016" w:usb3="00000000" w:csb0="001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EDF6C" w14:textId="77777777" w:rsidR="00A414C8" w:rsidRPr="00A13632" w:rsidRDefault="00A414C8" w:rsidP="00581291">
    <w:pPr>
      <w:pStyle w:val="ae"/>
      <w:framePr w:wrap="none" w:vAnchor="text" w:hAnchor="margin" w:xAlign="center" w:y="1"/>
      <w:rPr>
        <w:rStyle w:val="af0"/>
        <w:rFonts w:ascii="Times New Roman" w:hAnsi="Times New Roman" w:cs="Times New Roman"/>
        <w:sz w:val="21"/>
        <w:szCs w:val="21"/>
      </w:rPr>
    </w:pPr>
    <w:r w:rsidRPr="00A13632">
      <w:rPr>
        <w:rStyle w:val="af0"/>
        <w:rFonts w:ascii="Times New Roman" w:hAnsi="Times New Roman" w:cs="Times New Roman"/>
        <w:sz w:val="21"/>
        <w:szCs w:val="21"/>
      </w:rPr>
      <w:fldChar w:fldCharType="begin"/>
    </w:r>
    <w:r w:rsidRPr="00A13632">
      <w:rPr>
        <w:rStyle w:val="af0"/>
        <w:rFonts w:ascii="Times New Roman" w:hAnsi="Times New Roman" w:cs="Times New Roman"/>
        <w:sz w:val="21"/>
        <w:szCs w:val="21"/>
      </w:rPr>
      <w:instrText xml:space="preserve">PAGE  </w:instrText>
    </w:r>
    <w:r w:rsidRPr="00A13632">
      <w:rPr>
        <w:rStyle w:val="af0"/>
        <w:rFonts w:ascii="Times New Roman" w:hAnsi="Times New Roman" w:cs="Times New Roman"/>
        <w:sz w:val="21"/>
        <w:szCs w:val="21"/>
      </w:rPr>
      <w:fldChar w:fldCharType="separate"/>
    </w:r>
    <w:r w:rsidR="00606C62">
      <w:rPr>
        <w:rStyle w:val="af0"/>
        <w:rFonts w:ascii="Times New Roman" w:hAnsi="Times New Roman" w:cs="Times New Roman"/>
        <w:noProof/>
        <w:sz w:val="21"/>
        <w:szCs w:val="21"/>
      </w:rPr>
      <w:t>136</w:t>
    </w:r>
    <w:r w:rsidRPr="00A13632">
      <w:rPr>
        <w:rStyle w:val="af0"/>
        <w:rFonts w:ascii="Times New Roman" w:hAnsi="Times New Roman" w:cs="Times New Roman"/>
        <w:sz w:val="21"/>
        <w:szCs w:val="21"/>
      </w:rPr>
      <w:fldChar w:fldCharType="end"/>
    </w:r>
  </w:p>
  <w:p w14:paraId="7BAE0FF7" w14:textId="77777777" w:rsidR="00A414C8" w:rsidRDefault="00A414C8">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D90C" w14:textId="77777777" w:rsidR="00A414C8" w:rsidRPr="00B75A58" w:rsidRDefault="00A414C8" w:rsidP="00581291">
    <w:pPr>
      <w:pStyle w:val="ae"/>
      <w:framePr w:wrap="none" w:vAnchor="text" w:hAnchor="margin" w:xAlign="center" w:y="1"/>
      <w:rPr>
        <w:rStyle w:val="af0"/>
        <w:rFonts w:ascii="Times New Roman" w:eastAsia="宋体" w:hAnsi="Times New Roman"/>
        <w:sz w:val="21"/>
      </w:rPr>
    </w:pPr>
    <w:r w:rsidRPr="00B75A58">
      <w:rPr>
        <w:rStyle w:val="af0"/>
        <w:rFonts w:ascii="Times New Roman" w:eastAsia="宋体" w:hAnsi="Times New Roman"/>
        <w:sz w:val="21"/>
      </w:rPr>
      <w:fldChar w:fldCharType="begin"/>
    </w:r>
    <w:r w:rsidRPr="00B75A58">
      <w:rPr>
        <w:rStyle w:val="af0"/>
        <w:rFonts w:ascii="Times New Roman" w:eastAsia="宋体" w:hAnsi="Times New Roman"/>
        <w:sz w:val="21"/>
      </w:rPr>
      <w:instrText xml:space="preserve">PAGE  </w:instrText>
    </w:r>
    <w:r w:rsidRPr="00B75A58">
      <w:rPr>
        <w:rStyle w:val="af0"/>
        <w:rFonts w:ascii="Times New Roman" w:eastAsia="宋体" w:hAnsi="Times New Roman"/>
        <w:sz w:val="21"/>
      </w:rPr>
      <w:fldChar w:fldCharType="separate"/>
    </w:r>
    <w:r w:rsidR="00606C62">
      <w:rPr>
        <w:rStyle w:val="af0"/>
        <w:rFonts w:ascii="Times New Roman" w:eastAsia="宋体" w:hAnsi="Times New Roman"/>
        <w:noProof/>
        <w:sz w:val="21"/>
      </w:rPr>
      <w:t>137</w:t>
    </w:r>
    <w:r w:rsidRPr="00B75A58">
      <w:rPr>
        <w:rStyle w:val="af0"/>
        <w:rFonts w:ascii="Times New Roman" w:eastAsia="宋体" w:hAnsi="Times New Roman"/>
        <w:sz w:val="21"/>
      </w:rPr>
      <w:fldChar w:fldCharType="end"/>
    </w:r>
  </w:p>
  <w:p w14:paraId="3ED778E0" w14:textId="77777777" w:rsidR="00A414C8" w:rsidRDefault="00A414C8">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669AB2" w14:textId="77777777" w:rsidR="002865FF" w:rsidRDefault="002865FF" w:rsidP="00DF015F">
      <w:r>
        <w:separator/>
      </w:r>
    </w:p>
  </w:footnote>
  <w:footnote w:type="continuationSeparator" w:id="0">
    <w:p w14:paraId="54DD72D7" w14:textId="77777777" w:rsidR="002865FF" w:rsidRDefault="002865FF" w:rsidP="00DF015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5828E5" w14:textId="77777777" w:rsidR="00A414C8" w:rsidRDefault="00A414C8" w:rsidP="0080616A">
    <w:pPr>
      <w:pStyle w:val="af1"/>
      <w:jc w:val="right"/>
    </w:pPr>
    <w:r>
      <w:rPr>
        <w:rFonts w:hint="eastAsia"/>
      </w:rPr>
      <w:t>摘</w:t>
    </w:r>
    <w:r>
      <w:rPr>
        <w:rFonts w:hint="eastAsia"/>
      </w:rPr>
      <w:t xml:space="preserve">  </w:t>
    </w:r>
    <w:r>
      <w:rPr>
        <w:rFonts w:hint="eastAsia"/>
      </w:rPr>
      <w:t>要</w:t>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7D014" w14:textId="77777777" w:rsidR="00A414C8" w:rsidRPr="00B22DA7" w:rsidRDefault="00A414C8" w:rsidP="0080616A">
    <w:pPr>
      <w:pStyle w:val="af1"/>
      <w:jc w:val="right"/>
      <w:rPr>
        <w:b/>
      </w:rPr>
    </w:pPr>
    <w:r>
      <w:rPr>
        <w:rFonts w:hint="eastAsia"/>
      </w:rPr>
      <w:t>第五章</w:t>
    </w:r>
    <w:r>
      <w:rPr>
        <w:rFonts w:hint="eastAsia"/>
      </w:rPr>
      <w:t xml:space="preserve"> </w:t>
    </w:r>
    <w:r>
      <w:t>综合性网络视频业务</w:t>
    </w:r>
    <w:r>
      <w:rPr>
        <w:rFonts w:hint="eastAsia"/>
      </w:rPr>
      <w:t>用户喜好特性</w:t>
    </w:r>
    <w:r>
      <w:t>对比</w:t>
    </w:r>
    <w:r>
      <w:rPr>
        <w:rFonts w:hint="eastAsia"/>
      </w:rPr>
      <w:t>分析</w:t>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6CC46" w14:textId="7AB900A3" w:rsidR="00A414C8" w:rsidRPr="00B22DA7" w:rsidRDefault="00A414C8" w:rsidP="0080616A">
    <w:pPr>
      <w:pStyle w:val="af1"/>
      <w:jc w:val="right"/>
      <w:rPr>
        <w:b/>
      </w:rPr>
    </w:pPr>
    <w:r>
      <w:rPr>
        <w:rFonts w:hint="eastAsia"/>
      </w:rPr>
      <w:t>第六章</w:t>
    </w:r>
    <w:r>
      <w:rPr>
        <w:rFonts w:hint="eastAsia"/>
      </w:rPr>
      <w:t xml:space="preserve"> </w:t>
    </w:r>
    <w:r>
      <w:rPr>
        <w:rFonts w:hint="eastAsia"/>
      </w:rPr>
      <w:t>网络视频流行度分析及预测</w:t>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726146" w14:textId="2EBFDF1F" w:rsidR="00A414C8" w:rsidRPr="00B22DA7" w:rsidRDefault="00A414C8" w:rsidP="0080616A">
    <w:pPr>
      <w:pStyle w:val="af1"/>
      <w:jc w:val="right"/>
      <w:rPr>
        <w:b/>
      </w:rPr>
    </w:pPr>
    <w:r>
      <w:rPr>
        <w:rFonts w:hint="eastAsia"/>
      </w:rPr>
      <w:t>结束语：</w:t>
    </w:r>
    <w:r>
      <w:t>总结与展望</w:t>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AECE4" w14:textId="05E28491" w:rsidR="00A414C8" w:rsidRPr="00F35A62" w:rsidRDefault="00A414C8" w:rsidP="0080616A">
    <w:pPr>
      <w:pStyle w:val="af1"/>
      <w:jc w:val="right"/>
    </w:pPr>
    <w:r w:rsidRPr="00F35A62">
      <w:rPr>
        <w:rFonts w:hint="eastAsia"/>
      </w:rPr>
      <w:t>参考文献</w:t>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9C6B3" w14:textId="77777777" w:rsidR="00A414C8" w:rsidRDefault="00A414C8" w:rsidP="008D4F0A">
    <w:pPr>
      <w:pStyle w:val="af1"/>
      <w:jc w:val="left"/>
    </w:pPr>
    <w:r w:rsidRPr="00665158">
      <w:rPr>
        <w:rFonts w:hint="eastAsia"/>
      </w:rPr>
      <w:t>北京邮电大学</w:t>
    </w:r>
    <w:r>
      <w:rPr>
        <w:rFonts w:hint="eastAsia"/>
      </w:rPr>
      <w:t>博士</w:t>
    </w:r>
    <w:r w:rsidRPr="00665158">
      <w:rPr>
        <w:rFonts w:hint="eastAsia"/>
      </w:rPr>
      <w:t>学位论文</w:t>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3D53D" w14:textId="085D3DEF" w:rsidR="00A414C8" w:rsidRPr="00F35A62" w:rsidRDefault="00A414C8" w:rsidP="0080616A">
    <w:pPr>
      <w:pStyle w:val="af1"/>
      <w:jc w:val="right"/>
    </w:pPr>
    <w:r w:rsidRPr="00F35A62">
      <w:rPr>
        <w:rFonts w:hint="eastAsia"/>
      </w:rPr>
      <w:t>附录：缩写词说明</w: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26968" w14:textId="5C1DA11A" w:rsidR="00A414C8" w:rsidRPr="002E7640" w:rsidRDefault="00A414C8" w:rsidP="0080616A">
    <w:pPr>
      <w:pStyle w:val="af1"/>
      <w:jc w:val="right"/>
    </w:pPr>
    <w:r w:rsidRPr="002E7640">
      <w:rPr>
        <w:rFonts w:hint="eastAsia"/>
      </w:rPr>
      <w:t>致</w:t>
    </w:r>
    <w:r w:rsidRPr="002E7640">
      <w:rPr>
        <w:rFonts w:hint="eastAsia"/>
      </w:rPr>
      <w:t xml:space="preserve">  </w:t>
    </w:r>
    <w:r w:rsidRPr="002E7640">
      <w:rPr>
        <w:rFonts w:hint="eastAsia"/>
      </w:rPr>
      <w:t>谢</w:t>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80923" w14:textId="15ACA0DD" w:rsidR="00A414C8" w:rsidRPr="00B22DA7" w:rsidRDefault="00A414C8" w:rsidP="0080616A">
    <w:pPr>
      <w:pStyle w:val="af1"/>
      <w:jc w:val="right"/>
      <w:rPr>
        <w:b/>
      </w:rPr>
    </w:pPr>
    <w:r w:rsidRPr="00E535D8">
      <w:rPr>
        <w:rFonts w:hint="eastAsia"/>
      </w:rPr>
      <w:t>攻读学位期间发表的学术论文目录</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D8A7B7" w14:textId="77777777" w:rsidR="00A414C8" w:rsidRDefault="00A414C8" w:rsidP="0080616A">
    <w:pPr>
      <w:pStyle w:val="af1"/>
      <w:jc w:val="left"/>
    </w:pPr>
    <w:r w:rsidRPr="00665158">
      <w:rPr>
        <w:rFonts w:hint="eastAsia"/>
      </w:rPr>
      <w:t>北京邮电大学</w:t>
    </w:r>
    <w:r>
      <w:rPr>
        <w:rFonts w:hint="eastAsia"/>
      </w:rPr>
      <w:t>博士</w:t>
    </w:r>
    <w:r w:rsidRPr="00665158">
      <w:rPr>
        <w:rFonts w:hint="eastAsia"/>
      </w:rPr>
      <w:t>学位论文</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9501B" w14:textId="77777777" w:rsidR="00A414C8" w:rsidRPr="007A682E" w:rsidRDefault="00A414C8" w:rsidP="0080616A">
    <w:pPr>
      <w:pStyle w:val="af1"/>
      <w:jc w:val="right"/>
      <w:rPr>
        <w:rFonts w:ascii="Times New Roman" w:hAnsi="Times New Roman" w:cs="Times New Roman"/>
      </w:rPr>
    </w:pPr>
    <w:r w:rsidRPr="007A682E">
      <w:rPr>
        <w:rFonts w:ascii="Times New Roman" w:hAnsi="Times New Roman" w:cs="Times New Roman"/>
      </w:rPr>
      <w:t>ABSTRACT</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7C8AE5" w14:textId="110E767D" w:rsidR="00A414C8" w:rsidRPr="00B73BF4" w:rsidRDefault="00A414C8" w:rsidP="0080616A">
    <w:pPr>
      <w:pStyle w:val="af1"/>
      <w:jc w:val="right"/>
      <w:rPr>
        <w:rFonts w:ascii="Times New Roman" w:hAnsi="Times New Roman" w:cs="Times New Roman"/>
      </w:rPr>
    </w:pPr>
    <w:r w:rsidRPr="00B73BF4">
      <w:rPr>
        <w:rFonts w:ascii="Times New Roman" w:hAnsi="Times New Roman" w:cs="Times New Roman"/>
      </w:rPr>
      <w:t>ABSTRACT</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42CE0" w14:textId="77777777" w:rsidR="00A414C8" w:rsidRDefault="00A414C8" w:rsidP="0080616A">
    <w:pPr>
      <w:pStyle w:val="af1"/>
      <w:jc w:val="right"/>
    </w:pPr>
    <w:r>
      <w:rPr>
        <w:rFonts w:hint="eastAsia"/>
      </w:rPr>
      <w:t>目录</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A1B43" w14:textId="77777777" w:rsidR="00A414C8" w:rsidRDefault="00A414C8" w:rsidP="0080616A">
    <w:pPr>
      <w:pStyle w:val="af1"/>
      <w:jc w:val="right"/>
    </w:pPr>
    <w:r>
      <w:rPr>
        <w:rFonts w:hint="eastAsia"/>
      </w:rPr>
      <w:t>第一章</w:t>
    </w:r>
    <w:r>
      <w:rPr>
        <w:rFonts w:hint="eastAsia"/>
      </w:rPr>
      <w:t xml:space="preserve"> </w:t>
    </w:r>
    <w:r>
      <w:rPr>
        <w:rFonts w:hint="eastAsia"/>
      </w:rPr>
      <w:t>绪论</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98A5C" w14:textId="4F0B0F1C" w:rsidR="00A414C8" w:rsidRPr="00B22DA7" w:rsidRDefault="00A414C8" w:rsidP="0080616A">
    <w:pPr>
      <w:pStyle w:val="af1"/>
      <w:jc w:val="right"/>
      <w:rPr>
        <w:b/>
      </w:rPr>
    </w:pPr>
    <w:r>
      <w:rPr>
        <w:rFonts w:hint="eastAsia"/>
      </w:rPr>
      <w:t>第二章</w:t>
    </w:r>
    <w:r>
      <w:rPr>
        <w:rFonts w:hint="eastAsia"/>
      </w:rPr>
      <w:t xml:space="preserve"> </w:t>
    </w:r>
    <w:r w:rsidRPr="00B22DA7">
      <w:rPr>
        <w:rFonts w:hint="eastAsia"/>
      </w:rPr>
      <w:t>网络视频业务</w:t>
    </w:r>
    <w:r>
      <w:rPr>
        <w:rFonts w:hint="eastAsia"/>
      </w:rPr>
      <w:t>体系概述</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1689E" w14:textId="77777777" w:rsidR="00A414C8" w:rsidRPr="00B22DA7" w:rsidRDefault="00A414C8" w:rsidP="0080616A">
    <w:pPr>
      <w:pStyle w:val="af1"/>
      <w:jc w:val="right"/>
      <w:rPr>
        <w:b/>
      </w:rPr>
    </w:pPr>
    <w:r>
      <w:rPr>
        <w:rFonts w:hint="eastAsia"/>
      </w:rPr>
      <w:t>第三章</w:t>
    </w:r>
    <w:r>
      <w:rPr>
        <w:rFonts w:hint="eastAsia"/>
      </w:rPr>
      <w:t xml:space="preserve"> </w:t>
    </w:r>
    <w:r w:rsidRPr="00B22DA7">
      <w:rPr>
        <w:rFonts w:hint="eastAsia"/>
      </w:rPr>
      <w:t>网络视频业务分发服务器检测</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CFBD3" w14:textId="63CC081D" w:rsidR="00A414C8" w:rsidRPr="00B22DA7" w:rsidRDefault="00A414C8" w:rsidP="0080616A">
    <w:pPr>
      <w:pStyle w:val="af1"/>
      <w:jc w:val="right"/>
      <w:rPr>
        <w:b/>
      </w:rPr>
    </w:pPr>
    <w:r>
      <w:rPr>
        <w:rFonts w:hint="eastAsia"/>
      </w:rPr>
      <w:t>第四章</w:t>
    </w:r>
    <w:r>
      <w:rPr>
        <w:rFonts w:hint="eastAsia"/>
      </w:rPr>
      <w:t xml:space="preserve"> </w:t>
    </w:r>
    <w:r>
      <w:t>移动网络中网络视频业务</w:t>
    </w:r>
    <w:r>
      <w:rPr>
        <w:rFonts w:hint="eastAsia"/>
      </w:rPr>
      <w:t>用户</w:t>
    </w:r>
    <w:r>
      <w:t>行为</w:t>
    </w:r>
    <w:r>
      <w:rPr>
        <w:rFonts w:hint="eastAsia"/>
      </w:rPr>
      <w:t>特性分析</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C55839CA"/>
    <w:lvl w:ilvl="0">
      <w:start w:val="1"/>
      <w:numFmt w:val="chineseCountingThousand"/>
      <w:pStyle w:val="-"/>
      <w:suff w:val="space"/>
      <w:lvlText w:val="第%1章"/>
      <w:lvlJc w:val="center"/>
      <w:pPr>
        <w:ind w:left="0" w:firstLine="0"/>
      </w:pPr>
      <w:rPr>
        <w:rFonts w:hint="eastAsia"/>
      </w:rPr>
    </w:lvl>
    <w:lvl w:ilvl="1">
      <w:start w:val="1"/>
      <w:numFmt w:val="decimal"/>
      <w:pStyle w:val="-0"/>
      <w:isLgl/>
      <w:suff w:val="space"/>
      <w:lvlText w:val="%1.%2"/>
      <w:lvlJc w:val="left"/>
      <w:pPr>
        <w:ind w:left="0" w:firstLine="0"/>
      </w:pPr>
      <w:rPr>
        <w:rFonts w:hint="eastAsia"/>
      </w:rPr>
    </w:lvl>
    <w:lvl w:ilvl="2">
      <w:start w:val="1"/>
      <w:numFmt w:val="decimal"/>
      <w:pStyle w:val="-1"/>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5">
    <w:nsid w:val="7C80096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2"/>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1"/>
  <w:bordersDoNotSurroundHeader/>
  <w:bordersDoNotSurroundFooter/>
  <w:hideSpellingErrors/>
  <w:defaultTabStop w:val="420"/>
  <w:evenAndOddHeaders/>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30&lt;/item&gt;&lt;/record-ids&gt;&lt;/item&gt;&lt;/Libraries&gt;"/>
  </w:docVars>
  <w:rsids>
    <w:rsidRoot w:val="007A62FE"/>
    <w:rsid w:val="0000000D"/>
    <w:rsid w:val="000000F3"/>
    <w:rsid w:val="00000804"/>
    <w:rsid w:val="00001055"/>
    <w:rsid w:val="00001056"/>
    <w:rsid w:val="000011D7"/>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3A"/>
    <w:rsid w:val="00006384"/>
    <w:rsid w:val="000063A1"/>
    <w:rsid w:val="000066CB"/>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7E"/>
    <w:rsid w:val="00017182"/>
    <w:rsid w:val="00017C70"/>
    <w:rsid w:val="000200C6"/>
    <w:rsid w:val="00020937"/>
    <w:rsid w:val="00020EDF"/>
    <w:rsid w:val="000212CA"/>
    <w:rsid w:val="00021306"/>
    <w:rsid w:val="0002184F"/>
    <w:rsid w:val="00021A7A"/>
    <w:rsid w:val="00021AA6"/>
    <w:rsid w:val="00021C2D"/>
    <w:rsid w:val="00021C9D"/>
    <w:rsid w:val="00021D42"/>
    <w:rsid w:val="000222F3"/>
    <w:rsid w:val="000223B6"/>
    <w:rsid w:val="000225A8"/>
    <w:rsid w:val="000227B7"/>
    <w:rsid w:val="00022B7F"/>
    <w:rsid w:val="000230F2"/>
    <w:rsid w:val="0002319C"/>
    <w:rsid w:val="000233A8"/>
    <w:rsid w:val="00023424"/>
    <w:rsid w:val="00023639"/>
    <w:rsid w:val="00023A83"/>
    <w:rsid w:val="00023ACE"/>
    <w:rsid w:val="000243ED"/>
    <w:rsid w:val="000249D8"/>
    <w:rsid w:val="00024D76"/>
    <w:rsid w:val="00024F3A"/>
    <w:rsid w:val="00025813"/>
    <w:rsid w:val="00025EA1"/>
    <w:rsid w:val="00025F5E"/>
    <w:rsid w:val="00026112"/>
    <w:rsid w:val="000262A4"/>
    <w:rsid w:val="00026807"/>
    <w:rsid w:val="0002689C"/>
    <w:rsid w:val="00026C8E"/>
    <w:rsid w:val="00030320"/>
    <w:rsid w:val="000303B5"/>
    <w:rsid w:val="00030A62"/>
    <w:rsid w:val="00030BE4"/>
    <w:rsid w:val="00030E0C"/>
    <w:rsid w:val="000310DC"/>
    <w:rsid w:val="000315A3"/>
    <w:rsid w:val="00031E18"/>
    <w:rsid w:val="00032199"/>
    <w:rsid w:val="000325B9"/>
    <w:rsid w:val="00032684"/>
    <w:rsid w:val="000328EE"/>
    <w:rsid w:val="00032D9C"/>
    <w:rsid w:val="0003364E"/>
    <w:rsid w:val="00033B02"/>
    <w:rsid w:val="00033DEF"/>
    <w:rsid w:val="00033FAB"/>
    <w:rsid w:val="00034202"/>
    <w:rsid w:val="000342F4"/>
    <w:rsid w:val="00034462"/>
    <w:rsid w:val="00034804"/>
    <w:rsid w:val="000350F7"/>
    <w:rsid w:val="000361B3"/>
    <w:rsid w:val="00036638"/>
    <w:rsid w:val="00036B91"/>
    <w:rsid w:val="00037170"/>
    <w:rsid w:val="000375EC"/>
    <w:rsid w:val="000378AD"/>
    <w:rsid w:val="00037B56"/>
    <w:rsid w:val="00037FA9"/>
    <w:rsid w:val="000403C0"/>
    <w:rsid w:val="000405C2"/>
    <w:rsid w:val="00040736"/>
    <w:rsid w:val="00040884"/>
    <w:rsid w:val="00040909"/>
    <w:rsid w:val="00040DA8"/>
    <w:rsid w:val="00040EA4"/>
    <w:rsid w:val="00041BE9"/>
    <w:rsid w:val="00041E7C"/>
    <w:rsid w:val="00042231"/>
    <w:rsid w:val="0004235D"/>
    <w:rsid w:val="000423CE"/>
    <w:rsid w:val="000427FC"/>
    <w:rsid w:val="00042D4B"/>
    <w:rsid w:val="00042F26"/>
    <w:rsid w:val="00043857"/>
    <w:rsid w:val="00044754"/>
    <w:rsid w:val="00044AA4"/>
    <w:rsid w:val="00044B14"/>
    <w:rsid w:val="00044F70"/>
    <w:rsid w:val="0004566B"/>
    <w:rsid w:val="00045E02"/>
    <w:rsid w:val="0004677D"/>
    <w:rsid w:val="000467DD"/>
    <w:rsid w:val="00046899"/>
    <w:rsid w:val="0004692D"/>
    <w:rsid w:val="00046DA7"/>
    <w:rsid w:val="0004706B"/>
    <w:rsid w:val="000471D3"/>
    <w:rsid w:val="00047E0C"/>
    <w:rsid w:val="000501AF"/>
    <w:rsid w:val="000505C6"/>
    <w:rsid w:val="00050C40"/>
    <w:rsid w:val="00051064"/>
    <w:rsid w:val="0005127D"/>
    <w:rsid w:val="0005142F"/>
    <w:rsid w:val="00051673"/>
    <w:rsid w:val="000520F8"/>
    <w:rsid w:val="000521CA"/>
    <w:rsid w:val="000533F1"/>
    <w:rsid w:val="0005396B"/>
    <w:rsid w:val="00054311"/>
    <w:rsid w:val="0005466D"/>
    <w:rsid w:val="00054CC9"/>
    <w:rsid w:val="00054F87"/>
    <w:rsid w:val="0005529C"/>
    <w:rsid w:val="00056548"/>
    <w:rsid w:val="00056A75"/>
    <w:rsid w:val="000574EA"/>
    <w:rsid w:val="0005766C"/>
    <w:rsid w:val="0006102D"/>
    <w:rsid w:val="00061137"/>
    <w:rsid w:val="0006146C"/>
    <w:rsid w:val="00062061"/>
    <w:rsid w:val="000624A4"/>
    <w:rsid w:val="000624C5"/>
    <w:rsid w:val="000624FE"/>
    <w:rsid w:val="00062590"/>
    <w:rsid w:val="000627BE"/>
    <w:rsid w:val="0006289A"/>
    <w:rsid w:val="0006357B"/>
    <w:rsid w:val="00063620"/>
    <w:rsid w:val="00063875"/>
    <w:rsid w:val="00063998"/>
    <w:rsid w:val="00063C5A"/>
    <w:rsid w:val="00063CA8"/>
    <w:rsid w:val="0006416B"/>
    <w:rsid w:val="00064583"/>
    <w:rsid w:val="000645FD"/>
    <w:rsid w:val="00064776"/>
    <w:rsid w:val="00064B49"/>
    <w:rsid w:val="00064D9B"/>
    <w:rsid w:val="00064EC3"/>
    <w:rsid w:val="0006548A"/>
    <w:rsid w:val="000654BB"/>
    <w:rsid w:val="000655C7"/>
    <w:rsid w:val="00065E7C"/>
    <w:rsid w:val="00065FC0"/>
    <w:rsid w:val="0006618C"/>
    <w:rsid w:val="000665D1"/>
    <w:rsid w:val="00066C1D"/>
    <w:rsid w:val="00066DF1"/>
    <w:rsid w:val="0006703F"/>
    <w:rsid w:val="00067AF7"/>
    <w:rsid w:val="00067B61"/>
    <w:rsid w:val="00067CBE"/>
    <w:rsid w:val="000705E7"/>
    <w:rsid w:val="00070674"/>
    <w:rsid w:val="00070E16"/>
    <w:rsid w:val="000712A0"/>
    <w:rsid w:val="000712DC"/>
    <w:rsid w:val="00071629"/>
    <w:rsid w:val="00071B56"/>
    <w:rsid w:val="00071BC8"/>
    <w:rsid w:val="00071DF8"/>
    <w:rsid w:val="00072007"/>
    <w:rsid w:val="0007286B"/>
    <w:rsid w:val="000729D4"/>
    <w:rsid w:val="00072C40"/>
    <w:rsid w:val="00072CEF"/>
    <w:rsid w:val="00072FDB"/>
    <w:rsid w:val="00073338"/>
    <w:rsid w:val="00073F48"/>
    <w:rsid w:val="000740E7"/>
    <w:rsid w:val="00074695"/>
    <w:rsid w:val="00075350"/>
    <w:rsid w:val="00075650"/>
    <w:rsid w:val="000759DE"/>
    <w:rsid w:val="00075EB9"/>
    <w:rsid w:val="0007689B"/>
    <w:rsid w:val="00076A6F"/>
    <w:rsid w:val="00076A9B"/>
    <w:rsid w:val="00077062"/>
    <w:rsid w:val="00077948"/>
    <w:rsid w:val="000779C5"/>
    <w:rsid w:val="000779EB"/>
    <w:rsid w:val="00077DE1"/>
    <w:rsid w:val="00077EB1"/>
    <w:rsid w:val="00077F42"/>
    <w:rsid w:val="00080170"/>
    <w:rsid w:val="000801AA"/>
    <w:rsid w:val="00080697"/>
    <w:rsid w:val="00080906"/>
    <w:rsid w:val="00080BD9"/>
    <w:rsid w:val="00080F83"/>
    <w:rsid w:val="00081287"/>
    <w:rsid w:val="00081320"/>
    <w:rsid w:val="000815CE"/>
    <w:rsid w:val="00081633"/>
    <w:rsid w:val="00081AF0"/>
    <w:rsid w:val="00081C23"/>
    <w:rsid w:val="00082107"/>
    <w:rsid w:val="0008241D"/>
    <w:rsid w:val="00082B98"/>
    <w:rsid w:val="000832BA"/>
    <w:rsid w:val="000837FB"/>
    <w:rsid w:val="00083925"/>
    <w:rsid w:val="00083A72"/>
    <w:rsid w:val="00083D76"/>
    <w:rsid w:val="0008401B"/>
    <w:rsid w:val="000840B8"/>
    <w:rsid w:val="0008473C"/>
    <w:rsid w:val="00085512"/>
    <w:rsid w:val="0008592F"/>
    <w:rsid w:val="000862F0"/>
    <w:rsid w:val="0008682A"/>
    <w:rsid w:val="000869F2"/>
    <w:rsid w:val="00086F04"/>
    <w:rsid w:val="00087118"/>
    <w:rsid w:val="0008735A"/>
    <w:rsid w:val="00087720"/>
    <w:rsid w:val="00087DBF"/>
    <w:rsid w:val="00087EF9"/>
    <w:rsid w:val="00090620"/>
    <w:rsid w:val="00090ED2"/>
    <w:rsid w:val="000910C2"/>
    <w:rsid w:val="000911E8"/>
    <w:rsid w:val="00091C4B"/>
    <w:rsid w:val="00092892"/>
    <w:rsid w:val="0009338A"/>
    <w:rsid w:val="000934EA"/>
    <w:rsid w:val="00093CB8"/>
    <w:rsid w:val="000943A4"/>
    <w:rsid w:val="0009470A"/>
    <w:rsid w:val="00094C83"/>
    <w:rsid w:val="00094E21"/>
    <w:rsid w:val="00094FC9"/>
    <w:rsid w:val="000955D4"/>
    <w:rsid w:val="00095B16"/>
    <w:rsid w:val="00095DF0"/>
    <w:rsid w:val="00095E56"/>
    <w:rsid w:val="00096262"/>
    <w:rsid w:val="00096AF6"/>
    <w:rsid w:val="00097290"/>
    <w:rsid w:val="00097418"/>
    <w:rsid w:val="000976D6"/>
    <w:rsid w:val="00097DD0"/>
    <w:rsid w:val="00097DF2"/>
    <w:rsid w:val="000A02F7"/>
    <w:rsid w:val="000A0316"/>
    <w:rsid w:val="000A0CF0"/>
    <w:rsid w:val="000A10C8"/>
    <w:rsid w:val="000A13EB"/>
    <w:rsid w:val="000A159F"/>
    <w:rsid w:val="000A21E1"/>
    <w:rsid w:val="000A29F8"/>
    <w:rsid w:val="000A30D4"/>
    <w:rsid w:val="000A314E"/>
    <w:rsid w:val="000A32BF"/>
    <w:rsid w:val="000A3638"/>
    <w:rsid w:val="000A411B"/>
    <w:rsid w:val="000A4642"/>
    <w:rsid w:val="000A4F5A"/>
    <w:rsid w:val="000A5241"/>
    <w:rsid w:val="000A5268"/>
    <w:rsid w:val="000A5281"/>
    <w:rsid w:val="000A551F"/>
    <w:rsid w:val="000A590B"/>
    <w:rsid w:val="000A5AA4"/>
    <w:rsid w:val="000A5B31"/>
    <w:rsid w:val="000A6CFE"/>
    <w:rsid w:val="000A77F9"/>
    <w:rsid w:val="000A78A3"/>
    <w:rsid w:val="000B017F"/>
    <w:rsid w:val="000B018F"/>
    <w:rsid w:val="000B0395"/>
    <w:rsid w:val="000B04A9"/>
    <w:rsid w:val="000B0A0E"/>
    <w:rsid w:val="000B0AE6"/>
    <w:rsid w:val="000B0B37"/>
    <w:rsid w:val="000B0E06"/>
    <w:rsid w:val="000B123B"/>
    <w:rsid w:val="000B15CB"/>
    <w:rsid w:val="000B17E8"/>
    <w:rsid w:val="000B18CE"/>
    <w:rsid w:val="000B1FA2"/>
    <w:rsid w:val="000B20F1"/>
    <w:rsid w:val="000B226B"/>
    <w:rsid w:val="000B2B9B"/>
    <w:rsid w:val="000B2E5B"/>
    <w:rsid w:val="000B34E0"/>
    <w:rsid w:val="000B35F6"/>
    <w:rsid w:val="000B3BAA"/>
    <w:rsid w:val="000B3BE0"/>
    <w:rsid w:val="000B46AA"/>
    <w:rsid w:val="000B4E34"/>
    <w:rsid w:val="000B5942"/>
    <w:rsid w:val="000B5B0A"/>
    <w:rsid w:val="000B5B6E"/>
    <w:rsid w:val="000B5BAF"/>
    <w:rsid w:val="000B5BDC"/>
    <w:rsid w:val="000B5DC6"/>
    <w:rsid w:val="000B5EB5"/>
    <w:rsid w:val="000B646B"/>
    <w:rsid w:val="000B6C0E"/>
    <w:rsid w:val="000B71EB"/>
    <w:rsid w:val="000B7234"/>
    <w:rsid w:val="000B77CD"/>
    <w:rsid w:val="000B7A20"/>
    <w:rsid w:val="000C0358"/>
    <w:rsid w:val="000C1233"/>
    <w:rsid w:val="000C188D"/>
    <w:rsid w:val="000C1AEF"/>
    <w:rsid w:val="000C23E2"/>
    <w:rsid w:val="000C2DAB"/>
    <w:rsid w:val="000C2F5F"/>
    <w:rsid w:val="000C308F"/>
    <w:rsid w:val="000C3444"/>
    <w:rsid w:val="000C4165"/>
    <w:rsid w:val="000C4742"/>
    <w:rsid w:val="000C48E1"/>
    <w:rsid w:val="000C4CAE"/>
    <w:rsid w:val="000C4F36"/>
    <w:rsid w:val="000C533E"/>
    <w:rsid w:val="000C5393"/>
    <w:rsid w:val="000C596B"/>
    <w:rsid w:val="000C5AB1"/>
    <w:rsid w:val="000C65A2"/>
    <w:rsid w:val="000C6858"/>
    <w:rsid w:val="000C6944"/>
    <w:rsid w:val="000C696C"/>
    <w:rsid w:val="000C6B8C"/>
    <w:rsid w:val="000C6CBC"/>
    <w:rsid w:val="000C74D0"/>
    <w:rsid w:val="000C79EE"/>
    <w:rsid w:val="000C7FD0"/>
    <w:rsid w:val="000D0005"/>
    <w:rsid w:val="000D0944"/>
    <w:rsid w:val="000D0A6C"/>
    <w:rsid w:val="000D0A9E"/>
    <w:rsid w:val="000D0EAE"/>
    <w:rsid w:val="000D134C"/>
    <w:rsid w:val="000D15C6"/>
    <w:rsid w:val="000D19A4"/>
    <w:rsid w:val="000D1A8B"/>
    <w:rsid w:val="000D1C65"/>
    <w:rsid w:val="000D205F"/>
    <w:rsid w:val="000D27E7"/>
    <w:rsid w:val="000D27F7"/>
    <w:rsid w:val="000D2B6C"/>
    <w:rsid w:val="000D2E0F"/>
    <w:rsid w:val="000D384C"/>
    <w:rsid w:val="000D39EF"/>
    <w:rsid w:val="000D3A4D"/>
    <w:rsid w:val="000D3B85"/>
    <w:rsid w:val="000D3D17"/>
    <w:rsid w:val="000D3D1D"/>
    <w:rsid w:val="000D4039"/>
    <w:rsid w:val="000D4F86"/>
    <w:rsid w:val="000D4FF2"/>
    <w:rsid w:val="000D5143"/>
    <w:rsid w:val="000D5204"/>
    <w:rsid w:val="000D5EDC"/>
    <w:rsid w:val="000D61D9"/>
    <w:rsid w:val="000D6503"/>
    <w:rsid w:val="000D68A5"/>
    <w:rsid w:val="000D6BAE"/>
    <w:rsid w:val="000D6EE0"/>
    <w:rsid w:val="000D75C0"/>
    <w:rsid w:val="000D75D9"/>
    <w:rsid w:val="000E0ED3"/>
    <w:rsid w:val="000E10E8"/>
    <w:rsid w:val="000E1297"/>
    <w:rsid w:val="000E1398"/>
    <w:rsid w:val="000E1710"/>
    <w:rsid w:val="000E17A3"/>
    <w:rsid w:val="000E22E3"/>
    <w:rsid w:val="000E296B"/>
    <w:rsid w:val="000E2DA1"/>
    <w:rsid w:val="000E2F2D"/>
    <w:rsid w:val="000E3A49"/>
    <w:rsid w:val="000E3C74"/>
    <w:rsid w:val="000E3DAA"/>
    <w:rsid w:val="000E3F5A"/>
    <w:rsid w:val="000E45F1"/>
    <w:rsid w:val="000E4679"/>
    <w:rsid w:val="000E4D6C"/>
    <w:rsid w:val="000E4EF4"/>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51D"/>
    <w:rsid w:val="000E7C0B"/>
    <w:rsid w:val="000E7C86"/>
    <w:rsid w:val="000E7E17"/>
    <w:rsid w:val="000F0381"/>
    <w:rsid w:val="000F0B24"/>
    <w:rsid w:val="000F0B76"/>
    <w:rsid w:val="000F123A"/>
    <w:rsid w:val="000F1BD6"/>
    <w:rsid w:val="000F1E28"/>
    <w:rsid w:val="000F1E34"/>
    <w:rsid w:val="000F2152"/>
    <w:rsid w:val="000F2B2B"/>
    <w:rsid w:val="000F2F37"/>
    <w:rsid w:val="000F3028"/>
    <w:rsid w:val="000F3070"/>
    <w:rsid w:val="000F35A9"/>
    <w:rsid w:val="000F3CEE"/>
    <w:rsid w:val="000F4641"/>
    <w:rsid w:val="000F4C10"/>
    <w:rsid w:val="000F4DB9"/>
    <w:rsid w:val="000F5045"/>
    <w:rsid w:val="000F5275"/>
    <w:rsid w:val="000F52DE"/>
    <w:rsid w:val="000F5516"/>
    <w:rsid w:val="000F554E"/>
    <w:rsid w:val="000F587E"/>
    <w:rsid w:val="000F5ACA"/>
    <w:rsid w:val="000F5C63"/>
    <w:rsid w:val="000F60AA"/>
    <w:rsid w:val="000F60EF"/>
    <w:rsid w:val="000F6481"/>
    <w:rsid w:val="000F69C1"/>
    <w:rsid w:val="000F7644"/>
    <w:rsid w:val="000F76C9"/>
    <w:rsid w:val="000F775D"/>
    <w:rsid w:val="000F7E19"/>
    <w:rsid w:val="001002B1"/>
    <w:rsid w:val="001005E4"/>
    <w:rsid w:val="0010176F"/>
    <w:rsid w:val="001019A1"/>
    <w:rsid w:val="001019D4"/>
    <w:rsid w:val="00101B7D"/>
    <w:rsid w:val="00102900"/>
    <w:rsid w:val="00103328"/>
    <w:rsid w:val="0010356F"/>
    <w:rsid w:val="00103AF0"/>
    <w:rsid w:val="001047E0"/>
    <w:rsid w:val="0010496D"/>
    <w:rsid w:val="00104E6B"/>
    <w:rsid w:val="00105012"/>
    <w:rsid w:val="001050A0"/>
    <w:rsid w:val="001052B9"/>
    <w:rsid w:val="00105455"/>
    <w:rsid w:val="00105B22"/>
    <w:rsid w:val="00105BF8"/>
    <w:rsid w:val="00105D0B"/>
    <w:rsid w:val="0010605B"/>
    <w:rsid w:val="0010672A"/>
    <w:rsid w:val="001069D3"/>
    <w:rsid w:val="00106CD9"/>
    <w:rsid w:val="00107039"/>
    <w:rsid w:val="00107676"/>
    <w:rsid w:val="001078AC"/>
    <w:rsid w:val="00107933"/>
    <w:rsid w:val="00110297"/>
    <w:rsid w:val="00110FA2"/>
    <w:rsid w:val="00111279"/>
    <w:rsid w:val="00111BAD"/>
    <w:rsid w:val="00111BC4"/>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17F4D"/>
    <w:rsid w:val="00120527"/>
    <w:rsid w:val="00120D5C"/>
    <w:rsid w:val="00120D6C"/>
    <w:rsid w:val="00121180"/>
    <w:rsid w:val="00121567"/>
    <w:rsid w:val="001215BE"/>
    <w:rsid w:val="00121A0A"/>
    <w:rsid w:val="00121F80"/>
    <w:rsid w:val="001223B4"/>
    <w:rsid w:val="0012242B"/>
    <w:rsid w:val="0012273D"/>
    <w:rsid w:val="00122919"/>
    <w:rsid w:val="00122B4D"/>
    <w:rsid w:val="00122FE1"/>
    <w:rsid w:val="00123675"/>
    <w:rsid w:val="00123913"/>
    <w:rsid w:val="00123AD6"/>
    <w:rsid w:val="00123DAA"/>
    <w:rsid w:val="00123EC1"/>
    <w:rsid w:val="00124838"/>
    <w:rsid w:val="00124926"/>
    <w:rsid w:val="00124B4E"/>
    <w:rsid w:val="001252D6"/>
    <w:rsid w:val="001253BA"/>
    <w:rsid w:val="0012580C"/>
    <w:rsid w:val="00125C2B"/>
    <w:rsid w:val="00125DCA"/>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466"/>
    <w:rsid w:val="0013449C"/>
    <w:rsid w:val="001349C1"/>
    <w:rsid w:val="00134BF3"/>
    <w:rsid w:val="00135000"/>
    <w:rsid w:val="001350E6"/>
    <w:rsid w:val="001355AD"/>
    <w:rsid w:val="00136398"/>
    <w:rsid w:val="00136612"/>
    <w:rsid w:val="001367FB"/>
    <w:rsid w:val="00136937"/>
    <w:rsid w:val="0013731B"/>
    <w:rsid w:val="00137580"/>
    <w:rsid w:val="00137A0A"/>
    <w:rsid w:val="00137D2E"/>
    <w:rsid w:val="001405C2"/>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B28"/>
    <w:rsid w:val="00142F37"/>
    <w:rsid w:val="0014303C"/>
    <w:rsid w:val="001430EB"/>
    <w:rsid w:val="00143153"/>
    <w:rsid w:val="0014327A"/>
    <w:rsid w:val="00143712"/>
    <w:rsid w:val="00143C35"/>
    <w:rsid w:val="00143FA7"/>
    <w:rsid w:val="001446C7"/>
    <w:rsid w:val="00144BE2"/>
    <w:rsid w:val="00144CE2"/>
    <w:rsid w:val="0014575A"/>
    <w:rsid w:val="0014608E"/>
    <w:rsid w:val="001465B3"/>
    <w:rsid w:val="001466CD"/>
    <w:rsid w:val="00146A57"/>
    <w:rsid w:val="00146FA2"/>
    <w:rsid w:val="0014702A"/>
    <w:rsid w:val="00147085"/>
    <w:rsid w:val="001472A9"/>
    <w:rsid w:val="00150C2B"/>
    <w:rsid w:val="00150E15"/>
    <w:rsid w:val="00150FE6"/>
    <w:rsid w:val="0015182B"/>
    <w:rsid w:val="00152276"/>
    <w:rsid w:val="001524D8"/>
    <w:rsid w:val="001528F8"/>
    <w:rsid w:val="00152C7F"/>
    <w:rsid w:val="001532AC"/>
    <w:rsid w:val="001535A2"/>
    <w:rsid w:val="00153A08"/>
    <w:rsid w:val="00153DF7"/>
    <w:rsid w:val="0015434A"/>
    <w:rsid w:val="00154E3C"/>
    <w:rsid w:val="001553BE"/>
    <w:rsid w:val="00155FB2"/>
    <w:rsid w:val="00156335"/>
    <w:rsid w:val="00156397"/>
    <w:rsid w:val="00156873"/>
    <w:rsid w:val="00156BAF"/>
    <w:rsid w:val="00156FE0"/>
    <w:rsid w:val="00157087"/>
    <w:rsid w:val="00157154"/>
    <w:rsid w:val="00157566"/>
    <w:rsid w:val="0015770A"/>
    <w:rsid w:val="00157872"/>
    <w:rsid w:val="00160278"/>
    <w:rsid w:val="00160348"/>
    <w:rsid w:val="00160E06"/>
    <w:rsid w:val="0016204B"/>
    <w:rsid w:val="00162743"/>
    <w:rsid w:val="00162E4B"/>
    <w:rsid w:val="00162E9D"/>
    <w:rsid w:val="0016321F"/>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75E"/>
    <w:rsid w:val="00173CF6"/>
    <w:rsid w:val="001744A1"/>
    <w:rsid w:val="00174554"/>
    <w:rsid w:val="0017462E"/>
    <w:rsid w:val="001750AB"/>
    <w:rsid w:val="001755F7"/>
    <w:rsid w:val="00175B26"/>
    <w:rsid w:val="00175C5B"/>
    <w:rsid w:val="00175E1E"/>
    <w:rsid w:val="001762EE"/>
    <w:rsid w:val="0017643F"/>
    <w:rsid w:val="00176571"/>
    <w:rsid w:val="00177541"/>
    <w:rsid w:val="00177775"/>
    <w:rsid w:val="0018040F"/>
    <w:rsid w:val="001805F6"/>
    <w:rsid w:val="00180618"/>
    <w:rsid w:val="001809F4"/>
    <w:rsid w:val="00180D76"/>
    <w:rsid w:val="00181154"/>
    <w:rsid w:val="00181403"/>
    <w:rsid w:val="00181CCF"/>
    <w:rsid w:val="001821DA"/>
    <w:rsid w:val="001824B8"/>
    <w:rsid w:val="00182652"/>
    <w:rsid w:val="00182985"/>
    <w:rsid w:val="00182DDC"/>
    <w:rsid w:val="00183207"/>
    <w:rsid w:val="00183657"/>
    <w:rsid w:val="00183849"/>
    <w:rsid w:val="001839AB"/>
    <w:rsid w:val="00183BD2"/>
    <w:rsid w:val="001843A4"/>
    <w:rsid w:val="001844EC"/>
    <w:rsid w:val="00185393"/>
    <w:rsid w:val="00185415"/>
    <w:rsid w:val="00185959"/>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58B"/>
    <w:rsid w:val="00192A4C"/>
    <w:rsid w:val="00192BDC"/>
    <w:rsid w:val="00192EF5"/>
    <w:rsid w:val="00193300"/>
    <w:rsid w:val="001934D6"/>
    <w:rsid w:val="001936DF"/>
    <w:rsid w:val="0019400D"/>
    <w:rsid w:val="00194286"/>
    <w:rsid w:val="00194372"/>
    <w:rsid w:val="00195A0D"/>
    <w:rsid w:val="00195C26"/>
    <w:rsid w:val="001968A7"/>
    <w:rsid w:val="00197982"/>
    <w:rsid w:val="001A0136"/>
    <w:rsid w:val="001A01DD"/>
    <w:rsid w:val="001A0231"/>
    <w:rsid w:val="001A0295"/>
    <w:rsid w:val="001A0506"/>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E7E"/>
    <w:rsid w:val="001A1F6B"/>
    <w:rsid w:val="001A257E"/>
    <w:rsid w:val="001A3640"/>
    <w:rsid w:val="001A38D2"/>
    <w:rsid w:val="001A3909"/>
    <w:rsid w:val="001A3998"/>
    <w:rsid w:val="001A40C2"/>
    <w:rsid w:val="001A4361"/>
    <w:rsid w:val="001A46C5"/>
    <w:rsid w:val="001A46CB"/>
    <w:rsid w:val="001A4933"/>
    <w:rsid w:val="001A4D48"/>
    <w:rsid w:val="001A589E"/>
    <w:rsid w:val="001A5DAE"/>
    <w:rsid w:val="001A5EE4"/>
    <w:rsid w:val="001A61AF"/>
    <w:rsid w:val="001A6552"/>
    <w:rsid w:val="001A7620"/>
    <w:rsid w:val="001A7713"/>
    <w:rsid w:val="001B0AA5"/>
    <w:rsid w:val="001B14AC"/>
    <w:rsid w:val="001B1666"/>
    <w:rsid w:val="001B187F"/>
    <w:rsid w:val="001B2828"/>
    <w:rsid w:val="001B2EEE"/>
    <w:rsid w:val="001B31F6"/>
    <w:rsid w:val="001B34F8"/>
    <w:rsid w:val="001B3FC9"/>
    <w:rsid w:val="001B427B"/>
    <w:rsid w:val="001B44C1"/>
    <w:rsid w:val="001B48A3"/>
    <w:rsid w:val="001B4CE8"/>
    <w:rsid w:val="001B4FE4"/>
    <w:rsid w:val="001B5ABB"/>
    <w:rsid w:val="001B613A"/>
    <w:rsid w:val="001B7CFE"/>
    <w:rsid w:val="001C013A"/>
    <w:rsid w:val="001C0A71"/>
    <w:rsid w:val="001C0B0D"/>
    <w:rsid w:val="001C145F"/>
    <w:rsid w:val="001C1525"/>
    <w:rsid w:val="001C194D"/>
    <w:rsid w:val="001C1BF4"/>
    <w:rsid w:val="001C1D26"/>
    <w:rsid w:val="001C1F91"/>
    <w:rsid w:val="001C2192"/>
    <w:rsid w:val="001C2747"/>
    <w:rsid w:val="001C2DE4"/>
    <w:rsid w:val="001C39E4"/>
    <w:rsid w:val="001C4780"/>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17F"/>
    <w:rsid w:val="001D06D7"/>
    <w:rsid w:val="001D0859"/>
    <w:rsid w:val="001D091D"/>
    <w:rsid w:val="001D0D6C"/>
    <w:rsid w:val="001D15A4"/>
    <w:rsid w:val="001D1BE6"/>
    <w:rsid w:val="001D1EA0"/>
    <w:rsid w:val="001D250F"/>
    <w:rsid w:val="001D3473"/>
    <w:rsid w:val="001D365F"/>
    <w:rsid w:val="001D3BAF"/>
    <w:rsid w:val="001D3CAF"/>
    <w:rsid w:val="001D3FAD"/>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74A"/>
    <w:rsid w:val="001E0845"/>
    <w:rsid w:val="001E08EF"/>
    <w:rsid w:val="001E0E22"/>
    <w:rsid w:val="001E10CE"/>
    <w:rsid w:val="001E147A"/>
    <w:rsid w:val="001E19D7"/>
    <w:rsid w:val="001E1F97"/>
    <w:rsid w:val="001E2104"/>
    <w:rsid w:val="001E21A3"/>
    <w:rsid w:val="001E2BF8"/>
    <w:rsid w:val="001E31DF"/>
    <w:rsid w:val="001E3233"/>
    <w:rsid w:val="001E377D"/>
    <w:rsid w:val="001E3B15"/>
    <w:rsid w:val="001E3DF5"/>
    <w:rsid w:val="001E44CD"/>
    <w:rsid w:val="001E4BAE"/>
    <w:rsid w:val="001E4C94"/>
    <w:rsid w:val="001E5D70"/>
    <w:rsid w:val="001E67FD"/>
    <w:rsid w:val="001E7193"/>
    <w:rsid w:val="001E7198"/>
    <w:rsid w:val="001E7389"/>
    <w:rsid w:val="001E75FF"/>
    <w:rsid w:val="001E7828"/>
    <w:rsid w:val="001E7B1A"/>
    <w:rsid w:val="001E7D7E"/>
    <w:rsid w:val="001E7F91"/>
    <w:rsid w:val="001F01C8"/>
    <w:rsid w:val="001F0766"/>
    <w:rsid w:val="001F08E2"/>
    <w:rsid w:val="001F132B"/>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1B3"/>
    <w:rsid w:val="001F66A9"/>
    <w:rsid w:val="001F67EA"/>
    <w:rsid w:val="001F6CA9"/>
    <w:rsid w:val="001F7EC2"/>
    <w:rsid w:val="0020007C"/>
    <w:rsid w:val="0020087F"/>
    <w:rsid w:val="00201060"/>
    <w:rsid w:val="00201193"/>
    <w:rsid w:val="00202186"/>
    <w:rsid w:val="00202309"/>
    <w:rsid w:val="0020297E"/>
    <w:rsid w:val="00202C2B"/>
    <w:rsid w:val="00202FE0"/>
    <w:rsid w:val="00203094"/>
    <w:rsid w:val="002030AC"/>
    <w:rsid w:val="002030F8"/>
    <w:rsid w:val="002035C2"/>
    <w:rsid w:val="002036A3"/>
    <w:rsid w:val="00203E1A"/>
    <w:rsid w:val="00204681"/>
    <w:rsid w:val="00204DD1"/>
    <w:rsid w:val="00205387"/>
    <w:rsid w:val="002054A3"/>
    <w:rsid w:val="00205905"/>
    <w:rsid w:val="00205B52"/>
    <w:rsid w:val="002060B6"/>
    <w:rsid w:val="00206369"/>
    <w:rsid w:val="00206AF2"/>
    <w:rsid w:val="00207932"/>
    <w:rsid w:val="00207AB7"/>
    <w:rsid w:val="00207C48"/>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3A1F"/>
    <w:rsid w:val="00214198"/>
    <w:rsid w:val="002150CF"/>
    <w:rsid w:val="00215611"/>
    <w:rsid w:val="002156E5"/>
    <w:rsid w:val="00215C21"/>
    <w:rsid w:val="00215CDF"/>
    <w:rsid w:val="002160E9"/>
    <w:rsid w:val="0021637E"/>
    <w:rsid w:val="002165BE"/>
    <w:rsid w:val="002167EA"/>
    <w:rsid w:val="00216B0E"/>
    <w:rsid w:val="00216D5A"/>
    <w:rsid w:val="00217121"/>
    <w:rsid w:val="002171D7"/>
    <w:rsid w:val="00217A26"/>
    <w:rsid w:val="00217B23"/>
    <w:rsid w:val="00217E3D"/>
    <w:rsid w:val="00217F4E"/>
    <w:rsid w:val="0022038E"/>
    <w:rsid w:val="00220D8B"/>
    <w:rsid w:val="00220F6C"/>
    <w:rsid w:val="00220F9A"/>
    <w:rsid w:val="00221166"/>
    <w:rsid w:val="002214AF"/>
    <w:rsid w:val="0022166B"/>
    <w:rsid w:val="002216C4"/>
    <w:rsid w:val="0022185A"/>
    <w:rsid w:val="002224A8"/>
    <w:rsid w:val="00222963"/>
    <w:rsid w:val="0022297D"/>
    <w:rsid w:val="00222BB8"/>
    <w:rsid w:val="002230B1"/>
    <w:rsid w:val="00223708"/>
    <w:rsid w:val="00223C75"/>
    <w:rsid w:val="00223E18"/>
    <w:rsid w:val="002241D1"/>
    <w:rsid w:val="0022479D"/>
    <w:rsid w:val="00224D13"/>
    <w:rsid w:val="0022531F"/>
    <w:rsid w:val="002253C3"/>
    <w:rsid w:val="0022542C"/>
    <w:rsid w:val="00225444"/>
    <w:rsid w:val="002258CD"/>
    <w:rsid w:val="00225983"/>
    <w:rsid w:val="0022668D"/>
    <w:rsid w:val="002266A2"/>
    <w:rsid w:val="002266D0"/>
    <w:rsid w:val="002270EC"/>
    <w:rsid w:val="00227180"/>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4DF3"/>
    <w:rsid w:val="002354EC"/>
    <w:rsid w:val="00235B19"/>
    <w:rsid w:val="00235F07"/>
    <w:rsid w:val="002361AE"/>
    <w:rsid w:val="00236201"/>
    <w:rsid w:val="00236256"/>
    <w:rsid w:val="002365F4"/>
    <w:rsid w:val="00236CEE"/>
    <w:rsid w:val="00236D9F"/>
    <w:rsid w:val="00236E5C"/>
    <w:rsid w:val="002379E2"/>
    <w:rsid w:val="00237B15"/>
    <w:rsid w:val="00237CE1"/>
    <w:rsid w:val="002405C0"/>
    <w:rsid w:val="00240823"/>
    <w:rsid w:val="00240DCF"/>
    <w:rsid w:val="00240F0D"/>
    <w:rsid w:val="00241378"/>
    <w:rsid w:val="00241391"/>
    <w:rsid w:val="002414DC"/>
    <w:rsid w:val="00241515"/>
    <w:rsid w:val="0024166B"/>
    <w:rsid w:val="00242293"/>
    <w:rsid w:val="00242624"/>
    <w:rsid w:val="0024269F"/>
    <w:rsid w:val="00242788"/>
    <w:rsid w:val="00242B3B"/>
    <w:rsid w:val="00242C81"/>
    <w:rsid w:val="0024344D"/>
    <w:rsid w:val="0024353C"/>
    <w:rsid w:val="002435F5"/>
    <w:rsid w:val="00243B18"/>
    <w:rsid w:val="00243FD7"/>
    <w:rsid w:val="00244076"/>
    <w:rsid w:val="002441CD"/>
    <w:rsid w:val="0024454F"/>
    <w:rsid w:val="002445B1"/>
    <w:rsid w:val="002448A9"/>
    <w:rsid w:val="00244E83"/>
    <w:rsid w:val="00244F29"/>
    <w:rsid w:val="00245159"/>
    <w:rsid w:val="002452ED"/>
    <w:rsid w:val="00245CD1"/>
    <w:rsid w:val="00245ED8"/>
    <w:rsid w:val="002461C7"/>
    <w:rsid w:val="00246323"/>
    <w:rsid w:val="00246AED"/>
    <w:rsid w:val="00246C00"/>
    <w:rsid w:val="00246FD9"/>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6E0"/>
    <w:rsid w:val="0025299E"/>
    <w:rsid w:val="002529FB"/>
    <w:rsid w:val="00252BC3"/>
    <w:rsid w:val="00252CF5"/>
    <w:rsid w:val="00252E9B"/>
    <w:rsid w:val="00253593"/>
    <w:rsid w:val="00253650"/>
    <w:rsid w:val="0025365F"/>
    <w:rsid w:val="002537EB"/>
    <w:rsid w:val="00253DBF"/>
    <w:rsid w:val="00253FE4"/>
    <w:rsid w:val="002541C6"/>
    <w:rsid w:val="0025454E"/>
    <w:rsid w:val="0025459F"/>
    <w:rsid w:val="00254A2C"/>
    <w:rsid w:val="0025565D"/>
    <w:rsid w:val="00255678"/>
    <w:rsid w:val="002561CC"/>
    <w:rsid w:val="00256BCF"/>
    <w:rsid w:val="00256D0F"/>
    <w:rsid w:val="00256EE9"/>
    <w:rsid w:val="002570B9"/>
    <w:rsid w:val="002570DD"/>
    <w:rsid w:val="00257542"/>
    <w:rsid w:val="0025768C"/>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C19"/>
    <w:rsid w:val="0027063C"/>
    <w:rsid w:val="0027071E"/>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C79"/>
    <w:rsid w:val="00274D50"/>
    <w:rsid w:val="00275681"/>
    <w:rsid w:val="00275731"/>
    <w:rsid w:val="002758FF"/>
    <w:rsid w:val="00275C08"/>
    <w:rsid w:val="00275FF9"/>
    <w:rsid w:val="00276933"/>
    <w:rsid w:val="00276BF3"/>
    <w:rsid w:val="00276DCD"/>
    <w:rsid w:val="00276FFA"/>
    <w:rsid w:val="00277850"/>
    <w:rsid w:val="00280C8D"/>
    <w:rsid w:val="00280D60"/>
    <w:rsid w:val="00281135"/>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BEB"/>
    <w:rsid w:val="00285E5B"/>
    <w:rsid w:val="00286022"/>
    <w:rsid w:val="002865FF"/>
    <w:rsid w:val="00286ACE"/>
    <w:rsid w:val="00286F68"/>
    <w:rsid w:val="00287469"/>
    <w:rsid w:val="00287478"/>
    <w:rsid w:val="0028747D"/>
    <w:rsid w:val="00287703"/>
    <w:rsid w:val="002878EB"/>
    <w:rsid w:val="00290236"/>
    <w:rsid w:val="00290498"/>
    <w:rsid w:val="002904DC"/>
    <w:rsid w:val="00290508"/>
    <w:rsid w:val="00290551"/>
    <w:rsid w:val="002917CA"/>
    <w:rsid w:val="00291989"/>
    <w:rsid w:val="00291A7B"/>
    <w:rsid w:val="00291AF4"/>
    <w:rsid w:val="0029204B"/>
    <w:rsid w:val="002922D1"/>
    <w:rsid w:val="0029293E"/>
    <w:rsid w:val="00293146"/>
    <w:rsid w:val="00293226"/>
    <w:rsid w:val="0029372B"/>
    <w:rsid w:val="00294458"/>
    <w:rsid w:val="00294A3B"/>
    <w:rsid w:val="00294AA4"/>
    <w:rsid w:val="00294C35"/>
    <w:rsid w:val="00294DAC"/>
    <w:rsid w:val="00294FF0"/>
    <w:rsid w:val="00295188"/>
    <w:rsid w:val="00295298"/>
    <w:rsid w:val="0029560F"/>
    <w:rsid w:val="0029565B"/>
    <w:rsid w:val="00295884"/>
    <w:rsid w:val="00295934"/>
    <w:rsid w:val="0029600B"/>
    <w:rsid w:val="00296452"/>
    <w:rsid w:val="00296AAF"/>
    <w:rsid w:val="00296BC9"/>
    <w:rsid w:val="00296CA3"/>
    <w:rsid w:val="00297047"/>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8F3"/>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50"/>
    <w:rsid w:val="002A786C"/>
    <w:rsid w:val="002A788C"/>
    <w:rsid w:val="002A78D0"/>
    <w:rsid w:val="002B0160"/>
    <w:rsid w:val="002B04C2"/>
    <w:rsid w:val="002B0573"/>
    <w:rsid w:val="002B0904"/>
    <w:rsid w:val="002B0D05"/>
    <w:rsid w:val="002B1969"/>
    <w:rsid w:val="002B232C"/>
    <w:rsid w:val="002B26ED"/>
    <w:rsid w:val="002B2CA6"/>
    <w:rsid w:val="002B2E2D"/>
    <w:rsid w:val="002B30A7"/>
    <w:rsid w:val="002B318C"/>
    <w:rsid w:val="002B3374"/>
    <w:rsid w:val="002B3A36"/>
    <w:rsid w:val="002B3C07"/>
    <w:rsid w:val="002B3E61"/>
    <w:rsid w:val="002B4363"/>
    <w:rsid w:val="002B43C3"/>
    <w:rsid w:val="002B4AB8"/>
    <w:rsid w:val="002B4FA7"/>
    <w:rsid w:val="002B516D"/>
    <w:rsid w:val="002B52C8"/>
    <w:rsid w:val="002B5472"/>
    <w:rsid w:val="002B6667"/>
    <w:rsid w:val="002B6890"/>
    <w:rsid w:val="002B6B21"/>
    <w:rsid w:val="002B6C97"/>
    <w:rsid w:val="002B6E67"/>
    <w:rsid w:val="002B6FF1"/>
    <w:rsid w:val="002B7363"/>
    <w:rsid w:val="002B7531"/>
    <w:rsid w:val="002B7582"/>
    <w:rsid w:val="002B7C4C"/>
    <w:rsid w:val="002B7F5E"/>
    <w:rsid w:val="002B7FDB"/>
    <w:rsid w:val="002C0331"/>
    <w:rsid w:val="002C04F3"/>
    <w:rsid w:val="002C069B"/>
    <w:rsid w:val="002C1668"/>
    <w:rsid w:val="002C1EA1"/>
    <w:rsid w:val="002C25CD"/>
    <w:rsid w:val="002C2F42"/>
    <w:rsid w:val="002C32E2"/>
    <w:rsid w:val="002C4063"/>
    <w:rsid w:val="002C40D6"/>
    <w:rsid w:val="002C4187"/>
    <w:rsid w:val="002C4821"/>
    <w:rsid w:val="002C483B"/>
    <w:rsid w:val="002C48BF"/>
    <w:rsid w:val="002C4B3C"/>
    <w:rsid w:val="002C4CD0"/>
    <w:rsid w:val="002C4E9E"/>
    <w:rsid w:val="002C4EA4"/>
    <w:rsid w:val="002C4F2B"/>
    <w:rsid w:val="002C4FC0"/>
    <w:rsid w:val="002C50F9"/>
    <w:rsid w:val="002C5151"/>
    <w:rsid w:val="002C5389"/>
    <w:rsid w:val="002C591D"/>
    <w:rsid w:val="002C5FF5"/>
    <w:rsid w:val="002C6295"/>
    <w:rsid w:val="002C6C49"/>
    <w:rsid w:val="002C7391"/>
    <w:rsid w:val="002C794E"/>
    <w:rsid w:val="002C7FAB"/>
    <w:rsid w:val="002D079C"/>
    <w:rsid w:val="002D0D49"/>
    <w:rsid w:val="002D0FA2"/>
    <w:rsid w:val="002D0FA9"/>
    <w:rsid w:val="002D10B1"/>
    <w:rsid w:val="002D148D"/>
    <w:rsid w:val="002D177A"/>
    <w:rsid w:val="002D194E"/>
    <w:rsid w:val="002D1F09"/>
    <w:rsid w:val="002D308B"/>
    <w:rsid w:val="002D32FB"/>
    <w:rsid w:val="002D35CB"/>
    <w:rsid w:val="002D39FF"/>
    <w:rsid w:val="002D41DE"/>
    <w:rsid w:val="002D4771"/>
    <w:rsid w:val="002D49F6"/>
    <w:rsid w:val="002D4D28"/>
    <w:rsid w:val="002D4ECD"/>
    <w:rsid w:val="002D5164"/>
    <w:rsid w:val="002D53F3"/>
    <w:rsid w:val="002D586B"/>
    <w:rsid w:val="002D59C8"/>
    <w:rsid w:val="002D5B63"/>
    <w:rsid w:val="002D5CBC"/>
    <w:rsid w:val="002D610F"/>
    <w:rsid w:val="002D70F9"/>
    <w:rsid w:val="002D7C10"/>
    <w:rsid w:val="002E007D"/>
    <w:rsid w:val="002E06D8"/>
    <w:rsid w:val="002E0B55"/>
    <w:rsid w:val="002E0CDB"/>
    <w:rsid w:val="002E0EC3"/>
    <w:rsid w:val="002E15E7"/>
    <w:rsid w:val="002E1651"/>
    <w:rsid w:val="002E1CBA"/>
    <w:rsid w:val="002E22C1"/>
    <w:rsid w:val="002E334D"/>
    <w:rsid w:val="002E3CEB"/>
    <w:rsid w:val="002E43B5"/>
    <w:rsid w:val="002E48E0"/>
    <w:rsid w:val="002E4957"/>
    <w:rsid w:val="002E5A4B"/>
    <w:rsid w:val="002E629C"/>
    <w:rsid w:val="002E65CB"/>
    <w:rsid w:val="002E68EA"/>
    <w:rsid w:val="002E70A2"/>
    <w:rsid w:val="002E7640"/>
    <w:rsid w:val="002E781B"/>
    <w:rsid w:val="002E7FC1"/>
    <w:rsid w:val="002F0200"/>
    <w:rsid w:val="002F032B"/>
    <w:rsid w:val="002F0D78"/>
    <w:rsid w:val="002F0FB3"/>
    <w:rsid w:val="002F1317"/>
    <w:rsid w:val="002F15B5"/>
    <w:rsid w:val="002F19A3"/>
    <w:rsid w:val="002F1D80"/>
    <w:rsid w:val="002F2554"/>
    <w:rsid w:val="002F2809"/>
    <w:rsid w:val="002F2978"/>
    <w:rsid w:val="002F32A2"/>
    <w:rsid w:val="002F3698"/>
    <w:rsid w:val="002F3779"/>
    <w:rsid w:val="002F3838"/>
    <w:rsid w:val="002F395E"/>
    <w:rsid w:val="002F3EE1"/>
    <w:rsid w:val="002F3FA6"/>
    <w:rsid w:val="002F42F4"/>
    <w:rsid w:val="002F4370"/>
    <w:rsid w:val="002F43AF"/>
    <w:rsid w:val="002F442C"/>
    <w:rsid w:val="002F5031"/>
    <w:rsid w:val="002F5265"/>
    <w:rsid w:val="002F55EB"/>
    <w:rsid w:val="002F58D1"/>
    <w:rsid w:val="002F5A89"/>
    <w:rsid w:val="002F5BA3"/>
    <w:rsid w:val="002F5D22"/>
    <w:rsid w:val="002F667B"/>
    <w:rsid w:val="002F6889"/>
    <w:rsid w:val="002F6AFD"/>
    <w:rsid w:val="002F6BC4"/>
    <w:rsid w:val="002F7054"/>
    <w:rsid w:val="002F713F"/>
    <w:rsid w:val="002F71BB"/>
    <w:rsid w:val="002F77A4"/>
    <w:rsid w:val="002F7D02"/>
    <w:rsid w:val="002F7D65"/>
    <w:rsid w:val="003002A4"/>
    <w:rsid w:val="003009CA"/>
    <w:rsid w:val="003009EC"/>
    <w:rsid w:val="00300FF6"/>
    <w:rsid w:val="003015F8"/>
    <w:rsid w:val="00301862"/>
    <w:rsid w:val="00301C70"/>
    <w:rsid w:val="00301C8C"/>
    <w:rsid w:val="00301CD5"/>
    <w:rsid w:val="003020C6"/>
    <w:rsid w:val="003023FC"/>
    <w:rsid w:val="003025D3"/>
    <w:rsid w:val="003026E7"/>
    <w:rsid w:val="0030282F"/>
    <w:rsid w:val="00302A7F"/>
    <w:rsid w:val="00302BE1"/>
    <w:rsid w:val="00302F7C"/>
    <w:rsid w:val="0030303E"/>
    <w:rsid w:val="00303423"/>
    <w:rsid w:val="00303831"/>
    <w:rsid w:val="0030428A"/>
    <w:rsid w:val="003048F6"/>
    <w:rsid w:val="00304AF3"/>
    <w:rsid w:val="00304F75"/>
    <w:rsid w:val="00305082"/>
    <w:rsid w:val="00305323"/>
    <w:rsid w:val="00305406"/>
    <w:rsid w:val="00305687"/>
    <w:rsid w:val="00305B64"/>
    <w:rsid w:val="00305D2D"/>
    <w:rsid w:val="00305D82"/>
    <w:rsid w:val="00305E79"/>
    <w:rsid w:val="00305F3C"/>
    <w:rsid w:val="00306434"/>
    <w:rsid w:val="00306827"/>
    <w:rsid w:val="00306B8D"/>
    <w:rsid w:val="00306D3D"/>
    <w:rsid w:val="00306E36"/>
    <w:rsid w:val="00306F0D"/>
    <w:rsid w:val="003073F3"/>
    <w:rsid w:val="0031040E"/>
    <w:rsid w:val="0031130A"/>
    <w:rsid w:val="00311554"/>
    <w:rsid w:val="00312069"/>
    <w:rsid w:val="00312150"/>
    <w:rsid w:val="003123D7"/>
    <w:rsid w:val="0031346B"/>
    <w:rsid w:val="0031349B"/>
    <w:rsid w:val="00313815"/>
    <w:rsid w:val="00313919"/>
    <w:rsid w:val="003145ED"/>
    <w:rsid w:val="00314877"/>
    <w:rsid w:val="00314E5B"/>
    <w:rsid w:val="0031532B"/>
    <w:rsid w:val="003154EE"/>
    <w:rsid w:val="00315A73"/>
    <w:rsid w:val="00315B11"/>
    <w:rsid w:val="003174B5"/>
    <w:rsid w:val="0031762A"/>
    <w:rsid w:val="003177D6"/>
    <w:rsid w:val="00317CB1"/>
    <w:rsid w:val="00317DE3"/>
    <w:rsid w:val="00317FA4"/>
    <w:rsid w:val="00320399"/>
    <w:rsid w:val="003208AE"/>
    <w:rsid w:val="00321224"/>
    <w:rsid w:val="00321329"/>
    <w:rsid w:val="003218D6"/>
    <w:rsid w:val="00321A14"/>
    <w:rsid w:val="00321EF6"/>
    <w:rsid w:val="0032275A"/>
    <w:rsid w:val="003228EB"/>
    <w:rsid w:val="00322A00"/>
    <w:rsid w:val="00322D80"/>
    <w:rsid w:val="0032304B"/>
    <w:rsid w:val="0032310A"/>
    <w:rsid w:val="003233C2"/>
    <w:rsid w:val="003235A7"/>
    <w:rsid w:val="0032365D"/>
    <w:rsid w:val="003238F7"/>
    <w:rsid w:val="0032396A"/>
    <w:rsid w:val="0032398C"/>
    <w:rsid w:val="00323CB2"/>
    <w:rsid w:val="0032451C"/>
    <w:rsid w:val="003246BC"/>
    <w:rsid w:val="00325355"/>
    <w:rsid w:val="00325483"/>
    <w:rsid w:val="00325678"/>
    <w:rsid w:val="00325779"/>
    <w:rsid w:val="00325BCF"/>
    <w:rsid w:val="00325BD6"/>
    <w:rsid w:val="0032677C"/>
    <w:rsid w:val="00326937"/>
    <w:rsid w:val="003270FE"/>
    <w:rsid w:val="003279FF"/>
    <w:rsid w:val="003304CB"/>
    <w:rsid w:val="0033057D"/>
    <w:rsid w:val="003306B0"/>
    <w:rsid w:val="0033077B"/>
    <w:rsid w:val="00330C4F"/>
    <w:rsid w:val="00331590"/>
    <w:rsid w:val="003319AF"/>
    <w:rsid w:val="0033270B"/>
    <w:rsid w:val="00332ED5"/>
    <w:rsid w:val="00332FA3"/>
    <w:rsid w:val="003337B0"/>
    <w:rsid w:val="00333E5F"/>
    <w:rsid w:val="00334287"/>
    <w:rsid w:val="00334410"/>
    <w:rsid w:val="00334B9F"/>
    <w:rsid w:val="00334D2C"/>
    <w:rsid w:val="0033567B"/>
    <w:rsid w:val="00335D94"/>
    <w:rsid w:val="00335E76"/>
    <w:rsid w:val="00336989"/>
    <w:rsid w:val="0033739E"/>
    <w:rsid w:val="00337704"/>
    <w:rsid w:val="0033779E"/>
    <w:rsid w:val="0033780D"/>
    <w:rsid w:val="00337ACE"/>
    <w:rsid w:val="00337EBE"/>
    <w:rsid w:val="003400C2"/>
    <w:rsid w:val="00340483"/>
    <w:rsid w:val="00340B17"/>
    <w:rsid w:val="00340D43"/>
    <w:rsid w:val="0034102E"/>
    <w:rsid w:val="003416DE"/>
    <w:rsid w:val="00341C5A"/>
    <w:rsid w:val="00341C94"/>
    <w:rsid w:val="0034246F"/>
    <w:rsid w:val="003425FE"/>
    <w:rsid w:val="00342958"/>
    <w:rsid w:val="00342B1D"/>
    <w:rsid w:val="00342BFD"/>
    <w:rsid w:val="00342C83"/>
    <w:rsid w:val="00343083"/>
    <w:rsid w:val="003431C1"/>
    <w:rsid w:val="003433F5"/>
    <w:rsid w:val="003435D2"/>
    <w:rsid w:val="0034371B"/>
    <w:rsid w:val="00343C60"/>
    <w:rsid w:val="00344053"/>
    <w:rsid w:val="00344917"/>
    <w:rsid w:val="00344B32"/>
    <w:rsid w:val="003450EB"/>
    <w:rsid w:val="00345434"/>
    <w:rsid w:val="00345AF6"/>
    <w:rsid w:val="00345C51"/>
    <w:rsid w:val="00345D74"/>
    <w:rsid w:val="00345D7A"/>
    <w:rsid w:val="00345EBA"/>
    <w:rsid w:val="00346873"/>
    <w:rsid w:val="00347340"/>
    <w:rsid w:val="00347F37"/>
    <w:rsid w:val="00350348"/>
    <w:rsid w:val="00350448"/>
    <w:rsid w:val="00350804"/>
    <w:rsid w:val="00350933"/>
    <w:rsid w:val="003509B3"/>
    <w:rsid w:val="00350C19"/>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A8"/>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0E11"/>
    <w:rsid w:val="003618F1"/>
    <w:rsid w:val="00361A20"/>
    <w:rsid w:val="00362055"/>
    <w:rsid w:val="00362479"/>
    <w:rsid w:val="003627C8"/>
    <w:rsid w:val="00362F1A"/>
    <w:rsid w:val="00363829"/>
    <w:rsid w:val="003639AF"/>
    <w:rsid w:val="00363C39"/>
    <w:rsid w:val="0036413A"/>
    <w:rsid w:val="0036450D"/>
    <w:rsid w:val="003647C4"/>
    <w:rsid w:val="00364A32"/>
    <w:rsid w:val="00364DF7"/>
    <w:rsid w:val="00365778"/>
    <w:rsid w:val="00365BC2"/>
    <w:rsid w:val="00366C74"/>
    <w:rsid w:val="00366F48"/>
    <w:rsid w:val="003671BF"/>
    <w:rsid w:val="00367380"/>
    <w:rsid w:val="0036786A"/>
    <w:rsid w:val="0036798A"/>
    <w:rsid w:val="00367FAB"/>
    <w:rsid w:val="00370273"/>
    <w:rsid w:val="003708F4"/>
    <w:rsid w:val="00370D58"/>
    <w:rsid w:val="00370E5C"/>
    <w:rsid w:val="00370EEB"/>
    <w:rsid w:val="00371285"/>
    <w:rsid w:val="003714FD"/>
    <w:rsid w:val="0037159E"/>
    <w:rsid w:val="0037164E"/>
    <w:rsid w:val="00371CCE"/>
    <w:rsid w:val="003721E2"/>
    <w:rsid w:val="003729C7"/>
    <w:rsid w:val="00372A22"/>
    <w:rsid w:val="00373171"/>
    <w:rsid w:val="0037399E"/>
    <w:rsid w:val="00373C4F"/>
    <w:rsid w:val="003741E8"/>
    <w:rsid w:val="003742B8"/>
    <w:rsid w:val="0037457F"/>
    <w:rsid w:val="003745CA"/>
    <w:rsid w:val="0037481C"/>
    <w:rsid w:val="00374DFA"/>
    <w:rsid w:val="00374FD9"/>
    <w:rsid w:val="003750C3"/>
    <w:rsid w:val="003753FF"/>
    <w:rsid w:val="00375655"/>
    <w:rsid w:val="00375B20"/>
    <w:rsid w:val="003767B9"/>
    <w:rsid w:val="00376872"/>
    <w:rsid w:val="00376C2F"/>
    <w:rsid w:val="00376D3E"/>
    <w:rsid w:val="00376FF1"/>
    <w:rsid w:val="00377682"/>
    <w:rsid w:val="00377A08"/>
    <w:rsid w:val="00377A5A"/>
    <w:rsid w:val="0038005B"/>
    <w:rsid w:val="003803D5"/>
    <w:rsid w:val="00380554"/>
    <w:rsid w:val="003807F1"/>
    <w:rsid w:val="003808DA"/>
    <w:rsid w:val="00381008"/>
    <w:rsid w:val="00381C94"/>
    <w:rsid w:val="00382051"/>
    <w:rsid w:val="003821C5"/>
    <w:rsid w:val="0038236F"/>
    <w:rsid w:val="00382897"/>
    <w:rsid w:val="00382C8C"/>
    <w:rsid w:val="00382F68"/>
    <w:rsid w:val="00382FB2"/>
    <w:rsid w:val="00383376"/>
    <w:rsid w:val="003837F9"/>
    <w:rsid w:val="00383ECD"/>
    <w:rsid w:val="00384662"/>
    <w:rsid w:val="003850DD"/>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90B0A"/>
    <w:rsid w:val="00390B15"/>
    <w:rsid w:val="00390BEC"/>
    <w:rsid w:val="003916E6"/>
    <w:rsid w:val="00391845"/>
    <w:rsid w:val="00392088"/>
    <w:rsid w:val="0039225A"/>
    <w:rsid w:val="0039229E"/>
    <w:rsid w:val="003924C7"/>
    <w:rsid w:val="0039271D"/>
    <w:rsid w:val="00392992"/>
    <w:rsid w:val="003933D7"/>
    <w:rsid w:val="00393864"/>
    <w:rsid w:val="00393F1B"/>
    <w:rsid w:val="00394223"/>
    <w:rsid w:val="0039431B"/>
    <w:rsid w:val="00394382"/>
    <w:rsid w:val="00394549"/>
    <w:rsid w:val="00394FCB"/>
    <w:rsid w:val="00395600"/>
    <w:rsid w:val="00395F7E"/>
    <w:rsid w:val="003960C2"/>
    <w:rsid w:val="00396163"/>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2DEE"/>
    <w:rsid w:val="003A3284"/>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7006"/>
    <w:rsid w:val="003A7553"/>
    <w:rsid w:val="003A75FB"/>
    <w:rsid w:val="003A788D"/>
    <w:rsid w:val="003A7F9D"/>
    <w:rsid w:val="003B02C1"/>
    <w:rsid w:val="003B04EC"/>
    <w:rsid w:val="003B0A5C"/>
    <w:rsid w:val="003B15E5"/>
    <w:rsid w:val="003B1AE2"/>
    <w:rsid w:val="003B228E"/>
    <w:rsid w:val="003B3419"/>
    <w:rsid w:val="003B3575"/>
    <w:rsid w:val="003B359F"/>
    <w:rsid w:val="003B3B6F"/>
    <w:rsid w:val="003B4272"/>
    <w:rsid w:val="003B4DCE"/>
    <w:rsid w:val="003B5AEC"/>
    <w:rsid w:val="003B5D81"/>
    <w:rsid w:val="003B6769"/>
    <w:rsid w:val="003B6F05"/>
    <w:rsid w:val="003B6FD5"/>
    <w:rsid w:val="003B705F"/>
    <w:rsid w:val="003B73BF"/>
    <w:rsid w:val="003B7B46"/>
    <w:rsid w:val="003B7C52"/>
    <w:rsid w:val="003B7CD4"/>
    <w:rsid w:val="003B7D47"/>
    <w:rsid w:val="003B7FA7"/>
    <w:rsid w:val="003C009E"/>
    <w:rsid w:val="003C0409"/>
    <w:rsid w:val="003C0995"/>
    <w:rsid w:val="003C0D54"/>
    <w:rsid w:val="003C0E9E"/>
    <w:rsid w:val="003C0F01"/>
    <w:rsid w:val="003C195B"/>
    <w:rsid w:val="003C19FC"/>
    <w:rsid w:val="003C1D6C"/>
    <w:rsid w:val="003C2788"/>
    <w:rsid w:val="003C3440"/>
    <w:rsid w:val="003C37EF"/>
    <w:rsid w:val="003C3CAD"/>
    <w:rsid w:val="003C3F1B"/>
    <w:rsid w:val="003C4013"/>
    <w:rsid w:val="003C44FD"/>
    <w:rsid w:val="003C46E6"/>
    <w:rsid w:val="003C4D7D"/>
    <w:rsid w:val="003C4F80"/>
    <w:rsid w:val="003C538E"/>
    <w:rsid w:val="003C54D8"/>
    <w:rsid w:val="003C5973"/>
    <w:rsid w:val="003C5E3A"/>
    <w:rsid w:val="003C5F10"/>
    <w:rsid w:val="003C5F6C"/>
    <w:rsid w:val="003C71F9"/>
    <w:rsid w:val="003C767D"/>
    <w:rsid w:val="003C7878"/>
    <w:rsid w:val="003D0391"/>
    <w:rsid w:val="003D0423"/>
    <w:rsid w:val="003D058C"/>
    <w:rsid w:val="003D06DD"/>
    <w:rsid w:val="003D0848"/>
    <w:rsid w:val="003D0964"/>
    <w:rsid w:val="003D0AF4"/>
    <w:rsid w:val="003D29E2"/>
    <w:rsid w:val="003D2B1D"/>
    <w:rsid w:val="003D33F1"/>
    <w:rsid w:val="003D3C95"/>
    <w:rsid w:val="003D3D82"/>
    <w:rsid w:val="003D477D"/>
    <w:rsid w:val="003D4CDC"/>
    <w:rsid w:val="003D4E45"/>
    <w:rsid w:val="003D4EEA"/>
    <w:rsid w:val="003D50F1"/>
    <w:rsid w:val="003D5341"/>
    <w:rsid w:val="003D5846"/>
    <w:rsid w:val="003D5B95"/>
    <w:rsid w:val="003D5DCF"/>
    <w:rsid w:val="003D6A43"/>
    <w:rsid w:val="003D6A66"/>
    <w:rsid w:val="003D6B63"/>
    <w:rsid w:val="003D6C6B"/>
    <w:rsid w:val="003D6D3E"/>
    <w:rsid w:val="003D6E92"/>
    <w:rsid w:val="003D715B"/>
    <w:rsid w:val="003D743D"/>
    <w:rsid w:val="003D77E3"/>
    <w:rsid w:val="003D791A"/>
    <w:rsid w:val="003E0C7C"/>
    <w:rsid w:val="003E0E05"/>
    <w:rsid w:val="003E0F9B"/>
    <w:rsid w:val="003E120E"/>
    <w:rsid w:val="003E1CED"/>
    <w:rsid w:val="003E1DCA"/>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65B"/>
    <w:rsid w:val="003E6EDB"/>
    <w:rsid w:val="003E6F90"/>
    <w:rsid w:val="003E7196"/>
    <w:rsid w:val="003F0305"/>
    <w:rsid w:val="003F0442"/>
    <w:rsid w:val="003F053E"/>
    <w:rsid w:val="003F09B7"/>
    <w:rsid w:val="003F124E"/>
    <w:rsid w:val="003F1668"/>
    <w:rsid w:val="003F1A16"/>
    <w:rsid w:val="003F1B1C"/>
    <w:rsid w:val="003F1BA9"/>
    <w:rsid w:val="003F1DDA"/>
    <w:rsid w:val="003F1FBD"/>
    <w:rsid w:val="003F20F3"/>
    <w:rsid w:val="003F21FC"/>
    <w:rsid w:val="003F244A"/>
    <w:rsid w:val="003F24B2"/>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1AC"/>
    <w:rsid w:val="003F6718"/>
    <w:rsid w:val="003F6B73"/>
    <w:rsid w:val="003F6E9E"/>
    <w:rsid w:val="003F718F"/>
    <w:rsid w:val="003F73C3"/>
    <w:rsid w:val="003F73D6"/>
    <w:rsid w:val="003F753A"/>
    <w:rsid w:val="003F76E6"/>
    <w:rsid w:val="003F7A9C"/>
    <w:rsid w:val="003F7BE9"/>
    <w:rsid w:val="00400153"/>
    <w:rsid w:val="00400322"/>
    <w:rsid w:val="00400D61"/>
    <w:rsid w:val="00400FCC"/>
    <w:rsid w:val="004011E6"/>
    <w:rsid w:val="00401458"/>
    <w:rsid w:val="004017D5"/>
    <w:rsid w:val="00401C24"/>
    <w:rsid w:val="004028FE"/>
    <w:rsid w:val="00402D47"/>
    <w:rsid w:val="00402ED5"/>
    <w:rsid w:val="00402FAE"/>
    <w:rsid w:val="00403168"/>
    <w:rsid w:val="004045E1"/>
    <w:rsid w:val="00404B29"/>
    <w:rsid w:val="00405532"/>
    <w:rsid w:val="004057D3"/>
    <w:rsid w:val="00405F8B"/>
    <w:rsid w:val="00405FBF"/>
    <w:rsid w:val="00406603"/>
    <w:rsid w:val="004072CF"/>
    <w:rsid w:val="00407433"/>
    <w:rsid w:val="00407D9E"/>
    <w:rsid w:val="0041045C"/>
    <w:rsid w:val="004107AA"/>
    <w:rsid w:val="004107C7"/>
    <w:rsid w:val="00410E41"/>
    <w:rsid w:val="004110CA"/>
    <w:rsid w:val="00411286"/>
    <w:rsid w:val="0041148B"/>
    <w:rsid w:val="004118DA"/>
    <w:rsid w:val="00411945"/>
    <w:rsid w:val="00411B0E"/>
    <w:rsid w:val="00411BF6"/>
    <w:rsid w:val="00412BF7"/>
    <w:rsid w:val="004130C6"/>
    <w:rsid w:val="00413E44"/>
    <w:rsid w:val="00413F6F"/>
    <w:rsid w:val="00414093"/>
    <w:rsid w:val="004141CC"/>
    <w:rsid w:val="004145D0"/>
    <w:rsid w:val="00414D00"/>
    <w:rsid w:val="00414F57"/>
    <w:rsid w:val="00415230"/>
    <w:rsid w:val="0041559B"/>
    <w:rsid w:val="00415F6D"/>
    <w:rsid w:val="00415FAD"/>
    <w:rsid w:val="00416751"/>
    <w:rsid w:val="00416ABE"/>
    <w:rsid w:val="00417482"/>
    <w:rsid w:val="004178F8"/>
    <w:rsid w:val="00420189"/>
    <w:rsid w:val="004202D7"/>
    <w:rsid w:val="004203AE"/>
    <w:rsid w:val="00420483"/>
    <w:rsid w:val="00420B4F"/>
    <w:rsid w:val="00420C03"/>
    <w:rsid w:val="00420E36"/>
    <w:rsid w:val="00421456"/>
    <w:rsid w:val="00421618"/>
    <w:rsid w:val="004216E8"/>
    <w:rsid w:val="00421E86"/>
    <w:rsid w:val="00421EB1"/>
    <w:rsid w:val="0042227B"/>
    <w:rsid w:val="004223C5"/>
    <w:rsid w:val="00422701"/>
    <w:rsid w:val="00423192"/>
    <w:rsid w:val="00423299"/>
    <w:rsid w:val="004232F4"/>
    <w:rsid w:val="00423950"/>
    <w:rsid w:val="00423C04"/>
    <w:rsid w:val="00423C4B"/>
    <w:rsid w:val="0042400F"/>
    <w:rsid w:val="00424611"/>
    <w:rsid w:val="00424D94"/>
    <w:rsid w:val="00424E1A"/>
    <w:rsid w:val="004250EB"/>
    <w:rsid w:val="0042525E"/>
    <w:rsid w:val="0042589F"/>
    <w:rsid w:val="00425E2C"/>
    <w:rsid w:val="00426207"/>
    <w:rsid w:val="004264AD"/>
    <w:rsid w:val="00426622"/>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4D7"/>
    <w:rsid w:val="004368C9"/>
    <w:rsid w:val="00436B77"/>
    <w:rsid w:val="004373E9"/>
    <w:rsid w:val="0043768D"/>
    <w:rsid w:val="0043792B"/>
    <w:rsid w:val="00437AC7"/>
    <w:rsid w:val="00437F50"/>
    <w:rsid w:val="004402E1"/>
    <w:rsid w:val="004402EF"/>
    <w:rsid w:val="004408B6"/>
    <w:rsid w:val="00440A05"/>
    <w:rsid w:val="00440AE7"/>
    <w:rsid w:val="00440E04"/>
    <w:rsid w:val="004413CC"/>
    <w:rsid w:val="0044147C"/>
    <w:rsid w:val="004416FE"/>
    <w:rsid w:val="0044216A"/>
    <w:rsid w:val="00442285"/>
    <w:rsid w:val="0044245E"/>
    <w:rsid w:val="00442684"/>
    <w:rsid w:val="00442CB5"/>
    <w:rsid w:val="00442F2E"/>
    <w:rsid w:val="004430D2"/>
    <w:rsid w:val="0044319E"/>
    <w:rsid w:val="004433A3"/>
    <w:rsid w:val="004436BD"/>
    <w:rsid w:val="00443890"/>
    <w:rsid w:val="00443BE5"/>
    <w:rsid w:val="00443CE5"/>
    <w:rsid w:val="00443DCB"/>
    <w:rsid w:val="00443F34"/>
    <w:rsid w:val="0044483A"/>
    <w:rsid w:val="00444CBD"/>
    <w:rsid w:val="00444E16"/>
    <w:rsid w:val="0044531B"/>
    <w:rsid w:val="00445381"/>
    <w:rsid w:val="00445C5A"/>
    <w:rsid w:val="00446287"/>
    <w:rsid w:val="004466C3"/>
    <w:rsid w:val="004471B4"/>
    <w:rsid w:val="00447796"/>
    <w:rsid w:val="00447AF5"/>
    <w:rsid w:val="00447B41"/>
    <w:rsid w:val="0045010F"/>
    <w:rsid w:val="0045064A"/>
    <w:rsid w:val="00450BF6"/>
    <w:rsid w:val="004518E7"/>
    <w:rsid w:val="00451BE6"/>
    <w:rsid w:val="00451C3B"/>
    <w:rsid w:val="00451C4E"/>
    <w:rsid w:val="00452251"/>
    <w:rsid w:val="00452CBB"/>
    <w:rsid w:val="00452D4A"/>
    <w:rsid w:val="00452E8C"/>
    <w:rsid w:val="00453278"/>
    <w:rsid w:val="00453DB1"/>
    <w:rsid w:val="00453F14"/>
    <w:rsid w:val="00454213"/>
    <w:rsid w:val="0045457E"/>
    <w:rsid w:val="00454979"/>
    <w:rsid w:val="00454A97"/>
    <w:rsid w:val="00454F39"/>
    <w:rsid w:val="004552C4"/>
    <w:rsid w:val="00455A8B"/>
    <w:rsid w:val="00455B58"/>
    <w:rsid w:val="00455F91"/>
    <w:rsid w:val="00456075"/>
    <w:rsid w:val="00456261"/>
    <w:rsid w:val="00456A8E"/>
    <w:rsid w:val="00460B08"/>
    <w:rsid w:val="004610BF"/>
    <w:rsid w:val="0046132F"/>
    <w:rsid w:val="004613D3"/>
    <w:rsid w:val="004616F2"/>
    <w:rsid w:val="0046181B"/>
    <w:rsid w:val="00461931"/>
    <w:rsid w:val="00461D0F"/>
    <w:rsid w:val="00461F67"/>
    <w:rsid w:val="0046279B"/>
    <w:rsid w:val="0046289D"/>
    <w:rsid w:val="00462B73"/>
    <w:rsid w:val="00462ED9"/>
    <w:rsid w:val="00463210"/>
    <w:rsid w:val="00463B62"/>
    <w:rsid w:val="00463C4B"/>
    <w:rsid w:val="00464399"/>
    <w:rsid w:val="00464854"/>
    <w:rsid w:val="004653C5"/>
    <w:rsid w:val="00465586"/>
    <w:rsid w:val="0046559D"/>
    <w:rsid w:val="00465D0B"/>
    <w:rsid w:val="004661FD"/>
    <w:rsid w:val="00466330"/>
    <w:rsid w:val="00466A9B"/>
    <w:rsid w:val="00466C32"/>
    <w:rsid w:val="00466D67"/>
    <w:rsid w:val="00466D98"/>
    <w:rsid w:val="00466F38"/>
    <w:rsid w:val="004671DB"/>
    <w:rsid w:val="00467512"/>
    <w:rsid w:val="00467791"/>
    <w:rsid w:val="00467A3A"/>
    <w:rsid w:val="004706C1"/>
    <w:rsid w:val="00470A80"/>
    <w:rsid w:val="00470BAE"/>
    <w:rsid w:val="00470DC7"/>
    <w:rsid w:val="00471938"/>
    <w:rsid w:val="00472466"/>
    <w:rsid w:val="00472687"/>
    <w:rsid w:val="0047275E"/>
    <w:rsid w:val="0047293A"/>
    <w:rsid w:val="00472A79"/>
    <w:rsid w:val="00472EE5"/>
    <w:rsid w:val="004732E5"/>
    <w:rsid w:val="004738F3"/>
    <w:rsid w:val="00473995"/>
    <w:rsid w:val="00473D3C"/>
    <w:rsid w:val="00473DA5"/>
    <w:rsid w:val="00473F08"/>
    <w:rsid w:val="0047408E"/>
    <w:rsid w:val="0047470D"/>
    <w:rsid w:val="0047470F"/>
    <w:rsid w:val="00474839"/>
    <w:rsid w:val="00474A03"/>
    <w:rsid w:val="004752CB"/>
    <w:rsid w:val="004752E4"/>
    <w:rsid w:val="004757C0"/>
    <w:rsid w:val="00475B52"/>
    <w:rsid w:val="00476627"/>
    <w:rsid w:val="0047728E"/>
    <w:rsid w:val="004776EC"/>
    <w:rsid w:val="00477919"/>
    <w:rsid w:val="004802A0"/>
    <w:rsid w:val="004805A4"/>
    <w:rsid w:val="00480616"/>
    <w:rsid w:val="00480796"/>
    <w:rsid w:val="00482260"/>
    <w:rsid w:val="0048235D"/>
    <w:rsid w:val="0048237B"/>
    <w:rsid w:val="004825A5"/>
    <w:rsid w:val="00482C25"/>
    <w:rsid w:val="00483DEA"/>
    <w:rsid w:val="00483EBF"/>
    <w:rsid w:val="004844D9"/>
    <w:rsid w:val="00484821"/>
    <w:rsid w:val="004856AB"/>
    <w:rsid w:val="004857F0"/>
    <w:rsid w:val="004858A1"/>
    <w:rsid w:val="00485E0C"/>
    <w:rsid w:val="00485EC3"/>
    <w:rsid w:val="0048656D"/>
    <w:rsid w:val="00486677"/>
    <w:rsid w:val="0048684E"/>
    <w:rsid w:val="00486BE5"/>
    <w:rsid w:val="0048767C"/>
    <w:rsid w:val="00487860"/>
    <w:rsid w:val="00487B72"/>
    <w:rsid w:val="00490288"/>
    <w:rsid w:val="00490656"/>
    <w:rsid w:val="0049091B"/>
    <w:rsid w:val="00490AD8"/>
    <w:rsid w:val="00490AF9"/>
    <w:rsid w:val="00490D38"/>
    <w:rsid w:val="00491ADE"/>
    <w:rsid w:val="00491C38"/>
    <w:rsid w:val="00492356"/>
    <w:rsid w:val="00492FF4"/>
    <w:rsid w:val="00493991"/>
    <w:rsid w:val="00493D6F"/>
    <w:rsid w:val="00494197"/>
    <w:rsid w:val="00494398"/>
    <w:rsid w:val="00495342"/>
    <w:rsid w:val="00496182"/>
    <w:rsid w:val="004964E3"/>
    <w:rsid w:val="0049657E"/>
    <w:rsid w:val="00496C16"/>
    <w:rsid w:val="004A02DA"/>
    <w:rsid w:val="004A0A5A"/>
    <w:rsid w:val="004A0B0F"/>
    <w:rsid w:val="004A135E"/>
    <w:rsid w:val="004A1B93"/>
    <w:rsid w:val="004A1D12"/>
    <w:rsid w:val="004A236D"/>
    <w:rsid w:val="004A25A5"/>
    <w:rsid w:val="004A2D54"/>
    <w:rsid w:val="004A317C"/>
    <w:rsid w:val="004A336A"/>
    <w:rsid w:val="004A348E"/>
    <w:rsid w:val="004A382B"/>
    <w:rsid w:val="004A3F1A"/>
    <w:rsid w:val="004A451E"/>
    <w:rsid w:val="004A4564"/>
    <w:rsid w:val="004A471F"/>
    <w:rsid w:val="004A4D53"/>
    <w:rsid w:val="004A4D86"/>
    <w:rsid w:val="004A5222"/>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48F"/>
    <w:rsid w:val="004B39E9"/>
    <w:rsid w:val="004B3CA4"/>
    <w:rsid w:val="004B3D1E"/>
    <w:rsid w:val="004B4020"/>
    <w:rsid w:val="004B43B5"/>
    <w:rsid w:val="004B462B"/>
    <w:rsid w:val="004B4690"/>
    <w:rsid w:val="004B52A4"/>
    <w:rsid w:val="004B562B"/>
    <w:rsid w:val="004B5719"/>
    <w:rsid w:val="004B6527"/>
    <w:rsid w:val="004B7650"/>
    <w:rsid w:val="004B7855"/>
    <w:rsid w:val="004C019D"/>
    <w:rsid w:val="004C0C05"/>
    <w:rsid w:val="004C0D81"/>
    <w:rsid w:val="004C1160"/>
    <w:rsid w:val="004C1E6D"/>
    <w:rsid w:val="004C1F52"/>
    <w:rsid w:val="004C22BD"/>
    <w:rsid w:val="004C3684"/>
    <w:rsid w:val="004C3934"/>
    <w:rsid w:val="004C3A36"/>
    <w:rsid w:val="004C4585"/>
    <w:rsid w:val="004C4C4A"/>
    <w:rsid w:val="004C549B"/>
    <w:rsid w:val="004C55F2"/>
    <w:rsid w:val="004C574E"/>
    <w:rsid w:val="004C5CD3"/>
    <w:rsid w:val="004C60C9"/>
    <w:rsid w:val="004C6441"/>
    <w:rsid w:val="004C6519"/>
    <w:rsid w:val="004C69E8"/>
    <w:rsid w:val="004C6E95"/>
    <w:rsid w:val="004C77B2"/>
    <w:rsid w:val="004C7A3C"/>
    <w:rsid w:val="004C7FFE"/>
    <w:rsid w:val="004D0488"/>
    <w:rsid w:val="004D0B34"/>
    <w:rsid w:val="004D0F99"/>
    <w:rsid w:val="004D0FAC"/>
    <w:rsid w:val="004D178A"/>
    <w:rsid w:val="004D1A84"/>
    <w:rsid w:val="004D248E"/>
    <w:rsid w:val="004D280C"/>
    <w:rsid w:val="004D2AEE"/>
    <w:rsid w:val="004D2D73"/>
    <w:rsid w:val="004D328D"/>
    <w:rsid w:val="004D32F4"/>
    <w:rsid w:val="004D3545"/>
    <w:rsid w:val="004D37B2"/>
    <w:rsid w:val="004D3947"/>
    <w:rsid w:val="004D3C80"/>
    <w:rsid w:val="004D3DA9"/>
    <w:rsid w:val="004D4672"/>
    <w:rsid w:val="004D4B89"/>
    <w:rsid w:val="004D4DF6"/>
    <w:rsid w:val="004D4FBB"/>
    <w:rsid w:val="004D4FEB"/>
    <w:rsid w:val="004D5802"/>
    <w:rsid w:val="004D64CB"/>
    <w:rsid w:val="004D6726"/>
    <w:rsid w:val="004D67F0"/>
    <w:rsid w:val="004D6AC8"/>
    <w:rsid w:val="004D6B0A"/>
    <w:rsid w:val="004D7006"/>
    <w:rsid w:val="004D7D92"/>
    <w:rsid w:val="004E0340"/>
    <w:rsid w:val="004E03E3"/>
    <w:rsid w:val="004E089C"/>
    <w:rsid w:val="004E0ABF"/>
    <w:rsid w:val="004E0EE4"/>
    <w:rsid w:val="004E10DD"/>
    <w:rsid w:val="004E1A5C"/>
    <w:rsid w:val="004E201A"/>
    <w:rsid w:val="004E2107"/>
    <w:rsid w:val="004E258F"/>
    <w:rsid w:val="004E2A8D"/>
    <w:rsid w:val="004E2B6B"/>
    <w:rsid w:val="004E31D9"/>
    <w:rsid w:val="004E3531"/>
    <w:rsid w:val="004E3678"/>
    <w:rsid w:val="004E39E1"/>
    <w:rsid w:val="004E3B4A"/>
    <w:rsid w:val="004E3C5D"/>
    <w:rsid w:val="004E3DAE"/>
    <w:rsid w:val="004E4151"/>
    <w:rsid w:val="004E4368"/>
    <w:rsid w:val="004E4655"/>
    <w:rsid w:val="004E4D00"/>
    <w:rsid w:val="004E52A3"/>
    <w:rsid w:val="004E5447"/>
    <w:rsid w:val="004E56F8"/>
    <w:rsid w:val="004E5730"/>
    <w:rsid w:val="004E5D04"/>
    <w:rsid w:val="004E6068"/>
    <w:rsid w:val="004E6140"/>
    <w:rsid w:val="004E617E"/>
    <w:rsid w:val="004E66F6"/>
    <w:rsid w:val="004E68DF"/>
    <w:rsid w:val="004E6BB4"/>
    <w:rsid w:val="004E7A50"/>
    <w:rsid w:val="004F09CC"/>
    <w:rsid w:val="004F0D70"/>
    <w:rsid w:val="004F0E1C"/>
    <w:rsid w:val="004F0F0B"/>
    <w:rsid w:val="004F111C"/>
    <w:rsid w:val="004F1BB7"/>
    <w:rsid w:val="004F1D3D"/>
    <w:rsid w:val="004F2510"/>
    <w:rsid w:val="004F283A"/>
    <w:rsid w:val="004F2BDD"/>
    <w:rsid w:val="004F2CB7"/>
    <w:rsid w:val="004F2F54"/>
    <w:rsid w:val="004F3237"/>
    <w:rsid w:val="004F3A47"/>
    <w:rsid w:val="004F4529"/>
    <w:rsid w:val="004F47D4"/>
    <w:rsid w:val="004F4A9D"/>
    <w:rsid w:val="004F4E07"/>
    <w:rsid w:val="004F5058"/>
    <w:rsid w:val="004F50F7"/>
    <w:rsid w:val="004F5380"/>
    <w:rsid w:val="004F561F"/>
    <w:rsid w:val="004F5725"/>
    <w:rsid w:val="004F68F6"/>
    <w:rsid w:val="004F69CB"/>
    <w:rsid w:val="004F70D7"/>
    <w:rsid w:val="004F7705"/>
    <w:rsid w:val="004F78F8"/>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4BF2"/>
    <w:rsid w:val="00504C7F"/>
    <w:rsid w:val="00505368"/>
    <w:rsid w:val="005056A2"/>
    <w:rsid w:val="00505905"/>
    <w:rsid w:val="00505C66"/>
    <w:rsid w:val="00505E4E"/>
    <w:rsid w:val="00505E93"/>
    <w:rsid w:val="00506607"/>
    <w:rsid w:val="005075DF"/>
    <w:rsid w:val="00507634"/>
    <w:rsid w:val="00507C34"/>
    <w:rsid w:val="005104C4"/>
    <w:rsid w:val="005107C2"/>
    <w:rsid w:val="00510CB0"/>
    <w:rsid w:val="00511534"/>
    <w:rsid w:val="0051158C"/>
    <w:rsid w:val="005115E1"/>
    <w:rsid w:val="00511D05"/>
    <w:rsid w:val="0051220B"/>
    <w:rsid w:val="00512719"/>
    <w:rsid w:val="00512AB6"/>
    <w:rsid w:val="00512C97"/>
    <w:rsid w:val="00512E02"/>
    <w:rsid w:val="00512EB5"/>
    <w:rsid w:val="005136EF"/>
    <w:rsid w:val="00513A83"/>
    <w:rsid w:val="00513AE0"/>
    <w:rsid w:val="00514141"/>
    <w:rsid w:val="005143BD"/>
    <w:rsid w:val="005146FA"/>
    <w:rsid w:val="005149AA"/>
    <w:rsid w:val="00514AD4"/>
    <w:rsid w:val="0051502A"/>
    <w:rsid w:val="0051529F"/>
    <w:rsid w:val="0051530C"/>
    <w:rsid w:val="005154EC"/>
    <w:rsid w:val="00515C0D"/>
    <w:rsid w:val="00515F62"/>
    <w:rsid w:val="00516596"/>
    <w:rsid w:val="00516853"/>
    <w:rsid w:val="00516D5E"/>
    <w:rsid w:val="00517C6E"/>
    <w:rsid w:val="00520E93"/>
    <w:rsid w:val="00521259"/>
    <w:rsid w:val="00521791"/>
    <w:rsid w:val="00521802"/>
    <w:rsid w:val="0052290D"/>
    <w:rsid w:val="0052394D"/>
    <w:rsid w:val="00523B07"/>
    <w:rsid w:val="00523C77"/>
    <w:rsid w:val="00523FC0"/>
    <w:rsid w:val="0052420E"/>
    <w:rsid w:val="00524C63"/>
    <w:rsid w:val="00524DF6"/>
    <w:rsid w:val="005251F6"/>
    <w:rsid w:val="0052524E"/>
    <w:rsid w:val="00526155"/>
    <w:rsid w:val="00526474"/>
    <w:rsid w:val="0052692C"/>
    <w:rsid w:val="00526D8E"/>
    <w:rsid w:val="00526E19"/>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02E"/>
    <w:rsid w:val="00540156"/>
    <w:rsid w:val="0054016C"/>
    <w:rsid w:val="00540A34"/>
    <w:rsid w:val="00541044"/>
    <w:rsid w:val="005413E5"/>
    <w:rsid w:val="0054220E"/>
    <w:rsid w:val="00542648"/>
    <w:rsid w:val="00542A4A"/>
    <w:rsid w:val="00542BFE"/>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BDB"/>
    <w:rsid w:val="00546C44"/>
    <w:rsid w:val="00546FCD"/>
    <w:rsid w:val="005470F0"/>
    <w:rsid w:val="00547232"/>
    <w:rsid w:val="005472EA"/>
    <w:rsid w:val="0054754E"/>
    <w:rsid w:val="00547696"/>
    <w:rsid w:val="005479E9"/>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609C"/>
    <w:rsid w:val="005573B1"/>
    <w:rsid w:val="00557860"/>
    <w:rsid w:val="00557903"/>
    <w:rsid w:val="00557B09"/>
    <w:rsid w:val="00557DAA"/>
    <w:rsid w:val="00560070"/>
    <w:rsid w:val="005600F9"/>
    <w:rsid w:val="0056012D"/>
    <w:rsid w:val="0056046D"/>
    <w:rsid w:val="00560642"/>
    <w:rsid w:val="00560C9A"/>
    <w:rsid w:val="0056102A"/>
    <w:rsid w:val="005610E7"/>
    <w:rsid w:val="0056114E"/>
    <w:rsid w:val="0056156C"/>
    <w:rsid w:val="00562425"/>
    <w:rsid w:val="005624CF"/>
    <w:rsid w:val="00562590"/>
    <w:rsid w:val="00563211"/>
    <w:rsid w:val="005637AE"/>
    <w:rsid w:val="00563A6D"/>
    <w:rsid w:val="00563B31"/>
    <w:rsid w:val="00563F8E"/>
    <w:rsid w:val="005640C5"/>
    <w:rsid w:val="005649A8"/>
    <w:rsid w:val="00564C66"/>
    <w:rsid w:val="00565065"/>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1F61"/>
    <w:rsid w:val="0057219B"/>
    <w:rsid w:val="005725C5"/>
    <w:rsid w:val="00572714"/>
    <w:rsid w:val="00573075"/>
    <w:rsid w:val="0057362F"/>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2E4"/>
    <w:rsid w:val="005777FE"/>
    <w:rsid w:val="00580093"/>
    <w:rsid w:val="005802F1"/>
    <w:rsid w:val="005804C7"/>
    <w:rsid w:val="005808EE"/>
    <w:rsid w:val="00580ED8"/>
    <w:rsid w:val="00580F28"/>
    <w:rsid w:val="00580FC7"/>
    <w:rsid w:val="00581291"/>
    <w:rsid w:val="005813F2"/>
    <w:rsid w:val="00581417"/>
    <w:rsid w:val="005815EA"/>
    <w:rsid w:val="00581C56"/>
    <w:rsid w:val="00582E58"/>
    <w:rsid w:val="00583507"/>
    <w:rsid w:val="0058389F"/>
    <w:rsid w:val="00583963"/>
    <w:rsid w:val="00583C87"/>
    <w:rsid w:val="00583F79"/>
    <w:rsid w:val="0058424C"/>
    <w:rsid w:val="00584523"/>
    <w:rsid w:val="0058462D"/>
    <w:rsid w:val="00584645"/>
    <w:rsid w:val="00584672"/>
    <w:rsid w:val="00584CCE"/>
    <w:rsid w:val="00584EF2"/>
    <w:rsid w:val="0058516F"/>
    <w:rsid w:val="0058551C"/>
    <w:rsid w:val="005859E5"/>
    <w:rsid w:val="00585BE5"/>
    <w:rsid w:val="00585EAF"/>
    <w:rsid w:val="0058645B"/>
    <w:rsid w:val="005867C5"/>
    <w:rsid w:val="005867F6"/>
    <w:rsid w:val="00586937"/>
    <w:rsid w:val="00586E10"/>
    <w:rsid w:val="005871D5"/>
    <w:rsid w:val="00590122"/>
    <w:rsid w:val="0059033B"/>
    <w:rsid w:val="00590562"/>
    <w:rsid w:val="005907EC"/>
    <w:rsid w:val="00590A60"/>
    <w:rsid w:val="00590ADC"/>
    <w:rsid w:val="00590FA1"/>
    <w:rsid w:val="0059102B"/>
    <w:rsid w:val="00591A21"/>
    <w:rsid w:val="00591A87"/>
    <w:rsid w:val="00591EE2"/>
    <w:rsid w:val="0059256E"/>
    <w:rsid w:val="00592684"/>
    <w:rsid w:val="00592806"/>
    <w:rsid w:val="00592962"/>
    <w:rsid w:val="00592A5C"/>
    <w:rsid w:val="005931E5"/>
    <w:rsid w:val="00593A8E"/>
    <w:rsid w:val="0059410C"/>
    <w:rsid w:val="005941DF"/>
    <w:rsid w:val="00594443"/>
    <w:rsid w:val="00594B49"/>
    <w:rsid w:val="00594C63"/>
    <w:rsid w:val="00594D49"/>
    <w:rsid w:val="0059566C"/>
    <w:rsid w:val="0059605D"/>
    <w:rsid w:val="00596DDD"/>
    <w:rsid w:val="0059758B"/>
    <w:rsid w:val="00597759"/>
    <w:rsid w:val="005979EE"/>
    <w:rsid w:val="00597A14"/>
    <w:rsid w:val="00597ADD"/>
    <w:rsid w:val="005A01D2"/>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3EE6"/>
    <w:rsid w:val="005A401C"/>
    <w:rsid w:val="005A4EE9"/>
    <w:rsid w:val="005A4F74"/>
    <w:rsid w:val="005A5152"/>
    <w:rsid w:val="005A561F"/>
    <w:rsid w:val="005A573E"/>
    <w:rsid w:val="005A59AD"/>
    <w:rsid w:val="005A63BB"/>
    <w:rsid w:val="005A648F"/>
    <w:rsid w:val="005A6A12"/>
    <w:rsid w:val="005A7750"/>
    <w:rsid w:val="005B0359"/>
    <w:rsid w:val="005B0721"/>
    <w:rsid w:val="005B0880"/>
    <w:rsid w:val="005B0BD5"/>
    <w:rsid w:val="005B0F37"/>
    <w:rsid w:val="005B15EB"/>
    <w:rsid w:val="005B1672"/>
    <w:rsid w:val="005B17A7"/>
    <w:rsid w:val="005B1E3D"/>
    <w:rsid w:val="005B253A"/>
    <w:rsid w:val="005B26F9"/>
    <w:rsid w:val="005B27D8"/>
    <w:rsid w:val="005B2BFF"/>
    <w:rsid w:val="005B2CD6"/>
    <w:rsid w:val="005B2DE8"/>
    <w:rsid w:val="005B3031"/>
    <w:rsid w:val="005B3731"/>
    <w:rsid w:val="005B37E7"/>
    <w:rsid w:val="005B3DA5"/>
    <w:rsid w:val="005B43A5"/>
    <w:rsid w:val="005B459D"/>
    <w:rsid w:val="005B4614"/>
    <w:rsid w:val="005B4649"/>
    <w:rsid w:val="005B4E2C"/>
    <w:rsid w:val="005B52AC"/>
    <w:rsid w:val="005B569C"/>
    <w:rsid w:val="005B5E0F"/>
    <w:rsid w:val="005B6165"/>
    <w:rsid w:val="005B6ADD"/>
    <w:rsid w:val="005B6BF3"/>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27E"/>
    <w:rsid w:val="005C247B"/>
    <w:rsid w:val="005C2483"/>
    <w:rsid w:val="005C25EA"/>
    <w:rsid w:val="005C2859"/>
    <w:rsid w:val="005C2AC1"/>
    <w:rsid w:val="005C2FB5"/>
    <w:rsid w:val="005C303A"/>
    <w:rsid w:val="005C3408"/>
    <w:rsid w:val="005C3747"/>
    <w:rsid w:val="005C3E60"/>
    <w:rsid w:val="005C3EB9"/>
    <w:rsid w:val="005C43BE"/>
    <w:rsid w:val="005C44A4"/>
    <w:rsid w:val="005C4870"/>
    <w:rsid w:val="005C4E1C"/>
    <w:rsid w:val="005C540B"/>
    <w:rsid w:val="005C5B14"/>
    <w:rsid w:val="005C5E71"/>
    <w:rsid w:val="005C6098"/>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0EF4"/>
    <w:rsid w:val="005D1054"/>
    <w:rsid w:val="005D1944"/>
    <w:rsid w:val="005D1BC8"/>
    <w:rsid w:val="005D1EFA"/>
    <w:rsid w:val="005D1F5C"/>
    <w:rsid w:val="005D2159"/>
    <w:rsid w:val="005D280D"/>
    <w:rsid w:val="005D2B49"/>
    <w:rsid w:val="005D346E"/>
    <w:rsid w:val="005D43A3"/>
    <w:rsid w:val="005D44F0"/>
    <w:rsid w:val="005D468E"/>
    <w:rsid w:val="005D4837"/>
    <w:rsid w:val="005D4F8B"/>
    <w:rsid w:val="005D50D4"/>
    <w:rsid w:val="005D51EE"/>
    <w:rsid w:val="005D57BC"/>
    <w:rsid w:val="005D5DD2"/>
    <w:rsid w:val="005D5E8E"/>
    <w:rsid w:val="005D6719"/>
    <w:rsid w:val="005D6A8E"/>
    <w:rsid w:val="005D6EDB"/>
    <w:rsid w:val="005D755A"/>
    <w:rsid w:val="005E00CE"/>
    <w:rsid w:val="005E03B9"/>
    <w:rsid w:val="005E0912"/>
    <w:rsid w:val="005E0A34"/>
    <w:rsid w:val="005E0E65"/>
    <w:rsid w:val="005E1058"/>
    <w:rsid w:val="005E19DD"/>
    <w:rsid w:val="005E1CE5"/>
    <w:rsid w:val="005E203B"/>
    <w:rsid w:val="005E2615"/>
    <w:rsid w:val="005E2AE9"/>
    <w:rsid w:val="005E2BE6"/>
    <w:rsid w:val="005E2D9E"/>
    <w:rsid w:val="005E3004"/>
    <w:rsid w:val="005E3008"/>
    <w:rsid w:val="005E3998"/>
    <w:rsid w:val="005E41B2"/>
    <w:rsid w:val="005E429A"/>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1319"/>
    <w:rsid w:val="005F1CC3"/>
    <w:rsid w:val="005F20FF"/>
    <w:rsid w:val="005F2509"/>
    <w:rsid w:val="005F2973"/>
    <w:rsid w:val="005F2DFE"/>
    <w:rsid w:val="005F2E6B"/>
    <w:rsid w:val="005F3889"/>
    <w:rsid w:val="005F38D7"/>
    <w:rsid w:val="005F3D4C"/>
    <w:rsid w:val="005F3D84"/>
    <w:rsid w:val="005F42C0"/>
    <w:rsid w:val="005F4725"/>
    <w:rsid w:val="005F49BA"/>
    <w:rsid w:val="005F4A23"/>
    <w:rsid w:val="005F4B5D"/>
    <w:rsid w:val="005F4BD7"/>
    <w:rsid w:val="005F4DB2"/>
    <w:rsid w:val="005F505C"/>
    <w:rsid w:val="005F5553"/>
    <w:rsid w:val="005F5797"/>
    <w:rsid w:val="005F5A76"/>
    <w:rsid w:val="005F5B44"/>
    <w:rsid w:val="005F68AC"/>
    <w:rsid w:val="005F6934"/>
    <w:rsid w:val="005F70BB"/>
    <w:rsid w:val="005F714F"/>
    <w:rsid w:val="005F75F8"/>
    <w:rsid w:val="005F75FB"/>
    <w:rsid w:val="005F765D"/>
    <w:rsid w:val="005F7B48"/>
    <w:rsid w:val="005F7B71"/>
    <w:rsid w:val="0060098B"/>
    <w:rsid w:val="00600DC7"/>
    <w:rsid w:val="00600EDB"/>
    <w:rsid w:val="006014BD"/>
    <w:rsid w:val="006015F8"/>
    <w:rsid w:val="006017F5"/>
    <w:rsid w:val="00601CE4"/>
    <w:rsid w:val="00601CEA"/>
    <w:rsid w:val="00601E75"/>
    <w:rsid w:val="00601EB9"/>
    <w:rsid w:val="00602163"/>
    <w:rsid w:val="006024B2"/>
    <w:rsid w:val="006025DA"/>
    <w:rsid w:val="0060322F"/>
    <w:rsid w:val="00603278"/>
    <w:rsid w:val="006033E7"/>
    <w:rsid w:val="0060389B"/>
    <w:rsid w:val="00603CF2"/>
    <w:rsid w:val="00604363"/>
    <w:rsid w:val="0060437F"/>
    <w:rsid w:val="006043CD"/>
    <w:rsid w:val="0060443A"/>
    <w:rsid w:val="006047DC"/>
    <w:rsid w:val="006049BA"/>
    <w:rsid w:val="00604B91"/>
    <w:rsid w:val="0060591F"/>
    <w:rsid w:val="0060593C"/>
    <w:rsid w:val="00605B17"/>
    <w:rsid w:val="00605E08"/>
    <w:rsid w:val="00606022"/>
    <w:rsid w:val="006060BD"/>
    <w:rsid w:val="00606456"/>
    <w:rsid w:val="006066AD"/>
    <w:rsid w:val="00606C62"/>
    <w:rsid w:val="00606EFE"/>
    <w:rsid w:val="00607518"/>
    <w:rsid w:val="00607D6C"/>
    <w:rsid w:val="00610DD4"/>
    <w:rsid w:val="00610DD5"/>
    <w:rsid w:val="00611006"/>
    <w:rsid w:val="0061137B"/>
    <w:rsid w:val="006115B5"/>
    <w:rsid w:val="0061162C"/>
    <w:rsid w:val="00611B22"/>
    <w:rsid w:val="00611BFB"/>
    <w:rsid w:val="00611F62"/>
    <w:rsid w:val="00612051"/>
    <w:rsid w:val="0061279C"/>
    <w:rsid w:val="00612D1B"/>
    <w:rsid w:val="006134DA"/>
    <w:rsid w:val="006140B2"/>
    <w:rsid w:val="00614151"/>
    <w:rsid w:val="0061424F"/>
    <w:rsid w:val="00614581"/>
    <w:rsid w:val="006145A6"/>
    <w:rsid w:val="006148E2"/>
    <w:rsid w:val="006148E6"/>
    <w:rsid w:val="00614E04"/>
    <w:rsid w:val="00615C46"/>
    <w:rsid w:val="00615F54"/>
    <w:rsid w:val="00616688"/>
    <w:rsid w:val="006169D4"/>
    <w:rsid w:val="0061723C"/>
    <w:rsid w:val="00617425"/>
    <w:rsid w:val="0061746E"/>
    <w:rsid w:val="006177F7"/>
    <w:rsid w:val="006209BE"/>
    <w:rsid w:val="00621340"/>
    <w:rsid w:val="00621709"/>
    <w:rsid w:val="00621AF3"/>
    <w:rsid w:val="00621D7A"/>
    <w:rsid w:val="00622392"/>
    <w:rsid w:val="00622BB2"/>
    <w:rsid w:val="00622D20"/>
    <w:rsid w:val="00623196"/>
    <w:rsid w:val="00623621"/>
    <w:rsid w:val="0062367A"/>
    <w:rsid w:val="006236D2"/>
    <w:rsid w:val="00623852"/>
    <w:rsid w:val="00623BDB"/>
    <w:rsid w:val="00623C09"/>
    <w:rsid w:val="00623C0A"/>
    <w:rsid w:val="00623D9C"/>
    <w:rsid w:val="00624550"/>
    <w:rsid w:val="006245D6"/>
    <w:rsid w:val="00624C6B"/>
    <w:rsid w:val="00624E51"/>
    <w:rsid w:val="006252CC"/>
    <w:rsid w:val="006253EF"/>
    <w:rsid w:val="006254EF"/>
    <w:rsid w:val="0062562C"/>
    <w:rsid w:val="006261F3"/>
    <w:rsid w:val="0062663D"/>
    <w:rsid w:val="00626713"/>
    <w:rsid w:val="00626FA5"/>
    <w:rsid w:val="00626FF1"/>
    <w:rsid w:val="00627715"/>
    <w:rsid w:val="006301D6"/>
    <w:rsid w:val="006302E0"/>
    <w:rsid w:val="006302EC"/>
    <w:rsid w:val="00630512"/>
    <w:rsid w:val="0063092E"/>
    <w:rsid w:val="00630CCE"/>
    <w:rsid w:val="0063190E"/>
    <w:rsid w:val="00631B39"/>
    <w:rsid w:val="00631CF7"/>
    <w:rsid w:val="0063213C"/>
    <w:rsid w:val="006322FF"/>
    <w:rsid w:val="006325BA"/>
    <w:rsid w:val="00633665"/>
    <w:rsid w:val="00633DD6"/>
    <w:rsid w:val="00634071"/>
    <w:rsid w:val="0063416D"/>
    <w:rsid w:val="0063469A"/>
    <w:rsid w:val="006346A6"/>
    <w:rsid w:val="00634748"/>
    <w:rsid w:val="00634862"/>
    <w:rsid w:val="00634903"/>
    <w:rsid w:val="0063546B"/>
    <w:rsid w:val="00635513"/>
    <w:rsid w:val="00635C3F"/>
    <w:rsid w:val="00635D11"/>
    <w:rsid w:val="00635F39"/>
    <w:rsid w:val="006362D3"/>
    <w:rsid w:val="00636DBE"/>
    <w:rsid w:val="006370FB"/>
    <w:rsid w:val="006371C1"/>
    <w:rsid w:val="006372FB"/>
    <w:rsid w:val="00637400"/>
    <w:rsid w:val="00637573"/>
    <w:rsid w:val="006376B6"/>
    <w:rsid w:val="00637895"/>
    <w:rsid w:val="00640055"/>
    <w:rsid w:val="006403C4"/>
    <w:rsid w:val="00640437"/>
    <w:rsid w:val="0064092E"/>
    <w:rsid w:val="00640A7D"/>
    <w:rsid w:val="00640B90"/>
    <w:rsid w:val="00640F57"/>
    <w:rsid w:val="006412DD"/>
    <w:rsid w:val="00641322"/>
    <w:rsid w:val="00641557"/>
    <w:rsid w:val="00641837"/>
    <w:rsid w:val="0064192E"/>
    <w:rsid w:val="00642117"/>
    <w:rsid w:val="00642266"/>
    <w:rsid w:val="0064308E"/>
    <w:rsid w:val="0064309B"/>
    <w:rsid w:val="00643113"/>
    <w:rsid w:val="006431E5"/>
    <w:rsid w:val="006434FB"/>
    <w:rsid w:val="00643846"/>
    <w:rsid w:val="00643DB4"/>
    <w:rsid w:val="006442BC"/>
    <w:rsid w:val="006443E2"/>
    <w:rsid w:val="0064452E"/>
    <w:rsid w:val="006447F1"/>
    <w:rsid w:val="00644884"/>
    <w:rsid w:val="006449DF"/>
    <w:rsid w:val="006455C3"/>
    <w:rsid w:val="006459DA"/>
    <w:rsid w:val="00645A2F"/>
    <w:rsid w:val="00645D56"/>
    <w:rsid w:val="00645DD2"/>
    <w:rsid w:val="00645EEC"/>
    <w:rsid w:val="006467F0"/>
    <w:rsid w:val="00646D94"/>
    <w:rsid w:val="00646E1F"/>
    <w:rsid w:val="00647098"/>
    <w:rsid w:val="00647372"/>
    <w:rsid w:val="006479BF"/>
    <w:rsid w:val="00650036"/>
    <w:rsid w:val="00650184"/>
    <w:rsid w:val="00650F32"/>
    <w:rsid w:val="006515E0"/>
    <w:rsid w:val="00651A38"/>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C76"/>
    <w:rsid w:val="00657F78"/>
    <w:rsid w:val="006603B6"/>
    <w:rsid w:val="0066143B"/>
    <w:rsid w:val="00661AE4"/>
    <w:rsid w:val="0066299F"/>
    <w:rsid w:val="00663BFC"/>
    <w:rsid w:val="00663E5E"/>
    <w:rsid w:val="00663E60"/>
    <w:rsid w:val="006645E0"/>
    <w:rsid w:val="006646CD"/>
    <w:rsid w:val="00664852"/>
    <w:rsid w:val="00664E82"/>
    <w:rsid w:val="00664E88"/>
    <w:rsid w:val="00665158"/>
    <w:rsid w:val="006651CC"/>
    <w:rsid w:val="00665214"/>
    <w:rsid w:val="00665C26"/>
    <w:rsid w:val="00665D44"/>
    <w:rsid w:val="00665EB8"/>
    <w:rsid w:val="00666377"/>
    <w:rsid w:val="00666C2A"/>
    <w:rsid w:val="00666FF4"/>
    <w:rsid w:val="006675E7"/>
    <w:rsid w:val="006677A0"/>
    <w:rsid w:val="006679A0"/>
    <w:rsid w:val="006679A6"/>
    <w:rsid w:val="00667A57"/>
    <w:rsid w:val="00667CF2"/>
    <w:rsid w:val="00667F4D"/>
    <w:rsid w:val="0067017E"/>
    <w:rsid w:val="006704DC"/>
    <w:rsid w:val="006704FB"/>
    <w:rsid w:val="00670576"/>
    <w:rsid w:val="00670761"/>
    <w:rsid w:val="00671BCB"/>
    <w:rsid w:val="00671C08"/>
    <w:rsid w:val="00671EA1"/>
    <w:rsid w:val="006723FE"/>
    <w:rsid w:val="00672AB3"/>
    <w:rsid w:val="00672B6C"/>
    <w:rsid w:val="00673433"/>
    <w:rsid w:val="006735FA"/>
    <w:rsid w:val="006739FD"/>
    <w:rsid w:val="00673F26"/>
    <w:rsid w:val="00674333"/>
    <w:rsid w:val="006743DC"/>
    <w:rsid w:val="0067451C"/>
    <w:rsid w:val="00674954"/>
    <w:rsid w:val="00674A85"/>
    <w:rsid w:val="00674A86"/>
    <w:rsid w:val="0067539C"/>
    <w:rsid w:val="00676D01"/>
    <w:rsid w:val="00677746"/>
    <w:rsid w:val="0067783B"/>
    <w:rsid w:val="00677B5A"/>
    <w:rsid w:val="00677D9B"/>
    <w:rsid w:val="00680028"/>
    <w:rsid w:val="00680312"/>
    <w:rsid w:val="00680573"/>
    <w:rsid w:val="00680596"/>
    <w:rsid w:val="0068095E"/>
    <w:rsid w:val="00680A0A"/>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8E8"/>
    <w:rsid w:val="00685D22"/>
    <w:rsid w:val="00685DD8"/>
    <w:rsid w:val="006862B4"/>
    <w:rsid w:val="00687069"/>
    <w:rsid w:val="006871CE"/>
    <w:rsid w:val="006875B4"/>
    <w:rsid w:val="00687607"/>
    <w:rsid w:val="00687726"/>
    <w:rsid w:val="006877CA"/>
    <w:rsid w:val="00687B06"/>
    <w:rsid w:val="0069029D"/>
    <w:rsid w:val="006904C7"/>
    <w:rsid w:val="006906CB"/>
    <w:rsid w:val="006906E0"/>
    <w:rsid w:val="0069081B"/>
    <w:rsid w:val="00690AC6"/>
    <w:rsid w:val="00691982"/>
    <w:rsid w:val="006920BC"/>
    <w:rsid w:val="006920EE"/>
    <w:rsid w:val="006924BE"/>
    <w:rsid w:val="00692634"/>
    <w:rsid w:val="006927E8"/>
    <w:rsid w:val="00692C88"/>
    <w:rsid w:val="00692EBA"/>
    <w:rsid w:val="00693397"/>
    <w:rsid w:val="006934C6"/>
    <w:rsid w:val="0069377F"/>
    <w:rsid w:val="00693D69"/>
    <w:rsid w:val="00693DAB"/>
    <w:rsid w:val="0069430A"/>
    <w:rsid w:val="00694590"/>
    <w:rsid w:val="0069467E"/>
    <w:rsid w:val="00694699"/>
    <w:rsid w:val="00694E1D"/>
    <w:rsid w:val="00695006"/>
    <w:rsid w:val="00695C2B"/>
    <w:rsid w:val="00695DDE"/>
    <w:rsid w:val="00695EE9"/>
    <w:rsid w:val="0069677A"/>
    <w:rsid w:val="00696811"/>
    <w:rsid w:val="00696D38"/>
    <w:rsid w:val="00696DA4"/>
    <w:rsid w:val="00697708"/>
    <w:rsid w:val="00697AC0"/>
    <w:rsid w:val="006A025F"/>
    <w:rsid w:val="006A03DE"/>
    <w:rsid w:val="006A0F21"/>
    <w:rsid w:val="006A1122"/>
    <w:rsid w:val="006A18E3"/>
    <w:rsid w:val="006A1DBB"/>
    <w:rsid w:val="006A1FA8"/>
    <w:rsid w:val="006A2004"/>
    <w:rsid w:val="006A218F"/>
    <w:rsid w:val="006A21E2"/>
    <w:rsid w:val="006A2E0F"/>
    <w:rsid w:val="006A3228"/>
    <w:rsid w:val="006A3836"/>
    <w:rsid w:val="006A387B"/>
    <w:rsid w:val="006A3DAC"/>
    <w:rsid w:val="006A3E70"/>
    <w:rsid w:val="006A4119"/>
    <w:rsid w:val="006A43FE"/>
    <w:rsid w:val="006A4564"/>
    <w:rsid w:val="006A4D59"/>
    <w:rsid w:val="006A4E69"/>
    <w:rsid w:val="006A54F0"/>
    <w:rsid w:val="006A60E7"/>
    <w:rsid w:val="006A6851"/>
    <w:rsid w:val="006A6D86"/>
    <w:rsid w:val="006A6FA6"/>
    <w:rsid w:val="006A77A3"/>
    <w:rsid w:val="006A796F"/>
    <w:rsid w:val="006A7E5B"/>
    <w:rsid w:val="006B0C06"/>
    <w:rsid w:val="006B0C5B"/>
    <w:rsid w:val="006B0FCA"/>
    <w:rsid w:val="006B118C"/>
    <w:rsid w:val="006B11CE"/>
    <w:rsid w:val="006B1846"/>
    <w:rsid w:val="006B1939"/>
    <w:rsid w:val="006B1979"/>
    <w:rsid w:val="006B2D97"/>
    <w:rsid w:val="006B3442"/>
    <w:rsid w:val="006B3806"/>
    <w:rsid w:val="006B4741"/>
    <w:rsid w:val="006B4E5F"/>
    <w:rsid w:val="006B54D9"/>
    <w:rsid w:val="006B54F7"/>
    <w:rsid w:val="006B5674"/>
    <w:rsid w:val="006B5942"/>
    <w:rsid w:val="006B5B05"/>
    <w:rsid w:val="006B5BAC"/>
    <w:rsid w:val="006B5CD1"/>
    <w:rsid w:val="006B5E84"/>
    <w:rsid w:val="006B5ED0"/>
    <w:rsid w:val="006B6F3D"/>
    <w:rsid w:val="006B70B7"/>
    <w:rsid w:val="006B7449"/>
    <w:rsid w:val="006B796D"/>
    <w:rsid w:val="006B79C7"/>
    <w:rsid w:val="006B7A1D"/>
    <w:rsid w:val="006B7FD6"/>
    <w:rsid w:val="006C09F0"/>
    <w:rsid w:val="006C0F13"/>
    <w:rsid w:val="006C11E4"/>
    <w:rsid w:val="006C1351"/>
    <w:rsid w:val="006C1390"/>
    <w:rsid w:val="006C14D2"/>
    <w:rsid w:val="006C1580"/>
    <w:rsid w:val="006C164F"/>
    <w:rsid w:val="006C1A99"/>
    <w:rsid w:val="006C1FF5"/>
    <w:rsid w:val="006C201A"/>
    <w:rsid w:val="006C2531"/>
    <w:rsid w:val="006C2ACE"/>
    <w:rsid w:val="006C32F4"/>
    <w:rsid w:val="006C39B8"/>
    <w:rsid w:val="006C3DE4"/>
    <w:rsid w:val="006C4735"/>
    <w:rsid w:val="006C49E3"/>
    <w:rsid w:val="006C5345"/>
    <w:rsid w:val="006C553C"/>
    <w:rsid w:val="006C5EF9"/>
    <w:rsid w:val="006C5FAA"/>
    <w:rsid w:val="006C627A"/>
    <w:rsid w:val="006C7668"/>
    <w:rsid w:val="006C78E2"/>
    <w:rsid w:val="006C7F54"/>
    <w:rsid w:val="006D02DD"/>
    <w:rsid w:val="006D0344"/>
    <w:rsid w:val="006D03C1"/>
    <w:rsid w:val="006D09EE"/>
    <w:rsid w:val="006D0B41"/>
    <w:rsid w:val="006D0DAC"/>
    <w:rsid w:val="006D1059"/>
    <w:rsid w:val="006D10F4"/>
    <w:rsid w:val="006D11CB"/>
    <w:rsid w:val="006D1A2A"/>
    <w:rsid w:val="006D2050"/>
    <w:rsid w:val="006D20B8"/>
    <w:rsid w:val="006D21AE"/>
    <w:rsid w:val="006D2408"/>
    <w:rsid w:val="006D2A62"/>
    <w:rsid w:val="006D2E9F"/>
    <w:rsid w:val="006D3218"/>
    <w:rsid w:val="006D34EE"/>
    <w:rsid w:val="006D3574"/>
    <w:rsid w:val="006D35AB"/>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2FED"/>
    <w:rsid w:val="006E3A5F"/>
    <w:rsid w:val="006E4425"/>
    <w:rsid w:val="006E4541"/>
    <w:rsid w:val="006E4DFD"/>
    <w:rsid w:val="006E4E09"/>
    <w:rsid w:val="006E52E9"/>
    <w:rsid w:val="006E57E2"/>
    <w:rsid w:val="006E5B1A"/>
    <w:rsid w:val="006E5C7A"/>
    <w:rsid w:val="006E654B"/>
    <w:rsid w:val="006E7B09"/>
    <w:rsid w:val="006E7CCC"/>
    <w:rsid w:val="006F01C8"/>
    <w:rsid w:val="006F0369"/>
    <w:rsid w:val="006F08BA"/>
    <w:rsid w:val="006F094B"/>
    <w:rsid w:val="006F0C0A"/>
    <w:rsid w:val="006F0C3B"/>
    <w:rsid w:val="006F15E6"/>
    <w:rsid w:val="006F18F1"/>
    <w:rsid w:val="006F20DE"/>
    <w:rsid w:val="006F25DE"/>
    <w:rsid w:val="006F2714"/>
    <w:rsid w:val="006F2A09"/>
    <w:rsid w:val="006F32A8"/>
    <w:rsid w:val="006F3325"/>
    <w:rsid w:val="006F33F6"/>
    <w:rsid w:val="006F3495"/>
    <w:rsid w:val="006F3EA7"/>
    <w:rsid w:val="006F3ED3"/>
    <w:rsid w:val="006F45E3"/>
    <w:rsid w:val="006F4867"/>
    <w:rsid w:val="006F4A76"/>
    <w:rsid w:val="006F4DAA"/>
    <w:rsid w:val="006F4DB7"/>
    <w:rsid w:val="006F5460"/>
    <w:rsid w:val="006F5546"/>
    <w:rsid w:val="006F56AA"/>
    <w:rsid w:val="006F5778"/>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80C"/>
    <w:rsid w:val="00703A7C"/>
    <w:rsid w:val="00703B3F"/>
    <w:rsid w:val="00704159"/>
    <w:rsid w:val="0070440D"/>
    <w:rsid w:val="00704452"/>
    <w:rsid w:val="007047BE"/>
    <w:rsid w:val="00704AE0"/>
    <w:rsid w:val="00704CCA"/>
    <w:rsid w:val="007050AB"/>
    <w:rsid w:val="00705117"/>
    <w:rsid w:val="007057F2"/>
    <w:rsid w:val="00705BFC"/>
    <w:rsid w:val="00706301"/>
    <w:rsid w:val="00706457"/>
    <w:rsid w:val="00706BF6"/>
    <w:rsid w:val="00706C2B"/>
    <w:rsid w:val="00706DC2"/>
    <w:rsid w:val="00707057"/>
    <w:rsid w:val="00707773"/>
    <w:rsid w:val="00707782"/>
    <w:rsid w:val="00710063"/>
    <w:rsid w:val="007100DA"/>
    <w:rsid w:val="0071027E"/>
    <w:rsid w:val="007102FE"/>
    <w:rsid w:val="00710368"/>
    <w:rsid w:val="007115B8"/>
    <w:rsid w:val="007117DE"/>
    <w:rsid w:val="0071183D"/>
    <w:rsid w:val="00711DAB"/>
    <w:rsid w:val="00712218"/>
    <w:rsid w:val="007122F2"/>
    <w:rsid w:val="00712328"/>
    <w:rsid w:val="00712396"/>
    <w:rsid w:val="00712607"/>
    <w:rsid w:val="00712D07"/>
    <w:rsid w:val="00712DD2"/>
    <w:rsid w:val="007138CA"/>
    <w:rsid w:val="00713BE3"/>
    <w:rsid w:val="00713DED"/>
    <w:rsid w:val="0071433F"/>
    <w:rsid w:val="0071459D"/>
    <w:rsid w:val="00714A6D"/>
    <w:rsid w:val="00714ACB"/>
    <w:rsid w:val="00715087"/>
    <w:rsid w:val="00715589"/>
    <w:rsid w:val="00715664"/>
    <w:rsid w:val="00715878"/>
    <w:rsid w:val="00715A64"/>
    <w:rsid w:val="00715DF1"/>
    <w:rsid w:val="00715F69"/>
    <w:rsid w:val="00715F80"/>
    <w:rsid w:val="0071688F"/>
    <w:rsid w:val="0071784A"/>
    <w:rsid w:val="0071793B"/>
    <w:rsid w:val="00717A41"/>
    <w:rsid w:val="00717B7B"/>
    <w:rsid w:val="00717C6B"/>
    <w:rsid w:val="0072034D"/>
    <w:rsid w:val="0072045B"/>
    <w:rsid w:val="007212C4"/>
    <w:rsid w:val="00721875"/>
    <w:rsid w:val="00722174"/>
    <w:rsid w:val="00722AD7"/>
    <w:rsid w:val="007238F9"/>
    <w:rsid w:val="00723C00"/>
    <w:rsid w:val="00723F36"/>
    <w:rsid w:val="0072451C"/>
    <w:rsid w:val="00724712"/>
    <w:rsid w:val="00724F62"/>
    <w:rsid w:val="00725EC5"/>
    <w:rsid w:val="00725FCF"/>
    <w:rsid w:val="0072648C"/>
    <w:rsid w:val="00726AF6"/>
    <w:rsid w:val="00726D92"/>
    <w:rsid w:val="00726DD4"/>
    <w:rsid w:val="00727387"/>
    <w:rsid w:val="0072740F"/>
    <w:rsid w:val="00727B78"/>
    <w:rsid w:val="00730093"/>
    <w:rsid w:val="00730252"/>
    <w:rsid w:val="007302B0"/>
    <w:rsid w:val="00731532"/>
    <w:rsid w:val="00731599"/>
    <w:rsid w:val="007320C2"/>
    <w:rsid w:val="00732336"/>
    <w:rsid w:val="007325C1"/>
    <w:rsid w:val="007329C4"/>
    <w:rsid w:val="00732AE7"/>
    <w:rsid w:val="00732B57"/>
    <w:rsid w:val="00732BD8"/>
    <w:rsid w:val="00733177"/>
    <w:rsid w:val="007332C6"/>
    <w:rsid w:val="00733A21"/>
    <w:rsid w:val="007344D3"/>
    <w:rsid w:val="00736677"/>
    <w:rsid w:val="00736A0D"/>
    <w:rsid w:val="00736B1E"/>
    <w:rsid w:val="00736DAD"/>
    <w:rsid w:val="00736E66"/>
    <w:rsid w:val="00736E99"/>
    <w:rsid w:val="00737210"/>
    <w:rsid w:val="007374E5"/>
    <w:rsid w:val="007375ED"/>
    <w:rsid w:val="00740056"/>
    <w:rsid w:val="007400FE"/>
    <w:rsid w:val="007402F5"/>
    <w:rsid w:val="00740635"/>
    <w:rsid w:val="00740912"/>
    <w:rsid w:val="00740F32"/>
    <w:rsid w:val="00740FE5"/>
    <w:rsid w:val="00741351"/>
    <w:rsid w:val="0074175E"/>
    <w:rsid w:val="007417B4"/>
    <w:rsid w:val="007417C5"/>
    <w:rsid w:val="00741E8C"/>
    <w:rsid w:val="00742B62"/>
    <w:rsid w:val="0074308D"/>
    <w:rsid w:val="0074314E"/>
    <w:rsid w:val="007435BB"/>
    <w:rsid w:val="00743970"/>
    <w:rsid w:val="00743E97"/>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47F1A"/>
    <w:rsid w:val="00750735"/>
    <w:rsid w:val="00750D56"/>
    <w:rsid w:val="0075104D"/>
    <w:rsid w:val="0075112D"/>
    <w:rsid w:val="0075114E"/>
    <w:rsid w:val="007512F2"/>
    <w:rsid w:val="007517A7"/>
    <w:rsid w:val="0075197B"/>
    <w:rsid w:val="00751B50"/>
    <w:rsid w:val="007525E3"/>
    <w:rsid w:val="00752A58"/>
    <w:rsid w:val="00752B01"/>
    <w:rsid w:val="00753132"/>
    <w:rsid w:val="00753269"/>
    <w:rsid w:val="007534BF"/>
    <w:rsid w:val="00753FBA"/>
    <w:rsid w:val="007543F0"/>
    <w:rsid w:val="00754AE4"/>
    <w:rsid w:val="00754B3F"/>
    <w:rsid w:val="007556D2"/>
    <w:rsid w:val="00755BE7"/>
    <w:rsid w:val="00756790"/>
    <w:rsid w:val="00756857"/>
    <w:rsid w:val="007573C7"/>
    <w:rsid w:val="0075746D"/>
    <w:rsid w:val="0075748A"/>
    <w:rsid w:val="00757576"/>
    <w:rsid w:val="007579CE"/>
    <w:rsid w:val="00757E40"/>
    <w:rsid w:val="0076034C"/>
    <w:rsid w:val="00760731"/>
    <w:rsid w:val="007610A9"/>
    <w:rsid w:val="00761BE5"/>
    <w:rsid w:val="007620BE"/>
    <w:rsid w:val="007622FC"/>
    <w:rsid w:val="00762374"/>
    <w:rsid w:val="007626FD"/>
    <w:rsid w:val="00762816"/>
    <w:rsid w:val="00762A26"/>
    <w:rsid w:val="00762E73"/>
    <w:rsid w:val="00763004"/>
    <w:rsid w:val="007632AD"/>
    <w:rsid w:val="007635D1"/>
    <w:rsid w:val="007642C7"/>
    <w:rsid w:val="00764323"/>
    <w:rsid w:val="0076468E"/>
    <w:rsid w:val="007648B2"/>
    <w:rsid w:val="00764B58"/>
    <w:rsid w:val="00764F60"/>
    <w:rsid w:val="0076575E"/>
    <w:rsid w:val="00765878"/>
    <w:rsid w:val="00765AA3"/>
    <w:rsid w:val="00765D98"/>
    <w:rsid w:val="00765E93"/>
    <w:rsid w:val="007666B0"/>
    <w:rsid w:val="007669EE"/>
    <w:rsid w:val="00766A6C"/>
    <w:rsid w:val="00767002"/>
    <w:rsid w:val="007701CE"/>
    <w:rsid w:val="00770D97"/>
    <w:rsid w:val="00772125"/>
    <w:rsid w:val="0077255A"/>
    <w:rsid w:val="007727BC"/>
    <w:rsid w:val="007727D3"/>
    <w:rsid w:val="00772EC1"/>
    <w:rsid w:val="00772F33"/>
    <w:rsid w:val="0077369F"/>
    <w:rsid w:val="00773930"/>
    <w:rsid w:val="0077457B"/>
    <w:rsid w:val="00774A44"/>
    <w:rsid w:val="007752DE"/>
    <w:rsid w:val="00775496"/>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C0A"/>
    <w:rsid w:val="00780DAA"/>
    <w:rsid w:val="00780E6C"/>
    <w:rsid w:val="00781150"/>
    <w:rsid w:val="007814CF"/>
    <w:rsid w:val="00781D10"/>
    <w:rsid w:val="007824BE"/>
    <w:rsid w:val="00782890"/>
    <w:rsid w:val="007829E0"/>
    <w:rsid w:val="00782AF9"/>
    <w:rsid w:val="00782CA6"/>
    <w:rsid w:val="00782E07"/>
    <w:rsid w:val="00783296"/>
    <w:rsid w:val="00783EFE"/>
    <w:rsid w:val="00783FCD"/>
    <w:rsid w:val="007841CE"/>
    <w:rsid w:val="0078446F"/>
    <w:rsid w:val="0078574F"/>
    <w:rsid w:val="00785879"/>
    <w:rsid w:val="007858D2"/>
    <w:rsid w:val="00785A20"/>
    <w:rsid w:val="00785F52"/>
    <w:rsid w:val="007863F9"/>
    <w:rsid w:val="007867B9"/>
    <w:rsid w:val="00786914"/>
    <w:rsid w:val="00786974"/>
    <w:rsid w:val="00787192"/>
    <w:rsid w:val="00787204"/>
    <w:rsid w:val="00787644"/>
    <w:rsid w:val="007877F0"/>
    <w:rsid w:val="00787A5B"/>
    <w:rsid w:val="00790227"/>
    <w:rsid w:val="00790455"/>
    <w:rsid w:val="00790851"/>
    <w:rsid w:val="007909B4"/>
    <w:rsid w:val="00790FA8"/>
    <w:rsid w:val="0079116F"/>
    <w:rsid w:val="0079127E"/>
    <w:rsid w:val="00791EA6"/>
    <w:rsid w:val="00792E99"/>
    <w:rsid w:val="00792EDB"/>
    <w:rsid w:val="00793491"/>
    <w:rsid w:val="007937D0"/>
    <w:rsid w:val="0079429B"/>
    <w:rsid w:val="00794345"/>
    <w:rsid w:val="007944A2"/>
    <w:rsid w:val="007949BC"/>
    <w:rsid w:val="00794D77"/>
    <w:rsid w:val="00795036"/>
    <w:rsid w:val="00795F85"/>
    <w:rsid w:val="007961B7"/>
    <w:rsid w:val="00796816"/>
    <w:rsid w:val="00796BE4"/>
    <w:rsid w:val="00796F31"/>
    <w:rsid w:val="007971D7"/>
    <w:rsid w:val="007971ED"/>
    <w:rsid w:val="00797348"/>
    <w:rsid w:val="00797BE2"/>
    <w:rsid w:val="00797E0C"/>
    <w:rsid w:val="00797E27"/>
    <w:rsid w:val="00797F05"/>
    <w:rsid w:val="00797FB4"/>
    <w:rsid w:val="007A025C"/>
    <w:rsid w:val="007A047E"/>
    <w:rsid w:val="007A0580"/>
    <w:rsid w:val="007A05A0"/>
    <w:rsid w:val="007A09EC"/>
    <w:rsid w:val="007A0B6B"/>
    <w:rsid w:val="007A0C2B"/>
    <w:rsid w:val="007A0D6D"/>
    <w:rsid w:val="007A25F3"/>
    <w:rsid w:val="007A2644"/>
    <w:rsid w:val="007A27EF"/>
    <w:rsid w:val="007A37BD"/>
    <w:rsid w:val="007A37CB"/>
    <w:rsid w:val="007A431E"/>
    <w:rsid w:val="007A43BC"/>
    <w:rsid w:val="007A456B"/>
    <w:rsid w:val="007A46A5"/>
    <w:rsid w:val="007A46ED"/>
    <w:rsid w:val="007A4812"/>
    <w:rsid w:val="007A48AB"/>
    <w:rsid w:val="007A4FEA"/>
    <w:rsid w:val="007A52AF"/>
    <w:rsid w:val="007A5356"/>
    <w:rsid w:val="007A5587"/>
    <w:rsid w:val="007A58AB"/>
    <w:rsid w:val="007A62FE"/>
    <w:rsid w:val="007A64B2"/>
    <w:rsid w:val="007A682E"/>
    <w:rsid w:val="007A6FD7"/>
    <w:rsid w:val="007A74D4"/>
    <w:rsid w:val="007A74E5"/>
    <w:rsid w:val="007A7679"/>
    <w:rsid w:val="007A7D76"/>
    <w:rsid w:val="007B05DD"/>
    <w:rsid w:val="007B06DF"/>
    <w:rsid w:val="007B082F"/>
    <w:rsid w:val="007B0B75"/>
    <w:rsid w:val="007B0CE9"/>
    <w:rsid w:val="007B0D83"/>
    <w:rsid w:val="007B0DFC"/>
    <w:rsid w:val="007B0E48"/>
    <w:rsid w:val="007B0EDB"/>
    <w:rsid w:val="007B0EF2"/>
    <w:rsid w:val="007B1041"/>
    <w:rsid w:val="007B1137"/>
    <w:rsid w:val="007B1470"/>
    <w:rsid w:val="007B160E"/>
    <w:rsid w:val="007B1763"/>
    <w:rsid w:val="007B188E"/>
    <w:rsid w:val="007B1D67"/>
    <w:rsid w:val="007B1DCD"/>
    <w:rsid w:val="007B1DD6"/>
    <w:rsid w:val="007B2229"/>
    <w:rsid w:val="007B260B"/>
    <w:rsid w:val="007B26E3"/>
    <w:rsid w:val="007B29E7"/>
    <w:rsid w:val="007B2BF9"/>
    <w:rsid w:val="007B2E6F"/>
    <w:rsid w:val="007B37BB"/>
    <w:rsid w:val="007B3E84"/>
    <w:rsid w:val="007B3F4A"/>
    <w:rsid w:val="007B505A"/>
    <w:rsid w:val="007B5676"/>
    <w:rsid w:val="007B5A66"/>
    <w:rsid w:val="007B5BDF"/>
    <w:rsid w:val="007B5C54"/>
    <w:rsid w:val="007B6073"/>
    <w:rsid w:val="007B64C5"/>
    <w:rsid w:val="007B734C"/>
    <w:rsid w:val="007B775A"/>
    <w:rsid w:val="007B7BFE"/>
    <w:rsid w:val="007C0550"/>
    <w:rsid w:val="007C0862"/>
    <w:rsid w:val="007C0C5B"/>
    <w:rsid w:val="007C0D53"/>
    <w:rsid w:val="007C0DC2"/>
    <w:rsid w:val="007C0F73"/>
    <w:rsid w:val="007C1382"/>
    <w:rsid w:val="007C187B"/>
    <w:rsid w:val="007C1F4F"/>
    <w:rsid w:val="007C22A1"/>
    <w:rsid w:val="007C22EF"/>
    <w:rsid w:val="007C28E8"/>
    <w:rsid w:val="007C2DC3"/>
    <w:rsid w:val="007C3054"/>
    <w:rsid w:val="007C3391"/>
    <w:rsid w:val="007C37B1"/>
    <w:rsid w:val="007C3936"/>
    <w:rsid w:val="007C3DF1"/>
    <w:rsid w:val="007C481E"/>
    <w:rsid w:val="007C48F4"/>
    <w:rsid w:val="007C4B34"/>
    <w:rsid w:val="007C5206"/>
    <w:rsid w:val="007C55C6"/>
    <w:rsid w:val="007C5999"/>
    <w:rsid w:val="007C667E"/>
    <w:rsid w:val="007C734D"/>
    <w:rsid w:val="007C7445"/>
    <w:rsid w:val="007C7B63"/>
    <w:rsid w:val="007C7DE3"/>
    <w:rsid w:val="007D0469"/>
    <w:rsid w:val="007D090E"/>
    <w:rsid w:val="007D0D57"/>
    <w:rsid w:val="007D0ECC"/>
    <w:rsid w:val="007D10E5"/>
    <w:rsid w:val="007D1128"/>
    <w:rsid w:val="007D1701"/>
    <w:rsid w:val="007D173D"/>
    <w:rsid w:val="007D185F"/>
    <w:rsid w:val="007D1988"/>
    <w:rsid w:val="007D1E62"/>
    <w:rsid w:val="007D22AA"/>
    <w:rsid w:val="007D2964"/>
    <w:rsid w:val="007D2A9E"/>
    <w:rsid w:val="007D2CFB"/>
    <w:rsid w:val="007D2E5F"/>
    <w:rsid w:val="007D2EAD"/>
    <w:rsid w:val="007D33E8"/>
    <w:rsid w:val="007D3A3B"/>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745"/>
    <w:rsid w:val="007E1815"/>
    <w:rsid w:val="007E1A3B"/>
    <w:rsid w:val="007E1A60"/>
    <w:rsid w:val="007E1EB9"/>
    <w:rsid w:val="007E1F6C"/>
    <w:rsid w:val="007E2554"/>
    <w:rsid w:val="007E28AA"/>
    <w:rsid w:val="007E2F32"/>
    <w:rsid w:val="007E3802"/>
    <w:rsid w:val="007E3959"/>
    <w:rsid w:val="007E415D"/>
    <w:rsid w:val="007E4D61"/>
    <w:rsid w:val="007E51AF"/>
    <w:rsid w:val="007E52C5"/>
    <w:rsid w:val="007E5505"/>
    <w:rsid w:val="007E5E01"/>
    <w:rsid w:val="007E6A07"/>
    <w:rsid w:val="007E6B9C"/>
    <w:rsid w:val="007E74F6"/>
    <w:rsid w:val="007E7579"/>
    <w:rsid w:val="007E775C"/>
    <w:rsid w:val="007E7940"/>
    <w:rsid w:val="007E7CCA"/>
    <w:rsid w:val="007E7D93"/>
    <w:rsid w:val="007F0768"/>
    <w:rsid w:val="007F1051"/>
    <w:rsid w:val="007F1162"/>
    <w:rsid w:val="007F142A"/>
    <w:rsid w:val="007F15AB"/>
    <w:rsid w:val="007F17F7"/>
    <w:rsid w:val="007F18DF"/>
    <w:rsid w:val="007F19F4"/>
    <w:rsid w:val="007F1C62"/>
    <w:rsid w:val="007F2D82"/>
    <w:rsid w:val="007F363A"/>
    <w:rsid w:val="007F3BF8"/>
    <w:rsid w:val="007F43A2"/>
    <w:rsid w:val="007F4430"/>
    <w:rsid w:val="007F4E17"/>
    <w:rsid w:val="007F4EA1"/>
    <w:rsid w:val="007F5050"/>
    <w:rsid w:val="007F58DE"/>
    <w:rsid w:val="007F6680"/>
    <w:rsid w:val="007F699D"/>
    <w:rsid w:val="007F6F52"/>
    <w:rsid w:val="007F6FBD"/>
    <w:rsid w:val="007F70C1"/>
    <w:rsid w:val="007F79F3"/>
    <w:rsid w:val="007F7D69"/>
    <w:rsid w:val="007F7F28"/>
    <w:rsid w:val="007F7F6E"/>
    <w:rsid w:val="0080005B"/>
    <w:rsid w:val="00800639"/>
    <w:rsid w:val="00800781"/>
    <w:rsid w:val="0080090F"/>
    <w:rsid w:val="008011B9"/>
    <w:rsid w:val="00801207"/>
    <w:rsid w:val="0080128C"/>
    <w:rsid w:val="00801D94"/>
    <w:rsid w:val="00801ED7"/>
    <w:rsid w:val="008025E8"/>
    <w:rsid w:val="00802834"/>
    <w:rsid w:val="00802ADD"/>
    <w:rsid w:val="00802BD6"/>
    <w:rsid w:val="00803415"/>
    <w:rsid w:val="00803AE0"/>
    <w:rsid w:val="00803EB3"/>
    <w:rsid w:val="0080462B"/>
    <w:rsid w:val="008055F9"/>
    <w:rsid w:val="00805796"/>
    <w:rsid w:val="00805CCC"/>
    <w:rsid w:val="00805E22"/>
    <w:rsid w:val="00805F10"/>
    <w:rsid w:val="0080616A"/>
    <w:rsid w:val="008061E2"/>
    <w:rsid w:val="008067FE"/>
    <w:rsid w:val="00806811"/>
    <w:rsid w:val="00806A0E"/>
    <w:rsid w:val="00806CB6"/>
    <w:rsid w:val="00806E49"/>
    <w:rsid w:val="00806FB4"/>
    <w:rsid w:val="0080724A"/>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7157"/>
    <w:rsid w:val="00817391"/>
    <w:rsid w:val="0081779E"/>
    <w:rsid w:val="00820490"/>
    <w:rsid w:val="00820E4F"/>
    <w:rsid w:val="00821017"/>
    <w:rsid w:val="0082105D"/>
    <w:rsid w:val="008216D0"/>
    <w:rsid w:val="00821F08"/>
    <w:rsid w:val="00822CAA"/>
    <w:rsid w:val="00822F26"/>
    <w:rsid w:val="0082309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199"/>
    <w:rsid w:val="00827383"/>
    <w:rsid w:val="008274AB"/>
    <w:rsid w:val="008309C6"/>
    <w:rsid w:val="00830EFD"/>
    <w:rsid w:val="00830F0D"/>
    <w:rsid w:val="008310D1"/>
    <w:rsid w:val="00831646"/>
    <w:rsid w:val="008317AC"/>
    <w:rsid w:val="00831FE3"/>
    <w:rsid w:val="00832037"/>
    <w:rsid w:val="008324D1"/>
    <w:rsid w:val="00832650"/>
    <w:rsid w:val="00833546"/>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6C27"/>
    <w:rsid w:val="00836F06"/>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B82"/>
    <w:rsid w:val="00843C88"/>
    <w:rsid w:val="00844027"/>
    <w:rsid w:val="00844570"/>
    <w:rsid w:val="00844A71"/>
    <w:rsid w:val="0084507A"/>
    <w:rsid w:val="008456B9"/>
    <w:rsid w:val="00845999"/>
    <w:rsid w:val="00845A50"/>
    <w:rsid w:val="00845DB5"/>
    <w:rsid w:val="00846283"/>
    <w:rsid w:val="00846313"/>
    <w:rsid w:val="0084680A"/>
    <w:rsid w:val="00846898"/>
    <w:rsid w:val="00846A65"/>
    <w:rsid w:val="00846FE0"/>
    <w:rsid w:val="00847868"/>
    <w:rsid w:val="008478F4"/>
    <w:rsid w:val="00847B6A"/>
    <w:rsid w:val="00847E06"/>
    <w:rsid w:val="008507B1"/>
    <w:rsid w:val="00850F92"/>
    <w:rsid w:val="00851A36"/>
    <w:rsid w:val="00851F2F"/>
    <w:rsid w:val="00851F6B"/>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1B6"/>
    <w:rsid w:val="008618EA"/>
    <w:rsid w:val="00861D0F"/>
    <w:rsid w:val="0086283D"/>
    <w:rsid w:val="00862852"/>
    <w:rsid w:val="0086286C"/>
    <w:rsid w:val="008628C3"/>
    <w:rsid w:val="00863B44"/>
    <w:rsid w:val="00863CDC"/>
    <w:rsid w:val="00863E2C"/>
    <w:rsid w:val="00864195"/>
    <w:rsid w:val="0086425B"/>
    <w:rsid w:val="00864924"/>
    <w:rsid w:val="00864933"/>
    <w:rsid w:val="00864C42"/>
    <w:rsid w:val="00864FF2"/>
    <w:rsid w:val="00865371"/>
    <w:rsid w:val="008654B9"/>
    <w:rsid w:val="0086619A"/>
    <w:rsid w:val="00866417"/>
    <w:rsid w:val="00866868"/>
    <w:rsid w:val="008668F6"/>
    <w:rsid w:val="00866FFD"/>
    <w:rsid w:val="00867923"/>
    <w:rsid w:val="00870523"/>
    <w:rsid w:val="00870A70"/>
    <w:rsid w:val="00870B97"/>
    <w:rsid w:val="00870D83"/>
    <w:rsid w:val="00870DB5"/>
    <w:rsid w:val="00871165"/>
    <w:rsid w:val="00871518"/>
    <w:rsid w:val="00871527"/>
    <w:rsid w:val="0087192B"/>
    <w:rsid w:val="00871B4C"/>
    <w:rsid w:val="00871F4F"/>
    <w:rsid w:val="00871FDE"/>
    <w:rsid w:val="00872257"/>
    <w:rsid w:val="008722B5"/>
    <w:rsid w:val="0087398F"/>
    <w:rsid w:val="0087502C"/>
    <w:rsid w:val="00875F7E"/>
    <w:rsid w:val="00876245"/>
    <w:rsid w:val="00876D9F"/>
    <w:rsid w:val="00876FF0"/>
    <w:rsid w:val="00877541"/>
    <w:rsid w:val="0087757F"/>
    <w:rsid w:val="00877C92"/>
    <w:rsid w:val="00877EBE"/>
    <w:rsid w:val="00880157"/>
    <w:rsid w:val="00880848"/>
    <w:rsid w:val="00880919"/>
    <w:rsid w:val="00880942"/>
    <w:rsid w:val="00880BB8"/>
    <w:rsid w:val="00881287"/>
    <w:rsid w:val="008812C3"/>
    <w:rsid w:val="00881343"/>
    <w:rsid w:val="008813AD"/>
    <w:rsid w:val="00881433"/>
    <w:rsid w:val="00881490"/>
    <w:rsid w:val="008817BC"/>
    <w:rsid w:val="00881819"/>
    <w:rsid w:val="00882F34"/>
    <w:rsid w:val="00883154"/>
    <w:rsid w:val="008833E6"/>
    <w:rsid w:val="0088393C"/>
    <w:rsid w:val="00883FEC"/>
    <w:rsid w:val="008840B0"/>
    <w:rsid w:val="008843E5"/>
    <w:rsid w:val="00885709"/>
    <w:rsid w:val="008858FC"/>
    <w:rsid w:val="00885995"/>
    <w:rsid w:val="00885C14"/>
    <w:rsid w:val="008860A1"/>
    <w:rsid w:val="00886275"/>
    <w:rsid w:val="008866AB"/>
    <w:rsid w:val="00886A99"/>
    <w:rsid w:val="00887161"/>
    <w:rsid w:val="0088763E"/>
    <w:rsid w:val="008878E0"/>
    <w:rsid w:val="00887C22"/>
    <w:rsid w:val="0089060E"/>
    <w:rsid w:val="008909FA"/>
    <w:rsid w:val="00890D86"/>
    <w:rsid w:val="008914D9"/>
    <w:rsid w:val="008916C5"/>
    <w:rsid w:val="00891738"/>
    <w:rsid w:val="00891894"/>
    <w:rsid w:val="00891BFE"/>
    <w:rsid w:val="00891E74"/>
    <w:rsid w:val="00891FB4"/>
    <w:rsid w:val="0089221E"/>
    <w:rsid w:val="00892543"/>
    <w:rsid w:val="00892615"/>
    <w:rsid w:val="0089282D"/>
    <w:rsid w:val="008928E4"/>
    <w:rsid w:val="00892989"/>
    <w:rsid w:val="00892BF3"/>
    <w:rsid w:val="00892C3D"/>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12F"/>
    <w:rsid w:val="008A1351"/>
    <w:rsid w:val="008A1A68"/>
    <w:rsid w:val="008A1C35"/>
    <w:rsid w:val="008A1C80"/>
    <w:rsid w:val="008A1C93"/>
    <w:rsid w:val="008A23BE"/>
    <w:rsid w:val="008A2637"/>
    <w:rsid w:val="008A2A01"/>
    <w:rsid w:val="008A310D"/>
    <w:rsid w:val="008A3A82"/>
    <w:rsid w:val="008A3E6E"/>
    <w:rsid w:val="008A4102"/>
    <w:rsid w:val="008A429C"/>
    <w:rsid w:val="008A42E0"/>
    <w:rsid w:val="008A4380"/>
    <w:rsid w:val="008A4831"/>
    <w:rsid w:val="008A491D"/>
    <w:rsid w:val="008A4937"/>
    <w:rsid w:val="008A49C2"/>
    <w:rsid w:val="008A4C55"/>
    <w:rsid w:val="008A4C81"/>
    <w:rsid w:val="008A529A"/>
    <w:rsid w:val="008A556A"/>
    <w:rsid w:val="008A5B81"/>
    <w:rsid w:val="008A706B"/>
    <w:rsid w:val="008A7BD5"/>
    <w:rsid w:val="008A7F2B"/>
    <w:rsid w:val="008B07AE"/>
    <w:rsid w:val="008B0D18"/>
    <w:rsid w:val="008B1175"/>
    <w:rsid w:val="008B21A3"/>
    <w:rsid w:val="008B257D"/>
    <w:rsid w:val="008B317B"/>
    <w:rsid w:val="008B3229"/>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64C"/>
    <w:rsid w:val="008B777E"/>
    <w:rsid w:val="008B780C"/>
    <w:rsid w:val="008B798C"/>
    <w:rsid w:val="008B7A77"/>
    <w:rsid w:val="008B7BAB"/>
    <w:rsid w:val="008B7DB7"/>
    <w:rsid w:val="008B7EAC"/>
    <w:rsid w:val="008C1392"/>
    <w:rsid w:val="008C1514"/>
    <w:rsid w:val="008C1881"/>
    <w:rsid w:val="008C1C07"/>
    <w:rsid w:val="008C1EA3"/>
    <w:rsid w:val="008C27A2"/>
    <w:rsid w:val="008C2CE7"/>
    <w:rsid w:val="008C2E44"/>
    <w:rsid w:val="008C2F92"/>
    <w:rsid w:val="008C3148"/>
    <w:rsid w:val="008C368F"/>
    <w:rsid w:val="008C3851"/>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0773"/>
    <w:rsid w:val="008D1514"/>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4F0A"/>
    <w:rsid w:val="008D5131"/>
    <w:rsid w:val="008D53CA"/>
    <w:rsid w:val="008D53D1"/>
    <w:rsid w:val="008D555D"/>
    <w:rsid w:val="008D5ECC"/>
    <w:rsid w:val="008D6065"/>
    <w:rsid w:val="008D65EE"/>
    <w:rsid w:val="008D6E09"/>
    <w:rsid w:val="008D70F9"/>
    <w:rsid w:val="008D7785"/>
    <w:rsid w:val="008D7947"/>
    <w:rsid w:val="008D7A64"/>
    <w:rsid w:val="008D7B41"/>
    <w:rsid w:val="008D7D54"/>
    <w:rsid w:val="008E073D"/>
    <w:rsid w:val="008E0B2B"/>
    <w:rsid w:val="008E0D08"/>
    <w:rsid w:val="008E0E38"/>
    <w:rsid w:val="008E0FB5"/>
    <w:rsid w:val="008E1700"/>
    <w:rsid w:val="008E1E02"/>
    <w:rsid w:val="008E1F8D"/>
    <w:rsid w:val="008E2073"/>
    <w:rsid w:val="008E312A"/>
    <w:rsid w:val="008E33E3"/>
    <w:rsid w:val="008E3586"/>
    <w:rsid w:val="008E36CC"/>
    <w:rsid w:val="008E3F55"/>
    <w:rsid w:val="008E41BE"/>
    <w:rsid w:val="008E437E"/>
    <w:rsid w:val="008E43E0"/>
    <w:rsid w:val="008E447E"/>
    <w:rsid w:val="008E45BA"/>
    <w:rsid w:val="008E5638"/>
    <w:rsid w:val="008E5B7F"/>
    <w:rsid w:val="008E6406"/>
    <w:rsid w:val="008E6758"/>
    <w:rsid w:val="008E6F8F"/>
    <w:rsid w:val="008E7046"/>
    <w:rsid w:val="008E7284"/>
    <w:rsid w:val="008E73D3"/>
    <w:rsid w:val="008E7F09"/>
    <w:rsid w:val="008F0096"/>
    <w:rsid w:val="008F013A"/>
    <w:rsid w:val="008F03E9"/>
    <w:rsid w:val="008F05A7"/>
    <w:rsid w:val="008F0975"/>
    <w:rsid w:val="008F0DF1"/>
    <w:rsid w:val="008F0F86"/>
    <w:rsid w:val="008F11BD"/>
    <w:rsid w:val="008F16B9"/>
    <w:rsid w:val="008F18DB"/>
    <w:rsid w:val="008F1F03"/>
    <w:rsid w:val="008F2A16"/>
    <w:rsid w:val="008F2DB9"/>
    <w:rsid w:val="008F399B"/>
    <w:rsid w:val="008F3BA7"/>
    <w:rsid w:val="008F41C4"/>
    <w:rsid w:val="008F488E"/>
    <w:rsid w:val="008F55A9"/>
    <w:rsid w:val="008F55AF"/>
    <w:rsid w:val="008F591D"/>
    <w:rsid w:val="008F5DC8"/>
    <w:rsid w:val="008F687E"/>
    <w:rsid w:val="008F6909"/>
    <w:rsid w:val="008F6C47"/>
    <w:rsid w:val="008F6F86"/>
    <w:rsid w:val="008F76DE"/>
    <w:rsid w:val="00900C03"/>
    <w:rsid w:val="009012BB"/>
    <w:rsid w:val="00901546"/>
    <w:rsid w:val="00901694"/>
    <w:rsid w:val="009018B2"/>
    <w:rsid w:val="00901A36"/>
    <w:rsid w:val="0090209E"/>
    <w:rsid w:val="00902401"/>
    <w:rsid w:val="00902602"/>
    <w:rsid w:val="00902DBD"/>
    <w:rsid w:val="00902FAA"/>
    <w:rsid w:val="00903316"/>
    <w:rsid w:val="00903788"/>
    <w:rsid w:val="00903E0E"/>
    <w:rsid w:val="0090410B"/>
    <w:rsid w:val="0090425F"/>
    <w:rsid w:val="00904313"/>
    <w:rsid w:val="0090432D"/>
    <w:rsid w:val="00904802"/>
    <w:rsid w:val="00904A03"/>
    <w:rsid w:val="00904B6D"/>
    <w:rsid w:val="00904C4D"/>
    <w:rsid w:val="00904D1F"/>
    <w:rsid w:val="009051C7"/>
    <w:rsid w:val="009054B2"/>
    <w:rsid w:val="0090584B"/>
    <w:rsid w:val="00905A9A"/>
    <w:rsid w:val="00905AC4"/>
    <w:rsid w:val="009060B3"/>
    <w:rsid w:val="00906889"/>
    <w:rsid w:val="00906C84"/>
    <w:rsid w:val="0090750F"/>
    <w:rsid w:val="00907E9B"/>
    <w:rsid w:val="00907ECC"/>
    <w:rsid w:val="009102A2"/>
    <w:rsid w:val="009102E7"/>
    <w:rsid w:val="00910501"/>
    <w:rsid w:val="0091050E"/>
    <w:rsid w:val="00910F91"/>
    <w:rsid w:val="00911A12"/>
    <w:rsid w:val="00911A8B"/>
    <w:rsid w:val="00911CB2"/>
    <w:rsid w:val="00912123"/>
    <w:rsid w:val="00912AF6"/>
    <w:rsid w:val="00912B84"/>
    <w:rsid w:val="00913124"/>
    <w:rsid w:val="009134DC"/>
    <w:rsid w:val="0091358B"/>
    <w:rsid w:val="00913BEF"/>
    <w:rsid w:val="00914213"/>
    <w:rsid w:val="00914533"/>
    <w:rsid w:val="0091459A"/>
    <w:rsid w:val="00914E63"/>
    <w:rsid w:val="009151DB"/>
    <w:rsid w:val="00916735"/>
    <w:rsid w:val="00916D7A"/>
    <w:rsid w:val="009171C8"/>
    <w:rsid w:val="00917517"/>
    <w:rsid w:val="0091756D"/>
    <w:rsid w:val="00917648"/>
    <w:rsid w:val="009178F9"/>
    <w:rsid w:val="0091791B"/>
    <w:rsid w:val="0092038B"/>
    <w:rsid w:val="00920681"/>
    <w:rsid w:val="0092087A"/>
    <w:rsid w:val="00920FF9"/>
    <w:rsid w:val="0092106D"/>
    <w:rsid w:val="009214A6"/>
    <w:rsid w:val="0092174F"/>
    <w:rsid w:val="00921AD6"/>
    <w:rsid w:val="00922017"/>
    <w:rsid w:val="00922CFC"/>
    <w:rsid w:val="00922E8B"/>
    <w:rsid w:val="00923354"/>
    <w:rsid w:val="009237C2"/>
    <w:rsid w:val="00923C7B"/>
    <w:rsid w:val="00923DEE"/>
    <w:rsid w:val="0092406E"/>
    <w:rsid w:val="009245BB"/>
    <w:rsid w:val="00924984"/>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3F78"/>
    <w:rsid w:val="009346C8"/>
    <w:rsid w:val="00934729"/>
    <w:rsid w:val="00935E46"/>
    <w:rsid w:val="00935E5A"/>
    <w:rsid w:val="00936328"/>
    <w:rsid w:val="00936450"/>
    <w:rsid w:val="009369A3"/>
    <w:rsid w:val="00936F14"/>
    <w:rsid w:val="00936F78"/>
    <w:rsid w:val="00937052"/>
    <w:rsid w:val="0093772F"/>
    <w:rsid w:val="0093776C"/>
    <w:rsid w:val="00937AD4"/>
    <w:rsid w:val="00937D92"/>
    <w:rsid w:val="009400B7"/>
    <w:rsid w:val="009401D6"/>
    <w:rsid w:val="009407AB"/>
    <w:rsid w:val="009413C8"/>
    <w:rsid w:val="00941818"/>
    <w:rsid w:val="00941F38"/>
    <w:rsid w:val="0094271F"/>
    <w:rsid w:val="0094274E"/>
    <w:rsid w:val="0094282C"/>
    <w:rsid w:val="0094304C"/>
    <w:rsid w:val="009430A8"/>
    <w:rsid w:val="0094375A"/>
    <w:rsid w:val="009437C8"/>
    <w:rsid w:val="00943D0B"/>
    <w:rsid w:val="0094429D"/>
    <w:rsid w:val="009447BD"/>
    <w:rsid w:val="00944824"/>
    <w:rsid w:val="00944A51"/>
    <w:rsid w:val="00944A5F"/>
    <w:rsid w:val="00944D5E"/>
    <w:rsid w:val="00945385"/>
    <w:rsid w:val="00945682"/>
    <w:rsid w:val="00945B44"/>
    <w:rsid w:val="00945DE1"/>
    <w:rsid w:val="00945E71"/>
    <w:rsid w:val="00946060"/>
    <w:rsid w:val="009460C3"/>
    <w:rsid w:val="00946BEA"/>
    <w:rsid w:val="00946D3C"/>
    <w:rsid w:val="009470D6"/>
    <w:rsid w:val="00947758"/>
    <w:rsid w:val="0094776D"/>
    <w:rsid w:val="00947AC3"/>
    <w:rsid w:val="00950243"/>
    <w:rsid w:val="00950A08"/>
    <w:rsid w:val="00950D81"/>
    <w:rsid w:val="00950EF8"/>
    <w:rsid w:val="00951202"/>
    <w:rsid w:val="0095139C"/>
    <w:rsid w:val="009518A7"/>
    <w:rsid w:val="00952086"/>
    <w:rsid w:val="009522C8"/>
    <w:rsid w:val="0095253B"/>
    <w:rsid w:val="009528F7"/>
    <w:rsid w:val="009536F2"/>
    <w:rsid w:val="00953AC6"/>
    <w:rsid w:val="00953ED7"/>
    <w:rsid w:val="00953F4E"/>
    <w:rsid w:val="009547CE"/>
    <w:rsid w:val="009549A3"/>
    <w:rsid w:val="00954A3D"/>
    <w:rsid w:val="00954DC1"/>
    <w:rsid w:val="00954E57"/>
    <w:rsid w:val="00954E83"/>
    <w:rsid w:val="009552E6"/>
    <w:rsid w:val="0095680B"/>
    <w:rsid w:val="009568C2"/>
    <w:rsid w:val="00956BC1"/>
    <w:rsid w:val="00956FC8"/>
    <w:rsid w:val="00957324"/>
    <w:rsid w:val="00957703"/>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6962"/>
    <w:rsid w:val="00966A66"/>
    <w:rsid w:val="00966B1F"/>
    <w:rsid w:val="00967467"/>
    <w:rsid w:val="009677BE"/>
    <w:rsid w:val="0097030A"/>
    <w:rsid w:val="0097030E"/>
    <w:rsid w:val="009703CF"/>
    <w:rsid w:val="009704A5"/>
    <w:rsid w:val="00970549"/>
    <w:rsid w:val="00970F3F"/>
    <w:rsid w:val="00971068"/>
    <w:rsid w:val="009713FD"/>
    <w:rsid w:val="00971CB9"/>
    <w:rsid w:val="00971CC1"/>
    <w:rsid w:val="00971E28"/>
    <w:rsid w:val="009720BD"/>
    <w:rsid w:val="0097215A"/>
    <w:rsid w:val="00972684"/>
    <w:rsid w:val="00972D5A"/>
    <w:rsid w:val="0097312B"/>
    <w:rsid w:val="009734B2"/>
    <w:rsid w:val="00973B98"/>
    <w:rsid w:val="00974E38"/>
    <w:rsid w:val="0097571F"/>
    <w:rsid w:val="0097640C"/>
    <w:rsid w:val="00976BBA"/>
    <w:rsid w:val="00976F83"/>
    <w:rsid w:val="009773C3"/>
    <w:rsid w:val="00977ADE"/>
    <w:rsid w:val="00977B0B"/>
    <w:rsid w:val="00977E66"/>
    <w:rsid w:val="0098013E"/>
    <w:rsid w:val="00980175"/>
    <w:rsid w:val="009801DF"/>
    <w:rsid w:val="009803B7"/>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6E1"/>
    <w:rsid w:val="00984C54"/>
    <w:rsid w:val="00984FC1"/>
    <w:rsid w:val="0098501E"/>
    <w:rsid w:val="00985E6A"/>
    <w:rsid w:val="009864AF"/>
    <w:rsid w:val="009866F0"/>
    <w:rsid w:val="009868E9"/>
    <w:rsid w:val="00986A1C"/>
    <w:rsid w:val="00986BEE"/>
    <w:rsid w:val="00987014"/>
    <w:rsid w:val="00987642"/>
    <w:rsid w:val="00987ED9"/>
    <w:rsid w:val="00990370"/>
    <w:rsid w:val="009909E6"/>
    <w:rsid w:val="00990B93"/>
    <w:rsid w:val="00990D0F"/>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9E8"/>
    <w:rsid w:val="00995B7D"/>
    <w:rsid w:val="00995D99"/>
    <w:rsid w:val="00996173"/>
    <w:rsid w:val="0099656D"/>
    <w:rsid w:val="00996A74"/>
    <w:rsid w:val="00996B53"/>
    <w:rsid w:val="00996BB8"/>
    <w:rsid w:val="00996E59"/>
    <w:rsid w:val="00996EAE"/>
    <w:rsid w:val="0099710C"/>
    <w:rsid w:val="00997139"/>
    <w:rsid w:val="00997DC2"/>
    <w:rsid w:val="009A04EF"/>
    <w:rsid w:val="009A0503"/>
    <w:rsid w:val="009A0659"/>
    <w:rsid w:val="009A0CFA"/>
    <w:rsid w:val="009A0D13"/>
    <w:rsid w:val="009A0D67"/>
    <w:rsid w:val="009A1544"/>
    <w:rsid w:val="009A1672"/>
    <w:rsid w:val="009A18F2"/>
    <w:rsid w:val="009A198E"/>
    <w:rsid w:val="009A1B64"/>
    <w:rsid w:val="009A1B7E"/>
    <w:rsid w:val="009A1B91"/>
    <w:rsid w:val="009A29BA"/>
    <w:rsid w:val="009A2A1B"/>
    <w:rsid w:val="009A2A46"/>
    <w:rsid w:val="009A2BA5"/>
    <w:rsid w:val="009A2FD7"/>
    <w:rsid w:val="009A323D"/>
    <w:rsid w:val="009A34A6"/>
    <w:rsid w:val="009A3643"/>
    <w:rsid w:val="009A3EE5"/>
    <w:rsid w:val="009A3FA4"/>
    <w:rsid w:val="009A4091"/>
    <w:rsid w:val="009A452C"/>
    <w:rsid w:val="009A45B0"/>
    <w:rsid w:val="009A4B0B"/>
    <w:rsid w:val="009A4DAB"/>
    <w:rsid w:val="009A4DAD"/>
    <w:rsid w:val="009A52F3"/>
    <w:rsid w:val="009A5CA9"/>
    <w:rsid w:val="009A5FFF"/>
    <w:rsid w:val="009A604A"/>
    <w:rsid w:val="009A6777"/>
    <w:rsid w:val="009A6A6B"/>
    <w:rsid w:val="009A74F2"/>
    <w:rsid w:val="009A7628"/>
    <w:rsid w:val="009A7CA3"/>
    <w:rsid w:val="009B0190"/>
    <w:rsid w:val="009B0473"/>
    <w:rsid w:val="009B0972"/>
    <w:rsid w:val="009B09AC"/>
    <w:rsid w:val="009B125D"/>
    <w:rsid w:val="009B1CC2"/>
    <w:rsid w:val="009B22FF"/>
    <w:rsid w:val="009B28F3"/>
    <w:rsid w:val="009B2A5B"/>
    <w:rsid w:val="009B2D54"/>
    <w:rsid w:val="009B2F69"/>
    <w:rsid w:val="009B34F7"/>
    <w:rsid w:val="009B3C97"/>
    <w:rsid w:val="009B4029"/>
    <w:rsid w:val="009B416C"/>
    <w:rsid w:val="009B427C"/>
    <w:rsid w:val="009B4A3F"/>
    <w:rsid w:val="009B4DA8"/>
    <w:rsid w:val="009B4DBD"/>
    <w:rsid w:val="009B5510"/>
    <w:rsid w:val="009B5658"/>
    <w:rsid w:val="009B5A70"/>
    <w:rsid w:val="009B5CE4"/>
    <w:rsid w:val="009B5D11"/>
    <w:rsid w:val="009B5EFA"/>
    <w:rsid w:val="009B62B4"/>
    <w:rsid w:val="009B62F0"/>
    <w:rsid w:val="009B634C"/>
    <w:rsid w:val="009B65EB"/>
    <w:rsid w:val="009B674C"/>
    <w:rsid w:val="009B7076"/>
    <w:rsid w:val="009B77F2"/>
    <w:rsid w:val="009B78D5"/>
    <w:rsid w:val="009B7C49"/>
    <w:rsid w:val="009C024B"/>
    <w:rsid w:val="009C05CA"/>
    <w:rsid w:val="009C0663"/>
    <w:rsid w:val="009C066A"/>
    <w:rsid w:val="009C0AA4"/>
    <w:rsid w:val="009C113F"/>
    <w:rsid w:val="009C1394"/>
    <w:rsid w:val="009C1451"/>
    <w:rsid w:val="009C19FD"/>
    <w:rsid w:val="009C1B79"/>
    <w:rsid w:val="009C2427"/>
    <w:rsid w:val="009C29AA"/>
    <w:rsid w:val="009C2DE0"/>
    <w:rsid w:val="009C3191"/>
    <w:rsid w:val="009C3445"/>
    <w:rsid w:val="009C38BA"/>
    <w:rsid w:val="009C3CEF"/>
    <w:rsid w:val="009C3F22"/>
    <w:rsid w:val="009C4043"/>
    <w:rsid w:val="009C46F0"/>
    <w:rsid w:val="009C47D8"/>
    <w:rsid w:val="009C4C72"/>
    <w:rsid w:val="009C4D5A"/>
    <w:rsid w:val="009C4F43"/>
    <w:rsid w:val="009C51B9"/>
    <w:rsid w:val="009C547F"/>
    <w:rsid w:val="009C5C3A"/>
    <w:rsid w:val="009C6195"/>
    <w:rsid w:val="009C641F"/>
    <w:rsid w:val="009C68D3"/>
    <w:rsid w:val="009C6C1A"/>
    <w:rsid w:val="009C6C85"/>
    <w:rsid w:val="009C6E6F"/>
    <w:rsid w:val="009C6F99"/>
    <w:rsid w:val="009C71DE"/>
    <w:rsid w:val="009C7BF9"/>
    <w:rsid w:val="009C7E03"/>
    <w:rsid w:val="009D0692"/>
    <w:rsid w:val="009D1092"/>
    <w:rsid w:val="009D11C9"/>
    <w:rsid w:val="009D13FF"/>
    <w:rsid w:val="009D20D6"/>
    <w:rsid w:val="009D258C"/>
    <w:rsid w:val="009D27B9"/>
    <w:rsid w:val="009D27CE"/>
    <w:rsid w:val="009D2969"/>
    <w:rsid w:val="009D2BCB"/>
    <w:rsid w:val="009D2FA4"/>
    <w:rsid w:val="009D3728"/>
    <w:rsid w:val="009D3922"/>
    <w:rsid w:val="009D3A73"/>
    <w:rsid w:val="009D48A1"/>
    <w:rsid w:val="009D4E59"/>
    <w:rsid w:val="009D4FB1"/>
    <w:rsid w:val="009D5272"/>
    <w:rsid w:val="009D5338"/>
    <w:rsid w:val="009D5932"/>
    <w:rsid w:val="009D60D5"/>
    <w:rsid w:val="009D6263"/>
    <w:rsid w:val="009D6A1C"/>
    <w:rsid w:val="009D7151"/>
    <w:rsid w:val="009D7404"/>
    <w:rsid w:val="009D760B"/>
    <w:rsid w:val="009E0C73"/>
    <w:rsid w:val="009E14B6"/>
    <w:rsid w:val="009E14C5"/>
    <w:rsid w:val="009E1534"/>
    <w:rsid w:val="009E166D"/>
    <w:rsid w:val="009E2BC9"/>
    <w:rsid w:val="009E34D2"/>
    <w:rsid w:val="009E34F2"/>
    <w:rsid w:val="009E3795"/>
    <w:rsid w:val="009E3C0E"/>
    <w:rsid w:val="009E3C3A"/>
    <w:rsid w:val="009E3D6C"/>
    <w:rsid w:val="009E416F"/>
    <w:rsid w:val="009E4262"/>
    <w:rsid w:val="009E4288"/>
    <w:rsid w:val="009E442D"/>
    <w:rsid w:val="009E460D"/>
    <w:rsid w:val="009E4881"/>
    <w:rsid w:val="009E5143"/>
    <w:rsid w:val="009E5506"/>
    <w:rsid w:val="009E56DE"/>
    <w:rsid w:val="009E62CD"/>
    <w:rsid w:val="009E62F1"/>
    <w:rsid w:val="009E63AE"/>
    <w:rsid w:val="009E63C9"/>
    <w:rsid w:val="009E6943"/>
    <w:rsid w:val="009E6B79"/>
    <w:rsid w:val="009E6BAC"/>
    <w:rsid w:val="009E7382"/>
    <w:rsid w:val="009E79FE"/>
    <w:rsid w:val="009E7EF2"/>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3FF8"/>
    <w:rsid w:val="009F4428"/>
    <w:rsid w:val="009F4D3E"/>
    <w:rsid w:val="009F542B"/>
    <w:rsid w:val="009F5527"/>
    <w:rsid w:val="009F6579"/>
    <w:rsid w:val="009F67FB"/>
    <w:rsid w:val="009F686F"/>
    <w:rsid w:val="009F6AD8"/>
    <w:rsid w:val="009F6C0B"/>
    <w:rsid w:val="009F6E16"/>
    <w:rsid w:val="009F7041"/>
    <w:rsid w:val="009F755A"/>
    <w:rsid w:val="009F77AE"/>
    <w:rsid w:val="00A002D9"/>
    <w:rsid w:val="00A009BA"/>
    <w:rsid w:val="00A00D2F"/>
    <w:rsid w:val="00A016CD"/>
    <w:rsid w:val="00A01798"/>
    <w:rsid w:val="00A01A11"/>
    <w:rsid w:val="00A01D61"/>
    <w:rsid w:val="00A01F47"/>
    <w:rsid w:val="00A0236D"/>
    <w:rsid w:val="00A02509"/>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02"/>
    <w:rsid w:val="00A0656D"/>
    <w:rsid w:val="00A06AB0"/>
    <w:rsid w:val="00A06E0B"/>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32"/>
    <w:rsid w:val="00A13669"/>
    <w:rsid w:val="00A13AA0"/>
    <w:rsid w:val="00A13DDA"/>
    <w:rsid w:val="00A13E6A"/>
    <w:rsid w:val="00A13FF0"/>
    <w:rsid w:val="00A1404C"/>
    <w:rsid w:val="00A140F6"/>
    <w:rsid w:val="00A14269"/>
    <w:rsid w:val="00A14372"/>
    <w:rsid w:val="00A14570"/>
    <w:rsid w:val="00A14BC6"/>
    <w:rsid w:val="00A14BCA"/>
    <w:rsid w:val="00A14CBD"/>
    <w:rsid w:val="00A14D5C"/>
    <w:rsid w:val="00A14D77"/>
    <w:rsid w:val="00A1559A"/>
    <w:rsid w:val="00A15EBC"/>
    <w:rsid w:val="00A160FB"/>
    <w:rsid w:val="00A1624E"/>
    <w:rsid w:val="00A1676E"/>
    <w:rsid w:val="00A16AA4"/>
    <w:rsid w:val="00A16F4D"/>
    <w:rsid w:val="00A17027"/>
    <w:rsid w:val="00A173AF"/>
    <w:rsid w:val="00A17431"/>
    <w:rsid w:val="00A20A38"/>
    <w:rsid w:val="00A20B69"/>
    <w:rsid w:val="00A21109"/>
    <w:rsid w:val="00A21A90"/>
    <w:rsid w:val="00A21AAF"/>
    <w:rsid w:val="00A21B98"/>
    <w:rsid w:val="00A21C70"/>
    <w:rsid w:val="00A21DAB"/>
    <w:rsid w:val="00A220D7"/>
    <w:rsid w:val="00A2227E"/>
    <w:rsid w:val="00A222B3"/>
    <w:rsid w:val="00A225AA"/>
    <w:rsid w:val="00A22A20"/>
    <w:rsid w:val="00A2304F"/>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354"/>
    <w:rsid w:val="00A35496"/>
    <w:rsid w:val="00A35750"/>
    <w:rsid w:val="00A35791"/>
    <w:rsid w:val="00A35CD1"/>
    <w:rsid w:val="00A361B8"/>
    <w:rsid w:val="00A3624C"/>
    <w:rsid w:val="00A3691A"/>
    <w:rsid w:val="00A36ADB"/>
    <w:rsid w:val="00A36EEE"/>
    <w:rsid w:val="00A3714D"/>
    <w:rsid w:val="00A37204"/>
    <w:rsid w:val="00A3747F"/>
    <w:rsid w:val="00A3767F"/>
    <w:rsid w:val="00A37B02"/>
    <w:rsid w:val="00A37F97"/>
    <w:rsid w:val="00A400AB"/>
    <w:rsid w:val="00A40776"/>
    <w:rsid w:val="00A40FA1"/>
    <w:rsid w:val="00A410D4"/>
    <w:rsid w:val="00A414C8"/>
    <w:rsid w:val="00A414F9"/>
    <w:rsid w:val="00A41BAD"/>
    <w:rsid w:val="00A41D56"/>
    <w:rsid w:val="00A422FB"/>
    <w:rsid w:val="00A4253B"/>
    <w:rsid w:val="00A428BC"/>
    <w:rsid w:val="00A42988"/>
    <w:rsid w:val="00A42A24"/>
    <w:rsid w:val="00A42D71"/>
    <w:rsid w:val="00A42FC3"/>
    <w:rsid w:val="00A4317E"/>
    <w:rsid w:val="00A43205"/>
    <w:rsid w:val="00A43319"/>
    <w:rsid w:val="00A43738"/>
    <w:rsid w:val="00A44294"/>
    <w:rsid w:val="00A44627"/>
    <w:rsid w:val="00A446A2"/>
    <w:rsid w:val="00A447D7"/>
    <w:rsid w:val="00A44B2E"/>
    <w:rsid w:val="00A44D20"/>
    <w:rsid w:val="00A4516B"/>
    <w:rsid w:val="00A461B2"/>
    <w:rsid w:val="00A4637E"/>
    <w:rsid w:val="00A464AB"/>
    <w:rsid w:val="00A46C17"/>
    <w:rsid w:val="00A46DD0"/>
    <w:rsid w:val="00A47DE0"/>
    <w:rsid w:val="00A506F5"/>
    <w:rsid w:val="00A50701"/>
    <w:rsid w:val="00A50974"/>
    <w:rsid w:val="00A50A09"/>
    <w:rsid w:val="00A50BAB"/>
    <w:rsid w:val="00A50E98"/>
    <w:rsid w:val="00A52244"/>
    <w:rsid w:val="00A522B8"/>
    <w:rsid w:val="00A52641"/>
    <w:rsid w:val="00A52984"/>
    <w:rsid w:val="00A52B37"/>
    <w:rsid w:val="00A52D51"/>
    <w:rsid w:val="00A52FFC"/>
    <w:rsid w:val="00A532FA"/>
    <w:rsid w:val="00A53444"/>
    <w:rsid w:val="00A539C1"/>
    <w:rsid w:val="00A53F63"/>
    <w:rsid w:val="00A53F64"/>
    <w:rsid w:val="00A53F9D"/>
    <w:rsid w:val="00A54087"/>
    <w:rsid w:val="00A546A5"/>
    <w:rsid w:val="00A54D8E"/>
    <w:rsid w:val="00A55AAD"/>
    <w:rsid w:val="00A55CD4"/>
    <w:rsid w:val="00A5618C"/>
    <w:rsid w:val="00A5630F"/>
    <w:rsid w:val="00A56743"/>
    <w:rsid w:val="00A56FBF"/>
    <w:rsid w:val="00A57745"/>
    <w:rsid w:val="00A5793C"/>
    <w:rsid w:val="00A57CD8"/>
    <w:rsid w:val="00A57D0C"/>
    <w:rsid w:val="00A60042"/>
    <w:rsid w:val="00A60616"/>
    <w:rsid w:val="00A60A83"/>
    <w:rsid w:val="00A61416"/>
    <w:rsid w:val="00A61613"/>
    <w:rsid w:val="00A6170A"/>
    <w:rsid w:val="00A61829"/>
    <w:rsid w:val="00A61AA8"/>
    <w:rsid w:val="00A61D0C"/>
    <w:rsid w:val="00A61D9C"/>
    <w:rsid w:val="00A61DDC"/>
    <w:rsid w:val="00A62036"/>
    <w:rsid w:val="00A63663"/>
    <w:rsid w:val="00A63924"/>
    <w:rsid w:val="00A63957"/>
    <w:rsid w:val="00A63D24"/>
    <w:rsid w:val="00A64333"/>
    <w:rsid w:val="00A643D4"/>
    <w:rsid w:val="00A64426"/>
    <w:rsid w:val="00A644FF"/>
    <w:rsid w:val="00A64D22"/>
    <w:rsid w:val="00A64D40"/>
    <w:rsid w:val="00A65435"/>
    <w:rsid w:val="00A6581F"/>
    <w:rsid w:val="00A65C7A"/>
    <w:rsid w:val="00A66577"/>
    <w:rsid w:val="00A70866"/>
    <w:rsid w:val="00A70BF3"/>
    <w:rsid w:val="00A70DB6"/>
    <w:rsid w:val="00A710C8"/>
    <w:rsid w:val="00A7148F"/>
    <w:rsid w:val="00A71977"/>
    <w:rsid w:val="00A72072"/>
    <w:rsid w:val="00A725C9"/>
    <w:rsid w:val="00A72E28"/>
    <w:rsid w:val="00A73279"/>
    <w:rsid w:val="00A73572"/>
    <w:rsid w:val="00A7357C"/>
    <w:rsid w:val="00A735F6"/>
    <w:rsid w:val="00A7372C"/>
    <w:rsid w:val="00A73803"/>
    <w:rsid w:val="00A73979"/>
    <w:rsid w:val="00A73A10"/>
    <w:rsid w:val="00A740CC"/>
    <w:rsid w:val="00A743EA"/>
    <w:rsid w:val="00A746F3"/>
    <w:rsid w:val="00A74CCE"/>
    <w:rsid w:val="00A750FF"/>
    <w:rsid w:val="00A75190"/>
    <w:rsid w:val="00A758D9"/>
    <w:rsid w:val="00A75958"/>
    <w:rsid w:val="00A75DA7"/>
    <w:rsid w:val="00A75DE5"/>
    <w:rsid w:val="00A7652D"/>
    <w:rsid w:val="00A76A0A"/>
    <w:rsid w:val="00A7742F"/>
    <w:rsid w:val="00A77491"/>
    <w:rsid w:val="00A774F8"/>
    <w:rsid w:val="00A775E7"/>
    <w:rsid w:val="00A77B36"/>
    <w:rsid w:val="00A805E4"/>
    <w:rsid w:val="00A808C3"/>
    <w:rsid w:val="00A80919"/>
    <w:rsid w:val="00A80A25"/>
    <w:rsid w:val="00A80CD2"/>
    <w:rsid w:val="00A814C6"/>
    <w:rsid w:val="00A81506"/>
    <w:rsid w:val="00A81CBE"/>
    <w:rsid w:val="00A81D5F"/>
    <w:rsid w:val="00A82615"/>
    <w:rsid w:val="00A826C1"/>
    <w:rsid w:val="00A82734"/>
    <w:rsid w:val="00A82AD9"/>
    <w:rsid w:val="00A82D5C"/>
    <w:rsid w:val="00A82F89"/>
    <w:rsid w:val="00A831FB"/>
    <w:rsid w:val="00A833E2"/>
    <w:rsid w:val="00A8342A"/>
    <w:rsid w:val="00A838CE"/>
    <w:rsid w:val="00A849D3"/>
    <w:rsid w:val="00A850CD"/>
    <w:rsid w:val="00A85120"/>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B69"/>
    <w:rsid w:val="00A91BBD"/>
    <w:rsid w:val="00A92231"/>
    <w:rsid w:val="00A922DB"/>
    <w:rsid w:val="00A92312"/>
    <w:rsid w:val="00A92576"/>
    <w:rsid w:val="00A92ADF"/>
    <w:rsid w:val="00A92F88"/>
    <w:rsid w:val="00A936C5"/>
    <w:rsid w:val="00A93842"/>
    <w:rsid w:val="00A93946"/>
    <w:rsid w:val="00A939FB"/>
    <w:rsid w:val="00A93AE7"/>
    <w:rsid w:val="00A93F34"/>
    <w:rsid w:val="00A9407C"/>
    <w:rsid w:val="00A94538"/>
    <w:rsid w:val="00A94946"/>
    <w:rsid w:val="00A94CE7"/>
    <w:rsid w:val="00A94D48"/>
    <w:rsid w:val="00A94DB1"/>
    <w:rsid w:val="00A9506E"/>
    <w:rsid w:val="00A953D0"/>
    <w:rsid w:val="00A95468"/>
    <w:rsid w:val="00A955F2"/>
    <w:rsid w:val="00A957DA"/>
    <w:rsid w:val="00A95E74"/>
    <w:rsid w:val="00A96089"/>
    <w:rsid w:val="00A967A0"/>
    <w:rsid w:val="00A96815"/>
    <w:rsid w:val="00A969B7"/>
    <w:rsid w:val="00A96A79"/>
    <w:rsid w:val="00A96C2C"/>
    <w:rsid w:val="00A9706E"/>
    <w:rsid w:val="00A97650"/>
    <w:rsid w:val="00A97752"/>
    <w:rsid w:val="00A979B9"/>
    <w:rsid w:val="00A979D1"/>
    <w:rsid w:val="00A97EEF"/>
    <w:rsid w:val="00AA0707"/>
    <w:rsid w:val="00AA1D85"/>
    <w:rsid w:val="00AA1DE3"/>
    <w:rsid w:val="00AA1E19"/>
    <w:rsid w:val="00AA2403"/>
    <w:rsid w:val="00AA2692"/>
    <w:rsid w:val="00AA38D2"/>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A31"/>
    <w:rsid w:val="00AB1C17"/>
    <w:rsid w:val="00AB1FC0"/>
    <w:rsid w:val="00AB2050"/>
    <w:rsid w:val="00AB2751"/>
    <w:rsid w:val="00AB27A8"/>
    <w:rsid w:val="00AB29EF"/>
    <w:rsid w:val="00AB3165"/>
    <w:rsid w:val="00AB31EA"/>
    <w:rsid w:val="00AB3501"/>
    <w:rsid w:val="00AB3527"/>
    <w:rsid w:val="00AB357A"/>
    <w:rsid w:val="00AB35EC"/>
    <w:rsid w:val="00AB3C90"/>
    <w:rsid w:val="00AB3DCC"/>
    <w:rsid w:val="00AB433C"/>
    <w:rsid w:val="00AB4B8E"/>
    <w:rsid w:val="00AB4F10"/>
    <w:rsid w:val="00AB506E"/>
    <w:rsid w:val="00AB5155"/>
    <w:rsid w:val="00AB572B"/>
    <w:rsid w:val="00AB57B1"/>
    <w:rsid w:val="00AB594F"/>
    <w:rsid w:val="00AB63E5"/>
    <w:rsid w:val="00AB6574"/>
    <w:rsid w:val="00AB6790"/>
    <w:rsid w:val="00AB6B87"/>
    <w:rsid w:val="00AB6D7D"/>
    <w:rsid w:val="00AB73DA"/>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33"/>
    <w:rsid w:val="00AC7AFE"/>
    <w:rsid w:val="00AC7E5E"/>
    <w:rsid w:val="00AD0422"/>
    <w:rsid w:val="00AD094F"/>
    <w:rsid w:val="00AD0C5D"/>
    <w:rsid w:val="00AD0EFC"/>
    <w:rsid w:val="00AD0F2E"/>
    <w:rsid w:val="00AD0F3E"/>
    <w:rsid w:val="00AD13D7"/>
    <w:rsid w:val="00AD1F6E"/>
    <w:rsid w:val="00AD2129"/>
    <w:rsid w:val="00AD2222"/>
    <w:rsid w:val="00AD2239"/>
    <w:rsid w:val="00AD24BD"/>
    <w:rsid w:val="00AD26E4"/>
    <w:rsid w:val="00AD2726"/>
    <w:rsid w:val="00AD2AE9"/>
    <w:rsid w:val="00AD2E43"/>
    <w:rsid w:val="00AD2FC0"/>
    <w:rsid w:val="00AD352F"/>
    <w:rsid w:val="00AD3885"/>
    <w:rsid w:val="00AD3F2C"/>
    <w:rsid w:val="00AD401F"/>
    <w:rsid w:val="00AD4B8B"/>
    <w:rsid w:val="00AD5AC3"/>
    <w:rsid w:val="00AD5B54"/>
    <w:rsid w:val="00AD5BBF"/>
    <w:rsid w:val="00AD630D"/>
    <w:rsid w:val="00AD636A"/>
    <w:rsid w:val="00AD646D"/>
    <w:rsid w:val="00AD6671"/>
    <w:rsid w:val="00AD6F12"/>
    <w:rsid w:val="00AD6FB6"/>
    <w:rsid w:val="00AD70FD"/>
    <w:rsid w:val="00AD7103"/>
    <w:rsid w:val="00AD716A"/>
    <w:rsid w:val="00AE036C"/>
    <w:rsid w:val="00AE0522"/>
    <w:rsid w:val="00AE088F"/>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4E70"/>
    <w:rsid w:val="00AE590E"/>
    <w:rsid w:val="00AE63CF"/>
    <w:rsid w:val="00AE68BA"/>
    <w:rsid w:val="00AE6F13"/>
    <w:rsid w:val="00AE6F2C"/>
    <w:rsid w:val="00AE734D"/>
    <w:rsid w:val="00AE7BA3"/>
    <w:rsid w:val="00AE7D93"/>
    <w:rsid w:val="00AF02D2"/>
    <w:rsid w:val="00AF03B2"/>
    <w:rsid w:val="00AF04CF"/>
    <w:rsid w:val="00AF0889"/>
    <w:rsid w:val="00AF0D62"/>
    <w:rsid w:val="00AF1034"/>
    <w:rsid w:val="00AF186D"/>
    <w:rsid w:val="00AF21FE"/>
    <w:rsid w:val="00AF240D"/>
    <w:rsid w:val="00AF321F"/>
    <w:rsid w:val="00AF3AC9"/>
    <w:rsid w:val="00AF3F56"/>
    <w:rsid w:val="00AF4439"/>
    <w:rsid w:val="00AF4A32"/>
    <w:rsid w:val="00AF4AC9"/>
    <w:rsid w:val="00AF4C21"/>
    <w:rsid w:val="00AF50CE"/>
    <w:rsid w:val="00AF53FD"/>
    <w:rsid w:val="00AF56A7"/>
    <w:rsid w:val="00AF5853"/>
    <w:rsid w:val="00AF5B5A"/>
    <w:rsid w:val="00AF61B9"/>
    <w:rsid w:val="00AF6425"/>
    <w:rsid w:val="00AF68A7"/>
    <w:rsid w:val="00AF6F20"/>
    <w:rsid w:val="00AF7113"/>
    <w:rsid w:val="00AF75D1"/>
    <w:rsid w:val="00B00192"/>
    <w:rsid w:val="00B0021D"/>
    <w:rsid w:val="00B00F22"/>
    <w:rsid w:val="00B01895"/>
    <w:rsid w:val="00B01D75"/>
    <w:rsid w:val="00B02C48"/>
    <w:rsid w:val="00B032A4"/>
    <w:rsid w:val="00B03354"/>
    <w:rsid w:val="00B033FB"/>
    <w:rsid w:val="00B0399E"/>
    <w:rsid w:val="00B03D1A"/>
    <w:rsid w:val="00B0451C"/>
    <w:rsid w:val="00B04682"/>
    <w:rsid w:val="00B048B4"/>
    <w:rsid w:val="00B054B3"/>
    <w:rsid w:val="00B058B9"/>
    <w:rsid w:val="00B059F6"/>
    <w:rsid w:val="00B0638A"/>
    <w:rsid w:val="00B06B3B"/>
    <w:rsid w:val="00B06F2B"/>
    <w:rsid w:val="00B07517"/>
    <w:rsid w:val="00B077C1"/>
    <w:rsid w:val="00B07CE8"/>
    <w:rsid w:val="00B10197"/>
    <w:rsid w:val="00B102AC"/>
    <w:rsid w:val="00B10B3F"/>
    <w:rsid w:val="00B10E23"/>
    <w:rsid w:val="00B110EA"/>
    <w:rsid w:val="00B11588"/>
    <w:rsid w:val="00B11689"/>
    <w:rsid w:val="00B11854"/>
    <w:rsid w:val="00B11BA0"/>
    <w:rsid w:val="00B1230F"/>
    <w:rsid w:val="00B12426"/>
    <w:rsid w:val="00B12587"/>
    <w:rsid w:val="00B125B9"/>
    <w:rsid w:val="00B12BA6"/>
    <w:rsid w:val="00B12FF1"/>
    <w:rsid w:val="00B1300C"/>
    <w:rsid w:val="00B13056"/>
    <w:rsid w:val="00B133A2"/>
    <w:rsid w:val="00B13853"/>
    <w:rsid w:val="00B138EB"/>
    <w:rsid w:val="00B13B05"/>
    <w:rsid w:val="00B14208"/>
    <w:rsid w:val="00B142B2"/>
    <w:rsid w:val="00B14323"/>
    <w:rsid w:val="00B149CE"/>
    <w:rsid w:val="00B14A5B"/>
    <w:rsid w:val="00B15301"/>
    <w:rsid w:val="00B15814"/>
    <w:rsid w:val="00B166BD"/>
    <w:rsid w:val="00B1670C"/>
    <w:rsid w:val="00B16A7B"/>
    <w:rsid w:val="00B16E6F"/>
    <w:rsid w:val="00B17083"/>
    <w:rsid w:val="00B17150"/>
    <w:rsid w:val="00B17D0C"/>
    <w:rsid w:val="00B17FCE"/>
    <w:rsid w:val="00B205AD"/>
    <w:rsid w:val="00B2085A"/>
    <w:rsid w:val="00B209FA"/>
    <w:rsid w:val="00B20A56"/>
    <w:rsid w:val="00B20D0F"/>
    <w:rsid w:val="00B212D6"/>
    <w:rsid w:val="00B21913"/>
    <w:rsid w:val="00B2252C"/>
    <w:rsid w:val="00B226AF"/>
    <w:rsid w:val="00B229D9"/>
    <w:rsid w:val="00B22C57"/>
    <w:rsid w:val="00B22DA7"/>
    <w:rsid w:val="00B22F7F"/>
    <w:rsid w:val="00B2309F"/>
    <w:rsid w:val="00B23249"/>
    <w:rsid w:val="00B23252"/>
    <w:rsid w:val="00B23261"/>
    <w:rsid w:val="00B23450"/>
    <w:rsid w:val="00B2364F"/>
    <w:rsid w:val="00B2384F"/>
    <w:rsid w:val="00B240A9"/>
    <w:rsid w:val="00B2446A"/>
    <w:rsid w:val="00B24931"/>
    <w:rsid w:val="00B251F1"/>
    <w:rsid w:val="00B252A3"/>
    <w:rsid w:val="00B254AA"/>
    <w:rsid w:val="00B2594C"/>
    <w:rsid w:val="00B25D62"/>
    <w:rsid w:val="00B25E53"/>
    <w:rsid w:val="00B26221"/>
    <w:rsid w:val="00B2655C"/>
    <w:rsid w:val="00B26AB3"/>
    <w:rsid w:val="00B26BE3"/>
    <w:rsid w:val="00B26C4C"/>
    <w:rsid w:val="00B30165"/>
    <w:rsid w:val="00B30791"/>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760"/>
    <w:rsid w:val="00B34DDC"/>
    <w:rsid w:val="00B34DEF"/>
    <w:rsid w:val="00B355F9"/>
    <w:rsid w:val="00B35696"/>
    <w:rsid w:val="00B35834"/>
    <w:rsid w:val="00B35DCF"/>
    <w:rsid w:val="00B35F77"/>
    <w:rsid w:val="00B36A35"/>
    <w:rsid w:val="00B375B5"/>
    <w:rsid w:val="00B37B7B"/>
    <w:rsid w:val="00B37E19"/>
    <w:rsid w:val="00B40488"/>
    <w:rsid w:val="00B4051B"/>
    <w:rsid w:val="00B40857"/>
    <w:rsid w:val="00B40CC3"/>
    <w:rsid w:val="00B40E72"/>
    <w:rsid w:val="00B40F9A"/>
    <w:rsid w:val="00B4153E"/>
    <w:rsid w:val="00B417EA"/>
    <w:rsid w:val="00B419F6"/>
    <w:rsid w:val="00B41CCC"/>
    <w:rsid w:val="00B41E0F"/>
    <w:rsid w:val="00B422DF"/>
    <w:rsid w:val="00B427F4"/>
    <w:rsid w:val="00B42ADF"/>
    <w:rsid w:val="00B43501"/>
    <w:rsid w:val="00B437AE"/>
    <w:rsid w:val="00B4395C"/>
    <w:rsid w:val="00B43CE7"/>
    <w:rsid w:val="00B44CAD"/>
    <w:rsid w:val="00B4515F"/>
    <w:rsid w:val="00B453AA"/>
    <w:rsid w:val="00B455D2"/>
    <w:rsid w:val="00B456E1"/>
    <w:rsid w:val="00B4586A"/>
    <w:rsid w:val="00B45AF4"/>
    <w:rsid w:val="00B45DC7"/>
    <w:rsid w:val="00B45E9F"/>
    <w:rsid w:val="00B46455"/>
    <w:rsid w:val="00B4721E"/>
    <w:rsid w:val="00B4735D"/>
    <w:rsid w:val="00B47CA8"/>
    <w:rsid w:val="00B511C4"/>
    <w:rsid w:val="00B5131A"/>
    <w:rsid w:val="00B51544"/>
    <w:rsid w:val="00B51999"/>
    <w:rsid w:val="00B526D7"/>
    <w:rsid w:val="00B527D6"/>
    <w:rsid w:val="00B527FD"/>
    <w:rsid w:val="00B53263"/>
    <w:rsid w:val="00B5335D"/>
    <w:rsid w:val="00B536CE"/>
    <w:rsid w:val="00B53AD9"/>
    <w:rsid w:val="00B5415A"/>
    <w:rsid w:val="00B54338"/>
    <w:rsid w:val="00B54816"/>
    <w:rsid w:val="00B54D00"/>
    <w:rsid w:val="00B554D8"/>
    <w:rsid w:val="00B556E8"/>
    <w:rsid w:val="00B562BF"/>
    <w:rsid w:val="00B5667D"/>
    <w:rsid w:val="00B56E7A"/>
    <w:rsid w:val="00B5725B"/>
    <w:rsid w:val="00B57614"/>
    <w:rsid w:val="00B57686"/>
    <w:rsid w:val="00B603F1"/>
    <w:rsid w:val="00B609F8"/>
    <w:rsid w:val="00B61034"/>
    <w:rsid w:val="00B613BD"/>
    <w:rsid w:val="00B61888"/>
    <w:rsid w:val="00B619EA"/>
    <w:rsid w:val="00B61F37"/>
    <w:rsid w:val="00B62199"/>
    <w:rsid w:val="00B62409"/>
    <w:rsid w:val="00B628F9"/>
    <w:rsid w:val="00B62931"/>
    <w:rsid w:val="00B62B1E"/>
    <w:rsid w:val="00B6391E"/>
    <w:rsid w:val="00B64297"/>
    <w:rsid w:val="00B64383"/>
    <w:rsid w:val="00B647E7"/>
    <w:rsid w:val="00B64A95"/>
    <w:rsid w:val="00B64BA5"/>
    <w:rsid w:val="00B64CA8"/>
    <w:rsid w:val="00B64CE2"/>
    <w:rsid w:val="00B654F0"/>
    <w:rsid w:val="00B65634"/>
    <w:rsid w:val="00B65D26"/>
    <w:rsid w:val="00B66547"/>
    <w:rsid w:val="00B66660"/>
    <w:rsid w:val="00B668D1"/>
    <w:rsid w:val="00B66D8C"/>
    <w:rsid w:val="00B671DC"/>
    <w:rsid w:val="00B67435"/>
    <w:rsid w:val="00B67B2A"/>
    <w:rsid w:val="00B67B64"/>
    <w:rsid w:val="00B67C0A"/>
    <w:rsid w:val="00B70339"/>
    <w:rsid w:val="00B70483"/>
    <w:rsid w:val="00B708CE"/>
    <w:rsid w:val="00B70906"/>
    <w:rsid w:val="00B709DA"/>
    <w:rsid w:val="00B70EB4"/>
    <w:rsid w:val="00B70EF2"/>
    <w:rsid w:val="00B710DE"/>
    <w:rsid w:val="00B71459"/>
    <w:rsid w:val="00B715E8"/>
    <w:rsid w:val="00B71F64"/>
    <w:rsid w:val="00B72110"/>
    <w:rsid w:val="00B72607"/>
    <w:rsid w:val="00B72735"/>
    <w:rsid w:val="00B72882"/>
    <w:rsid w:val="00B735C1"/>
    <w:rsid w:val="00B73BF4"/>
    <w:rsid w:val="00B73ED9"/>
    <w:rsid w:val="00B74553"/>
    <w:rsid w:val="00B746F3"/>
    <w:rsid w:val="00B74B7E"/>
    <w:rsid w:val="00B74B9B"/>
    <w:rsid w:val="00B74E6E"/>
    <w:rsid w:val="00B756E3"/>
    <w:rsid w:val="00B75A58"/>
    <w:rsid w:val="00B75C15"/>
    <w:rsid w:val="00B75F33"/>
    <w:rsid w:val="00B763DE"/>
    <w:rsid w:val="00B76BCD"/>
    <w:rsid w:val="00B76BF4"/>
    <w:rsid w:val="00B76BF9"/>
    <w:rsid w:val="00B76C0F"/>
    <w:rsid w:val="00B76E22"/>
    <w:rsid w:val="00B76E86"/>
    <w:rsid w:val="00B772B6"/>
    <w:rsid w:val="00B774E7"/>
    <w:rsid w:val="00B7781A"/>
    <w:rsid w:val="00B77914"/>
    <w:rsid w:val="00B77AFB"/>
    <w:rsid w:val="00B77BE2"/>
    <w:rsid w:val="00B80420"/>
    <w:rsid w:val="00B80B46"/>
    <w:rsid w:val="00B81150"/>
    <w:rsid w:val="00B815FB"/>
    <w:rsid w:val="00B81754"/>
    <w:rsid w:val="00B81C9C"/>
    <w:rsid w:val="00B82B4D"/>
    <w:rsid w:val="00B831AB"/>
    <w:rsid w:val="00B8325F"/>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91ACA"/>
    <w:rsid w:val="00B91CFB"/>
    <w:rsid w:val="00B91FDF"/>
    <w:rsid w:val="00B9261C"/>
    <w:rsid w:val="00B92AE9"/>
    <w:rsid w:val="00B92BCA"/>
    <w:rsid w:val="00B92C05"/>
    <w:rsid w:val="00B931C0"/>
    <w:rsid w:val="00B935A7"/>
    <w:rsid w:val="00B93C0C"/>
    <w:rsid w:val="00B94007"/>
    <w:rsid w:val="00B945A6"/>
    <w:rsid w:val="00B947DE"/>
    <w:rsid w:val="00B94FB2"/>
    <w:rsid w:val="00B95389"/>
    <w:rsid w:val="00B9587C"/>
    <w:rsid w:val="00B95950"/>
    <w:rsid w:val="00B95BAB"/>
    <w:rsid w:val="00B95C0D"/>
    <w:rsid w:val="00B95CF5"/>
    <w:rsid w:val="00B95DFF"/>
    <w:rsid w:val="00B95FBC"/>
    <w:rsid w:val="00B9631C"/>
    <w:rsid w:val="00B964CB"/>
    <w:rsid w:val="00B966E3"/>
    <w:rsid w:val="00B96DA3"/>
    <w:rsid w:val="00B96ECA"/>
    <w:rsid w:val="00B97498"/>
    <w:rsid w:val="00B974B3"/>
    <w:rsid w:val="00B9756D"/>
    <w:rsid w:val="00B976FA"/>
    <w:rsid w:val="00B97F5B"/>
    <w:rsid w:val="00BA070B"/>
    <w:rsid w:val="00BA07A0"/>
    <w:rsid w:val="00BA0814"/>
    <w:rsid w:val="00BA0CD4"/>
    <w:rsid w:val="00BA1052"/>
    <w:rsid w:val="00BA109B"/>
    <w:rsid w:val="00BA13FC"/>
    <w:rsid w:val="00BA17FD"/>
    <w:rsid w:val="00BA1A45"/>
    <w:rsid w:val="00BA2193"/>
    <w:rsid w:val="00BA24B1"/>
    <w:rsid w:val="00BA26C0"/>
    <w:rsid w:val="00BA2931"/>
    <w:rsid w:val="00BA293A"/>
    <w:rsid w:val="00BA2F3C"/>
    <w:rsid w:val="00BA30E1"/>
    <w:rsid w:val="00BA38D2"/>
    <w:rsid w:val="00BA39DB"/>
    <w:rsid w:val="00BA3D86"/>
    <w:rsid w:val="00BA3E82"/>
    <w:rsid w:val="00BA415E"/>
    <w:rsid w:val="00BA4B1B"/>
    <w:rsid w:val="00BA5019"/>
    <w:rsid w:val="00BA5081"/>
    <w:rsid w:val="00BA56E1"/>
    <w:rsid w:val="00BA5C7D"/>
    <w:rsid w:val="00BA5FC5"/>
    <w:rsid w:val="00BA67E9"/>
    <w:rsid w:val="00BA6891"/>
    <w:rsid w:val="00BA6988"/>
    <w:rsid w:val="00BA6A7F"/>
    <w:rsid w:val="00BA6C7F"/>
    <w:rsid w:val="00BA6D12"/>
    <w:rsid w:val="00BA7645"/>
    <w:rsid w:val="00BA7845"/>
    <w:rsid w:val="00BA7C53"/>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FE5"/>
    <w:rsid w:val="00BB5CE2"/>
    <w:rsid w:val="00BB661D"/>
    <w:rsid w:val="00BB67E7"/>
    <w:rsid w:val="00BB6BEA"/>
    <w:rsid w:val="00BB6FE2"/>
    <w:rsid w:val="00BB76F1"/>
    <w:rsid w:val="00BB78BA"/>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093"/>
    <w:rsid w:val="00BC5ED2"/>
    <w:rsid w:val="00BC6045"/>
    <w:rsid w:val="00BC6119"/>
    <w:rsid w:val="00BC641A"/>
    <w:rsid w:val="00BC676C"/>
    <w:rsid w:val="00BC7DCB"/>
    <w:rsid w:val="00BC7EA4"/>
    <w:rsid w:val="00BD01FC"/>
    <w:rsid w:val="00BD064B"/>
    <w:rsid w:val="00BD0967"/>
    <w:rsid w:val="00BD0D67"/>
    <w:rsid w:val="00BD1990"/>
    <w:rsid w:val="00BD19C9"/>
    <w:rsid w:val="00BD1ED2"/>
    <w:rsid w:val="00BD2E49"/>
    <w:rsid w:val="00BD32B1"/>
    <w:rsid w:val="00BD335C"/>
    <w:rsid w:val="00BD34EA"/>
    <w:rsid w:val="00BD3DB5"/>
    <w:rsid w:val="00BD3DE1"/>
    <w:rsid w:val="00BD3F70"/>
    <w:rsid w:val="00BD46F5"/>
    <w:rsid w:val="00BD4D4D"/>
    <w:rsid w:val="00BD62FB"/>
    <w:rsid w:val="00BD63B7"/>
    <w:rsid w:val="00BD69FA"/>
    <w:rsid w:val="00BD6C20"/>
    <w:rsid w:val="00BD7280"/>
    <w:rsid w:val="00BD75B9"/>
    <w:rsid w:val="00BD79CF"/>
    <w:rsid w:val="00BD7C5E"/>
    <w:rsid w:val="00BE0255"/>
    <w:rsid w:val="00BE0369"/>
    <w:rsid w:val="00BE06BB"/>
    <w:rsid w:val="00BE0A16"/>
    <w:rsid w:val="00BE0FC5"/>
    <w:rsid w:val="00BE1043"/>
    <w:rsid w:val="00BE1A4B"/>
    <w:rsid w:val="00BE1E40"/>
    <w:rsid w:val="00BE26EE"/>
    <w:rsid w:val="00BE2B60"/>
    <w:rsid w:val="00BE2D99"/>
    <w:rsid w:val="00BE2EE1"/>
    <w:rsid w:val="00BE3B52"/>
    <w:rsid w:val="00BE3E18"/>
    <w:rsid w:val="00BE3EB4"/>
    <w:rsid w:val="00BE3FA4"/>
    <w:rsid w:val="00BE407F"/>
    <w:rsid w:val="00BE4172"/>
    <w:rsid w:val="00BE473B"/>
    <w:rsid w:val="00BE4A2D"/>
    <w:rsid w:val="00BE542F"/>
    <w:rsid w:val="00BE58B5"/>
    <w:rsid w:val="00BE591E"/>
    <w:rsid w:val="00BE60EB"/>
    <w:rsid w:val="00BE62F4"/>
    <w:rsid w:val="00BE69E4"/>
    <w:rsid w:val="00BE6B5F"/>
    <w:rsid w:val="00BE6D7A"/>
    <w:rsid w:val="00BE70F0"/>
    <w:rsid w:val="00BE7CED"/>
    <w:rsid w:val="00BF08E2"/>
    <w:rsid w:val="00BF0938"/>
    <w:rsid w:val="00BF09FF"/>
    <w:rsid w:val="00BF0A11"/>
    <w:rsid w:val="00BF0C8A"/>
    <w:rsid w:val="00BF0D7C"/>
    <w:rsid w:val="00BF0E5C"/>
    <w:rsid w:val="00BF121B"/>
    <w:rsid w:val="00BF1684"/>
    <w:rsid w:val="00BF1695"/>
    <w:rsid w:val="00BF1782"/>
    <w:rsid w:val="00BF1B6E"/>
    <w:rsid w:val="00BF1CCE"/>
    <w:rsid w:val="00BF2A31"/>
    <w:rsid w:val="00BF2F84"/>
    <w:rsid w:val="00BF38E7"/>
    <w:rsid w:val="00BF3A82"/>
    <w:rsid w:val="00BF3B1A"/>
    <w:rsid w:val="00BF3D5C"/>
    <w:rsid w:val="00BF474F"/>
    <w:rsid w:val="00BF4C47"/>
    <w:rsid w:val="00BF4FED"/>
    <w:rsid w:val="00BF5CC6"/>
    <w:rsid w:val="00BF64DB"/>
    <w:rsid w:val="00BF68D7"/>
    <w:rsid w:val="00BF6CAD"/>
    <w:rsid w:val="00BF7E3F"/>
    <w:rsid w:val="00C009D1"/>
    <w:rsid w:val="00C00CED"/>
    <w:rsid w:val="00C01C88"/>
    <w:rsid w:val="00C01DBF"/>
    <w:rsid w:val="00C01EA9"/>
    <w:rsid w:val="00C0210B"/>
    <w:rsid w:val="00C022E7"/>
    <w:rsid w:val="00C02440"/>
    <w:rsid w:val="00C02FD8"/>
    <w:rsid w:val="00C036B5"/>
    <w:rsid w:val="00C037F0"/>
    <w:rsid w:val="00C03C8C"/>
    <w:rsid w:val="00C03E02"/>
    <w:rsid w:val="00C04166"/>
    <w:rsid w:val="00C041DE"/>
    <w:rsid w:val="00C0449D"/>
    <w:rsid w:val="00C05E86"/>
    <w:rsid w:val="00C05FAF"/>
    <w:rsid w:val="00C070ED"/>
    <w:rsid w:val="00C07895"/>
    <w:rsid w:val="00C07D83"/>
    <w:rsid w:val="00C1020F"/>
    <w:rsid w:val="00C1060D"/>
    <w:rsid w:val="00C10D73"/>
    <w:rsid w:val="00C10FD4"/>
    <w:rsid w:val="00C11207"/>
    <w:rsid w:val="00C11D65"/>
    <w:rsid w:val="00C12314"/>
    <w:rsid w:val="00C12479"/>
    <w:rsid w:val="00C124D6"/>
    <w:rsid w:val="00C12801"/>
    <w:rsid w:val="00C129C3"/>
    <w:rsid w:val="00C12DD5"/>
    <w:rsid w:val="00C130A8"/>
    <w:rsid w:val="00C13E89"/>
    <w:rsid w:val="00C1401B"/>
    <w:rsid w:val="00C14289"/>
    <w:rsid w:val="00C1445A"/>
    <w:rsid w:val="00C14845"/>
    <w:rsid w:val="00C14BFF"/>
    <w:rsid w:val="00C15DDA"/>
    <w:rsid w:val="00C160B3"/>
    <w:rsid w:val="00C160D6"/>
    <w:rsid w:val="00C16C1C"/>
    <w:rsid w:val="00C16E7B"/>
    <w:rsid w:val="00C16E94"/>
    <w:rsid w:val="00C172E1"/>
    <w:rsid w:val="00C17312"/>
    <w:rsid w:val="00C1736D"/>
    <w:rsid w:val="00C1773D"/>
    <w:rsid w:val="00C17A00"/>
    <w:rsid w:val="00C17A6B"/>
    <w:rsid w:val="00C20214"/>
    <w:rsid w:val="00C20FF2"/>
    <w:rsid w:val="00C210B1"/>
    <w:rsid w:val="00C21E19"/>
    <w:rsid w:val="00C221D4"/>
    <w:rsid w:val="00C22BF0"/>
    <w:rsid w:val="00C22C7D"/>
    <w:rsid w:val="00C23402"/>
    <w:rsid w:val="00C2367C"/>
    <w:rsid w:val="00C23885"/>
    <w:rsid w:val="00C238A4"/>
    <w:rsid w:val="00C23CC4"/>
    <w:rsid w:val="00C24EDD"/>
    <w:rsid w:val="00C2526C"/>
    <w:rsid w:val="00C255D1"/>
    <w:rsid w:val="00C25636"/>
    <w:rsid w:val="00C25856"/>
    <w:rsid w:val="00C25A82"/>
    <w:rsid w:val="00C25BFD"/>
    <w:rsid w:val="00C25EC0"/>
    <w:rsid w:val="00C2604F"/>
    <w:rsid w:val="00C2627D"/>
    <w:rsid w:val="00C26367"/>
    <w:rsid w:val="00C26958"/>
    <w:rsid w:val="00C26AB6"/>
    <w:rsid w:val="00C27177"/>
    <w:rsid w:val="00C27536"/>
    <w:rsid w:val="00C27AB5"/>
    <w:rsid w:val="00C27FE0"/>
    <w:rsid w:val="00C30193"/>
    <w:rsid w:val="00C30431"/>
    <w:rsid w:val="00C3070F"/>
    <w:rsid w:val="00C31267"/>
    <w:rsid w:val="00C31418"/>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6"/>
    <w:rsid w:val="00C362B9"/>
    <w:rsid w:val="00C36885"/>
    <w:rsid w:val="00C36C0C"/>
    <w:rsid w:val="00C370EF"/>
    <w:rsid w:val="00C371B2"/>
    <w:rsid w:val="00C379F0"/>
    <w:rsid w:val="00C37E48"/>
    <w:rsid w:val="00C40D0B"/>
    <w:rsid w:val="00C4108D"/>
    <w:rsid w:val="00C41C73"/>
    <w:rsid w:val="00C4242A"/>
    <w:rsid w:val="00C4282E"/>
    <w:rsid w:val="00C42B5A"/>
    <w:rsid w:val="00C42FCE"/>
    <w:rsid w:val="00C4357F"/>
    <w:rsid w:val="00C43733"/>
    <w:rsid w:val="00C43974"/>
    <w:rsid w:val="00C439EC"/>
    <w:rsid w:val="00C43CB5"/>
    <w:rsid w:val="00C44163"/>
    <w:rsid w:val="00C4458C"/>
    <w:rsid w:val="00C4477D"/>
    <w:rsid w:val="00C448D3"/>
    <w:rsid w:val="00C451B3"/>
    <w:rsid w:val="00C4521A"/>
    <w:rsid w:val="00C45F1C"/>
    <w:rsid w:val="00C461BA"/>
    <w:rsid w:val="00C466C3"/>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276"/>
    <w:rsid w:val="00C556FE"/>
    <w:rsid w:val="00C5588E"/>
    <w:rsid w:val="00C558B0"/>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0F45"/>
    <w:rsid w:val="00C61AD4"/>
    <w:rsid w:val="00C61BF8"/>
    <w:rsid w:val="00C61D7F"/>
    <w:rsid w:val="00C6314C"/>
    <w:rsid w:val="00C63C27"/>
    <w:rsid w:val="00C645A4"/>
    <w:rsid w:val="00C64753"/>
    <w:rsid w:val="00C64F56"/>
    <w:rsid w:val="00C6568A"/>
    <w:rsid w:val="00C65CAC"/>
    <w:rsid w:val="00C66796"/>
    <w:rsid w:val="00C6692E"/>
    <w:rsid w:val="00C67E2E"/>
    <w:rsid w:val="00C67F86"/>
    <w:rsid w:val="00C70304"/>
    <w:rsid w:val="00C70597"/>
    <w:rsid w:val="00C706D5"/>
    <w:rsid w:val="00C707E7"/>
    <w:rsid w:val="00C70828"/>
    <w:rsid w:val="00C70FAE"/>
    <w:rsid w:val="00C7123F"/>
    <w:rsid w:val="00C71875"/>
    <w:rsid w:val="00C71D77"/>
    <w:rsid w:val="00C7231B"/>
    <w:rsid w:val="00C72630"/>
    <w:rsid w:val="00C726A4"/>
    <w:rsid w:val="00C72896"/>
    <w:rsid w:val="00C72CC3"/>
    <w:rsid w:val="00C73110"/>
    <w:rsid w:val="00C73446"/>
    <w:rsid w:val="00C73522"/>
    <w:rsid w:val="00C73812"/>
    <w:rsid w:val="00C73ADA"/>
    <w:rsid w:val="00C73BD6"/>
    <w:rsid w:val="00C74226"/>
    <w:rsid w:val="00C74D6A"/>
    <w:rsid w:val="00C7528C"/>
    <w:rsid w:val="00C75412"/>
    <w:rsid w:val="00C75431"/>
    <w:rsid w:val="00C75AA9"/>
    <w:rsid w:val="00C75BBA"/>
    <w:rsid w:val="00C75E4B"/>
    <w:rsid w:val="00C76594"/>
    <w:rsid w:val="00C7674A"/>
    <w:rsid w:val="00C77124"/>
    <w:rsid w:val="00C77532"/>
    <w:rsid w:val="00C776F8"/>
    <w:rsid w:val="00C77710"/>
    <w:rsid w:val="00C77A3B"/>
    <w:rsid w:val="00C800C7"/>
    <w:rsid w:val="00C800DC"/>
    <w:rsid w:val="00C8030A"/>
    <w:rsid w:val="00C80361"/>
    <w:rsid w:val="00C80C79"/>
    <w:rsid w:val="00C8172F"/>
    <w:rsid w:val="00C81829"/>
    <w:rsid w:val="00C82624"/>
    <w:rsid w:val="00C82883"/>
    <w:rsid w:val="00C82983"/>
    <w:rsid w:val="00C83659"/>
    <w:rsid w:val="00C85073"/>
    <w:rsid w:val="00C852C6"/>
    <w:rsid w:val="00C8597C"/>
    <w:rsid w:val="00C86047"/>
    <w:rsid w:val="00C860DE"/>
    <w:rsid w:val="00C86B55"/>
    <w:rsid w:val="00C86BEF"/>
    <w:rsid w:val="00C871FE"/>
    <w:rsid w:val="00C8722B"/>
    <w:rsid w:val="00C874D5"/>
    <w:rsid w:val="00C8759D"/>
    <w:rsid w:val="00C877DE"/>
    <w:rsid w:val="00C879F6"/>
    <w:rsid w:val="00C87AEB"/>
    <w:rsid w:val="00C90575"/>
    <w:rsid w:val="00C905D9"/>
    <w:rsid w:val="00C9089E"/>
    <w:rsid w:val="00C90A5A"/>
    <w:rsid w:val="00C90A67"/>
    <w:rsid w:val="00C90DDB"/>
    <w:rsid w:val="00C918E0"/>
    <w:rsid w:val="00C9201F"/>
    <w:rsid w:val="00C92721"/>
    <w:rsid w:val="00C92A5B"/>
    <w:rsid w:val="00C9324A"/>
    <w:rsid w:val="00C93747"/>
    <w:rsid w:val="00C93A1F"/>
    <w:rsid w:val="00C93C24"/>
    <w:rsid w:val="00C94E6C"/>
    <w:rsid w:val="00C95003"/>
    <w:rsid w:val="00C9566A"/>
    <w:rsid w:val="00C96099"/>
    <w:rsid w:val="00C96220"/>
    <w:rsid w:val="00C962D4"/>
    <w:rsid w:val="00C9637C"/>
    <w:rsid w:val="00C96576"/>
    <w:rsid w:val="00C965BA"/>
    <w:rsid w:val="00C969C8"/>
    <w:rsid w:val="00C96C75"/>
    <w:rsid w:val="00C97944"/>
    <w:rsid w:val="00C97ADE"/>
    <w:rsid w:val="00CA02C7"/>
    <w:rsid w:val="00CA04CF"/>
    <w:rsid w:val="00CA072F"/>
    <w:rsid w:val="00CA0755"/>
    <w:rsid w:val="00CA0795"/>
    <w:rsid w:val="00CA0A4A"/>
    <w:rsid w:val="00CA0C1A"/>
    <w:rsid w:val="00CA0CD8"/>
    <w:rsid w:val="00CA1052"/>
    <w:rsid w:val="00CA1511"/>
    <w:rsid w:val="00CA16F2"/>
    <w:rsid w:val="00CA172D"/>
    <w:rsid w:val="00CA1D3C"/>
    <w:rsid w:val="00CA1DA8"/>
    <w:rsid w:val="00CA1EF5"/>
    <w:rsid w:val="00CA2052"/>
    <w:rsid w:val="00CA2429"/>
    <w:rsid w:val="00CA2623"/>
    <w:rsid w:val="00CA2747"/>
    <w:rsid w:val="00CA2A86"/>
    <w:rsid w:val="00CA2AB5"/>
    <w:rsid w:val="00CA2B08"/>
    <w:rsid w:val="00CA2BF5"/>
    <w:rsid w:val="00CA3028"/>
    <w:rsid w:val="00CA377F"/>
    <w:rsid w:val="00CA3A18"/>
    <w:rsid w:val="00CA4183"/>
    <w:rsid w:val="00CA481D"/>
    <w:rsid w:val="00CA4A1C"/>
    <w:rsid w:val="00CA4CCE"/>
    <w:rsid w:val="00CA4D5E"/>
    <w:rsid w:val="00CA4DBA"/>
    <w:rsid w:val="00CA5030"/>
    <w:rsid w:val="00CA54BC"/>
    <w:rsid w:val="00CA5D55"/>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1A96"/>
    <w:rsid w:val="00CB25E4"/>
    <w:rsid w:val="00CB267D"/>
    <w:rsid w:val="00CB2B7F"/>
    <w:rsid w:val="00CB2E21"/>
    <w:rsid w:val="00CB33E5"/>
    <w:rsid w:val="00CB34F2"/>
    <w:rsid w:val="00CB356D"/>
    <w:rsid w:val="00CB38F5"/>
    <w:rsid w:val="00CB391D"/>
    <w:rsid w:val="00CB3BCE"/>
    <w:rsid w:val="00CB4625"/>
    <w:rsid w:val="00CB48B4"/>
    <w:rsid w:val="00CB4A78"/>
    <w:rsid w:val="00CB4D1A"/>
    <w:rsid w:val="00CB4FA0"/>
    <w:rsid w:val="00CB53E6"/>
    <w:rsid w:val="00CB591F"/>
    <w:rsid w:val="00CB5A1E"/>
    <w:rsid w:val="00CB5A9B"/>
    <w:rsid w:val="00CB5DDC"/>
    <w:rsid w:val="00CB6777"/>
    <w:rsid w:val="00CB69B4"/>
    <w:rsid w:val="00CB7040"/>
    <w:rsid w:val="00CB7EFF"/>
    <w:rsid w:val="00CC0789"/>
    <w:rsid w:val="00CC0CB2"/>
    <w:rsid w:val="00CC0D12"/>
    <w:rsid w:val="00CC1B24"/>
    <w:rsid w:val="00CC1FBA"/>
    <w:rsid w:val="00CC21A9"/>
    <w:rsid w:val="00CC274A"/>
    <w:rsid w:val="00CC3731"/>
    <w:rsid w:val="00CC3978"/>
    <w:rsid w:val="00CC3AE8"/>
    <w:rsid w:val="00CC3F49"/>
    <w:rsid w:val="00CC4B92"/>
    <w:rsid w:val="00CC4D8A"/>
    <w:rsid w:val="00CC5049"/>
    <w:rsid w:val="00CC51DC"/>
    <w:rsid w:val="00CC53F3"/>
    <w:rsid w:val="00CC7033"/>
    <w:rsid w:val="00CC76C6"/>
    <w:rsid w:val="00CC7734"/>
    <w:rsid w:val="00CC7AA2"/>
    <w:rsid w:val="00CC7E03"/>
    <w:rsid w:val="00CD00BC"/>
    <w:rsid w:val="00CD030E"/>
    <w:rsid w:val="00CD084C"/>
    <w:rsid w:val="00CD0BF4"/>
    <w:rsid w:val="00CD0C08"/>
    <w:rsid w:val="00CD1482"/>
    <w:rsid w:val="00CD1528"/>
    <w:rsid w:val="00CD16C1"/>
    <w:rsid w:val="00CD193F"/>
    <w:rsid w:val="00CD1C2E"/>
    <w:rsid w:val="00CD2069"/>
    <w:rsid w:val="00CD2343"/>
    <w:rsid w:val="00CD2EE0"/>
    <w:rsid w:val="00CD30B9"/>
    <w:rsid w:val="00CD367D"/>
    <w:rsid w:val="00CD3E43"/>
    <w:rsid w:val="00CD3F32"/>
    <w:rsid w:val="00CD431C"/>
    <w:rsid w:val="00CD43C5"/>
    <w:rsid w:val="00CD443F"/>
    <w:rsid w:val="00CD444A"/>
    <w:rsid w:val="00CD466C"/>
    <w:rsid w:val="00CD490D"/>
    <w:rsid w:val="00CD4910"/>
    <w:rsid w:val="00CD5171"/>
    <w:rsid w:val="00CD575F"/>
    <w:rsid w:val="00CD5E5B"/>
    <w:rsid w:val="00CD5F0D"/>
    <w:rsid w:val="00CD623B"/>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33E"/>
    <w:rsid w:val="00CE65E1"/>
    <w:rsid w:val="00CE688C"/>
    <w:rsid w:val="00CE6E8A"/>
    <w:rsid w:val="00CE7324"/>
    <w:rsid w:val="00CE7341"/>
    <w:rsid w:val="00CE7FD7"/>
    <w:rsid w:val="00CF01AA"/>
    <w:rsid w:val="00CF05A1"/>
    <w:rsid w:val="00CF075F"/>
    <w:rsid w:val="00CF097C"/>
    <w:rsid w:val="00CF0B41"/>
    <w:rsid w:val="00CF13B9"/>
    <w:rsid w:val="00CF14F3"/>
    <w:rsid w:val="00CF16A5"/>
    <w:rsid w:val="00CF17F5"/>
    <w:rsid w:val="00CF1C77"/>
    <w:rsid w:val="00CF2A09"/>
    <w:rsid w:val="00CF2A4F"/>
    <w:rsid w:val="00CF2AEB"/>
    <w:rsid w:val="00CF34E0"/>
    <w:rsid w:val="00CF37B2"/>
    <w:rsid w:val="00CF3E76"/>
    <w:rsid w:val="00CF4093"/>
    <w:rsid w:val="00CF4754"/>
    <w:rsid w:val="00CF4967"/>
    <w:rsid w:val="00CF4AF2"/>
    <w:rsid w:val="00CF4C1E"/>
    <w:rsid w:val="00CF5253"/>
    <w:rsid w:val="00CF5984"/>
    <w:rsid w:val="00CF5C97"/>
    <w:rsid w:val="00CF60FE"/>
    <w:rsid w:val="00CF6105"/>
    <w:rsid w:val="00CF62CF"/>
    <w:rsid w:val="00CF648A"/>
    <w:rsid w:val="00CF69F7"/>
    <w:rsid w:val="00CF6BD0"/>
    <w:rsid w:val="00CF7007"/>
    <w:rsid w:val="00CF7160"/>
    <w:rsid w:val="00CF7223"/>
    <w:rsid w:val="00CF7735"/>
    <w:rsid w:val="00CF7A30"/>
    <w:rsid w:val="00D00135"/>
    <w:rsid w:val="00D006C8"/>
    <w:rsid w:val="00D00857"/>
    <w:rsid w:val="00D00CB8"/>
    <w:rsid w:val="00D00CFF"/>
    <w:rsid w:val="00D01015"/>
    <w:rsid w:val="00D01562"/>
    <w:rsid w:val="00D016A3"/>
    <w:rsid w:val="00D01A9F"/>
    <w:rsid w:val="00D02246"/>
    <w:rsid w:val="00D03A19"/>
    <w:rsid w:val="00D040C4"/>
    <w:rsid w:val="00D0441C"/>
    <w:rsid w:val="00D044AE"/>
    <w:rsid w:val="00D04730"/>
    <w:rsid w:val="00D04985"/>
    <w:rsid w:val="00D04EA9"/>
    <w:rsid w:val="00D05275"/>
    <w:rsid w:val="00D05606"/>
    <w:rsid w:val="00D05806"/>
    <w:rsid w:val="00D05C95"/>
    <w:rsid w:val="00D05D0B"/>
    <w:rsid w:val="00D05D28"/>
    <w:rsid w:val="00D05DD9"/>
    <w:rsid w:val="00D05E83"/>
    <w:rsid w:val="00D0625B"/>
    <w:rsid w:val="00D064A4"/>
    <w:rsid w:val="00D06601"/>
    <w:rsid w:val="00D06605"/>
    <w:rsid w:val="00D06692"/>
    <w:rsid w:val="00D06A49"/>
    <w:rsid w:val="00D07172"/>
    <w:rsid w:val="00D077AB"/>
    <w:rsid w:val="00D078E2"/>
    <w:rsid w:val="00D07FC2"/>
    <w:rsid w:val="00D10DA3"/>
    <w:rsid w:val="00D112F7"/>
    <w:rsid w:val="00D1196F"/>
    <w:rsid w:val="00D11E4B"/>
    <w:rsid w:val="00D121B7"/>
    <w:rsid w:val="00D1236E"/>
    <w:rsid w:val="00D12479"/>
    <w:rsid w:val="00D12B63"/>
    <w:rsid w:val="00D12DB4"/>
    <w:rsid w:val="00D14207"/>
    <w:rsid w:val="00D145B7"/>
    <w:rsid w:val="00D14710"/>
    <w:rsid w:val="00D14AE4"/>
    <w:rsid w:val="00D154C2"/>
    <w:rsid w:val="00D15699"/>
    <w:rsid w:val="00D159C5"/>
    <w:rsid w:val="00D15CD1"/>
    <w:rsid w:val="00D17199"/>
    <w:rsid w:val="00D175A7"/>
    <w:rsid w:val="00D20175"/>
    <w:rsid w:val="00D201DD"/>
    <w:rsid w:val="00D20857"/>
    <w:rsid w:val="00D20F1C"/>
    <w:rsid w:val="00D21266"/>
    <w:rsid w:val="00D21D8A"/>
    <w:rsid w:val="00D21FAF"/>
    <w:rsid w:val="00D22059"/>
    <w:rsid w:val="00D2231A"/>
    <w:rsid w:val="00D229A2"/>
    <w:rsid w:val="00D23C26"/>
    <w:rsid w:val="00D24165"/>
    <w:rsid w:val="00D24296"/>
    <w:rsid w:val="00D24601"/>
    <w:rsid w:val="00D24C74"/>
    <w:rsid w:val="00D24D51"/>
    <w:rsid w:val="00D25DD6"/>
    <w:rsid w:val="00D25F89"/>
    <w:rsid w:val="00D2601C"/>
    <w:rsid w:val="00D26966"/>
    <w:rsid w:val="00D275B7"/>
    <w:rsid w:val="00D27A29"/>
    <w:rsid w:val="00D27A8E"/>
    <w:rsid w:val="00D27BFB"/>
    <w:rsid w:val="00D3016A"/>
    <w:rsid w:val="00D30AB5"/>
    <w:rsid w:val="00D30E43"/>
    <w:rsid w:val="00D31516"/>
    <w:rsid w:val="00D31DD5"/>
    <w:rsid w:val="00D3214A"/>
    <w:rsid w:val="00D322B4"/>
    <w:rsid w:val="00D3238A"/>
    <w:rsid w:val="00D32488"/>
    <w:rsid w:val="00D3288E"/>
    <w:rsid w:val="00D32B1C"/>
    <w:rsid w:val="00D33545"/>
    <w:rsid w:val="00D33AE1"/>
    <w:rsid w:val="00D33B7D"/>
    <w:rsid w:val="00D3415E"/>
    <w:rsid w:val="00D34AD1"/>
    <w:rsid w:val="00D34D18"/>
    <w:rsid w:val="00D35392"/>
    <w:rsid w:val="00D358E6"/>
    <w:rsid w:val="00D35CA5"/>
    <w:rsid w:val="00D3617A"/>
    <w:rsid w:val="00D3669F"/>
    <w:rsid w:val="00D36773"/>
    <w:rsid w:val="00D36A3E"/>
    <w:rsid w:val="00D36A87"/>
    <w:rsid w:val="00D36FB8"/>
    <w:rsid w:val="00D379D7"/>
    <w:rsid w:val="00D37C09"/>
    <w:rsid w:val="00D37CD5"/>
    <w:rsid w:val="00D4010D"/>
    <w:rsid w:val="00D40876"/>
    <w:rsid w:val="00D408BB"/>
    <w:rsid w:val="00D40D0A"/>
    <w:rsid w:val="00D40EA4"/>
    <w:rsid w:val="00D40FB9"/>
    <w:rsid w:val="00D41001"/>
    <w:rsid w:val="00D41A2E"/>
    <w:rsid w:val="00D41C98"/>
    <w:rsid w:val="00D426FD"/>
    <w:rsid w:val="00D42809"/>
    <w:rsid w:val="00D429BA"/>
    <w:rsid w:val="00D42E6A"/>
    <w:rsid w:val="00D42E97"/>
    <w:rsid w:val="00D4366D"/>
    <w:rsid w:val="00D43AE9"/>
    <w:rsid w:val="00D4405A"/>
    <w:rsid w:val="00D440C5"/>
    <w:rsid w:val="00D44263"/>
    <w:rsid w:val="00D44C3C"/>
    <w:rsid w:val="00D45B14"/>
    <w:rsid w:val="00D45EC7"/>
    <w:rsid w:val="00D46029"/>
    <w:rsid w:val="00D464E8"/>
    <w:rsid w:val="00D46843"/>
    <w:rsid w:val="00D46ED1"/>
    <w:rsid w:val="00D47126"/>
    <w:rsid w:val="00D47BFF"/>
    <w:rsid w:val="00D5008C"/>
    <w:rsid w:val="00D50A9F"/>
    <w:rsid w:val="00D50C41"/>
    <w:rsid w:val="00D50DEA"/>
    <w:rsid w:val="00D50F30"/>
    <w:rsid w:val="00D511AF"/>
    <w:rsid w:val="00D51E89"/>
    <w:rsid w:val="00D51EC0"/>
    <w:rsid w:val="00D51EE7"/>
    <w:rsid w:val="00D51F8C"/>
    <w:rsid w:val="00D52536"/>
    <w:rsid w:val="00D52552"/>
    <w:rsid w:val="00D53247"/>
    <w:rsid w:val="00D5369E"/>
    <w:rsid w:val="00D53D68"/>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AAA"/>
    <w:rsid w:val="00D60CE3"/>
    <w:rsid w:val="00D60EAA"/>
    <w:rsid w:val="00D60FDC"/>
    <w:rsid w:val="00D61252"/>
    <w:rsid w:val="00D616DB"/>
    <w:rsid w:val="00D61762"/>
    <w:rsid w:val="00D619A3"/>
    <w:rsid w:val="00D61A07"/>
    <w:rsid w:val="00D61AB7"/>
    <w:rsid w:val="00D61AE7"/>
    <w:rsid w:val="00D62602"/>
    <w:rsid w:val="00D627A5"/>
    <w:rsid w:val="00D627EB"/>
    <w:rsid w:val="00D62999"/>
    <w:rsid w:val="00D62E29"/>
    <w:rsid w:val="00D63323"/>
    <w:rsid w:val="00D63340"/>
    <w:rsid w:val="00D638D5"/>
    <w:rsid w:val="00D6395E"/>
    <w:rsid w:val="00D639AD"/>
    <w:rsid w:val="00D639BE"/>
    <w:rsid w:val="00D63BE0"/>
    <w:rsid w:val="00D63D03"/>
    <w:rsid w:val="00D63EBE"/>
    <w:rsid w:val="00D64A83"/>
    <w:rsid w:val="00D64DC7"/>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12C"/>
    <w:rsid w:val="00D7166E"/>
    <w:rsid w:val="00D71686"/>
    <w:rsid w:val="00D71778"/>
    <w:rsid w:val="00D7268E"/>
    <w:rsid w:val="00D72D33"/>
    <w:rsid w:val="00D72F5A"/>
    <w:rsid w:val="00D7349F"/>
    <w:rsid w:val="00D73750"/>
    <w:rsid w:val="00D73970"/>
    <w:rsid w:val="00D73B18"/>
    <w:rsid w:val="00D74745"/>
    <w:rsid w:val="00D74960"/>
    <w:rsid w:val="00D74CBB"/>
    <w:rsid w:val="00D74E29"/>
    <w:rsid w:val="00D74EB1"/>
    <w:rsid w:val="00D74F0C"/>
    <w:rsid w:val="00D75581"/>
    <w:rsid w:val="00D756D4"/>
    <w:rsid w:val="00D758CC"/>
    <w:rsid w:val="00D7591B"/>
    <w:rsid w:val="00D75B99"/>
    <w:rsid w:val="00D75EDA"/>
    <w:rsid w:val="00D76201"/>
    <w:rsid w:val="00D768BD"/>
    <w:rsid w:val="00D76B6E"/>
    <w:rsid w:val="00D778C2"/>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4E71"/>
    <w:rsid w:val="00D8539B"/>
    <w:rsid w:val="00D8570E"/>
    <w:rsid w:val="00D85A4C"/>
    <w:rsid w:val="00D85DA5"/>
    <w:rsid w:val="00D866BA"/>
    <w:rsid w:val="00D86A97"/>
    <w:rsid w:val="00D86E8C"/>
    <w:rsid w:val="00D87731"/>
    <w:rsid w:val="00D87DB0"/>
    <w:rsid w:val="00D905BF"/>
    <w:rsid w:val="00D90BDB"/>
    <w:rsid w:val="00D91124"/>
    <w:rsid w:val="00D911A0"/>
    <w:rsid w:val="00D911EE"/>
    <w:rsid w:val="00D91433"/>
    <w:rsid w:val="00D91608"/>
    <w:rsid w:val="00D91E33"/>
    <w:rsid w:val="00D92015"/>
    <w:rsid w:val="00D92162"/>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5D58"/>
    <w:rsid w:val="00D965DC"/>
    <w:rsid w:val="00D966FD"/>
    <w:rsid w:val="00D96917"/>
    <w:rsid w:val="00D96B4C"/>
    <w:rsid w:val="00D9703A"/>
    <w:rsid w:val="00D973D8"/>
    <w:rsid w:val="00D97A8E"/>
    <w:rsid w:val="00D97B4A"/>
    <w:rsid w:val="00D97FCA"/>
    <w:rsid w:val="00DA0285"/>
    <w:rsid w:val="00DA04BA"/>
    <w:rsid w:val="00DA05F9"/>
    <w:rsid w:val="00DA0728"/>
    <w:rsid w:val="00DA0D70"/>
    <w:rsid w:val="00DA0DD7"/>
    <w:rsid w:val="00DA12D0"/>
    <w:rsid w:val="00DA1429"/>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5B57"/>
    <w:rsid w:val="00DA6716"/>
    <w:rsid w:val="00DA6AD0"/>
    <w:rsid w:val="00DA6B85"/>
    <w:rsid w:val="00DA73DF"/>
    <w:rsid w:val="00DA7491"/>
    <w:rsid w:val="00DA7504"/>
    <w:rsid w:val="00DA7536"/>
    <w:rsid w:val="00DA77EA"/>
    <w:rsid w:val="00DA7A83"/>
    <w:rsid w:val="00DB0066"/>
    <w:rsid w:val="00DB0564"/>
    <w:rsid w:val="00DB0C96"/>
    <w:rsid w:val="00DB1846"/>
    <w:rsid w:val="00DB18CF"/>
    <w:rsid w:val="00DB1A0E"/>
    <w:rsid w:val="00DB2452"/>
    <w:rsid w:val="00DB2928"/>
    <w:rsid w:val="00DB2C76"/>
    <w:rsid w:val="00DB2E75"/>
    <w:rsid w:val="00DB34F6"/>
    <w:rsid w:val="00DB36BC"/>
    <w:rsid w:val="00DB495A"/>
    <w:rsid w:val="00DB4CCA"/>
    <w:rsid w:val="00DB551D"/>
    <w:rsid w:val="00DB55F4"/>
    <w:rsid w:val="00DB58F0"/>
    <w:rsid w:val="00DB59ED"/>
    <w:rsid w:val="00DB5DBA"/>
    <w:rsid w:val="00DB5F99"/>
    <w:rsid w:val="00DB64C4"/>
    <w:rsid w:val="00DB771E"/>
    <w:rsid w:val="00DC01DE"/>
    <w:rsid w:val="00DC171E"/>
    <w:rsid w:val="00DC1A90"/>
    <w:rsid w:val="00DC1C39"/>
    <w:rsid w:val="00DC1C55"/>
    <w:rsid w:val="00DC1F61"/>
    <w:rsid w:val="00DC24B0"/>
    <w:rsid w:val="00DC2A98"/>
    <w:rsid w:val="00DC332D"/>
    <w:rsid w:val="00DC453B"/>
    <w:rsid w:val="00DC4782"/>
    <w:rsid w:val="00DC4836"/>
    <w:rsid w:val="00DC49CB"/>
    <w:rsid w:val="00DC4B54"/>
    <w:rsid w:val="00DC4B6A"/>
    <w:rsid w:val="00DC4EBE"/>
    <w:rsid w:val="00DC5612"/>
    <w:rsid w:val="00DC5776"/>
    <w:rsid w:val="00DC5786"/>
    <w:rsid w:val="00DC5850"/>
    <w:rsid w:val="00DC5A42"/>
    <w:rsid w:val="00DC5A98"/>
    <w:rsid w:val="00DC5DE4"/>
    <w:rsid w:val="00DC5E2C"/>
    <w:rsid w:val="00DC5F28"/>
    <w:rsid w:val="00DC6598"/>
    <w:rsid w:val="00DC6994"/>
    <w:rsid w:val="00DC6D6D"/>
    <w:rsid w:val="00DC71ED"/>
    <w:rsid w:val="00DC7B90"/>
    <w:rsid w:val="00DC7F2B"/>
    <w:rsid w:val="00DD013F"/>
    <w:rsid w:val="00DD0148"/>
    <w:rsid w:val="00DD08B1"/>
    <w:rsid w:val="00DD0D3C"/>
    <w:rsid w:val="00DD0E76"/>
    <w:rsid w:val="00DD0F77"/>
    <w:rsid w:val="00DD1191"/>
    <w:rsid w:val="00DD122E"/>
    <w:rsid w:val="00DD1324"/>
    <w:rsid w:val="00DD1389"/>
    <w:rsid w:val="00DD1447"/>
    <w:rsid w:val="00DD1480"/>
    <w:rsid w:val="00DD18B8"/>
    <w:rsid w:val="00DD20AF"/>
    <w:rsid w:val="00DD20DB"/>
    <w:rsid w:val="00DD2361"/>
    <w:rsid w:val="00DD26C9"/>
    <w:rsid w:val="00DD2D76"/>
    <w:rsid w:val="00DD31FD"/>
    <w:rsid w:val="00DD33BD"/>
    <w:rsid w:val="00DD3463"/>
    <w:rsid w:val="00DD35AE"/>
    <w:rsid w:val="00DD3D71"/>
    <w:rsid w:val="00DD3E81"/>
    <w:rsid w:val="00DD3F2B"/>
    <w:rsid w:val="00DD4914"/>
    <w:rsid w:val="00DD5509"/>
    <w:rsid w:val="00DD5F55"/>
    <w:rsid w:val="00DD6217"/>
    <w:rsid w:val="00DD6433"/>
    <w:rsid w:val="00DD6695"/>
    <w:rsid w:val="00DD6DBC"/>
    <w:rsid w:val="00DD7159"/>
    <w:rsid w:val="00DD72E4"/>
    <w:rsid w:val="00DD7324"/>
    <w:rsid w:val="00DD7484"/>
    <w:rsid w:val="00DD75D8"/>
    <w:rsid w:val="00DE0172"/>
    <w:rsid w:val="00DE03CA"/>
    <w:rsid w:val="00DE055D"/>
    <w:rsid w:val="00DE061F"/>
    <w:rsid w:val="00DE08C1"/>
    <w:rsid w:val="00DE13C7"/>
    <w:rsid w:val="00DE18B6"/>
    <w:rsid w:val="00DE21E5"/>
    <w:rsid w:val="00DE26FB"/>
    <w:rsid w:val="00DE2750"/>
    <w:rsid w:val="00DE2D91"/>
    <w:rsid w:val="00DE3435"/>
    <w:rsid w:val="00DE3A4F"/>
    <w:rsid w:val="00DE40BB"/>
    <w:rsid w:val="00DE42BE"/>
    <w:rsid w:val="00DE4605"/>
    <w:rsid w:val="00DE4847"/>
    <w:rsid w:val="00DE4C0D"/>
    <w:rsid w:val="00DE5136"/>
    <w:rsid w:val="00DE5BFC"/>
    <w:rsid w:val="00DE5E47"/>
    <w:rsid w:val="00DE5F86"/>
    <w:rsid w:val="00DE5F9A"/>
    <w:rsid w:val="00DE67F6"/>
    <w:rsid w:val="00DE6E21"/>
    <w:rsid w:val="00DE6FAF"/>
    <w:rsid w:val="00DE7246"/>
    <w:rsid w:val="00DE759F"/>
    <w:rsid w:val="00DE75E7"/>
    <w:rsid w:val="00DE75FD"/>
    <w:rsid w:val="00DE77C1"/>
    <w:rsid w:val="00DE78E0"/>
    <w:rsid w:val="00DF0064"/>
    <w:rsid w:val="00DF015F"/>
    <w:rsid w:val="00DF0572"/>
    <w:rsid w:val="00DF0592"/>
    <w:rsid w:val="00DF0AFD"/>
    <w:rsid w:val="00DF0D20"/>
    <w:rsid w:val="00DF1536"/>
    <w:rsid w:val="00DF19ED"/>
    <w:rsid w:val="00DF1FB4"/>
    <w:rsid w:val="00DF1FE3"/>
    <w:rsid w:val="00DF21EF"/>
    <w:rsid w:val="00DF24E8"/>
    <w:rsid w:val="00DF257F"/>
    <w:rsid w:val="00DF28B0"/>
    <w:rsid w:val="00DF2E4E"/>
    <w:rsid w:val="00DF35C6"/>
    <w:rsid w:val="00DF35F9"/>
    <w:rsid w:val="00DF3FA8"/>
    <w:rsid w:val="00DF4290"/>
    <w:rsid w:val="00DF42A8"/>
    <w:rsid w:val="00DF42C8"/>
    <w:rsid w:val="00DF4737"/>
    <w:rsid w:val="00DF47CF"/>
    <w:rsid w:val="00DF509F"/>
    <w:rsid w:val="00DF5119"/>
    <w:rsid w:val="00DF53BF"/>
    <w:rsid w:val="00DF572C"/>
    <w:rsid w:val="00DF668E"/>
    <w:rsid w:val="00DF72F8"/>
    <w:rsid w:val="00DF73C0"/>
    <w:rsid w:val="00DF74D0"/>
    <w:rsid w:val="00DF7EEC"/>
    <w:rsid w:val="00E00017"/>
    <w:rsid w:val="00E0036B"/>
    <w:rsid w:val="00E00CC2"/>
    <w:rsid w:val="00E01174"/>
    <w:rsid w:val="00E01C64"/>
    <w:rsid w:val="00E02269"/>
    <w:rsid w:val="00E024C0"/>
    <w:rsid w:val="00E027E2"/>
    <w:rsid w:val="00E02E0C"/>
    <w:rsid w:val="00E02E1D"/>
    <w:rsid w:val="00E03185"/>
    <w:rsid w:val="00E03576"/>
    <w:rsid w:val="00E04474"/>
    <w:rsid w:val="00E04482"/>
    <w:rsid w:val="00E04736"/>
    <w:rsid w:val="00E04887"/>
    <w:rsid w:val="00E05265"/>
    <w:rsid w:val="00E05F8E"/>
    <w:rsid w:val="00E0609D"/>
    <w:rsid w:val="00E06739"/>
    <w:rsid w:val="00E06922"/>
    <w:rsid w:val="00E06D45"/>
    <w:rsid w:val="00E06E39"/>
    <w:rsid w:val="00E0712E"/>
    <w:rsid w:val="00E0793A"/>
    <w:rsid w:val="00E1052F"/>
    <w:rsid w:val="00E1069C"/>
    <w:rsid w:val="00E108FF"/>
    <w:rsid w:val="00E10ECC"/>
    <w:rsid w:val="00E10ECE"/>
    <w:rsid w:val="00E10F55"/>
    <w:rsid w:val="00E118C3"/>
    <w:rsid w:val="00E11A9A"/>
    <w:rsid w:val="00E11AEC"/>
    <w:rsid w:val="00E11DB0"/>
    <w:rsid w:val="00E12168"/>
    <w:rsid w:val="00E12642"/>
    <w:rsid w:val="00E12B2E"/>
    <w:rsid w:val="00E12C3E"/>
    <w:rsid w:val="00E12D80"/>
    <w:rsid w:val="00E13484"/>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15D"/>
    <w:rsid w:val="00E206BA"/>
    <w:rsid w:val="00E20E92"/>
    <w:rsid w:val="00E20E9A"/>
    <w:rsid w:val="00E214F0"/>
    <w:rsid w:val="00E2241D"/>
    <w:rsid w:val="00E232EF"/>
    <w:rsid w:val="00E23BFC"/>
    <w:rsid w:val="00E23E31"/>
    <w:rsid w:val="00E243E9"/>
    <w:rsid w:val="00E244C9"/>
    <w:rsid w:val="00E24588"/>
    <w:rsid w:val="00E24F10"/>
    <w:rsid w:val="00E25082"/>
    <w:rsid w:val="00E250B6"/>
    <w:rsid w:val="00E2512D"/>
    <w:rsid w:val="00E25388"/>
    <w:rsid w:val="00E25513"/>
    <w:rsid w:val="00E2591C"/>
    <w:rsid w:val="00E2667F"/>
    <w:rsid w:val="00E26995"/>
    <w:rsid w:val="00E26E54"/>
    <w:rsid w:val="00E2711C"/>
    <w:rsid w:val="00E3053A"/>
    <w:rsid w:val="00E305C0"/>
    <w:rsid w:val="00E320D0"/>
    <w:rsid w:val="00E322E3"/>
    <w:rsid w:val="00E32496"/>
    <w:rsid w:val="00E327E3"/>
    <w:rsid w:val="00E328BF"/>
    <w:rsid w:val="00E329B2"/>
    <w:rsid w:val="00E32D5F"/>
    <w:rsid w:val="00E32EE4"/>
    <w:rsid w:val="00E32F33"/>
    <w:rsid w:val="00E330D6"/>
    <w:rsid w:val="00E33312"/>
    <w:rsid w:val="00E334A2"/>
    <w:rsid w:val="00E337FF"/>
    <w:rsid w:val="00E33C46"/>
    <w:rsid w:val="00E3482E"/>
    <w:rsid w:val="00E3582A"/>
    <w:rsid w:val="00E35ACA"/>
    <w:rsid w:val="00E35C6B"/>
    <w:rsid w:val="00E35E18"/>
    <w:rsid w:val="00E35E22"/>
    <w:rsid w:val="00E35F95"/>
    <w:rsid w:val="00E36E50"/>
    <w:rsid w:val="00E37633"/>
    <w:rsid w:val="00E37E4D"/>
    <w:rsid w:val="00E403BB"/>
    <w:rsid w:val="00E404CB"/>
    <w:rsid w:val="00E407B5"/>
    <w:rsid w:val="00E40A0B"/>
    <w:rsid w:val="00E41165"/>
    <w:rsid w:val="00E41321"/>
    <w:rsid w:val="00E414D6"/>
    <w:rsid w:val="00E41602"/>
    <w:rsid w:val="00E41E39"/>
    <w:rsid w:val="00E421D8"/>
    <w:rsid w:val="00E425A7"/>
    <w:rsid w:val="00E427E3"/>
    <w:rsid w:val="00E430FF"/>
    <w:rsid w:val="00E4315C"/>
    <w:rsid w:val="00E4324D"/>
    <w:rsid w:val="00E433E8"/>
    <w:rsid w:val="00E4370A"/>
    <w:rsid w:val="00E4379E"/>
    <w:rsid w:val="00E43A58"/>
    <w:rsid w:val="00E43B26"/>
    <w:rsid w:val="00E43BD3"/>
    <w:rsid w:val="00E43BD5"/>
    <w:rsid w:val="00E43F83"/>
    <w:rsid w:val="00E44582"/>
    <w:rsid w:val="00E44745"/>
    <w:rsid w:val="00E45749"/>
    <w:rsid w:val="00E45ABB"/>
    <w:rsid w:val="00E45E48"/>
    <w:rsid w:val="00E4636A"/>
    <w:rsid w:val="00E4703B"/>
    <w:rsid w:val="00E47136"/>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5D8"/>
    <w:rsid w:val="00E53F51"/>
    <w:rsid w:val="00E54A85"/>
    <w:rsid w:val="00E553E6"/>
    <w:rsid w:val="00E55570"/>
    <w:rsid w:val="00E55661"/>
    <w:rsid w:val="00E5569E"/>
    <w:rsid w:val="00E557C7"/>
    <w:rsid w:val="00E558E6"/>
    <w:rsid w:val="00E55DF4"/>
    <w:rsid w:val="00E5600F"/>
    <w:rsid w:val="00E560B0"/>
    <w:rsid w:val="00E5623F"/>
    <w:rsid w:val="00E56892"/>
    <w:rsid w:val="00E57686"/>
    <w:rsid w:val="00E57A8C"/>
    <w:rsid w:val="00E57E7C"/>
    <w:rsid w:val="00E606D2"/>
    <w:rsid w:val="00E6097A"/>
    <w:rsid w:val="00E61031"/>
    <w:rsid w:val="00E613A3"/>
    <w:rsid w:val="00E61522"/>
    <w:rsid w:val="00E619E7"/>
    <w:rsid w:val="00E62190"/>
    <w:rsid w:val="00E62226"/>
    <w:rsid w:val="00E63309"/>
    <w:rsid w:val="00E6359D"/>
    <w:rsid w:val="00E63694"/>
    <w:rsid w:val="00E63B39"/>
    <w:rsid w:val="00E645A6"/>
    <w:rsid w:val="00E64A5E"/>
    <w:rsid w:val="00E64D0A"/>
    <w:rsid w:val="00E65285"/>
    <w:rsid w:val="00E654B3"/>
    <w:rsid w:val="00E662FE"/>
    <w:rsid w:val="00E663C6"/>
    <w:rsid w:val="00E66A07"/>
    <w:rsid w:val="00E66BA5"/>
    <w:rsid w:val="00E66F2B"/>
    <w:rsid w:val="00E6726B"/>
    <w:rsid w:val="00E67314"/>
    <w:rsid w:val="00E67C02"/>
    <w:rsid w:val="00E67F8B"/>
    <w:rsid w:val="00E7036E"/>
    <w:rsid w:val="00E70BF5"/>
    <w:rsid w:val="00E70EDD"/>
    <w:rsid w:val="00E713C8"/>
    <w:rsid w:val="00E71472"/>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42F"/>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6DD"/>
    <w:rsid w:val="00E86D07"/>
    <w:rsid w:val="00E86E9B"/>
    <w:rsid w:val="00E8717B"/>
    <w:rsid w:val="00E87921"/>
    <w:rsid w:val="00E87D9D"/>
    <w:rsid w:val="00E90937"/>
    <w:rsid w:val="00E9095F"/>
    <w:rsid w:val="00E90B5F"/>
    <w:rsid w:val="00E913E3"/>
    <w:rsid w:val="00E9166F"/>
    <w:rsid w:val="00E9183F"/>
    <w:rsid w:val="00E91980"/>
    <w:rsid w:val="00E91B1E"/>
    <w:rsid w:val="00E92110"/>
    <w:rsid w:val="00E924AB"/>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7D0"/>
    <w:rsid w:val="00E9783F"/>
    <w:rsid w:val="00E97AA7"/>
    <w:rsid w:val="00E97F5E"/>
    <w:rsid w:val="00EA031F"/>
    <w:rsid w:val="00EA033B"/>
    <w:rsid w:val="00EA0742"/>
    <w:rsid w:val="00EA090F"/>
    <w:rsid w:val="00EA0E2E"/>
    <w:rsid w:val="00EA0E71"/>
    <w:rsid w:val="00EA13E0"/>
    <w:rsid w:val="00EA1B2D"/>
    <w:rsid w:val="00EA2566"/>
    <w:rsid w:val="00EA287C"/>
    <w:rsid w:val="00EA2F77"/>
    <w:rsid w:val="00EA3014"/>
    <w:rsid w:val="00EA340D"/>
    <w:rsid w:val="00EA3B17"/>
    <w:rsid w:val="00EA3CC7"/>
    <w:rsid w:val="00EA40A6"/>
    <w:rsid w:val="00EA4E75"/>
    <w:rsid w:val="00EA50FC"/>
    <w:rsid w:val="00EA55DF"/>
    <w:rsid w:val="00EA5636"/>
    <w:rsid w:val="00EA64B9"/>
    <w:rsid w:val="00EA66D7"/>
    <w:rsid w:val="00EA66FA"/>
    <w:rsid w:val="00EA684A"/>
    <w:rsid w:val="00EA6CAE"/>
    <w:rsid w:val="00EA6DC0"/>
    <w:rsid w:val="00EA750A"/>
    <w:rsid w:val="00EA7BC8"/>
    <w:rsid w:val="00EA7F34"/>
    <w:rsid w:val="00EB018C"/>
    <w:rsid w:val="00EB0402"/>
    <w:rsid w:val="00EB04CA"/>
    <w:rsid w:val="00EB0591"/>
    <w:rsid w:val="00EB0AF2"/>
    <w:rsid w:val="00EB0EAF"/>
    <w:rsid w:val="00EB2619"/>
    <w:rsid w:val="00EB2E81"/>
    <w:rsid w:val="00EB308D"/>
    <w:rsid w:val="00EB329C"/>
    <w:rsid w:val="00EB35AE"/>
    <w:rsid w:val="00EB3C89"/>
    <w:rsid w:val="00EB3DF6"/>
    <w:rsid w:val="00EB40C1"/>
    <w:rsid w:val="00EB41F5"/>
    <w:rsid w:val="00EB44D9"/>
    <w:rsid w:val="00EB4B89"/>
    <w:rsid w:val="00EB4BA3"/>
    <w:rsid w:val="00EB531D"/>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3A70"/>
    <w:rsid w:val="00EC4092"/>
    <w:rsid w:val="00EC4908"/>
    <w:rsid w:val="00EC53CD"/>
    <w:rsid w:val="00EC558B"/>
    <w:rsid w:val="00EC5904"/>
    <w:rsid w:val="00EC59E4"/>
    <w:rsid w:val="00EC5B30"/>
    <w:rsid w:val="00EC5F19"/>
    <w:rsid w:val="00EC5FDF"/>
    <w:rsid w:val="00EC66C2"/>
    <w:rsid w:val="00EC6E9F"/>
    <w:rsid w:val="00EC7268"/>
    <w:rsid w:val="00EC74DA"/>
    <w:rsid w:val="00EC76E0"/>
    <w:rsid w:val="00EC7B32"/>
    <w:rsid w:val="00EC7BCE"/>
    <w:rsid w:val="00ED005A"/>
    <w:rsid w:val="00ED02E2"/>
    <w:rsid w:val="00ED0628"/>
    <w:rsid w:val="00ED0656"/>
    <w:rsid w:val="00ED07C4"/>
    <w:rsid w:val="00ED09D3"/>
    <w:rsid w:val="00ED0A89"/>
    <w:rsid w:val="00ED0FB1"/>
    <w:rsid w:val="00ED1113"/>
    <w:rsid w:val="00ED1372"/>
    <w:rsid w:val="00ED1A78"/>
    <w:rsid w:val="00ED1D40"/>
    <w:rsid w:val="00ED1E95"/>
    <w:rsid w:val="00ED24A3"/>
    <w:rsid w:val="00ED2CE4"/>
    <w:rsid w:val="00ED2E12"/>
    <w:rsid w:val="00ED3426"/>
    <w:rsid w:val="00ED37BE"/>
    <w:rsid w:val="00ED3AAB"/>
    <w:rsid w:val="00ED3B8E"/>
    <w:rsid w:val="00ED4125"/>
    <w:rsid w:val="00ED429D"/>
    <w:rsid w:val="00ED444F"/>
    <w:rsid w:val="00ED507F"/>
    <w:rsid w:val="00ED5379"/>
    <w:rsid w:val="00ED5628"/>
    <w:rsid w:val="00ED59E5"/>
    <w:rsid w:val="00ED5FA0"/>
    <w:rsid w:val="00ED68AB"/>
    <w:rsid w:val="00ED6A76"/>
    <w:rsid w:val="00ED6AEE"/>
    <w:rsid w:val="00ED6C15"/>
    <w:rsid w:val="00ED749B"/>
    <w:rsid w:val="00ED75EF"/>
    <w:rsid w:val="00ED7748"/>
    <w:rsid w:val="00ED7A86"/>
    <w:rsid w:val="00EE0996"/>
    <w:rsid w:val="00EE158A"/>
    <w:rsid w:val="00EE19DF"/>
    <w:rsid w:val="00EE1BC4"/>
    <w:rsid w:val="00EE1C51"/>
    <w:rsid w:val="00EE1E96"/>
    <w:rsid w:val="00EE23BB"/>
    <w:rsid w:val="00EE2C14"/>
    <w:rsid w:val="00EE308A"/>
    <w:rsid w:val="00EE30FC"/>
    <w:rsid w:val="00EE335B"/>
    <w:rsid w:val="00EE351D"/>
    <w:rsid w:val="00EE3F18"/>
    <w:rsid w:val="00EE4128"/>
    <w:rsid w:val="00EE417C"/>
    <w:rsid w:val="00EE4209"/>
    <w:rsid w:val="00EE4B0D"/>
    <w:rsid w:val="00EE4F25"/>
    <w:rsid w:val="00EE5481"/>
    <w:rsid w:val="00EE5661"/>
    <w:rsid w:val="00EE5BED"/>
    <w:rsid w:val="00EE651E"/>
    <w:rsid w:val="00EE69DE"/>
    <w:rsid w:val="00EE7519"/>
    <w:rsid w:val="00EF0102"/>
    <w:rsid w:val="00EF0AEC"/>
    <w:rsid w:val="00EF0B39"/>
    <w:rsid w:val="00EF0B80"/>
    <w:rsid w:val="00EF0E55"/>
    <w:rsid w:val="00EF0E90"/>
    <w:rsid w:val="00EF12FA"/>
    <w:rsid w:val="00EF16FD"/>
    <w:rsid w:val="00EF197D"/>
    <w:rsid w:val="00EF1C60"/>
    <w:rsid w:val="00EF1CE7"/>
    <w:rsid w:val="00EF20EB"/>
    <w:rsid w:val="00EF22CC"/>
    <w:rsid w:val="00EF2573"/>
    <w:rsid w:val="00EF2BC7"/>
    <w:rsid w:val="00EF3628"/>
    <w:rsid w:val="00EF3706"/>
    <w:rsid w:val="00EF3DCB"/>
    <w:rsid w:val="00EF3EEA"/>
    <w:rsid w:val="00EF4414"/>
    <w:rsid w:val="00EF4482"/>
    <w:rsid w:val="00EF4510"/>
    <w:rsid w:val="00EF4C72"/>
    <w:rsid w:val="00EF4FA8"/>
    <w:rsid w:val="00EF5382"/>
    <w:rsid w:val="00EF5B5D"/>
    <w:rsid w:val="00EF6977"/>
    <w:rsid w:val="00EF6991"/>
    <w:rsid w:val="00EF7686"/>
    <w:rsid w:val="00EF79EA"/>
    <w:rsid w:val="00EF7A31"/>
    <w:rsid w:val="00F00E20"/>
    <w:rsid w:val="00F01200"/>
    <w:rsid w:val="00F016EC"/>
    <w:rsid w:val="00F01B91"/>
    <w:rsid w:val="00F01F0E"/>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488"/>
    <w:rsid w:val="00F066FC"/>
    <w:rsid w:val="00F06958"/>
    <w:rsid w:val="00F06C45"/>
    <w:rsid w:val="00F06DA6"/>
    <w:rsid w:val="00F07393"/>
    <w:rsid w:val="00F074C4"/>
    <w:rsid w:val="00F0798A"/>
    <w:rsid w:val="00F07F8C"/>
    <w:rsid w:val="00F1025B"/>
    <w:rsid w:val="00F109AB"/>
    <w:rsid w:val="00F10C32"/>
    <w:rsid w:val="00F1124E"/>
    <w:rsid w:val="00F113FE"/>
    <w:rsid w:val="00F1179A"/>
    <w:rsid w:val="00F11923"/>
    <w:rsid w:val="00F1192E"/>
    <w:rsid w:val="00F11C95"/>
    <w:rsid w:val="00F129BA"/>
    <w:rsid w:val="00F12B6F"/>
    <w:rsid w:val="00F12CEF"/>
    <w:rsid w:val="00F12D1E"/>
    <w:rsid w:val="00F134DD"/>
    <w:rsid w:val="00F1492C"/>
    <w:rsid w:val="00F149F5"/>
    <w:rsid w:val="00F14BEF"/>
    <w:rsid w:val="00F14D5C"/>
    <w:rsid w:val="00F15E8A"/>
    <w:rsid w:val="00F16445"/>
    <w:rsid w:val="00F16FA6"/>
    <w:rsid w:val="00F17696"/>
    <w:rsid w:val="00F17DF7"/>
    <w:rsid w:val="00F17F40"/>
    <w:rsid w:val="00F2006E"/>
    <w:rsid w:val="00F202FF"/>
    <w:rsid w:val="00F2057A"/>
    <w:rsid w:val="00F205B0"/>
    <w:rsid w:val="00F20BCB"/>
    <w:rsid w:val="00F20F4B"/>
    <w:rsid w:val="00F21AB9"/>
    <w:rsid w:val="00F222E3"/>
    <w:rsid w:val="00F22767"/>
    <w:rsid w:val="00F22B06"/>
    <w:rsid w:val="00F22C71"/>
    <w:rsid w:val="00F22DC9"/>
    <w:rsid w:val="00F23324"/>
    <w:rsid w:val="00F23455"/>
    <w:rsid w:val="00F23CF1"/>
    <w:rsid w:val="00F2467B"/>
    <w:rsid w:val="00F246C7"/>
    <w:rsid w:val="00F24D9B"/>
    <w:rsid w:val="00F252F6"/>
    <w:rsid w:val="00F25A13"/>
    <w:rsid w:val="00F2622C"/>
    <w:rsid w:val="00F26313"/>
    <w:rsid w:val="00F2687D"/>
    <w:rsid w:val="00F2761E"/>
    <w:rsid w:val="00F27758"/>
    <w:rsid w:val="00F279BF"/>
    <w:rsid w:val="00F279C5"/>
    <w:rsid w:val="00F27E90"/>
    <w:rsid w:val="00F27FFA"/>
    <w:rsid w:val="00F30181"/>
    <w:rsid w:val="00F306B6"/>
    <w:rsid w:val="00F3088B"/>
    <w:rsid w:val="00F30AEC"/>
    <w:rsid w:val="00F31016"/>
    <w:rsid w:val="00F320B5"/>
    <w:rsid w:val="00F324BB"/>
    <w:rsid w:val="00F32BC0"/>
    <w:rsid w:val="00F32E95"/>
    <w:rsid w:val="00F33552"/>
    <w:rsid w:val="00F335DD"/>
    <w:rsid w:val="00F338FF"/>
    <w:rsid w:val="00F33DDF"/>
    <w:rsid w:val="00F34758"/>
    <w:rsid w:val="00F34F0B"/>
    <w:rsid w:val="00F359DE"/>
    <w:rsid w:val="00F35A62"/>
    <w:rsid w:val="00F35A8E"/>
    <w:rsid w:val="00F35C97"/>
    <w:rsid w:val="00F35CFA"/>
    <w:rsid w:val="00F35FCC"/>
    <w:rsid w:val="00F3651A"/>
    <w:rsid w:val="00F36638"/>
    <w:rsid w:val="00F36844"/>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60E"/>
    <w:rsid w:val="00F427F8"/>
    <w:rsid w:val="00F42803"/>
    <w:rsid w:val="00F42AF1"/>
    <w:rsid w:val="00F42B5F"/>
    <w:rsid w:val="00F42F72"/>
    <w:rsid w:val="00F4318B"/>
    <w:rsid w:val="00F4347B"/>
    <w:rsid w:val="00F43801"/>
    <w:rsid w:val="00F4388B"/>
    <w:rsid w:val="00F43B17"/>
    <w:rsid w:val="00F43CFA"/>
    <w:rsid w:val="00F43F78"/>
    <w:rsid w:val="00F44A88"/>
    <w:rsid w:val="00F4524C"/>
    <w:rsid w:val="00F45505"/>
    <w:rsid w:val="00F456C9"/>
    <w:rsid w:val="00F4575E"/>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1CC"/>
    <w:rsid w:val="00F51737"/>
    <w:rsid w:val="00F51F9B"/>
    <w:rsid w:val="00F52030"/>
    <w:rsid w:val="00F52219"/>
    <w:rsid w:val="00F5255C"/>
    <w:rsid w:val="00F526D7"/>
    <w:rsid w:val="00F529B2"/>
    <w:rsid w:val="00F52C82"/>
    <w:rsid w:val="00F53164"/>
    <w:rsid w:val="00F5346D"/>
    <w:rsid w:val="00F53757"/>
    <w:rsid w:val="00F537F9"/>
    <w:rsid w:val="00F53F91"/>
    <w:rsid w:val="00F54B23"/>
    <w:rsid w:val="00F55454"/>
    <w:rsid w:val="00F55D15"/>
    <w:rsid w:val="00F55F95"/>
    <w:rsid w:val="00F56753"/>
    <w:rsid w:val="00F56A70"/>
    <w:rsid w:val="00F56D77"/>
    <w:rsid w:val="00F57D68"/>
    <w:rsid w:val="00F57E5B"/>
    <w:rsid w:val="00F60D76"/>
    <w:rsid w:val="00F614BD"/>
    <w:rsid w:val="00F61992"/>
    <w:rsid w:val="00F61D10"/>
    <w:rsid w:val="00F61EE5"/>
    <w:rsid w:val="00F62507"/>
    <w:rsid w:val="00F62ADF"/>
    <w:rsid w:val="00F62B23"/>
    <w:rsid w:val="00F62C52"/>
    <w:rsid w:val="00F6308C"/>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494"/>
    <w:rsid w:val="00F74788"/>
    <w:rsid w:val="00F74CB4"/>
    <w:rsid w:val="00F7551E"/>
    <w:rsid w:val="00F755EA"/>
    <w:rsid w:val="00F75A07"/>
    <w:rsid w:val="00F75BEE"/>
    <w:rsid w:val="00F75D20"/>
    <w:rsid w:val="00F75E4D"/>
    <w:rsid w:val="00F75EF6"/>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0F4F"/>
    <w:rsid w:val="00F81399"/>
    <w:rsid w:val="00F81D77"/>
    <w:rsid w:val="00F81EAB"/>
    <w:rsid w:val="00F825A6"/>
    <w:rsid w:val="00F8276F"/>
    <w:rsid w:val="00F82F9D"/>
    <w:rsid w:val="00F82FAC"/>
    <w:rsid w:val="00F83636"/>
    <w:rsid w:val="00F84205"/>
    <w:rsid w:val="00F84B99"/>
    <w:rsid w:val="00F851C3"/>
    <w:rsid w:val="00F85269"/>
    <w:rsid w:val="00F8598E"/>
    <w:rsid w:val="00F860DD"/>
    <w:rsid w:val="00F87350"/>
    <w:rsid w:val="00F877A9"/>
    <w:rsid w:val="00F87979"/>
    <w:rsid w:val="00F87DBB"/>
    <w:rsid w:val="00F90B75"/>
    <w:rsid w:val="00F90C32"/>
    <w:rsid w:val="00F90D6D"/>
    <w:rsid w:val="00F914CF"/>
    <w:rsid w:val="00F91B12"/>
    <w:rsid w:val="00F91C26"/>
    <w:rsid w:val="00F925F1"/>
    <w:rsid w:val="00F92837"/>
    <w:rsid w:val="00F92AD6"/>
    <w:rsid w:val="00F930A6"/>
    <w:rsid w:val="00F9353F"/>
    <w:rsid w:val="00F936B6"/>
    <w:rsid w:val="00F93A9D"/>
    <w:rsid w:val="00F93AAA"/>
    <w:rsid w:val="00F93AD1"/>
    <w:rsid w:val="00F93DAE"/>
    <w:rsid w:val="00F94031"/>
    <w:rsid w:val="00F942BF"/>
    <w:rsid w:val="00F94C63"/>
    <w:rsid w:val="00F94D7A"/>
    <w:rsid w:val="00F94E7C"/>
    <w:rsid w:val="00F955A0"/>
    <w:rsid w:val="00F95647"/>
    <w:rsid w:val="00F95AE6"/>
    <w:rsid w:val="00F96313"/>
    <w:rsid w:val="00F96B4B"/>
    <w:rsid w:val="00F96B9E"/>
    <w:rsid w:val="00F96E0D"/>
    <w:rsid w:val="00F96E69"/>
    <w:rsid w:val="00FA0016"/>
    <w:rsid w:val="00FA02CB"/>
    <w:rsid w:val="00FA0891"/>
    <w:rsid w:val="00FA08EC"/>
    <w:rsid w:val="00FA0E2F"/>
    <w:rsid w:val="00FA1194"/>
    <w:rsid w:val="00FA11C0"/>
    <w:rsid w:val="00FA174F"/>
    <w:rsid w:val="00FA19C9"/>
    <w:rsid w:val="00FA1DA7"/>
    <w:rsid w:val="00FA2090"/>
    <w:rsid w:val="00FA236B"/>
    <w:rsid w:val="00FA23FE"/>
    <w:rsid w:val="00FA2517"/>
    <w:rsid w:val="00FA270B"/>
    <w:rsid w:val="00FA2CDD"/>
    <w:rsid w:val="00FA35DE"/>
    <w:rsid w:val="00FA3670"/>
    <w:rsid w:val="00FA3AD8"/>
    <w:rsid w:val="00FA422B"/>
    <w:rsid w:val="00FA42E5"/>
    <w:rsid w:val="00FA4346"/>
    <w:rsid w:val="00FA47DC"/>
    <w:rsid w:val="00FA4C03"/>
    <w:rsid w:val="00FA4CF8"/>
    <w:rsid w:val="00FA4E2F"/>
    <w:rsid w:val="00FA4E90"/>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129"/>
    <w:rsid w:val="00FB055D"/>
    <w:rsid w:val="00FB0755"/>
    <w:rsid w:val="00FB106C"/>
    <w:rsid w:val="00FB1227"/>
    <w:rsid w:val="00FB19EF"/>
    <w:rsid w:val="00FB1D9F"/>
    <w:rsid w:val="00FB2B81"/>
    <w:rsid w:val="00FB2C00"/>
    <w:rsid w:val="00FB2E85"/>
    <w:rsid w:val="00FB3097"/>
    <w:rsid w:val="00FB3159"/>
    <w:rsid w:val="00FB3903"/>
    <w:rsid w:val="00FB4024"/>
    <w:rsid w:val="00FB4868"/>
    <w:rsid w:val="00FB486A"/>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1E0"/>
    <w:rsid w:val="00FC1334"/>
    <w:rsid w:val="00FC153A"/>
    <w:rsid w:val="00FC170C"/>
    <w:rsid w:val="00FC17CA"/>
    <w:rsid w:val="00FC201A"/>
    <w:rsid w:val="00FC2031"/>
    <w:rsid w:val="00FC25EF"/>
    <w:rsid w:val="00FC2A43"/>
    <w:rsid w:val="00FC3325"/>
    <w:rsid w:val="00FC3353"/>
    <w:rsid w:val="00FC4091"/>
    <w:rsid w:val="00FC446C"/>
    <w:rsid w:val="00FC4864"/>
    <w:rsid w:val="00FC4AC7"/>
    <w:rsid w:val="00FC4DE4"/>
    <w:rsid w:val="00FC4EE6"/>
    <w:rsid w:val="00FC5059"/>
    <w:rsid w:val="00FC512B"/>
    <w:rsid w:val="00FC5D38"/>
    <w:rsid w:val="00FC641F"/>
    <w:rsid w:val="00FC66E2"/>
    <w:rsid w:val="00FC6883"/>
    <w:rsid w:val="00FC6C89"/>
    <w:rsid w:val="00FC7B8D"/>
    <w:rsid w:val="00FC7DC8"/>
    <w:rsid w:val="00FC7F7C"/>
    <w:rsid w:val="00FD03BC"/>
    <w:rsid w:val="00FD0422"/>
    <w:rsid w:val="00FD0CBF"/>
    <w:rsid w:val="00FD0E5D"/>
    <w:rsid w:val="00FD1412"/>
    <w:rsid w:val="00FD1474"/>
    <w:rsid w:val="00FD1816"/>
    <w:rsid w:val="00FD2066"/>
    <w:rsid w:val="00FD2351"/>
    <w:rsid w:val="00FD25EC"/>
    <w:rsid w:val="00FD2AFF"/>
    <w:rsid w:val="00FD3AA9"/>
    <w:rsid w:val="00FD4317"/>
    <w:rsid w:val="00FD4376"/>
    <w:rsid w:val="00FD44D9"/>
    <w:rsid w:val="00FD471E"/>
    <w:rsid w:val="00FD4D9A"/>
    <w:rsid w:val="00FD4DA7"/>
    <w:rsid w:val="00FD4E3E"/>
    <w:rsid w:val="00FD542D"/>
    <w:rsid w:val="00FD63A5"/>
    <w:rsid w:val="00FD6908"/>
    <w:rsid w:val="00FD6EA7"/>
    <w:rsid w:val="00FD7B2B"/>
    <w:rsid w:val="00FE02A4"/>
    <w:rsid w:val="00FE0465"/>
    <w:rsid w:val="00FE0474"/>
    <w:rsid w:val="00FE0953"/>
    <w:rsid w:val="00FE13D0"/>
    <w:rsid w:val="00FE157B"/>
    <w:rsid w:val="00FE2002"/>
    <w:rsid w:val="00FE20E2"/>
    <w:rsid w:val="00FE261C"/>
    <w:rsid w:val="00FE2D29"/>
    <w:rsid w:val="00FE2E46"/>
    <w:rsid w:val="00FE2EA1"/>
    <w:rsid w:val="00FE2FE2"/>
    <w:rsid w:val="00FE3095"/>
    <w:rsid w:val="00FE3370"/>
    <w:rsid w:val="00FE3A21"/>
    <w:rsid w:val="00FE3A35"/>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061"/>
    <w:rsid w:val="00FE7320"/>
    <w:rsid w:val="00FE7399"/>
    <w:rsid w:val="00FE7924"/>
    <w:rsid w:val="00FE7E44"/>
    <w:rsid w:val="00FF09B4"/>
    <w:rsid w:val="00FF10DB"/>
    <w:rsid w:val="00FF195E"/>
    <w:rsid w:val="00FF1A97"/>
    <w:rsid w:val="00FF1B42"/>
    <w:rsid w:val="00FF1EE9"/>
    <w:rsid w:val="00FF1FB1"/>
    <w:rsid w:val="00FF1FD4"/>
    <w:rsid w:val="00FF2287"/>
    <w:rsid w:val="00FF2597"/>
    <w:rsid w:val="00FF270E"/>
    <w:rsid w:val="00FF2DA1"/>
    <w:rsid w:val="00FF2F7E"/>
    <w:rsid w:val="00FF354E"/>
    <w:rsid w:val="00FF38A8"/>
    <w:rsid w:val="00FF3DC8"/>
    <w:rsid w:val="00FF43C7"/>
    <w:rsid w:val="00FF46E8"/>
    <w:rsid w:val="00FF4A11"/>
    <w:rsid w:val="00FF5EB2"/>
    <w:rsid w:val="00FF65D1"/>
    <w:rsid w:val="00FF6818"/>
    <w:rsid w:val="00FF6C1D"/>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47728E"/>
    <w:pPr>
      <w:numPr>
        <w:numId w:val="1"/>
      </w:numPr>
      <w:spacing w:before="0" w:after="0" w:line="400" w:lineRule="exact"/>
      <w:ind w:leftChars="300" w:left="300"/>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6F5778"/>
    <w:pPr>
      <w:numPr>
        <w:ilvl w:val="1"/>
        <w:numId w:val="1"/>
      </w:numPr>
      <w:spacing w:before="0" w:after="0" w:line="400" w:lineRule="exact"/>
      <w:jc w:val="left"/>
    </w:pPr>
    <w:rPr>
      <w:rFonts w:ascii="Times New Roman" w:eastAsia="黑体" w:hAnsi="Times New Roman"/>
      <w:b w:val="0"/>
      <w:sz w:val="28"/>
    </w:rPr>
  </w:style>
  <w:style w:type="paragraph" w:customStyle="1" w:styleId="-1">
    <w:name w:val="标题-小节"/>
    <w:basedOn w:val="3"/>
    <w:next w:val="a3"/>
    <w:qFormat/>
    <w:rsid w:val="006F5778"/>
    <w:pPr>
      <w:numPr>
        <w:ilvl w:val="2"/>
        <w:numId w:val="1"/>
      </w:numPr>
      <w:spacing w:before="0" w:after="0" w:line="400" w:lineRule="exact"/>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FF1FD4"/>
    <w:pPr>
      <w:spacing w:line="360" w:lineRule="auto"/>
      <w:jc w:val="center"/>
    </w:pPr>
    <w:rPr>
      <w:rFonts w:eastAsia="楷体"/>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 w:type="paragraph" w:customStyle="1" w:styleId="ab">
    <w:name w:val="摘要标题"/>
    <w:basedOn w:val="1"/>
    <w:next w:val="ac"/>
    <w:qFormat/>
    <w:rsid w:val="006F5778"/>
    <w:pPr>
      <w:spacing w:before="0" w:after="0" w:line="400" w:lineRule="exact"/>
      <w:jc w:val="center"/>
    </w:pPr>
    <w:rPr>
      <w:rFonts w:ascii="Times New Roman" w:eastAsia="黑体" w:hAnsi="Times New Roman"/>
      <w:b w:val="0"/>
      <w:sz w:val="30"/>
    </w:rPr>
  </w:style>
  <w:style w:type="paragraph" w:customStyle="1" w:styleId="ac">
    <w:name w:val="摘要正文"/>
    <w:basedOn w:val="a"/>
    <w:qFormat/>
    <w:rsid w:val="009801DF"/>
    <w:pPr>
      <w:spacing w:line="400" w:lineRule="exact"/>
      <w:ind w:firstLineChars="200" w:firstLine="200"/>
    </w:pPr>
    <w:rPr>
      <w:rFonts w:ascii="Times New Roman" w:eastAsia="宋体" w:hAnsi="Times New Roman"/>
      <w:sz w:val="28"/>
    </w:rPr>
  </w:style>
  <w:style w:type="paragraph" w:customStyle="1" w:styleId="ad">
    <w:name w:val="论文目录标题"/>
    <w:basedOn w:val="1"/>
    <w:next w:val="a3"/>
    <w:qFormat/>
    <w:rsid w:val="00A833E2"/>
    <w:pPr>
      <w:spacing w:before="0" w:after="0" w:line="400" w:lineRule="exact"/>
      <w:jc w:val="center"/>
    </w:pPr>
    <w:rPr>
      <w:rFonts w:ascii="Times New Roman" w:eastAsia="黑体" w:hAnsi="Times New Roman"/>
      <w:b w:val="0"/>
      <w:sz w:val="32"/>
    </w:rPr>
  </w:style>
  <w:style w:type="paragraph" w:styleId="ae">
    <w:name w:val="footer"/>
    <w:basedOn w:val="a"/>
    <w:link w:val="af"/>
    <w:uiPriority w:val="99"/>
    <w:unhideWhenUsed/>
    <w:rsid w:val="00DF015F"/>
    <w:pPr>
      <w:tabs>
        <w:tab w:val="center" w:pos="4153"/>
        <w:tab w:val="right" w:pos="8306"/>
      </w:tabs>
      <w:snapToGrid w:val="0"/>
      <w:jc w:val="left"/>
    </w:pPr>
    <w:rPr>
      <w:sz w:val="18"/>
      <w:szCs w:val="18"/>
    </w:rPr>
  </w:style>
  <w:style w:type="character" w:customStyle="1" w:styleId="af">
    <w:name w:val="页脚字符"/>
    <w:basedOn w:val="a0"/>
    <w:link w:val="ae"/>
    <w:uiPriority w:val="99"/>
    <w:rsid w:val="00DF015F"/>
    <w:rPr>
      <w:sz w:val="18"/>
      <w:szCs w:val="18"/>
    </w:rPr>
  </w:style>
  <w:style w:type="character" w:styleId="af0">
    <w:name w:val="page number"/>
    <w:basedOn w:val="a0"/>
    <w:uiPriority w:val="99"/>
    <w:semiHidden/>
    <w:unhideWhenUsed/>
    <w:rsid w:val="00DF015F"/>
  </w:style>
  <w:style w:type="paragraph" w:styleId="af1">
    <w:name w:val="header"/>
    <w:basedOn w:val="a"/>
    <w:link w:val="af2"/>
    <w:uiPriority w:val="99"/>
    <w:unhideWhenUsed/>
    <w:rsid w:val="00DF015F"/>
    <w:pPr>
      <w:pBdr>
        <w:bottom w:val="single" w:sz="6" w:space="1" w:color="auto"/>
      </w:pBdr>
      <w:tabs>
        <w:tab w:val="center" w:pos="4153"/>
        <w:tab w:val="right" w:pos="8306"/>
      </w:tabs>
      <w:snapToGrid w:val="0"/>
      <w:jc w:val="center"/>
    </w:pPr>
    <w:rPr>
      <w:sz w:val="18"/>
      <w:szCs w:val="18"/>
    </w:rPr>
  </w:style>
  <w:style w:type="character" w:customStyle="1" w:styleId="af2">
    <w:name w:val="页眉字符"/>
    <w:basedOn w:val="a0"/>
    <w:link w:val="af1"/>
    <w:uiPriority w:val="99"/>
    <w:rsid w:val="00DF015F"/>
    <w:rPr>
      <w:sz w:val="18"/>
      <w:szCs w:val="18"/>
    </w:rPr>
  </w:style>
  <w:style w:type="paragraph" w:styleId="11">
    <w:name w:val="toc 1"/>
    <w:basedOn w:val="a"/>
    <w:next w:val="a"/>
    <w:autoRedefine/>
    <w:uiPriority w:val="39"/>
    <w:unhideWhenUsed/>
    <w:rsid w:val="004752CB"/>
    <w:pPr>
      <w:spacing w:line="400" w:lineRule="exact"/>
    </w:pPr>
    <w:rPr>
      <w:rFonts w:ascii="Times New Roman" w:eastAsia="SimSun" w:hAnsi="Times New Roman"/>
      <w:sz w:val="24"/>
    </w:rPr>
  </w:style>
  <w:style w:type="paragraph" w:styleId="21">
    <w:name w:val="toc 2"/>
    <w:basedOn w:val="a"/>
    <w:next w:val="a"/>
    <w:autoRedefine/>
    <w:uiPriority w:val="39"/>
    <w:unhideWhenUsed/>
    <w:rsid w:val="004752CB"/>
    <w:pPr>
      <w:tabs>
        <w:tab w:val="right" w:leader="dot" w:pos="8296"/>
      </w:tabs>
      <w:spacing w:line="400" w:lineRule="exact"/>
      <w:ind w:left="210"/>
    </w:pPr>
    <w:rPr>
      <w:rFonts w:ascii="Times New Roman" w:eastAsia="SimSun" w:hAnsi="Times New Roman"/>
      <w:sz w:val="24"/>
    </w:rPr>
  </w:style>
  <w:style w:type="paragraph" w:styleId="31">
    <w:name w:val="toc 3"/>
    <w:basedOn w:val="a"/>
    <w:next w:val="a"/>
    <w:autoRedefine/>
    <w:uiPriority w:val="39"/>
    <w:unhideWhenUsed/>
    <w:rsid w:val="004752CB"/>
    <w:pPr>
      <w:spacing w:line="400" w:lineRule="exact"/>
      <w:ind w:left="420"/>
    </w:pPr>
    <w:rPr>
      <w:rFonts w:ascii="Times New Roman" w:eastAsia="SimSun" w:hAnsi="Times New Roman"/>
      <w:sz w:val="24"/>
    </w:rPr>
  </w:style>
  <w:style w:type="paragraph" w:styleId="4">
    <w:name w:val="toc 4"/>
    <w:basedOn w:val="a"/>
    <w:next w:val="a"/>
    <w:autoRedefine/>
    <w:uiPriority w:val="39"/>
    <w:unhideWhenUsed/>
    <w:rsid w:val="008D0773"/>
    <w:pPr>
      <w:ind w:left="630"/>
    </w:pPr>
  </w:style>
  <w:style w:type="paragraph" w:styleId="5">
    <w:name w:val="toc 5"/>
    <w:basedOn w:val="a"/>
    <w:next w:val="a"/>
    <w:autoRedefine/>
    <w:uiPriority w:val="39"/>
    <w:unhideWhenUsed/>
    <w:rsid w:val="008D0773"/>
    <w:pPr>
      <w:ind w:left="840"/>
    </w:pPr>
  </w:style>
  <w:style w:type="paragraph" w:styleId="6">
    <w:name w:val="toc 6"/>
    <w:basedOn w:val="a"/>
    <w:next w:val="a"/>
    <w:autoRedefine/>
    <w:uiPriority w:val="39"/>
    <w:unhideWhenUsed/>
    <w:rsid w:val="008D0773"/>
    <w:pPr>
      <w:ind w:left="1050"/>
    </w:pPr>
  </w:style>
  <w:style w:type="paragraph" w:styleId="7">
    <w:name w:val="toc 7"/>
    <w:basedOn w:val="a"/>
    <w:next w:val="a"/>
    <w:autoRedefine/>
    <w:uiPriority w:val="39"/>
    <w:unhideWhenUsed/>
    <w:rsid w:val="008D0773"/>
    <w:pPr>
      <w:ind w:left="1260"/>
    </w:pPr>
  </w:style>
  <w:style w:type="paragraph" w:styleId="8">
    <w:name w:val="toc 8"/>
    <w:basedOn w:val="a"/>
    <w:next w:val="a"/>
    <w:autoRedefine/>
    <w:uiPriority w:val="39"/>
    <w:unhideWhenUsed/>
    <w:rsid w:val="008D0773"/>
    <w:pPr>
      <w:ind w:left="1470"/>
    </w:pPr>
  </w:style>
  <w:style w:type="paragraph" w:styleId="9">
    <w:name w:val="toc 9"/>
    <w:basedOn w:val="a"/>
    <w:next w:val="a"/>
    <w:autoRedefine/>
    <w:uiPriority w:val="39"/>
    <w:unhideWhenUsed/>
    <w:rsid w:val="008D0773"/>
    <w:pPr>
      <w:ind w:left="1680"/>
    </w:pPr>
  </w:style>
  <w:style w:type="paragraph" w:styleId="af3">
    <w:name w:val="Balloon Text"/>
    <w:basedOn w:val="a"/>
    <w:link w:val="af4"/>
    <w:uiPriority w:val="99"/>
    <w:semiHidden/>
    <w:unhideWhenUsed/>
    <w:rsid w:val="00713BE3"/>
    <w:rPr>
      <w:rFonts w:ascii="宋体" w:eastAsia="宋体"/>
      <w:sz w:val="18"/>
      <w:szCs w:val="18"/>
    </w:rPr>
  </w:style>
  <w:style w:type="character" w:customStyle="1" w:styleId="af4">
    <w:name w:val="批注框文本字符"/>
    <w:basedOn w:val="a0"/>
    <w:link w:val="af3"/>
    <w:uiPriority w:val="99"/>
    <w:semiHidden/>
    <w:rsid w:val="00713BE3"/>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30450448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54568232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header" Target="header14.xml"/><Relationship Id="rId102" Type="http://schemas.openxmlformats.org/officeDocument/2006/relationships/header" Target="header15.xml"/><Relationship Id="rId103" Type="http://schemas.openxmlformats.org/officeDocument/2006/relationships/header" Target="header16.xml"/><Relationship Id="rId104" Type="http://schemas.openxmlformats.org/officeDocument/2006/relationships/header" Target="header17.xml"/><Relationship Id="rId105" Type="http://schemas.openxmlformats.org/officeDocument/2006/relationships/fontTable" Target="fontTable.xml"/><Relationship Id="rId10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header" Target="header4.xml"/><Relationship Id="rId14" Type="http://schemas.openxmlformats.org/officeDocument/2006/relationships/header" Target="header5.xml"/><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header" Target="header8.xml"/><Relationship Id="rId38" Type="http://schemas.openxmlformats.org/officeDocument/2006/relationships/image" Target="media/image21.png"/><Relationship Id="rId39" Type="http://schemas.openxmlformats.org/officeDocument/2006/relationships/image" Target="media/image22.pn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png"/><Relationship Id="rId54" Type="http://schemas.openxmlformats.org/officeDocument/2006/relationships/image" Target="media/image37.png"/><Relationship Id="rId55" Type="http://schemas.openxmlformats.org/officeDocument/2006/relationships/image" Target="media/image38.png"/><Relationship Id="rId56" Type="http://schemas.openxmlformats.org/officeDocument/2006/relationships/image" Target="media/image39.png"/><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image" Target="media/image42.png"/><Relationship Id="rId70" Type="http://schemas.openxmlformats.org/officeDocument/2006/relationships/image" Target="media/image52.png"/><Relationship Id="rId71" Type="http://schemas.openxmlformats.org/officeDocument/2006/relationships/image" Target="media/image53.png"/><Relationship Id="rId72" Type="http://schemas.openxmlformats.org/officeDocument/2006/relationships/image" Target="media/image54.png"/><Relationship Id="rId73" Type="http://schemas.openxmlformats.org/officeDocument/2006/relationships/image" Target="media/image55.png"/><Relationship Id="rId74" Type="http://schemas.openxmlformats.org/officeDocument/2006/relationships/image" Target="media/image56.png"/><Relationship Id="rId75" Type="http://schemas.openxmlformats.org/officeDocument/2006/relationships/header" Target="header10.xml"/><Relationship Id="rId76" Type="http://schemas.openxmlformats.org/officeDocument/2006/relationships/image" Target="media/image57.png"/><Relationship Id="rId77" Type="http://schemas.openxmlformats.org/officeDocument/2006/relationships/image" Target="media/image58.png"/><Relationship Id="rId78" Type="http://schemas.openxmlformats.org/officeDocument/2006/relationships/image" Target="media/image59.png"/><Relationship Id="rId79" Type="http://schemas.openxmlformats.org/officeDocument/2006/relationships/image" Target="media/image60.png"/><Relationship Id="rId90" Type="http://schemas.openxmlformats.org/officeDocument/2006/relationships/image" Target="media/image71.png"/><Relationship Id="rId91" Type="http://schemas.openxmlformats.org/officeDocument/2006/relationships/image" Target="media/image72.png"/><Relationship Id="rId92" Type="http://schemas.openxmlformats.org/officeDocument/2006/relationships/image" Target="media/image73.png"/><Relationship Id="rId93" Type="http://schemas.openxmlformats.org/officeDocument/2006/relationships/image" Target="media/image74.png"/><Relationship Id="rId94" Type="http://schemas.openxmlformats.org/officeDocument/2006/relationships/image" Target="media/image75.png"/><Relationship Id="rId95" Type="http://schemas.openxmlformats.org/officeDocument/2006/relationships/image" Target="media/image76.png"/><Relationship Id="rId96" Type="http://schemas.openxmlformats.org/officeDocument/2006/relationships/image" Target="media/image77.png"/><Relationship Id="rId97" Type="http://schemas.openxmlformats.org/officeDocument/2006/relationships/image" Target="media/image78.png"/><Relationship Id="rId98" Type="http://schemas.openxmlformats.org/officeDocument/2006/relationships/header" Target="header11.xml"/><Relationship Id="rId99" Type="http://schemas.openxmlformats.org/officeDocument/2006/relationships/header" Target="header12.xml"/><Relationship Id="rId20" Type="http://schemas.openxmlformats.org/officeDocument/2006/relationships/image" Target="media/image8.png"/><Relationship Id="rId21" Type="http://schemas.openxmlformats.org/officeDocument/2006/relationships/header" Target="header6.xml"/><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header" Target="header7.xml"/><Relationship Id="rId28" Type="http://schemas.openxmlformats.org/officeDocument/2006/relationships/image" Target="media/image12.png"/><Relationship Id="rId29" Type="http://schemas.openxmlformats.org/officeDocument/2006/relationships/image" Target="media/image13.png"/><Relationship Id="rId40" Type="http://schemas.openxmlformats.org/officeDocument/2006/relationships/image" Target="media/image23.png"/><Relationship Id="rId41" Type="http://schemas.openxmlformats.org/officeDocument/2006/relationships/image" Target="media/image24.png"/><Relationship Id="rId42" Type="http://schemas.openxmlformats.org/officeDocument/2006/relationships/image" Target="media/image25.png"/><Relationship Id="rId43" Type="http://schemas.openxmlformats.org/officeDocument/2006/relationships/image" Target="media/image26.png"/><Relationship Id="rId44" Type="http://schemas.openxmlformats.org/officeDocument/2006/relationships/image" Target="media/image27.png"/><Relationship Id="rId45" Type="http://schemas.openxmlformats.org/officeDocument/2006/relationships/image" Target="media/image28.png"/><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60" Type="http://schemas.openxmlformats.org/officeDocument/2006/relationships/image" Target="media/image43.png"/><Relationship Id="rId61" Type="http://schemas.openxmlformats.org/officeDocument/2006/relationships/header" Target="header9.xml"/><Relationship Id="rId62" Type="http://schemas.openxmlformats.org/officeDocument/2006/relationships/image" Target="media/image44.png"/><Relationship Id="rId63" Type="http://schemas.openxmlformats.org/officeDocument/2006/relationships/image" Target="media/image45.png"/><Relationship Id="rId64" Type="http://schemas.openxmlformats.org/officeDocument/2006/relationships/image" Target="media/image46.png"/><Relationship Id="rId65" Type="http://schemas.openxmlformats.org/officeDocument/2006/relationships/image" Target="media/image47.png"/><Relationship Id="rId66" Type="http://schemas.openxmlformats.org/officeDocument/2006/relationships/image" Target="media/image48.png"/><Relationship Id="rId67" Type="http://schemas.openxmlformats.org/officeDocument/2006/relationships/image" Target="media/image49.png"/><Relationship Id="rId68" Type="http://schemas.openxmlformats.org/officeDocument/2006/relationships/image" Target="media/image50.png"/><Relationship Id="rId69" Type="http://schemas.openxmlformats.org/officeDocument/2006/relationships/image" Target="media/image51.png"/><Relationship Id="rId100" Type="http://schemas.openxmlformats.org/officeDocument/2006/relationships/header" Target="header13.xml"/><Relationship Id="rId80" Type="http://schemas.openxmlformats.org/officeDocument/2006/relationships/image" Target="media/image61.png"/><Relationship Id="rId81" Type="http://schemas.openxmlformats.org/officeDocument/2006/relationships/image" Target="media/image62.png"/><Relationship Id="rId82" Type="http://schemas.openxmlformats.org/officeDocument/2006/relationships/image" Target="media/image63.png"/><Relationship Id="rId83" Type="http://schemas.openxmlformats.org/officeDocument/2006/relationships/image" Target="media/image64.png"/><Relationship Id="rId84" Type="http://schemas.openxmlformats.org/officeDocument/2006/relationships/image" Target="media/image65.png"/><Relationship Id="rId85" Type="http://schemas.openxmlformats.org/officeDocument/2006/relationships/image" Target="media/image66.png"/><Relationship Id="rId86" Type="http://schemas.openxmlformats.org/officeDocument/2006/relationships/image" Target="media/image67.png"/><Relationship Id="rId87" Type="http://schemas.openxmlformats.org/officeDocument/2006/relationships/image" Target="media/image68.png"/><Relationship Id="rId88" Type="http://schemas.openxmlformats.org/officeDocument/2006/relationships/image" Target="media/image69.png"/><Relationship Id="rId89" Type="http://schemas.openxmlformats.org/officeDocument/2006/relationships/image" Target="media/image7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E86F0ECF-F8F3-F64E-9376-478C7EC783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156</Pages>
  <Words>42222</Words>
  <Characters>240668</Characters>
  <Application>Microsoft Macintosh Word</Application>
  <DocSecurity>0</DocSecurity>
  <Lines>2005</Lines>
  <Paragraphs>564</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823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52</cp:revision>
  <cp:lastPrinted>2017-04-20T12:25:00Z</cp:lastPrinted>
  <dcterms:created xsi:type="dcterms:W3CDTF">2017-04-20T12:25:00Z</dcterms:created>
  <dcterms:modified xsi:type="dcterms:W3CDTF">2017-04-24T06:36:00Z</dcterms:modified>
</cp:coreProperties>
</file>